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05623" w14:textId="77777777" w:rsidR="00C138C6" w:rsidRPr="00B050ED" w:rsidRDefault="002774BB" w:rsidP="00D86C37">
      <w:pPr>
        <w:jc w:val="center"/>
        <w:rPr>
          <w:rFonts w:ascii="Arial" w:hAnsi="Arial" w:cs="Arial"/>
        </w:rPr>
      </w:pPr>
      <w:r w:rsidRPr="0036029E">
        <w:rPr>
          <w:rFonts w:ascii="Arial" w:hAnsi="Arial" w:cs="Arial"/>
          <w:b/>
          <w:bCs/>
        </w:rPr>
        <w:t>Robustness of the Mind-Body Interface</w:t>
      </w:r>
      <w:r w:rsidRPr="00B050ED">
        <w:rPr>
          <w:rFonts w:ascii="Arial" w:hAnsi="Arial" w:cs="Arial"/>
        </w:rPr>
        <w:t xml:space="preserve">: </w:t>
      </w:r>
    </w:p>
    <w:p w14:paraId="7FFC5771" w14:textId="77F42777" w:rsidR="00D86B0C" w:rsidRPr="00B050ED" w:rsidRDefault="002D22A3" w:rsidP="00D86C37">
      <w:pPr>
        <w:jc w:val="center"/>
        <w:rPr>
          <w:rFonts w:ascii="Arial" w:hAnsi="Arial" w:cs="Arial"/>
        </w:rPr>
      </w:pPr>
      <w:r w:rsidRPr="00B050ED">
        <w:rPr>
          <w:rFonts w:ascii="Arial" w:hAnsi="Arial" w:cs="Arial"/>
        </w:rPr>
        <w:t xml:space="preserve">case studies of unconventional </w:t>
      </w:r>
      <w:r w:rsidR="002774BB" w:rsidRPr="00B050ED">
        <w:rPr>
          <w:rFonts w:ascii="Arial" w:hAnsi="Arial" w:cs="Arial"/>
        </w:rPr>
        <w:t>information flow in the multiscale living architecture</w:t>
      </w:r>
    </w:p>
    <w:p w14:paraId="4DC1520B" w14:textId="0C75538B" w:rsidR="002774BB" w:rsidRPr="00B050ED" w:rsidRDefault="002774BB" w:rsidP="00D86C37">
      <w:pPr>
        <w:jc w:val="center"/>
        <w:rPr>
          <w:rFonts w:ascii="Arial" w:hAnsi="Arial" w:cs="Arial"/>
        </w:rPr>
      </w:pPr>
    </w:p>
    <w:p w14:paraId="4B7D4B0D" w14:textId="2D10CB44" w:rsidR="002774BB" w:rsidRPr="00B050ED" w:rsidRDefault="002774BB" w:rsidP="00D86C37">
      <w:pPr>
        <w:jc w:val="center"/>
        <w:rPr>
          <w:rFonts w:ascii="Arial" w:hAnsi="Arial" w:cs="Arial"/>
          <w:vertAlign w:val="superscript"/>
        </w:rPr>
      </w:pPr>
      <w:r w:rsidRPr="00B050ED">
        <w:rPr>
          <w:rFonts w:ascii="Arial" w:hAnsi="Arial" w:cs="Arial"/>
        </w:rPr>
        <w:t>Karina Kofman</w:t>
      </w:r>
      <w:r w:rsidRPr="00B050ED">
        <w:rPr>
          <w:rFonts w:ascii="Arial" w:hAnsi="Arial" w:cs="Arial"/>
          <w:vertAlign w:val="superscript"/>
        </w:rPr>
        <w:t>1</w:t>
      </w:r>
      <w:r w:rsidRPr="00B050ED">
        <w:rPr>
          <w:rFonts w:ascii="Arial" w:hAnsi="Arial" w:cs="Arial"/>
        </w:rPr>
        <w:t xml:space="preserve"> and Michael Levin</w:t>
      </w:r>
      <w:r w:rsidRPr="00B050ED">
        <w:rPr>
          <w:rFonts w:ascii="Arial" w:hAnsi="Arial" w:cs="Arial"/>
          <w:vertAlign w:val="superscript"/>
        </w:rPr>
        <w:t>2,3*</w:t>
      </w:r>
    </w:p>
    <w:p w14:paraId="20B4FED3" w14:textId="77777777" w:rsidR="002774BB" w:rsidRPr="00B050ED" w:rsidRDefault="002774BB" w:rsidP="00D86C37">
      <w:pPr>
        <w:rPr>
          <w:rFonts w:ascii="Arial" w:hAnsi="Arial" w:cs="Arial"/>
        </w:rPr>
      </w:pPr>
    </w:p>
    <w:p w14:paraId="5AA0BAF8" w14:textId="77777777" w:rsidR="002774BB" w:rsidRPr="00B050ED" w:rsidRDefault="002774BB" w:rsidP="00D86C37">
      <w:pPr>
        <w:rPr>
          <w:rFonts w:ascii="Arial" w:hAnsi="Arial" w:cs="Arial"/>
        </w:rPr>
      </w:pPr>
    </w:p>
    <w:p w14:paraId="63319F86" w14:textId="77777777" w:rsidR="002774BB" w:rsidRPr="00B050ED" w:rsidRDefault="002774BB" w:rsidP="00D86C37">
      <w:pPr>
        <w:rPr>
          <w:rFonts w:ascii="Arial" w:hAnsi="Arial" w:cs="Arial"/>
        </w:rPr>
      </w:pPr>
    </w:p>
    <w:p w14:paraId="01C1B2F2" w14:textId="0414B524" w:rsidR="002774BB" w:rsidRPr="00B050ED" w:rsidRDefault="002774BB" w:rsidP="00D86C37">
      <w:pPr>
        <w:rPr>
          <w:rFonts w:ascii="Arial" w:hAnsi="Arial" w:cs="Arial"/>
        </w:rPr>
      </w:pPr>
      <w:r w:rsidRPr="00B050ED">
        <w:rPr>
          <w:rFonts w:ascii="Arial" w:hAnsi="Arial" w:cs="Arial"/>
          <w:vertAlign w:val="superscript"/>
        </w:rPr>
        <w:t xml:space="preserve">1 </w:t>
      </w:r>
      <w:r w:rsidRPr="00B050ED">
        <w:rPr>
          <w:rFonts w:ascii="Arial" w:hAnsi="Arial" w:cs="Arial"/>
        </w:rPr>
        <w:t xml:space="preserve">Faculty of </w:t>
      </w:r>
      <w:r w:rsidR="008B5E81">
        <w:rPr>
          <w:rFonts w:ascii="Arial" w:hAnsi="Arial" w:cs="Arial"/>
        </w:rPr>
        <w:t>Dentistry</w:t>
      </w:r>
      <w:r w:rsidRPr="00B050ED">
        <w:rPr>
          <w:rFonts w:ascii="Arial" w:hAnsi="Arial" w:cs="Arial"/>
        </w:rPr>
        <w:t>, University</w:t>
      </w:r>
      <w:r w:rsidR="008B5E81">
        <w:rPr>
          <w:rFonts w:ascii="Arial" w:hAnsi="Arial" w:cs="Arial"/>
        </w:rPr>
        <w:t xml:space="preserve"> of Toronto</w:t>
      </w:r>
      <w:r w:rsidRPr="00B050ED">
        <w:rPr>
          <w:rFonts w:ascii="Arial" w:hAnsi="Arial" w:cs="Arial"/>
        </w:rPr>
        <w:t>, Toronto, Canada</w:t>
      </w:r>
    </w:p>
    <w:p w14:paraId="7EFAAA87" w14:textId="77777777" w:rsidR="002774BB" w:rsidRPr="00B050ED" w:rsidRDefault="002774BB" w:rsidP="00D86C37">
      <w:pPr>
        <w:rPr>
          <w:rFonts w:ascii="Arial" w:hAnsi="Arial" w:cs="Arial"/>
        </w:rPr>
      </w:pPr>
      <w:r w:rsidRPr="00B050ED">
        <w:rPr>
          <w:rFonts w:ascii="Arial" w:hAnsi="Arial" w:cs="Arial"/>
          <w:vertAlign w:val="superscript"/>
        </w:rPr>
        <w:t xml:space="preserve">2 </w:t>
      </w:r>
      <w:r w:rsidRPr="00B050ED">
        <w:rPr>
          <w:rFonts w:ascii="Arial" w:hAnsi="Arial" w:cs="Arial"/>
        </w:rPr>
        <w:t>Allen Discovery Center at Tufts University</w:t>
      </w:r>
    </w:p>
    <w:p w14:paraId="716CFB39" w14:textId="77777777" w:rsidR="002774BB" w:rsidRPr="00B050ED" w:rsidRDefault="002774BB" w:rsidP="00D86C37">
      <w:pPr>
        <w:rPr>
          <w:rFonts w:ascii="Arial" w:hAnsi="Arial" w:cs="Arial"/>
        </w:rPr>
      </w:pPr>
      <w:r w:rsidRPr="00B050ED">
        <w:rPr>
          <w:rFonts w:ascii="Arial" w:hAnsi="Arial" w:cs="Arial"/>
          <w:vertAlign w:val="superscript"/>
        </w:rPr>
        <w:t xml:space="preserve">3 </w:t>
      </w:r>
      <w:r w:rsidRPr="00B050ED">
        <w:rPr>
          <w:rFonts w:ascii="Arial" w:hAnsi="Arial" w:cs="Arial"/>
        </w:rPr>
        <w:t>Wyss Institute for Biologically Inspired Engineering at Harvard University</w:t>
      </w:r>
      <w:r w:rsidRPr="00B050ED">
        <w:rPr>
          <w:rFonts w:ascii="Arial" w:hAnsi="Arial" w:cs="Arial"/>
          <w:i/>
          <w:iCs/>
        </w:rPr>
        <w:t xml:space="preserve"> </w:t>
      </w:r>
      <w:r w:rsidRPr="00B050ED">
        <w:rPr>
          <w:rFonts w:ascii="Arial" w:hAnsi="Arial" w:cs="Arial"/>
        </w:rPr>
        <w:t xml:space="preserve"> </w:t>
      </w:r>
    </w:p>
    <w:p w14:paraId="7CEEA620" w14:textId="77777777" w:rsidR="002774BB" w:rsidRPr="00B050ED" w:rsidRDefault="002774BB" w:rsidP="00D86C37">
      <w:pPr>
        <w:rPr>
          <w:rFonts w:ascii="Arial" w:hAnsi="Arial" w:cs="Arial"/>
        </w:rPr>
      </w:pPr>
    </w:p>
    <w:p w14:paraId="6A681388" w14:textId="77777777" w:rsidR="002774BB" w:rsidRPr="00B050ED" w:rsidRDefault="002774BB" w:rsidP="00D86C37">
      <w:pPr>
        <w:rPr>
          <w:rFonts w:ascii="Arial" w:hAnsi="Arial" w:cs="Arial"/>
        </w:rPr>
      </w:pPr>
      <w:r w:rsidRPr="00B050ED">
        <w:rPr>
          <w:rFonts w:ascii="Arial" w:hAnsi="Arial" w:cs="Arial"/>
        </w:rPr>
        <w:t>* Author for Correspondence</w:t>
      </w:r>
    </w:p>
    <w:p w14:paraId="35C236A0" w14:textId="77777777" w:rsidR="002774BB" w:rsidRPr="00B050ED" w:rsidRDefault="002774BB" w:rsidP="00D86C37">
      <w:pPr>
        <w:ind w:firstLine="720"/>
        <w:rPr>
          <w:rFonts w:ascii="Arial" w:hAnsi="Arial" w:cs="Arial"/>
        </w:rPr>
      </w:pPr>
      <w:r w:rsidRPr="00B050ED">
        <w:rPr>
          <w:rFonts w:ascii="Arial" w:hAnsi="Arial" w:cs="Arial"/>
        </w:rPr>
        <w:t>200 Boston Ave.</w:t>
      </w:r>
    </w:p>
    <w:p w14:paraId="76B67961" w14:textId="77777777" w:rsidR="002774BB" w:rsidRPr="00B050ED" w:rsidRDefault="002774BB" w:rsidP="00D86C37">
      <w:pPr>
        <w:ind w:firstLine="720"/>
        <w:rPr>
          <w:rFonts w:ascii="Arial" w:hAnsi="Arial" w:cs="Arial"/>
        </w:rPr>
      </w:pPr>
      <w:r w:rsidRPr="00B050ED">
        <w:rPr>
          <w:rFonts w:ascii="Arial" w:hAnsi="Arial" w:cs="Arial"/>
        </w:rPr>
        <w:t>Suite 4600</w:t>
      </w:r>
    </w:p>
    <w:p w14:paraId="515B7599" w14:textId="77777777" w:rsidR="002774BB" w:rsidRPr="00B050ED" w:rsidRDefault="002774BB" w:rsidP="00D86C37">
      <w:pPr>
        <w:ind w:firstLine="720"/>
        <w:rPr>
          <w:rFonts w:ascii="Arial" w:hAnsi="Arial" w:cs="Arial"/>
        </w:rPr>
      </w:pPr>
      <w:r w:rsidRPr="00B050ED">
        <w:rPr>
          <w:rFonts w:ascii="Arial" w:hAnsi="Arial" w:cs="Arial"/>
        </w:rPr>
        <w:t>Medford, MA 02155</w:t>
      </w:r>
    </w:p>
    <w:p w14:paraId="3CBB560F" w14:textId="77777777" w:rsidR="002774BB" w:rsidRPr="0036029E" w:rsidRDefault="00B0185B" w:rsidP="00D86C37">
      <w:pPr>
        <w:ind w:firstLine="720"/>
        <w:rPr>
          <w:rFonts w:ascii="Arial" w:hAnsi="Arial" w:cs="Arial"/>
        </w:rPr>
      </w:pPr>
      <w:hyperlink r:id="rId8" w:history="1">
        <w:r w:rsidR="002774BB" w:rsidRPr="00B050ED">
          <w:rPr>
            <w:rFonts w:ascii="Arial" w:hAnsi="Arial" w:cs="Arial"/>
            <w:color w:val="000000" w:themeColor="text1"/>
          </w:rPr>
          <w:t xml:space="preserve">email: </w:t>
        </w:r>
        <w:r w:rsidR="002774BB" w:rsidRPr="00B050ED">
          <w:rPr>
            <w:rFonts w:ascii="Arial" w:hAnsi="Arial" w:cs="Arial"/>
            <w:color w:val="0000FF" w:themeColor="hyperlink"/>
            <w:u w:val="single"/>
          </w:rPr>
          <w:t>michael.levin@tufts.edu</w:t>
        </w:r>
      </w:hyperlink>
    </w:p>
    <w:p w14:paraId="79E1515E" w14:textId="77777777" w:rsidR="002774BB" w:rsidRPr="00B050ED" w:rsidRDefault="002774BB" w:rsidP="00D86C37">
      <w:pPr>
        <w:rPr>
          <w:rFonts w:ascii="Arial" w:hAnsi="Arial" w:cs="Arial"/>
        </w:rPr>
      </w:pPr>
    </w:p>
    <w:p w14:paraId="53FB6DC5" w14:textId="77777777" w:rsidR="002774BB" w:rsidRPr="00B050ED" w:rsidRDefault="002774BB" w:rsidP="00D86C37">
      <w:pPr>
        <w:rPr>
          <w:rFonts w:ascii="Arial" w:hAnsi="Arial" w:cs="Arial"/>
        </w:rPr>
      </w:pPr>
    </w:p>
    <w:p w14:paraId="6FAF0AAF" w14:textId="02240DBA" w:rsidR="002774BB" w:rsidRPr="00B050ED" w:rsidRDefault="002774BB" w:rsidP="00D86C37">
      <w:pPr>
        <w:rPr>
          <w:rFonts w:ascii="Arial" w:hAnsi="Arial" w:cs="Arial"/>
        </w:rPr>
      </w:pPr>
      <w:r w:rsidRPr="00B050ED">
        <w:rPr>
          <w:rFonts w:ascii="Arial" w:hAnsi="Arial" w:cs="Arial"/>
          <w:b/>
          <w:bCs/>
        </w:rPr>
        <w:t>Running title</w:t>
      </w:r>
      <w:r w:rsidRPr="00B050ED">
        <w:rPr>
          <w:rFonts w:ascii="Arial" w:hAnsi="Arial" w:cs="Arial"/>
        </w:rPr>
        <w:t xml:space="preserve">:  </w:t>
      </w:r>
      <w:r w:rsidRPr="00B050ED">
        <w:rPr>
          <w:rFonts w:ascii="Arial" w:hAnsi="Arial" w:cs="Arial"/>
        </w:rPr>
        <w:tab/>
        <w:t>Mind-body interface</w:t>
      </w:r>
    </w:p>
    <w:p w14:paraId="2939DFE6" w14:textId="77777777" w:rsidR="002774BB" w:rsidRPr="00B050ED" w:rsidRDefault="002774BB" w:rsidP="00D86C37">
      <w:pPr>
        <w:rPr>
          <w:rFonts w:ascii="Arial" w:hAnsi="Arial" w:cs="Arial"/>
        </w:rPr>
      </w:pPr>
    </w:p>
    <w:p w14:paraId="2C4F4C01" w14:textId="171AD2B5" w:rsidR="002774BB" w:rsidRPr="00B050ED" w:rsidRDefault="002774BB" w:rsidP="00D86C37">
      <w:pPr>
        <w:ind w:left="2160" w:hanging="2160"/>
        <w:rPr>
          <w:rFonts w:ascii="Arial" w:hAnsi="Arial" w:cs="Arial"/>
        </w:rPr>
      </w:pPr>
      <w:r w:rsidRPr="00B050ED">
        <w:rPr>
          <w:rFonts w:ascii="Arial" w:hAnsi="Arial" w:cs="Arial"/>
          <w:b/>
          <w:bCs/>
        </w:rPr>
        <w:t>Keywords</w:t>
      </w:r>
      <w:r w:rsidRPr="00B050ED">
        <w:rPr>
          <w:rFonts w:ascii="Arial" w:hAnsi="Arial" w:cs="Arial"/>
        </w:rPr>
        <w:t>:</w:t>
      </w:r>
      <w:r w:rsidRPr="00B050ED">
        <w:rPr>
          <w:rFonts w:ascii="Arial" w:hAnsi="Arial" w:cs="Arial"/>
        </w:rPr>
        <w:tab/>
        <w:t>metamorphosis, plasticity, regeneration, information</w:t>
      </w:r>
    </w:p>
    <w:p w14:paraId="32C85C82" w14:textId="77777777" w:rsidR="00B1550B" w:rsidRPr="00B050ED" w:rsidRDefault="00B1550B" w:rsidP="00D86C37">
      <w:pPr>
        <w:rPr>
          <w:rFonts w:ascii="Arial" w:hAnsi="Arial" w:cs="Arial"/>
        </w:rPr>
      </w:pPr>
      <w:r w:rsidRPr="00B050ED">
        <w:rPr>
          <w:rFonts w:ascii="Arial" w:hAnsi="Arial" w:cs="Arial"/>
        </w:rPr>
        <w:br w:type="page"/>
      </w:r>
    </w:p>
    <w:p w14:paraId="67CB606F" w14:textId="77777777" w:rsidR="00B1550B" w:rsidRPr="00B050ED" w:rsidRDefault="00B1550B" w:rsidP="00D86C37">
      <w:pPr>
        <w:rPr>
          <w:rFonts w:ascii="Arial" w:hAnsi="Arial" w:cs="Arial"/>
          <w:b/>
          <w:bCs/>
        </w:rPr>
      </w:pPr>
      <w:r w:rsidRPr="00B050ED">
        <w:rPr>
          <w:rFonts w:ascii="Arial" w:hAnsi="Arial" w:cs="Arial"/>
          <w:b/>
          <w:bCs/>
        </w:rPr>
        <w:lastRenderedPageBreak/>
        <w:t>Abstract</w:t>
      </w:r>
    </w:p>
    <w:p w14:paraId="1C7CE960" w14:textId="77777777" w:rsidR="00B1550B" w:rsidRPr="00B050ED" w:rsidRDefault="00B1550B" w:rsidP="00D86C37">
      <w:pPr>
        <w:rPr>
          <w:rFonts w:ascii="Arial" w:hAnsi="Arial" w:cs="Arial"/>
          <w:b/>
          <w:bCs/>
        </w:rPr>
      </w:pPr>
    </w:p>
    <w:p w14:paraId="5938CF22" w14:textId="4953E6AF" w:rsidR="00C238E9" w:rsidRPr="00B050ED" w:rsidRDefault="00B1550B" w:rsidP="00D86C37">
      <w:pPr>
        <w:jc w:val="both"/>
        <w:rPr>
          <w:rFonts w:ascii="Arial" w:hAnsi="Arial" w:cs="Arial"/>
        </w:rPr>
      </w:pPr>
      <w:r w:rsidRPr="00B050ED">
        <w:rPr>
          <w:rFonts w:ascii="Arial" w:hAnsi="Arial" w:cs="Arial"/>
        </w:rPr>
        <w:tab/>
        <w:t>Neuroscience</w:t>
      </w:r>
      <w:r w:rsidR="00A44E9C" w:rsidRPr="00B050ED">
        <w:rPr>
          <w:rFonts w:ascii="Arial" w:hAnsi="Arial" w:cs="Arial"/>
        </w:rPr>
        <w:t>, and behavioral science more broadly,</w:t>
      </w:r>
      <w:r w:rsidRPr="00B050ED">
        <w:rPr>
          <w:rFonts w:ascii="Arial" w:hAnsi="Arial" w:cs="Arial"/>
        </w:rPr>
        <w:t xml:space="preserve"> seek to characterize the relationship between</w:t>
      </w:r>
      <w:r w:rsidR="00A44E9C" w:rsidRPr="00B050ED">
        <w:rPr>
          <w:rFonts w:ascii="Arial" w:hAnsi="Arial" w:cs="Arial"/>
        </w:rPr>
        <w:t xml:space="preserve"> functional </w:t>
      </w:r>
      <w:r w:rsidR="00482676" w:rsidRPr="00B050ED">
        <w:rPr>
          <w:rFonts w:ascii="Arial" w:hAnsi="Arial" w:cs="Arial"/>
        </w:rPr>
        <w:t xml:space="preserve">cognition and the underlying processes operating in living tissue. </w:t>
      </w:r>
      <w:r w:rsidR="00635CF7" w:rsidRPr="00B050ED">
        <w:rPr>
          <w:rFonts w:ascii="Arial" w:hAnsi="Arial" w:cs="Arial"/>
        </w:rPr>
        <w:t>The current paradigm</w:t>
      </w:r>
      <w:r w:rsidR="0033307C" w:rsidRPr="00B050ED">
        <w:rPr>
          <w:rFonts w:ascii="Arial" w:hAnsi="Arial" w:cs="Arial"/>
        </w:rPr>
        <w:t xml:space="preserve"> focuses heavily on the brain, and specific mechanisms</w:t>
      </w:r>
      <w:r w:rsidR="002F2E15" w:rsidRPr="00B050ED">
        <w:rPr>
          <w:rFonts w:ascii="Arial" w:hAnsi="Arial" w:cs="Arial"/>
        </w:rPr>
        <w:t xml:space="preserve"> thought to underlie </w:t>
      </w:r>
      <w:r w:rsidR="00E26A41" w:rsidRPr="00B050ED">
        <w:rPr>
          <w:rFonts w:ascii="Arial" w:hAnsi="Arial" w:cs="Arial"/>
        </w:rPr>
        <w:t xml:space="preserve">mental content and capabilities. </w:t>
      </w:r>
      <w:r w:rsidR="00D902CE" w:rsidRPr="00B050ED">
        <w:rPr>
          <w:rFonts w:ascii="Arial" w:hAnsi="Arial" w:cs="Arial"/>
        </w:rPr>
        <w:t>One of the most interesting approaches</w:t>
      </w:r>
      <w:r w:rsidR="00D26DC3" w:rsidRPr="00B050ED">
        <w:rPr>
          <w:rFonts w:ascii="Arial" w:hAnsi="Arial" w:cs="Arial"/>
        </w:rPr>
        <w:t xml:space="preserve"> to any field</w:t>
      </w:r>
      <w:r w:rsidR="00D902CE" w:rsidRPr="00B050ED">
        <w:rPr>
          <w:rFonts w:ascii="Arial" w:hAnsi="Arial" w:cs="Arial"/>
        </w:rPr>
        <w:t xml:space="preserve">, which often leads to </w:t>
      </w:r>
      <w:r w:rsidR="008E746F" w:rsidRPr="00B050ED">
        <w:rPr>
          <w:rFonts w:ascii="Arial" w:hAnsi="Arial" w:cs="Arial"/>
        </w:rPr>
        <w:t>progress,</w:t>
      </w:r>
      <w:r w:rsidR="00D26DC3" w:rsidRPr="00B050ED">
        <w:rPr>
          <w:rFonts w:ascii="Arial" w:hAnsi="Arial" w:cs="Arial"/>
        </w:rPr>
        <w:t xml:space="preserve"> is</w:t>
      </w:r>
      <w:r w:rsidR="00B32B85" w:rsidRPr="00B050ED">
        <w:rPr>
          <w:rFonts w:ascii="Arial" w:hAnsi="Arial" w:cs="Arial"/>
        </w:rPr>
        <w:t xml:space="preserve"> to</w:t>
      </w:r>
      <w:r w:rsidR="006D6E88" w:rsidRPr="00B050ED">
        <w:rPr>
          <w:rFonts w:ascii="Arial" w:hAnsi="Arial" w:cs="Arial"/>
        </w:rPr>
        <w:t xml:space="preserve"> highlight data which do not comfortably fit a specific </w:t>
      </w:r>
      <w:r w:rsidR="002D22A3" w:rsidRPr="00B050ED">
        <w:rPr>
          <w:rFonts w:ascii="Arial" w:hAnsi="Arial" w:cs="Arial"/>
        </w:rPr>
        <w:t>dominant framework</w:t>
      </w:r>
      <w:r w:rsidR="006D6E88" w:rsidRPr="00B050ED">
        <w:rPr>
          <w:rFonts w:ascii="Arial" w:hAnsi="Arial" w:cs="Arial"/>
        </w:rPr>
        <w:t>.</w:t>
      </w:r>
      <w:r w:rsidR="00346E07" w:rsidRPr="00B050ED">
        <w:rPr>
          <w:rFonts w:ascii="Arial" w:hAnsi="Arial" w:cs="Arial"/>
        </w:rPr>
        <w:t xml:space="preserve"> Here, we review clinical and laboratory data</w:t>
      </w:r>
      <w:r w:rsidR="0073176C" w:rsidRPr="00B050ED">
        <w:rPr>
          <w:rFonts w:ascii="Arial" w:hAnsi="Arial" w:cs="Arial"/>
        </w:rPr>
        <w:t xml:space="preserve"> in </w:t>
      </w:r>
      <w:r w:rsidR="00D42114" w:rsidRPr="00B050ED">
        <w:rPr>
          <w:rFonts w:ascii="Arial" w:hAnsi="Arial" w:cs="Arial"/>
        </w:rPr>
        <w:t>several</w:t>
      </w:r>
      <w:r w:rsidR="0073176C" w:rsidRPr="00B050ED">
        <w:rPr>
          <w:rFonts w:ascii="Arial" w:hAnsi="Arial" w:cs="Arial"/>
        </w:rPr>
        <w:t xml:space="preserve"> unconventional systems</w:t>
      </w:r>
      <w:r w:rsidR="00CC22F0" w:rsidRPr="00B050ED">
        <w:rPr>
          <w:rFonts w:ascii="Arial" w:hAnsi="Arial" w:cs="Arial"/>
        </w:rPr>
        <w:t xml:space="preserve"> </w:t>
      </w:r>
      <w:r w:rsidR="00832EBE" w:rsidRPr="00B050ED">
        <w:rPr>
          <w:rFonts w:ascii="Arial" w:hAnsi="Arial" w:cs="Arial"/>
        </w:rPr>
        <w:t xml:space="preserve">which are not predicted by the current models </w:t>
      </w:r>
      <w:r w:rsidR="00AB0B1F" w:rsidRPr="00B050ED">
        <w:rPr>
          <w:rFonts w:ascii="Arial" w:hAnsi="Arial" w:cs="Arial"/>
        </w:rPr>
        <w:t>in the field.</w:t>
      </w:r>
      <w:r w:rsidR="00282090" w:rsidRPr="00B050ED">
        <w:rPr>
          <w:rFonts w:ascii="Arial" w:hAnsi="Arial" w:cs="Arial"/>
        </w:rPr>
        <w:t xml:space="preserve"> Reduced brain mass or absent brain tissue without the expected loss of function (</w:t>
      </w:r>
      <w:proofErr w:type="gramStart"/>
      <w:r w:rsidR="00282090" w:rsidRPr="00B050ED">
        <w:rPr>
          <w:rFonts w:ascii="Arial" w:hAnsi="Arial" w:cs="Arial"/>
        </w:rPr>
        <w:t>e.g.</w:t>
      </w:r>
      <w:proofErr w:type="gramEnd"/>
      <w:r w:rsidR="00282090" w:rsidRPr="00B050ED">
        <w:rPr>
          <w:rFonts w:ascii="Arial" w:hAnsi="Arial" w:cs="Arial"/>
        </w:rPr>
        <w:t xml:space="preserve"> hydrocephalus, hemihydranencephaly</w:t>
      </w:r>
      <w:r w:rsidR="00A37DFF" w:rsidRPr="00B050ED">
        <w:rPr>
          <w:rFonts w:ascii="Arial" w:hAnsi="Arial" w:cs="Arial"/>
        </w:rPr>
        <w:t>)</w:t>
      </w:r>
      <w:r w:rsidR="003D6F36" w:rsidRPr="00B050ED">
        <w:rPr>
          <w:rFonts w:ascii="Arial" w:hAnsi="Arial" w:cs="Arial"/>
        </w:rPr>
        <w:t xml:space="preserve">, </w:t>
      </w:r>
      <w:r w:rsidR="00920D30" w:rsidRPr="00B050ED">
        <w:rPr>
          <w:rFonts w:ascii="Arial" w:hAnsi="Arial" w:cs="Arial"/>
        </w:rPr>
        <w:t xml:space="preserve">discrepancies between cognitive state and brain function </w:t>
      </w:r>
      <w:r w:rsidR="002D6A96" w:rsidRPr="00B050ED">
        <w:rPr>
          <w:rFonts w:ascii="Arial" w:hAnsi="Arial" w:cs="Arial"/>
        </w:rPr>
        <w:t>(e.g. a</w:t>
      </w:r>
      <w:r w:rsidR="00920D30" w:rsidRPr="00B050ED">
        <w:rPr>
          <w:rFonts w:ascii="Arial" w:hAnsi="Arial" w:cs="Arial"/>
        </w:rPr>
        <w:t xml:space="preserve">ccidental </w:t>
      </w:r>
      <w:r w:rsidR="002D6A96" w:rsidRPr="00B050ED">
        <w:rPr>
          <w:rFonts w:ascii="Arial" w:hAnsi="Arial" w:cs="Arial"/>
        </w:rPr>
        <w:t>a</w:t>
      </w:r>
      <w:r w:rsidR="00920D30" w:rsidRPr="00B050ED">
        <w:rPr>
          <w:rFonts w:ascii="Arial" w:hAnsi="Arial" w:cs="Arial"/>
        </w:rPr>
        <w:t xml:space="preserve">wareness during </w:t>
      </w:r>
      <w:r w:rsidR="002D6A96" w:rsidRPr="00B050ED">
        <w:rPr>
          <w:rFonts w:ascii="Arial" w:hAnsi="Arial" w:cs="Arial"/>
        </w:rPr>
        <w:t>a</w:t>
      </w:r>
      <w:r w:rsidR="00920D30" w:rsidRPr="00B050ED">
        <w:rPr>
          <w:rFonts w:ascii="Arial" w:hAnsi="Arial" w:cs="Arial"/>
        </w:rPr>
        <w:t xml:space="preserve">nesthesia, </w:t>
      </w:r>
      <w:r w:rsidR="002D6A96" w:rsidRPr="00B050ED">
        <w:rPr>
          <w:rFonts w:ascii="Arial" w:hAnsi="Arial" w:cs="Arial"/>
        </w:rPr>
        <w:t>t</w:t>
      </w:r>
      <w:r w:rsidR="00920D30" w:rsidRPr="00B050ED">
        <w:rPr>
          <w:rFonts w:ascii="Arial" w:hAnsi="Arial" w:cs="Arial"/>
        </w:rPr>
        <w:t xml:space="preserve">erminal </w:t>
      </w:r>
      <w:r w:rsidR="002D6A96" w:rsidRPr="00B050ED">
        <w:rPr>
          <w:rFonts w:ascii="Arial" w:hAnsi="Arial" w:cs="Arial"/>
        </w:rPr>
        <w:t>l</w:t>
      </w:r>
      <w:r w:rsidR="00920D30" w:rsidRPr="00B050ED">
        <w:rPr>
          <w:rFonts w:ascii="Arial" w:hAnsi="Arial" w:cs="Arial"/>
        </w:rPr>
        <w:t>ucidity</w:t>
      </w:r>
      <w:r w:rsidR="002D6A96" w:rsidRPr="00B050ED">
        <w:rPr>
          <w:rFonts w:ascii="Arial" w:hAnsi="Arial" w:cs="Arial"/>
        </w:rPr>
        <w:t>)</w:t>
      </w:r>
      <w:r w:rsidR="003D6F36" w:rsidRPr="00B050ED">
        <w:rPr>
          <w:rFonts w:ascii="Arial" w:hAnsi="Arial" w:cs="Arial"/>
        </w:rPr>
        <w:t xml:space="preserve">, and </w:t>
      </w:r>
      <w:r w:rsidR="00920D30" w:rsidRPr="00B050ED">
        <w:rPr>
          <w:rFonts w:ascii="Arial" w:hAnsi="Arial" w:cs="Arial"/>
        </w:rPr>
        <w:t xml:space="preserve">cases </w:t>
      </w:r>
      <w:r w:rsidR="00A728F3" w:rsidRPr="00B050ED">
        <w:rPr>
          <w:rFonts w:ascii="Arial" w:hAnsi="Arial" w:cs="Arial"/>
        </w:rPr>
        <w:t>of</w:t>
      </w:r>
      <w:r w:rsidR="00920D30" w:rsidRPr="00B050ED">
        <w:rPr>
          <w:rFonts w:ascii="Arial" w:hAnsi="Arial" w:cs="Arial"/>
        </w:rPr>
        <w:t xml:space="preserve"> </w:t>
      </w:r>
      <w:r w:rsidR="00B05593" w:rsidRPr="00B050ED">
        <w:rPr>
          <w:rFonts w:ascii="Arial" w:hAnsi="Arial" w:cs="Arial"/>
        </w:rPr>
        <w:t xml:space="preserve">cognitive abilities exceeding the </w:t>
      </w:r>
      <w:r w:rsidR="00A728F3" w:rsidRPr="00B050ED">
        <w:rPr>
          <w:rFonts w:ascii="Arial" w:hAnsi="Arial" w:cs="Arial"/>
        </w:rPr>
        <w:t>apparent skill</w:t>
      </w:r>
      <w:r w:rsidR="00B05593" w:rsidRPr="00B050ED">
        <w:rPr>
          <w:rFonts w:ascii="Arial" w:hAnsi="Arial" w:cs="Arial"/>
        </w:rPr>
        <w:t xml:space="preserve"> of the </w:t>
      </w:r>
      <w:r w:rsidR="007D18A6" w:rsidRPr="00B050ED">
        <w:rPr>
          <w:rFonts w:ascii="Arial" w:hAnsi="Arial" w:cs="Arial"/>
        </w:rPr>
        <w:t>individual</w:t>
      </w:r>
      <w:r w:rsidR="005A1B38" w:rsidRPr="00B050ED">
        <w:rPr>
          <w:rFonts w:ascii="Arial" w:hAnsi="Arial" w:cs="Arial"/>
        </w:rPr>
        <w:t>, all</w:t>
      </w:r>
      <w:r w:rsidR="00B05593" w:rsidRPr="00B050ED">
        <w:rPr>
          <w:rFonts w:ascii="Arial" w:hAnsi="Arial" w:cs="Arial"/>
        </w:rPr>
        <w:t xml:space="preserve"> </w:t>
      </w:r>
      <w:r w:rsidR="00866DC2" w:rsidRPr="00B050ED">
        <w:rPr>
          <w:rFonts w:ascii="Arial" w:hAnsi="Arial" w:cs="Arial"/>
        </w:rPr>
        <w:t>highlight interesting features of the immense plasticity of the mapping between</w:t>
      </w:r>
      <w:r w:rsidR="00F7235C" w:rsidRPr="00B050ED">
        <w:rPr>
          <w:rFonts w:ascii="Arial" w:hAnsi="Arial" w:cs="Arial"/>
        </w:rPr>
        <w:t xml:space="preserve"> cognition and its living substrate</w:t>
      </w:r>
      <w:r w:rsidR="00433279" w:rsidRPr="00B050ED">
        <w:rPr>
          <w:rFonts w:ascii="Arial" w:hAnsi="Arial" w:cs="Arial"/>
        </w:rPr>
        <w:t>. These cases</w:t>
      </w:r>
      <w:r w:rsidR="00740B6B" w:rsidRPr="00B050ED">
        <w:rPr>
          <w:rFonts w:ascii="Arial" w:hAnsi="Arial" w:cs="Arial"/>
        </w:rPr>
        <w:t xml:space="preserve"> suggest new avenues for research that at the very least stretch existing</w:t>
      </w:r>
      <w:r w:rsidR="00DE441E" w:rsidRPr="00B050ED">
        <w:rPr>
          <w:rFonts w:ascii="Arial" w:hAnsi="Arial" w:cs="Arial"/>
        </w:rPr>
        <w:t xml:space="preserve"> frameworks</w:t>
      </w:r>
      <w:r w:rsidR="00060242">
        <w:rPr>
          <w:rFonts w:ascii="Arial" w:hAnsi="Arial" w:cs="Arial"/>
        </w:rPr>
        <w:t>, and parallels to discoveries being made in the emergent form and behavior of synthetic constructs</w:t>
      </w:r>
      <w:r w:rsidR="009A42AE" w:rsidRPr="00B050ED">
        <w:rPr>
          <w:rFonts w:ascii="Arial" w:hAnsi="Arial" w:cs="Arial"/>
        </w:rPr>
        <w:t xml:space="preserve">. </w:t>
      </w:r>
      <w:r w:rsidR="00060242">
        <w:rPr>
          <w:rFonts w:ascii="Arial" w:hAnsi="Arial" w:cs="Arial"/>
        </w:rPr>
        <w:t xml:space="preserve">We speculate on a roadmap for the study of </w:t>
      </w:r>
      <w:r w:rsidR="009A42AE" w:rsidRPr="00B050ED">
        <w:rPr>
          <w:rFonts w:ascii="Arial" w:hAnsi="Arial" w:cs="Arial"/>
        </w:rPr>
        <w:t xml:space="preserve">interesting and </w:t>
      </w:r>
      <w:r w:rsidR="00C238E9" w:rsidRPr="00B050ED">
        <w:rPr>
          <w:rFonts w:ascii="Arial" w:hAnsi="Arial" w:cs="Arial"/>
        </w:rPr>
        <w:t>still poorly-understood</w:t>
      </w:r>
      <w:r w:rsidR="009A42AE" w:rsidRPr="00B050ED">
        <w:rPr>
          <w:rFonts w:ascii="Arial" w:hAnsi="Arial" w:cs="Arial"/>
        </w:rPr>
        <w:t xml:space="preserve"> features of embodied minds that could be </w:t>
      </w:r>
      <w:r w:rsidR="00CF229C" w:rsidRPr="00B050ED">
        <w:rPr>
          <w:rFonts w:ascii="Arial" w:hAnsi="Arial" w:cs="Arial"/>
        </w:rPr>
        <w:t>impactful for biomedicine and engineering</w:t>
      </w:r>
      <w:r w:rsidR="00060242">
        <w:rPr>
          <w:rFonts w:ascii="Arial" w:hAnsi="Arial" w:cs="Arial"/>
        </w:rPr>
        <w:t>, as well as foundational philosophical issues</w:t>
      </w:r>
      <w:r w:rsidR="00CF229C" w:rsidRPr="00B050ED">
        <w:rPr>
          <w:rFonts w:ascii="Arial" w:hAnsi="Arial" w:cs="Arial"/>
        </w:rPr>
        <w:t>.</w:t>
      </w:r>
    </w:p>
    <w:p w14:paraId="0C12A7B5" w14:textId="6B774256" w:rsidR="002774BB" w:rsidRPr="00B050ED" w:rsidRDefault="002774BB" w:rsidP="00D86C37">
      <w:pPr>
        <w:jc w:val="both"/>
        <w:rPr>
          <w:rFonts w:ascii="Arial" w:hAnsi="Arial" w:cs="Arial"/>
        </w:rPr>
      </w:pPr>
      <w:r w:rsidRPr="00B050ED">
        <w:rPr>
          <w:rFonts w:ascii="Arial" w:hAnsi="Arial" w:cs="Arial"/>
        </w:rPr>
        <w:br w:type="page"/>
      </w:r>
    </w:p>
    <w:p w14:paraId="04FD43D0" w14:textId="52188E19" w:rsidR="002774BB" w:rsidRPr="00B050ED" w:rsidRDefault="002774BB" w:rsidP="00D86C37">
      <w:pPr>
        <w:rPr>
          <w:rFonts w:ascii="Arial" w:hAnsi="Arial" w:cs="Arial"/>
          <w:b/>
          <w:bCs/>
        </w:rPr>
      </w:pPr>
      <w:r w:rsidRPr="00B050ED">
        <w:rPr>
          <w:rFonts w:ascii="Arial" w:hAnsi="Arial" w:cs="Arial"/>
          <w:b/>
          <w:bCs/>
        </w:rPr>
        <w:lastRenderedPageBreak/>
        <w:t>Introduction</w:t>
      </w:r>
    </w:p>
    <w:p w14:paraId="1310428E" w14:textId="71D60385" w:rsidR="006E1638" w:rsidRDefault="006E1638" w:rsidP="00D86C37">
      <w:pPr>
        <w:rPr>
          <w:rFonts w:ascii="Arial" w:hAnsi="Arial" w:cs="Arial"/>
          <w:b/>
          <w:bCs/>
        </w:rPr>
      </w:pPr>
    </w:p>
    <w:p w14:paraId="19F6DAA2" w14:textId="77777777" w:rsidR="00E34CFF" w:rsidRDefault="00E34CFF" w:rsidP="00E34CFF">
      <w:pPr>
        <w:ind w:left="5040"/>
        <w:jc w:val="both"/>
        <w:rPr>
          <w:rFonts w:ascii="Arial" w:hAnsi="Arial" w:cs="Arial"/>
        </w:rPr>
      </w:pPr>
      <w:r>
        <w:rPr>
          <w:rFonts w:ascii="Arial" w:hAnsi="Arial" w:cs="Arial"/>
        </w:rPr>
        <w:t>“</w:t>
      </w:r>
      <w:r w:rsidRPr="00E34CFF">
        <w:rPr>
          <w:rFonts w:ascii="Arial" w:hAnsi="Arial" w:cs="Arial"/>
        </w:rPr>
        <w:t xml:space="preserve">Treasure your exceptions! </w:t>
      </w:r>
      <w:r>
        <w:rPr>
          <w:rFonts w:ascii="Arial" w:hAnsi="Arial" w:cs="Arial"/>
        </w:rPr>
        <w:t xml:space="preserve"> ..</w:t>
      </w:r>
      <w:r w:rsidRPr="00E34CFF">
        <w:rPr>
          <w:rFonts w:ascii="Arial" w:hAnsi="Arial" w:cs="Arial"/>
        </w:rPr>
        <w:t>. Keep them always uncovered and in sight. Exceptions are like the rough brickwork of a growing building which tells that there is more to come and shows where the next construction is to be.</w:t>
      </w:r>
      <w:r>
        <w:rPr>
          <w:rFonts w:ascii="Arial" w:hAnsi="Arial" w:cs="Arial"/>
        </w:rPr>
        <w:t xml:space="preserve">” </w:t>
      </w:r>
    </w:p>
    <w:p w14:paraId="19400607" w14:textId="5D5BD25D" w:rsidR="00E34CFF" w:rsidRPr="00E34CFF" w:rsidRDefault="00E34CFF" w:rsidP="00E34CFF">
      <w:pPr>
        <w:ind w:left="6480" w:firstLine="720"/>
        <w:jc w:val="both"/>
        <w:rPr>
          <w:rFonts w:ascii="Arial" w:hAnsi="Arial" w:cs="Arial"/>
        </w:rPr>
      </w:pPr>
      <w:r>
        <w:rPr>
          <w:rFonts w:ascii="Arial" w:hAnsi="Arial" w:cs="Arial"/>
        </w:rPr>
        <w:t xml:space="preserve">    – William Bateson</w:t>
      </w:r>
    </w:p>
    <w:p w14:paraId="0EB17FCA" w14:textId="77777777" w:rsidR="00E34CFF" w:rsidRPr="00B050ED" w:rsidRDefault="00E34CFF" w:rsidP="00D86C37">
      <w:pPr>
        <w:rPr>
          <w:rFonts w:ascii="Arial" w:hAnsi="Arial" w:cs="Arial"/>
          <w:b/>
          <w:bCs/>
        </w:rPr>
      </w:pPr>
    </w:p>
    <w:p w14:paraId="3A51FF86" w14:textId="6093438D" w:rsidR="006E1638" w:rsidRPr="00B050ED" w:rsidRDefault="008F1DB4" w:rsidP="00D86C37">
      <w:pPr>
        <w:jc w:val="both"/>
        <w:rPr>
          <w:rFonts w:ascii="Arial" w:hAnsi="Arial" w:cs="Arial"/>
        </w:rPr>
      </w:pPr>
      <w:r w:rsidRPr="00B050ED">
        <w:rPr>
          <w:rFonts w:ascii="Arial" w:hAnsi="Arial" w:cs="Arial"/>
        </w:rPr>
        <w:tab/>
      </w:r>
      <w:r w:rsidR="00D933B9" w:rsidRPr="00B050ED">
        <w:rPr>
          <w:rFonts w:ascii="Arial" w:hAnsi="Arial" w:cs="Arial"/>
        </w:rPr>
        <w:t>It is well known</w:t>
      </w:r>
      <w:r w:rsidR="00AB489B" w:rsidRPr="00B050ED">
        <w:rPr>
          <w:rFonts w:ascii="Arial" w:hAnsi="Arial" w:cs="Arial"/>
        </w:rPr>
        <w:t xml:space="preserve"> that paradigms in science can function as self-maintaining attractors, exerting influence </w:t>
      </w:r>
      <w:r w:rsidR="00C238E9" w:rsidRPr="00B050ED">
        <w:rPr>
          <w:rFonts w:ascii="Arial" w:hAnsi="Arial" w:cs="Arial"/>
        </w:rPr>
        <w:t xml:space="preserve">with respect to </w:t>
      </w:r>
      <w:r w:rsidR="00AB489B" w:rsidRPr="00B050ED">
        <w:rPr>
          <w:rFonts w:ascii="Arial" w:hAnsi="Arial" w:cs="Arial"/>
        </w:rPr>
        <w:t xml:space="preserve">the amount of attention and </w:t>
      </w:r>
      <w:r w:rsidR="00C238E9" w:rsidRPr="00B050ED">
        <w:rPr>
          <w:rFonts w:ascii="Arial" w:hAnsi="Arial" w:cs="Arial"/>
        </w:rPr>
        <w:t xml:space="preserve">funding </w:t>
      </w:r>
      <w:r w:rsidR="00AB489B" w:rsidRPr="00B050ED">
        <w:rPr>
          <w:rFonts w:ascii="Arial" w:hAnsi="Arial" w:cs="Arial"/>
        </w:rPr>
        <w:t>that is available for various research directions</w:t>
      </w:r>
      <w:r w:rsidR="00805524" w:rsidRPr="00B050ED">
        <w:rPr>
          <w:rFonts w:ascii="Arial" w:hAnsi="Arial" w:cs="Arial"/>
        </w:rPr>
        <w:t>, especially ones that threaten to disrupt them</w:t>
      </w:r>
      <w:r w:rsidR="00AB489B" w:rsidRPr="00B050ED">
        <w:rPr>
          <w:rFonts w:ascii="Arial" w:hAnsi="Arial" w:cs="Arial"/>
        </w:rPr>
        <w:t>. Thus, one of the most interesting and sometimes rewarding approaches is to specifically</w:t>
      </w:r>
      <w:r w:rsidR="00C92DFF" w:rsidRPr="00B050ED">
        <w:rPr>
          <w:rFonts w:ascii="Arial" w:hAnsi="Arial" w:cs="Arial"/>
        </w:rPr>
        <w:t xml:space="preserve"> look for data which does not comfortably fit a given paradigm. It is</w:t>
      </w:r>
      <w:r w:rsidR="009D555A" w:rsidRPr="00B050ED">
        <w:rPr>
          <w:rFonts w:ascii="Arial" w:hAnsi="Arial" w:cs="Arial"/>
        </w:rPr>
        <w:t xml:space="preserve"> also</w:t>
      </w:r>
      <w:r w:rsidR="00C92DFF" w:rsidRPr="00B050ED">
        <w:rPr>
          <w:rFonts w:ascii="Arial" w:hAnsi="Arial" w:cs="Arial"/>
        </w:rPr>
        <w:t xml:space="preserve"> important to ask</w:t>
      </w:r>
      <w:r w:rsidR="009D555A" w:rsidRPr="00B050ED">
        <w:rPr>
          <w:rFonts w:ascii="Arial" w:hAnsi="Arial" w:cs="Arial"/>
        </w:rPr>
        <w:t xml:space="preserve"> what the world would look like if a specific paradigm was importantly incomplete – what would we see, and what kind of experiments wou</w:t>
      </w:r>
      <w:r w:rsidR="009D1A3A" w:rsidRPr="00B050ED">
        <w:rPr>
          <w:rFonts w:ascii="Arial" w:hAnsi="Arial" w:cs="Arial"/>
        </w:rPr>
        <w:t xml:space="preserve">ld then be emphasized? </w:t>
      </w:r>
      <w:r w:rsidR="001C093F" w:rsidRPr="00B050ED">
        <w:rPr>
          <w:rFonts w:ascii="Arial" w:hAnsi="Arial" w:cs="Arial"/>
        </w:rPr>
        <w:t>Specifically,</w:t>
      </w:r>
      <w:r w:rsidR="003E4265" w:rsidRPr="00B050ED">
        <w:rPr>
          <w:rFonts w:ascii="Arial" w:hAnsi="Arial" w:cs="Arial"/>
        </w:rPr>
        <w:t xml:space="preserve"> </w:t>
      </w:r>
      <w:r w:rsidR="005468E9" w:rsidRPr="00B050ED">
        <w:rPr>
          <w:rFonts w:ascii="Arial" w:hAnsi="Arial" w:cs="Arial"/>
        </w:rPr>
        <w:t xml:space="preserve">this </w:t>
      </w:r>
      <w:r w:rsidR="00C238E9" w:rsidRPr="00B050ED">
        <w:rPr>
          <w:rFonts w:ascii="Arial" w:hAnsi="Arial" w:cs="Arial"/>
        </w:rPr>
        <w:t>approach</w:t>
      </w:r>
      <w:r w:rsidR="005468E9" w:rsidRPr="00B050ED">
        <w:rPr>
          <w:rFonts w:ascii="Arial" w:hAnsi="Arial" w:cs="Arial"/>
        </w:rPr>
        <w:t xml:space="preserve"> does not </w:t>
      </w:r>
      <w:r w:rsidR="000F519A" w:rsidRPr="00B050ED">
        <w:rPr>
          <w:rFonts w:ascii="Arial" w:hAnsi="Arial" w:cs="Arial"/>
        </w:rPr>
        <w:t>simply</w:t>
      </w:r>
      <w:r w:rsidR="00C238E9" w:rsidRPr="00B050ED">
        <w:rPr>
          <w:rFonts w:ascii="Arial" w:hAnsi="Arial" w:cs="Arial"/>
        </w:rPr>
        <w:t xml:space="preserve"> </w:t>
      </w:r>
      <w:r w:rsidR="005468E9" w:rsidRPr="00B050ED">
        <w:rPr>
          <w:rFonts w:ascii="Arial" w:hAnsi="Arial" w:cs="Arial"/>
        </w:rPr>
        <w:t>look for data that cannot</w:t>
      </w:r>
      <w:r w:rsidR="0070183E" w:rsidRPr="00B050ED">
        <w:rPr>
          <w:rFonts w:ascii="Arial" w:hAnsi="Arial" w:cs="Arial"/>
        </w:rPr>
        <w:t xml:space="preserve">, post-hoc, be explained by a paradigm. Most </w:t>
      </w:r>
      <w:r w:rsidR="00B22390" w:rsidRPr="00B050ED">
        <w:rPr>
          <w:rFonts w:ascii="Arial" w:hAnsi="Arial" w:cs="Arial"/>
        </w:rPr>
        <w:t>frameworks</w:t>
      </w:r>
      <w:r w:rsidR="00B05CBE" w:rsidRPr="00B050ED">
        <w:rPr>
          <w:rFonts w:ascii="Arial" w:hAnsi="Arial" w:cs="Arial"/>
        </w:rPr>
        <w:t xml:space="preserve"> today</w:t>
      </w:r>
      <w:r w:rsidR="00B22390" w:rsidRPr="00B050ED">
        <w:rPr>
          <w:rFonts w:ascii="Arial" w:hAnsi="Arial" w:cs="Arial"/>
        </w:rPr>
        <w:t xml:space="preserve"> are </w:t>
      </w:r>
      <w:r w:rsidR="002A6EDB" w:rsidRPr="00B050ED">
        <w:rPr>
          <w:rFonts w:ascii="Arial" w:hAnsi="Arial" w:cs="Arial"/>
        </w:rPr>
        <w:t xml:space="preserve">sufficiently </w:t>
      </w:r>
      <w:r w:rsidR="00B22390" w:rsidRPr="00B050ED">
        <w:rPr>
          <w:rFonts w:ascii="Arial" w:hAnsi="Arial" w:cs="Arial"/>
        </w:rPr>
        <w:t xml:space="preserve">ingenious that they can be stretched to accommodate quite a lot. </w:t>
      </w:r>
      <w:r w:rsidR="00725193" w:rsidRPr="00B050ED">
        <w:rPr>
          <w:rFonts w:ascii="Arial" w:hAnsi="Arial" w:cs="Arial"/>
        </w:rPr>
        <w:t xml:space="preserve">In our view, the most exciting aspect of conceptual frameworks is the degree to which they facilitate new </w:t>
      </w:r>
      <w:r w:rsidR="00681691" w:rsidRPr="00B050ED">
        <w:rPr>
          <w:rFonts w:ascii="Arial" w:hAnsi="Arial" w:cs="Arial"/>
        </w:rPr>
        <w:t>discoveries</w:t>
      </w:r>
      <w:r w:rsidR="00725193" w:rsidRPr="00B050ED">
        <w:rPr>
          <w:rFonts w:ascii="Arial" w:hAnsi="Arial" w:cs="Arial"/>
        </w:rPr>
        <w:t xml:space="preserve"> – experiments and research programs with surprising new outcomes that could stretch our understanding and lead to practical applications. </w:t>
      </w:r>
      <w:r w:rsidR="00AF013F" w:rsidRPr="00B050ED">
        <w:rPr>
          <w:rFonts w:ascii="Arial" w:hAnsi="Arial" w:cs="Arial"/>
        </w:rPr>
        <w:t>Rather than look backwards</w:t>
      </w:r>
      <w:r w:rsidR="00F34BD7" w:rsidRPr="00B050ED">
        <w:rPr>
          <w:rFonts w:ascii="Arial" w:hAnsi="Arial" w:cs="Arial"/>
        </w:rPr>
        <w:t>, after data appear, and try to fit them into an existing</w:t>
      </w:r>
      <w:r w:rsidR="00B46C0D" w:rsidRPr="00B050ED">
        <w:rPr>
          <w:rFonts w:ascii="Arial" w:hAnsi="Arial" w:cs="Arial"/>
        </w:rPr>
        <w:t xml:space="preserve"> set of ideas, it is interesting to</w:t>
      </w:r>
      <w:r w:rsidR="00051BBB" w:rsidRPr="00B050ED">
        <w:rPr>
          <w:rFonts w:ascii="Arial" w:hAnsi="Arial" w:cs="Arial"/>
        </w:rPr>
        <w:t xml:space="preserve"> look forward and ask: did our framework </w:t>
      </w:r>
      <w:r w:rsidR="00051BBB" w:rsidRPr="00B050ED">
        <w:rPr>
          <w:rFonts w:ascii="Arial" w:hAnsi="Arial" w:cs="Arial"/>
          <w:i/>
          <w:iCs/>
        </w:rPr>
        <w:t>suggest</w:t>
      </w:r>
      <w:r w:rsidR="00051BBB" w:rsidRPr="00B050ED">
        <w:rPr>
          <w:rFonts w:ascii="Arial" w:hAnsi="Arial" w:cs="Arial"/>
        </w:rPr>
        <w:t xml:space="preserve"> a given experiment and its result? And if not, what else </w:t>
      </w:r>
      <w:r w:rsidR="00681691" w:rsidRPr="00B050ED">
        <w:rPr>
          <w:rFonts w:ascii="Arial" w:hAnsi="Arial" w:cs="Arial"/>
        </w:rPr>
        <w:t>could</w:t>
      </w:r>
      <w:r w:rsidR="000F519A" w:rsidRPr="00B050ED">
        <w:rPr>
          <w:rFonts w:ascii="Arial" w:hAnsi="Arial" w:cs="Arial"/>
        </w:rPr>
        <w:t xml:space="preserve"> </w:t>
      </w:r>
      <w:r w:rsidR="00F96B66">
        <w:rPr>
          <w:rFonts w:ascii="Arial" w:hAnsi="Arial" w:cs="Arial"/>
        </w:rPr>
        <w:t xml:space="preserve">it </w:t>
      </w:r>
      <w:r w:rsidR="000F519A" w:rsidRPr="00B050ED">
        <w:rPr>
          <w:rFonts w:ascii="Arial" w:hAnsi="Arial" w:cs="Arial"/>
        </w:rPr>
        <w:t xml:space="preserve">be </w:t>
      </w:r>
      <w:r w:rsidR="00051BBB" w:rsidRPr="00B050ED">
        <w:rPr>
          <w:rFonts w:ascii="Arial" w:hAnsi="Arial" w:cs="Arial"/>
        </w:rPr>
        <w:t>missing?</w:t>
      </w:r>
      <w:r w:rsidR="00014B4C" w:rsidRPr="00B050ED">
        <w:rPr>
          <w:rFonts w:ascii="Arial" w:hAnsi="Arial" w:cs="Arial"/>
        </w:rPr>
        <w:t xml:space="preserve"> </w:t>
      </w:r>
    </w:p>
    <w:p w14:paraId="22D1C88D" w14:textId="7890B56E" w:rsidR="00014B4C" w:rsidRPr="00B050ED" w:rsidRDefault="00014B4C" w:rsidP="00D86C37">
      <w:pPr>
        <w:jc w:val="both"/>
        <w:rPr>
          <w:rFonts w:ascii="Arial" w:hAnsi="Arial" w:cs="Arial"/>
        </w:rPr>
      </w:pPr>
      <w:r w:rsidRPr="00B050ED">
        <w:rPr>
          <w:rFonts w:ascii="Arial" w:hAnsi="Arial" w:cs="Arial"/>
        </w:rPr>
        <w:tab/>
        <w:t>In that spirit</w:t>
      </w:r>
      <w:r w:rsidR="00C24104" w:rsidRPr="00B050ED">
        <w:rPr>
          <w:rFonts w:ascii="Arial" w:hAnsi="Arial" w:cs="Arial"/>
        </w:rPr>
        <w:t xml:space="preserve">, here we offer a discussion of </w:t>
      </w:r>
      <w:r w:rsidR="000C29CB" w:rsidRPr="00B050ED">
        <w:rPr>
          <w:rFonts w:ascii="Arial" w:hAnsi="Arial" w:cs="Arial"/>
        </w:rPr>
        <w:t>laboratory and clinical data bearing on the relationship of mind to brain.</w:t>
      </w:r>
      <w:r w:rsidR="00EF236B" w:rsidRPr="00B050ED">
        <w:rPr>
          <w:rFonts w:ascii="Arial" w:hAnsi="Arial" w:cs="Arial"/>
        </w:rPr>
        <w:t xml:space="preserve"> </w:t>
      </w:r>
      <w:r w:rsidR="003B7E45" w:rsidRPr="00B050ED">
        <w:rPr>
          <w:rFonts w:ascii="Arial" w:hAnsi="Arial" w:cs="Arial"/>
        </w:rPr>
        <w:t>Neuroscience has progressed immensely in the last century</w:t>
      </w:r>
      <w:r w:rsidR="00147BD8" w:rsidRPr="00B050ED">
        <w:rPr>
          <w:rFonts w:ascii="Arial" w:hAnsi="Arial" w:cs="Arial"/>
        </w:rPr>
        <w:t>; however, a number of large problems remain wide open</w:t>
      </w:r>
      <w:r w:rsidR="003C53F8" w:rsidRPr="00B050ED">
        <w:rPr>
          <w:rFonts w:ascii="Arial" w:hAnsi="Arial" w:cs="Arial"/>
        </w:rPr>
        <w:t xml:space="preserve"> </w:t>
      </w:r>
      <w:r w:rsidR="00C238E9" w:rsidRPr="00B050ED">
        <w:rPr>
          <w:rFonts w:ascii="Arial" w:hAnsi="Arial" w:cs="Arial"/>
        </w:rPr>
        <w:fldChar w:fldCharType="begin">
          <w:fldData xml:space="preserve">PEVuZE5vdGU+PENpdGU+PEF1dGhvcj5MaXZhZGl0aXM8L0F1dGhvcj48WWVhcj4yMDA3PC9ZZWFy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aXZhZGl0aXM8L0F1dGhvcj48WWVhcj4yMDA3PC9ZZWFy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C238E9" w:rsidRPr="00B050ED">
        <w:rPr>
          <w:rFonts w:ascii="Arial" w:hAnsi="Arial" w:cs="Arial"/>
        </w:rPr>
      </w:r>
      <w:r w:rsidR="00C238E9" w:rsidRPr="00B050ED">
        <w:rPr>
          <w:rFonts w:ascii="Arial" w:hAnsi="Arial" w:cs="Arial"/>
        </w:rPr>
        <w:fldChar w:fldCharType="separate"/>
      </w:r>
      <w:r w:rsidR="008C6415">
        <w:rPr>
          <w:rFonts w:ascii="Arial" w:hAnsi="Arial" w:cs="Arial"/>
          <w:noProof/>
        </w:rPr>
        <w:t>(Bayne et al., 2020a, 2020b; Carter et al., 2018; de Haan et al., 2020; Haun &amp; Tononi, 2019; Juel et al., 2019; Livaditis &amp; Tsatalmpasidou, 2007; Seth, 2021; Tononi &amp; Koch, 2015)</w:t>
      </w:r>
      <w:r w:rsidR="00C238E9" w:rsidRPr="00B050ED">
        <w:rPr>
          <w:rFonts w:ascii="Arial" w:hAnsi="Arial" w:cs="Arial"/>
        </w:rPr>
        <w:fldChar w:fldCharType="end"/>
      </w:r>
      <w:r w:rsidR="00EB435C" w:rsidRPr="0036029E">
        <w:rPr>
          <w:rFonts w:ascii="Arial" w:hAnsi="Arial" w:cs="Arial"/>
        </w:rPr>
        <w:t xml:space="preserve">, </w:t>
      </w:r>
      <w:r w:rsidR="00915220" w:rsidRPr="00B050ED">
        <w:rPr>
          <w:rFonts w:ascii="Arial" w:hAnsi="Arial" w:cs="Arial"/>
        </w:rPr>
        <w:t xml:space="preserve">numerous biomedical needs are unmet, and the impending advances of bioengineering technologies race ahead of conceptual understanding and ability to predict their impact </w:t>
      </w:r>
      <w:r w:rsidR="00C238E9" w:rsidRPr="00B050ED">
        <w:rPr>
          <w:rFonts w:ascii="Arial" w:hAnsi="Arial" w:cs="Arial"/>
        </w:rPr>
        <w:fldChar w:fldCharType="begin">
          <w:fldData xml:space="preserve">PEVuZE5vdGU+PENpdGU+PEF1dGhvcj5Sb3VsZWF1PC9BdXRob3I+PFllYXI+MjAyMzwvWWVhcj48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Sb3VsZWF1PC9BdXRob3I+PFllYXI+MjAyMzwvWWVhcj48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C238E9" w:rsidRPr="00B050ED">
        <w:rPr>
          <w:rFonts w:ascii="Arial" w:hAnsi="Arial" w:cs="Arial"/>
        </w:rPr>
      </w:r>
      <w:r w:rsidR="00C238E9" w:rsidRPr="00B050ED">
        <w:rPr>
          <w:rFonts w:ascii="Arial" w:hAnsi="Arial" w:cs="Arial"/>
        </w:rPr>
        <w:fldChar w:fldCharType="separate"/>
      </w:r>
      <w:r w:rsidR="008C6415">
        <w:rPr>
          <w:rFonts w:ascii="Arial" w:hAnsi="Arial" w:cs="Arial"/>
          <w:noProof/>
        </w:rPr>
        <w:t>(Clawson &amp; Levin, 2022; Gillett, 2006; Pio-Lopez, 2021; Rouleau &amp; Levin, 2023)</w:t>
      </w:r>
      <w:r w:rsidR="00C238E9" w:rsidRPr="00B050ED">
        <w:rPr>
          <w:rFonts w:ascii="Arial" w:hAnsi="Arial" w:cs="Arial"/>
        </w:rPr>
        <w:fldChar w:fldCharType="end"/>
      </w:r>
      <w:r w:rsidR="00915220" w:rsidRPr="0036029E">
        <w:rPr>
          <w:rFonts w:ascii="Arial" w:hAnsi="Arial" w:cs="Arial"/>
        </w:rPr>
        <w:t xml:space="preserve">. </w:t>
      </w:r>
      <w:r w:rsidR="00F14E12" w:rsidRPr="00B050ED">
        <w:rPr>
          <w:rFonts w:ascii="Arial" w:hAnsi="Arial" w:cs="Arial"/>
        </w:rPr>
        <w:t xml:space="preserve">Our goal here is </w:t>
      </w:r>
      <w:r w:rsidR="00FC3BC4" w:rsidRPr="00B050ED">
        <w:rPr>
          <w:rFonts w:ascii="Arial" w:hAnsi="Arial" w:cs="Arial"/>
        </w:rPr>
        <w:t xml:space="preserve">not </w:t>
      </w:r>
      <w:r w:rsidR="00F14E12" w:rsidRPr="00B050ED">
        <w:rPr>
          <w:rFonts w:ascii="Arial" w:hAnsi="Arial" w:cs="Arial"/>
        </w:rPr>
        <w:t xml:space="preserve">to suggest specific revisions </w:t>
      </w:r>
      <w:r w:rsidR="003B58E6" w:rsidRPr="00B050ED">
        <w:rPr>
          <w:rFonts w:ascii="Arial" w:hAnsi="Arial" w:cs="Arial"/>
        </w:rPr>
        <w:t>to the brain-mind identity thesis</w:t>
      </w:r>
      <w:r w:rsidR="00ED05C2" w:rsidRPr="00B050ED">
        <w:rPr>
          <w:rFonts w:ascii="Arial" w:hAnsi="Arial" w:cs="Arial"/>
        </w:rPr>
        <w:t>, but to highlight experimental and observational data</w:t>
      </w:r>
      <w:r w:rsidR="00316B1D" w:rsidRPr="00B050ED">
        <w:rPr>
          <w:rFonts w:ascii="Arial" w:hAnsi="Arial" w:cs="Arial"/>
        </w:rPr>
        <w:t xml:space="preserve"> that – together with recent advances in </w:t>
      </w:r>
      <w:r w:rsidR="000845D3" w:rsidRPr="00B050ED">
        <w:rPr>
          <w:rFonts w:ascii="Arial" w:hAnsi="Arial" w:cs="Arial"/>
        </w:rPr>
        <w:t>D</w:t>
      </w:r>
      <w:r w:rsidR="00316B1D" w:rsidRPr="00B050ED">
        <w:rPr>
          <w:rFonts w:ascii="Arial" w:hAnsi="Arial" w:cs="Arial"/>
        </w:rPr>
        <w:t xml:space="preserve">iverse </w:t>
      </w:r>
      <w:r w:rsidR="000845D3" w:rsidRPr="00B050ED">
        <w:rPr>
          <w:rFonts w:ascii="Arial" w:hAnsi="Arial" w:cs="Arial"/>
        </w:rPr>
        <w:t>I</w:t>
      </w:r>
      <w:r w:rsidR="00316B1D" w:rsidRPr="00B050ED">
        <w:rPr>
          <w:rFonts w:ascii="Arial" w:hAnsi="Arial" w:cs="Arial"/>
        </w:rPr>
        <w:t xml:space="preserve">ntelligence and non-neural cognition – point to </w:t>
      </w:r>
      <w:r w:rsidR="00C238E9" w:rsidRPr="00B050ED">
        <w:rPr>
          <w:rFonts w:ascii="Arial" w:hAnsi="Arial" w:cs="Arial"/>
        </w:rPr>
        <w:t xml:space="preserve">new research directions and </w:t>
      </w:r>
      <w:r w:rsidR="00316B1D" w:rsidRPr="00B050ED">
        <w:rPr>
          <w:rFonts w:ascii="Arial" w:hAnsi="Arial" w:cs="Arial"/>
        </w:rPr>
        <w:t>the possibility of a greater unification across disciplines</w:t>
      </w:r>
      <w:r w:rsidR="0049785B" w:rsidRPr="00B050ED">
        <w:rPr>
          <w:rFonts w:ascii="Arial" w:hAnsi="Arial" w:cs="Arial"/>
        </w:rPr>
        <w:t xml:space="preserve"> than possible with</w:t>
      </w:r>
      <w:r w:rsidR="009527E0" w:rsidRPr="00B050ED">
        <w:rPr>
          <w:rFonts w:ascii="Arial" w:hAnsi="Arial" w:cs="Arial"/>
        </w:rPr>
        <w:t xml:space="preserve"> current ways of thinking about embodied minds</w:t>
      </w:r>
      <w:r w:rsidR="00316B1D" w:rsidRPr="00B050ED">
        <w:rPr>
          <w:rFonts w:ascii="Arial" w:hAnsi="Arial" w:cs="Arial"/>
        </w:rPr>
        <w:t>.</w:t>
      </w:r>
    </w:p>
    <w:p w14:paraId="1AD1A5B7" w14:textId="7C245BD1" w:rsidR="00AB489B" w:rsidRPr="00B050ED" w:rsidRDefault="00A108BC" w:rsidP="00D86C37">
      <w:pPr>
        <w:jc w:val="both"/>
        <w:rPr>
          <w:rFonts w:ascii="Arial" w:hAnsi="Arial" w:cs="Arial"/>
        </w:rPr>
      </w:pPr>
      <w:r w:rsidRPr="00B050ED">
        <w:rPr>
          <w:rFonts w:ascii="Arial" w:hAnsi="Arial" w:cs="Arial"/>
        </w:rPr>
        <w:tab/>
      </w:r>
      <w:r w:rsidR="00937E25" w:rsidRPr="00B050ED">
        <w:rPr>
          <w:rFonts w:ascii="Arial" w:hAnsi="Arial" w:cs="Arial"/>
        </w:rPr>
        <w:t xml:space="preserve">The context for our discussion is the emerging field </w:t>
      </w:r>
      <w:r w:rsidR="00F8011A" w:rsidRPr="00B050ED">
        <w:rPr>
          <w:rFonts w:ascii="Arial" w:hAnsi="Arial" w:cs="Arial"/>
        </w:rPr>
        <w:t>at the intersection of</w:t>
      </w:r>
      <w:r w:rsidR="00937E25" w:rsidRPr="00B050ED">
        <w:rPr>
          <w:rFonts w:ascii="Arial" w:hAnsi="Arial" w:cs="Arial"/>
        </w:rPr>
        <w:t xml:space="preserve"> </w:t>
      </w:r>
      <w:r w:rsidR="00F8011A" w:rsidRPr="00B050ED">
        <w:rPr>
          <w:rFonts w:ascii="Arial" w:hAnsi="Arial" w:cs="Arial"/>
        </w:rPr>
        <w:t xml:space="preserve">basal cognition, bioengineering of synthetic morphology, AI, </w:t>
      </w:r>
      <w:r w:rsidR="00BD1AAF" w:rsidRPr="00B050ED">
        <w:rPr>
          <w:rFonts w:ascii="Arial" w:hAnsi="Arial" w:cs="Arial"/>
        </w:rPr>
        <w:t xml:space="preserve">exobiology, </w:t>
      </w:r>
      <w:r w:rsidR="00F8011A" w:rsidRPr="00B050ED">
        <w:rPr>
          <w:rFonts w:ascii="Arial" w:hAnsi="Arial" w:cs="Arial"/>
        </w:rPr>
        <w:t>and autonomous robotics</w:t>
      </w:r>
      <w:r w:rsidR="00C238E9" w:rsidRPr="00B050ED">
        <w:rPr>
          <w:rFonts w:ascii="Arial" w:hAnsi="Arial" w:cs="Arial"/>
        </w:rPr>
        <w:t xml:space="preserve"> </w:t>
      </w:r>
      <w:r w:rsidR="00683592" w:rsidRPr="00B050ED">
        <w:rPr>
          <w:rFonts w:ascii="Arial" w:hAnsi="Arial" w:cs="Arial"/>
        </w:rPr>
        <w:fldChar w:fldCharType="begin">
          <w:fldData xml:space="preserve">PEVuZE5vdGU+PENpdGU+PEF1dGhvcj5Sb3VsZWF1PC9BdXRob3I+PFllYXI+MjAyMzwvWWVhcj48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Sb3VsZWF1PC9BdXRob3I+PFllYXI+MjAyMzwvWWVhcj48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83592" w:rsidRPr="00B050ED">
        <w:rPr>
          <w:rFonts w:ascii="Arial" w:hAnsi="Arial" w:cs="Arial"/>
        </w:rPr>
      </w:r>
      <w:r w:rsidR="00683592" w:rsidRPr="00B050ED">
        <w:rPr>
          <w:rFonts w:ascii="Arial" w:hAnsi="Arial" w:cs="Arial"/>
        </w:rPr>
        <w:fldChar w:fldCharType="separate"/>
      </w:r>
      <w:r w:rsidR="008C6415">
        <w:rPr>
          <w:rFonts w:ascii="Arial" w:hAnsi="Arial" w:cs="Arial"/>
          <w:noProof/>
        </w:rPr>
        <w:t>(Levin et al., 2021; Lyon, 2006, 2015; Lyon, 2020; Lyon et al., 2021; Rouleau &amp; Levin, 2023)</w:t>
      </w:r>
      <w:r w:rsidR="00683592" w:rsidRPr="00B050ED">
        <w:rPr>
          <w:rFonts w:ascii="Arial" w:hAnsi="Arial" w:cs="Arial"/>
        </w:rPr>
        <w:fldChar w:fldCharType="end"/>
      </w:r>
      <w:r w:rsidR="005645A2" w:rsidRPr="0036029E">
        <w:rPr>
          <w:rFonts w:ascii="Arial" w:hAnsi="Arial" w:cs="Arial"/>
        </w:rPr>
        <w:t xml:space="preserve">, which seek fundamental invariants </w:t>
      </w:r>
      <w:r w:rsidR="005645A2" w:rsidRPr="00B050ED">
        <w:rPr>
          <w:rFonts w:ascii="Arial" w:hAnsi="Arial" w:cs="Arial"/>
        </w:rPr>
        <w:t>across cognitive systems of very different origins, composition, and capabilities</w:t>
      </w:r>
      <w:r w:rsidR="00F8011A" w:rsidRPr="00B050ED">
        <w:rPr>
          <w:rFonts w:ascii="Arial" w:hAnsi="Arial" w:cs="Arial"/>
        </w:rPr>
        <w:t>.</w:t>
      </w:r>
      <w:r w:rsidR="0014631C" w:rsidRPr="00B050ED">
        <w:rPr>
          <w:rFonts w:ascii="Arial" w:hAnsi="Arial" w:cs="Arial"/>
        </w:rPr>
        <w:t xml:space="preserve"> </w:t>
      </w:r>
      <w:r w:rsidR="002A5F13" w:rsidRPr="00B050ED">
        <w:rPr>
          <w:rFonts w:ascii="Arial" w:hAnsi="Arial" w:cs="Arial"/>
        </w:rPr>
        <w:t>Frameworks are needed</w:t>
      </w:r>
      <w:r w:rsidR="00BD1AAF" w:rsidRPr="00B050ED">
        <w:rPr>
          <w:rFonts w:ascii="Arial" w:hAnsi="Arial" w:cs="Arial"/>
        </w:rPr>
        <w:t xml:space="preserve">, which go beyond the stale and increasingly non-functional binary categories of “human”, “machine”, etc. to enable a functional understanding of what is essential about </w:t>
      </w:r>
      <w:r w:rsidR="00B94B41" w:rsidRPr="00B050ED">
        <w:rPr>
          <w:rFonts w:ascii="Arial" w:hAnsi="Arial" w:cs="Arial"/>
        </w:rPr>
        <w:t>cognition and agency regardless of its specific implementation or or</w:t>
      </w:r>
      <w:r w:rsidR="00682E0E" w:rsidRPr="00B050ED">
        <w:rPr>
          <w:rFonts w:ascii="Arial" w:hAnsi="Arial" w:cs="Arial"/>
        </w:rPr>
        <w:t>i</w:t>
      </w:r>
      <w:r w:rsidR="00B94B41" w:rsidRPr="00B050ED">
        <w:rPr>
          <w:rFonts w:ascii="Arial" w:hAnsi="Arial" w:cs="Arial"/>
        </w:rPr>
        <w:t>gin story (evolved vs. engineered)</w:t>
      </w:r>
      <w:r w:rsidR="00C238E9" w:rsidRPr="00B050ED">
        <w:rPr>
          <w:rFonts w:ascii="Arial" w:hAnsi="Arial" w:cs="Arial"/>
        </w:rPr>
        <w:t xml:space="preserve"> </w:t>
      </w:r>
      <w:r w:rsidR="00683592" w:rsidRPr="00B050ED">
        <w:rPr>
          <w:rFonts w:ascii="Arial" w:hAnsi="Arial" w:cs="Arial"/>
        </w:rPr>
        <w:fldChar w:fldCharType="begin">
          <w:fldData xml:space="preserve">PEVuZE5vdGU+PENpdGU+PEF1dGhvcj5Cb25nYXJkPC9BdXRob3I+PFllYXI+MjAyMTwvWWVhcj48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Cb25nYXJkPC9BdXRob3I+PFllYXI+MjAyMTwvWWVhcj48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83592" w:rsidRPr="00B050ED">
        <w:rPr>
          <w:rFonts w:ascii="Arial" w:hAnsi="Arial" w:cs="Arial"/>
        </w:rPr>
      </w:r>
      <w:r w:rsidR="00683592" w:rsidRPr="00B050ED">
        <w:rPr>
          <w:rFonts w:ascii="Arial" w:hAnsi="Arial" w:cs="Arial"/>
        </w:rPr>
        <w:fldChar w:fldCharType="separate"/>
      </w:r>
      <w:r w:rsidR="008C6415">
        <w:rPr>
          <w:rFonts w:ascii="Arial" w:hAnsi="Arial" w:cs="Arial"/>
          <w:noProof/>
        </w:rPr>
        <w:t xml:space="preserve">(Bongard </w:t>
      </w:r>
      <w:r w:rsidR="008C6415">
        <w:rPr>
          <w:rFonts w:ascii="Arial" w:hAnsi="Arial" w:cs="Arial"/>
          <w:noProof/>
        </w:rPr>
        <w:lastRenderedPageBreak/>
        <w:t>&amp; Levin, 2021; McShea, 2013, 2016)</w:t>
      </w:r>
      <w:r w:rsidR="00683592" w:rsidRPr="00B050ED">
        <w:rPr>
          <w:rFonts w:ascii="Arial" w:hAnsi="Arial" w:cs="Arial"/>
        </w:rPr>
        <w:fldChar w:fldCharType="end"/>
      </w:r>
      <w:r w:rsidR="00B94B41" w:rsidRPr="00B050ED">
        <w:rPr>
          <w:rFonts w:ascii="Arial" w:hAnsi="Arial" w:cs="Arial"/>
        </w:rPr>
        <w:t>.</w:t>
      </w:r>
      <w:r w:rsidR="0014631C" w:rsidRPr="00B050ED">
        <w:rPr>
          <w:rFonts w:ascii="Arial" w:hAnsi="Arial" w:cs="Arial"/>
        </w:rPr>
        <w:t xml:space="preserve"> Continued progress, in terms of positive impact on human flourishing and the ethics of relationships to </w:t>
      </w:r>
      <w:r w:rsidR="00B94B41" w:rsidRPr="00B050ED">
        <w:rPr>
          <w:rFonts w:ascii="Arial" w:hAnsi="Arial" w:cs="Arial"/>
        </w:rPr>
        <w:t>unconventional beings</w:t>
      </w:r>
      <w:r w:rsidR="005645A2" w:rsidRPr="00B050ED">
        <w:rPr>
          <w:rFonts w:ascii="Arial" w:hAnsi="Arial" w:cs="Arial"/>
        </w:rPr>
        <w:t xml:space="preserve"> (such as forthcoming enhanced humans, cyborgs, </w:t>
      </w:r>
      <w:r w:rsidR="00E65473" w:rsidRPr="00B050ED">
        <w:rPr>
          <w:rFonts w:ascii="Arial" w:hAnsi="Arial" w:cs="Arial"/>
        </w:rPr>
        <w:t xml:space="preserve">new brain-machine interfaces, </w:t>
      </w:r>
      <w:r w:rsidR="005645A2" w:rsidRPr="00B050ED">
        <w:rPr>
          <w:rFonts w:ascii="Arial" w:hAnsi="Arial" w:cs="Arial"/>
        </w:rPr>
        <w:t>etc.)</w:t>
      </w:r>
      <w:r w:rsidR="002A30C5" w:rsidRPr="00B050ED">
        <w:rPr>
          <w:rFonts w:ascii="Arial" w:hAnsi="Arial" w:cs="Arial"/>
        </w:rPr>
        <w:t xml:space="preserve"> require us to have a better understanding of</w:t>
      </w:r>
      <w:r w:rsidR="000E4D50" w:rsidRPr="00B050ED">
        <w:rPr>
          <w:rFonts w:ascii="Arial" w:hAnsi="Arial" w:cs="Arial"/>
        </w:rPr>
        <w:t xml:space="preserve"> the natural biological substrate of mind</w:t>
      </w:r>
      <w:r w:rsidR="002E4810" w:rsidRPr="00B050ED">
        <w:rPr>
          <w:rFonts w:ascii="Arial" w:hAnsi="Arial" w:cs="Arial"/>
        </w:rPr>
        <w:t>, and the space of the possible</w:t>
      </w:r>
      <w:r w:rsidR="00B47218" w:rsidRPr="00B050ED">
        <w:rPr>
          <w:rFonts w:ascii="Arial" w:hAnsi="Arial" w:cs="Arial"/>
        </w:rPr>
        <w:t xml:space="preserve"> minds that can exist. </w:t>
      </w:r>
    </w:p>
    <w:p w14:paraId="2A342FDA" w14:textId="15D1F31E" w:rsidR="002A5F13" w:rsidRPr="00B050ED" w:rsidRDefault="002A5F13" w:rsidP="00D86C37">
      <w:pPr>
        <w:ind w:firstLine="360"/>
        <w:jc w:val="both"/>
        <w:rPr>
          <w:rFonts w:ascii="Arial" w:hAnsi="Arial" w:cs="Arial"/>
        </w:rPr>
      </w:pPr>
      <w:r w:rsidRPr="00B050ED">
        <w:rPr>
          <w:rFonts w:ascii="Arial" w:hAnsi="Arial" w:cs="Arial"/>
        </w:rPr>
        <w:t xml:space="preserve">Society must prepare for the impending </w:t>
      </w:r>
      <w:r w:rsidR="0028252D" w:rsidRPr="00B050ED">
        <w:rPr>
          <w:rFonts w:ascii="Arial" w:hAnsi="Arial" w:cs="Arial"/>
        </w:rPr>
        <w:t>plethora of</w:t>
      </w:r>
      <w:r w:rsidR="008660B3" w:rsidRPr="00B050ED">
        <w:rPr>
          <w:rFonts w:ascii="Arial" w:hAnsi="Arial" w:cs="Arial"/>
        </w:rPr>
        <w:t xml:space="preserve"> not just non-neurotypical humans, but ones that are</w:t>
      </w:r>
      <w:r w:rsidR="0074214B" w:rsidRPr="00B050ED">
        <w:rPr>
          <w:rFonts w:ascii="Arial" w:hAnsi="Arial" w:cs="Arial"/>
        </w:rPr>
        <w:t xml:space="preserve"> </w:t>
      </w:r>
      <w:r w:rsidR="00A441DB" w:rsidRPr="00B050ED">
        <w:rPr>
          <w:rFonts w:ascii="Arial" w:hAnsi="Arial" w:cs="Arial"/>
        </w:rPr>
        <w:t xml:space="preserve">modified and augmented by </w:t>
      </w:r>
      <w:proofErr w:type="spellStart"/>
      <w:r w:rsidR="00A441DB" w:rsidRPr="00B050ED">
        <w:rPr>
          <w:rFonts w:ascii="Arial" w:hAnsi="Arial" w:cs="Arial"/>
        </w:rPr>
        <w:t>chimerization</w:t>
      </w:r>
      <w:proofErr w:type="spellEnd"/>
      <w:r w:rsidR="00A441DB" w:rsidRPr="00B050ED">
        <w:rPr>
          <w:rFonts w:ascii="Arial" w:hAnsi="Arial" w:cs="Arial"/>
        </w:rPr>
        <w:t xml:space="preserve"> with </w:t>
      </w:r>
      <w:r w:rsidR="00EA7FF9" w:rsidRPr="00B050ED">
        <w:rPr>
          <w:rFonts w:ascii="Arial" w:hAnsi="Arial" w:cs="Arial"/>
        </w:rPr>
        <w:t>technology, trans-individual connections with other humans and AIs,</w:t>
      </w:r>
      <w:r w:rsidR="00E9661D" w:rsidRPr="00B050ED">
        <w:rPr>
          <w:rFonts w:ascii="Arial" w:hAnsi="Arial" w:cs="Arial"/>
        </w:rPr>
        <w:t xml:space="preserve"> and by changes to genetics and physiology</w:t>
      </w:r>
      <w:r w:rsidR="00F10256">
        <w:rPr>
          <w:rFonts w:ascii="Arial" w:hAnsi="Arial" w:cs="Arial"/>
        </w:rPr>
        <w:t xml:space="preserve"> </w:t>
      </w:r>
      <w:r w:rsidR="00F10256">
        <w:rPr>
          <w:rFonts w:ascii="Arial" w:hAnsi="Arial" w:cs="Arial"/>
        </w:rPr>
        <w:fldChar w:fldCharType="begin">
          <w:fldData xml:space="preserve">PEVuZE5vdGU+PENpdGU+PEF1dGhvcj5Db3p6YTwvQXV0aG9yPjxZZWFyPjIwMjI8L1llYXI+PFJl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==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Db3p6YTwvQXV0aG9yPjxZZWFyPjIwMjI8L1llYXI+PFJl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==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F10256">
        <w:rPr>
          <w:rFonts w:ascii="Arial" w:hAnsi="Arial" w:cs="Arial"/>
        </w:rPr>
      </w:r>
      <w:r w:rsidR="00F10256">
        <w:rPr>
          <w:rFonts w:ascii="Arial" w:hAnsi="Arial" w:cs="Arial"/>
        </w:rPr>
        <w:fldChar w:fldCharType="separate"/>
      </w:r>
      <w:r w:rsidR="008C6415">
        <w:rPr>
          <w:rFonts w:ascii="Arial" w:hAnsi="Arial" w:cs="Arial"/>
          <w:noProof/>
        </w:rPr>
        <w:t>(Camargo, 2023; Cozza et al., 2022; del Valle Quintana, 2024; Harzheim, 2024)</w:t>
      </w:r>
      <w:r w:rsidR="00F10256">
        <w:rPr>
          <w:rFonts w:ascii="Arial" w:hAnsi="Arial" w:cs="Arial"/>
        </w:rPr>
        <w:fldChar w:fldCharType="end"/>
      </w:r>
      <w:r w:rsidR="00E9661D" w:rsidRPr="0036029E">
        <w:rPr>
          <w:rFonts w:ascii="Arial" w:hAnsi="Arial" w:cs="Arial"/>
        </w:rPr>
        <w:t>.</w:t>
      </w:r>
      <w:r w:rsidR="00737548" w:rsidRPr="00B050ED">
        <w:rPr>
          <w:rFonts w:ascii="Arial" w:hAnsi="Arial" w:cs="Arial"/>
        </w:rPr>
        <w:t xml:space="preserve"> As novel kinds of bodies, brains, and other cognitive media are invented and modified,</w:t>
      </w:r>
      <w:r w:rsidR="00C459D8" w:rsidRPr="00B050ED">
        <w:rPr>
          <w:rFonts w:ascii="Arial" w:hAnsi="Arial" w:cs="Arial"/>
        </w:rPr>
        <w:t xml:space="preserve"> a full picture of</w:t>
      </w:r>
      <w:r w:rsidR="00737548" w:rsidRPr="00B050ED">
        <w:rPr>
          <w:rFonts w:ascii="Arial" w:hAnsi="Arial" w:cs="Arial"/>
        </w:rPr>
        <w:t xml:space="preserve"> </w:t>
      </w:r>
      <w:r w:rsidR="00C459D8" w:rsidRPr="00B050ED">
        <w:rPr>
          <w:rFonts w:ascii="Arial" w:hAnsi="Arial" w:cs="Arial"/>
        </w:rPr>
        <w:t>the relationship between mind and their substrate becomes critical.</w:t>
      </w:r>
      <w:r w:rsidR="00E9661D" w:rsidRPr="00B050ED">
        <w:rPr>
          <w:rFonts w:ascii="Arial" w:hAnsi="Arial" w:cs="Arial"/>
        </w:rPr>
        <w:t xml:space="preserve"> </w:t>
      </w:r>
      <w:r w:rsidR="00F27F52" w:rsidRPr="00B050ED">
        <w:rPr>
          <w:rFonts w:ascii="Arial" w:hAnsi="Arial" w:cs="Arial"/>
        </w:rPr>
        <w:t>In order to understand the practical and moral status of the plethora of forthcoming unconventional beings</w:t>
      </w:r>
      <w:r w:rsidR="005152B4" w:rsidRPr="00B050ED">
        <w:rPr>
          <w:rFonts w:ascii="Arial" w:hAnsi="Arial" w:cs="Arial"/>
        </w:rPr>
        <w:t xml:space="preserve">, it is essential to gain a better understanding </w:t>
      </w:r>
      <w:r w:rsidR="00162A40" w:rsidRPr="00B050ED">
        <w:rPr>
          <w:rFonts w:ascii="Arial" w:hAnsi="Arial" w:cs="Arial"/>
        </w:rPr>
        <w:t xml:space="preserve">of the one example </w:t>
      </w:r>
      <w:r w:rsidR="007C738B" w:rsidRPr="00B050ED">
        <w:rPr>
          <w:rFonts w:ascii="Arial" w:hAnsi="Arial" w:cs="Arial"/>
        </w:rPr>
        <w:t>of mind in the physical universe that we have – the members of the web of life on Earth</w:t>
      </w:r>
      <w:r w:rsidR="00072EDC" w:rsidRPr="00B050ED">
        <w:rPr>
          <w:rFonts w:ascii="Arial" w:hAnsi="Arial" w:cs="Arial"/>
        </w:rPr>
        <w:t xml:space="preserve"> </w:t>
      </w:r>
      <w:r w:rsidR="00683592" w:rsidRPr="00B050ED">
        <w:rPr>
          <w:rFonts w:ascii="Arial" w:hAnsi="Arial" w:cs="Arial"/>
        </w:rPr>
        <w:fldChar w:fldCharType="begin"/>
      </w:r>
      <w:r w:rsidR="008C6415">
        <w:rPr>
          <w:rFonts w:ascii="Arial" w:hAnsi="Arial" w:cs="Arial"/>
        </w:rPr>
        <w:instrText xml:space="preserve"> ADDIN EN.CITE &lt;EndNote&gt;&lt;Cite&gt;&lt;Author&gt;Levin&lt;/Author&gt;&lt;Year&gt;2024&lt;/Year&gt;&lt;RecNum&gt;28338&lt;/RecNum&gt;&lt;DisplayText&gt;(Levin, 2024a)&lt;/DisplayText&gt;&lt;record&gt;&lt;rec-number&gt;28338&lt;/rec-number&gt;&lt;foreign-keys&gt;&lt;key app="EN" db-id="rxepz9z9mz9afpesdx65p02ysep9xa290ars" timestamp="1715011624"&gt;28338&lt;/key&gt;&lt;/foreign-keys&gt;&lt;ref-type name="Journal Article"&gt;17&lt;/ref-type&gt;&lt;contributors&gt;&lt;authors&gt;&lt;author&gt;Levin, M.&lt;/author&gt;&lt;/authors&gt;&lt;/contributors&gt;&lt;titles&gt;&lt;title&gt;AI: a Bridge toward Diverse Intelligence and Humanity’s Future&lt;/title&gt;&lt;secondary-title&gt;preprint&lt;/secondary-title&gt;&lt;/titles&gt;&lt;periodical&gt;&lt;full-title&gt;preprint&lt;/full-title&gt;&lt;/periodical&gt;&lt;dates&gt;&lt;year&gt;2024&lt;/year&gt;&lt;/dates&gt;&lt;urls&gt;&lt;related-urls&gt;&lt;url&gt;https://osf.io/preprints/psyarxiv/ez263&lt;/url&gt;&lt;/related-urls&gt;&lt;/urls&gt;&lt;/record&gt;&lt;/Cite&gt;&lt;/EndNote&gt;</w:instrText>
      </w:r>
      <w:r w:rsidR="00683592" w:rsidRPr="00B050ED">
        <w:rPr>
          <w:rFonts w:ascii="Arial" w:hAnsi="Arial" w:cs="Arial"/>
        </w:rPr>
        <w:fldChar w:fldCharType="separate"/>
      </w:r>
      <w:r w:rsidR="008C6415">
        <w:rPr>
          <w:rFonts w:ascii="Arial" w:hAnsi="Arial" w:cs="Arial"/>
          <w:noProof/>
        </w:rPr>
        <w:t>(Levin, 2024a)</w:t>
      </w:r>
      <w:r w:rsidR="00683592" w:rsidRPr="00B050ED">
        <w:rPr>
          <w:rFonts w:ascii="Arial" w:hAnsi="Arial" w:cs="Arial"/>
        </w:rPr>
        <w:fldChar w:fldCharType="end"/>
      </w:r>
      <w:r w:rsidR="007C738B" w:rsidRPr="0036029E">
        <w:rPr>
          <w:rFonts w:ascii="Arial" w:hAnsi="Arial" w:cs="Arial"/>
        </w:rPr>
        <w:t xml:space="preserve">. More </w:t>
      </w:r>
      <w:r w:rsidR="00C459D8" w:rsidRPr="00B050ED">
        <w:rPr>
          <w:rFonts w:ascii="Arial" w:hAnsi="Arial" w:cs="Arial"/>
        </w:rPr>
        <w:t>immediately</w:t>
      </w:r>
      <w:r w:rsidR="007C738B" w:rsidRPr="00B050ED">
        <w:rPr>
          <w:rFonts w:ascii="Arial" w:hAnsi="Arial" w:cs="Arial"/>
        </w:rPr>
        <w:t xml:space="preserve">, </w:t>
      </w:r>
      <w:r w:rsidR="00A0080C" w:rsidRPr="00B050ED">
        <w:rPr>
          <w:rFonts w:ascii="Arial" w:hAnsi="Arial" w:cs="Arial"/>
        </w:rPr>
        <w:t>the needs and opportunities of</w:t>
      </w:r>
      <w:r w:rsidR="00A9475C" w:rsidRPr="00B050ED">
        <w:rPr>
          <w:rFonts w:ascii="Arial" w:hAnsi="Arial" w:cs="Arial"/>
        </w:rPr>
        <w:t xml:space="preserve"> regenerative medicine</w:t>
      </w:r>
      <w:r w:rsidR="00A0080C" w:rsidRPr="00B050ED">
        <w:rPr>
          <w:rFonts w:ascii="Arial" w:hAnsi="Arial" w:cs="Arial"/>
        </w:rPr>
        <w:t xml:space="preserve"> of the brain and body</w:t>
      </w:r>
      <w:r w:rsidR="00C459D8" w:rsidRPr="00B050ED">
        <w:rPr>
          <w:rFonts w:ascii="Arial" w:hAnsi="Arial" w:cs="Arial"/>
        </w:rPr>
        <w:t xml:space="preserve"> likewise require </w:t>
      </w:r>
      <w:r w:rsidR="00B07DBF" w:rsidRPr="00B050ED">
        <w:rPr>
          <w:rFonts w:ascii="Arial" w:hAnsi="Arial" w:cs="Arial"/>
        </w:rPr>
        <w:t>a solid foundation</w:t>
      </w:r>
      <w:r w:rsidR="00072EDC" w:rsidRPr="00B050ED">
        <w:rPr>
          <w:rFonts w:ascii="Arial" w:hAnsi="Arial" w:cs="Arial"/>
        </w:rPr>
        <w:t xml:space="preserve"> for understanding what happens to</w:t>
      </w:r>
      <w:r w:rsidR="00E65473" w:rsidRPr="00B050ED">
        <w:rPr>
          <w:rFonts w:ascii="Arial" w:hAnsi="Arial" w:cs="Arial"/>
        </w:rPr>
        <w:t xml:space="preserve"> the minds of</w:t>
      </w:r>
      <w:r w:rsidR="00072EDC" w:rsidRPr="00B050ED">
        <w:rPr>
          <w:rFonts w:ascii="Arial" w:hAnsi="Arial" w:cs="Arial"/>
        </w:rPr>
        <w:t xml:space="preserve"> patients whose brain is partially replaced by the new progeny of therapeutic stem cell or assisted by corrective or augmenting technology.</w:t>
      </w:r>
    </w:p>
    <w:p w14:paraId="7C864759" w14:textId="61BCA13A" w:rsidR="00C2273F" w:rsidRPr="00B050ED" w:rsidRDefault="00387BAF" w:rsidP="00D86C37">
      <w:pPr>
        <w:jc w:val="both"/>
        <w:rPr>
          <w:rFonts w:ascii="Arial" w:hAnsi="Arial" w:cs="Arial"/>
        </w:rPr>
      </w:pPr>
      <w:r w:rsidRPr="00B050ED">
        <w:rPr>
          <w:rFonts w:ascii="Arial" w:hAnsi="Arial" w:cs="Arial"/>
        </w:rPr>
        <w:tab/>
      </w:r>
      <w:r w:rsidR="0031782F" w:rsidRPr="00B050ED">
        <w:rPr>
          <w:rFonts w:ascii="Arial" w:hAnsi="Arial" w:cs="Arial"/>
        </w:rPr>
        <w:t>Developmental biology reveals that all of us make the journey from the “just physics and chemistry” of an unfertilized oocyte to the advanced metacognition of an adult human.</w:t>
      </w:r>
      <w:r w:rsidR="00D364C2" w:rsidRPr="00B050ED">
        <w:rPr>
          <w:rFonts w:ascii="Arial" w:hAnsi="Arial" w:cs="Arial"/>
        </w:rPr>
        <w:t xml:space="preserve"> It also, like evolution, </w:t>
      </w:r>
      <w:r w:rsidR="00B6643C" w:rsidRPr="00B050ED">
        <w:rPr>
          <w:rFonts w:ascii="Arial" w:hAnsi="Arial" w:cs="Arial"/>
        </w:rPr>
        <w:t xml:space="preserve">reveals </w:t>
      </w:r>
      <w:r w:rsidR="00D364C2" w:rsidRPr="00B050ED">
        <w:rPr>
          <w:rFonts w:ascii="Arial" w:hAnsi="Arial" w:cs="Arial"/>
        </w:rPr>
        <w:t xml:space="preserve">that this is a slow, gradual process offering no sharp line at which a “human mind” </w:t>
      </w:r>
      <w:proofErr w:type="gramStart"/>
      <w:r w:rsidR="00D364C2" w:rsidRPr="00B050ED">
        <w:rPr>
          <w:rFonts w:ascii="Arial" w:hAnsi="Arial" w:cs="Arial"/>
        </w:rPr>
        <w:t>snaps</w:t>
      </w:r>
      <w:proofErr w:type="gramEnd"/>
      <w:r w:rsidR="00D364C2" w:rsidRPr="00B050ED">
        <w:rPr>
          <w:rFonts w:ascii="Arial" w:hAnsi="Arial" w:cs="Arial"/>
        </w:rPr>
        <w:t xml:space="preserve"> into being. The progressive awakening of an emergent Self from a collection of cells</w:t>
      </w:r>
      <w:r w:rsidR="00794838" w:rsidRPr="00B050ED">
        <w:rPr>
          <w:rFonts w:ascii="Arial" w:hAnsi="Arial" w:cs="Arial"/>
        </w:rPr>
        <w:t xml:space="preserve"> requires </w:t>
      </w:r>
      <w:r w:rsidR="00A44A82" w:rsidRPr="00B050ED">
        <w:rPr>
          <w:rFonts w:ascii="Arial" w:hAnsi="Arial" w:cs="Arial"/>
        </w:rPr>
        <w:t>an actionable</w:t>
      </w:r>
      <w:r w:rsidR="00B6643C" w:rsidRPr="00B050ED">
        <w:rPr>
          <w:rFonts w:ascii="Arial" w:hAnsi="Arial" w:cs="Arial"/>
        </w:rPr>
        <w:t>, principled</w:t>
      </w:r>
      <w:r w:rsidR="00A44A82" w:rsidRPr="00B050ED">
        <w:rPr>
          <w:rFonts w:ascii="Arial" w:hAnsi="Arial" w:cs="Arial"/>
        </w:rPr>
        <w:t xml:space="preserve"> story about how we are simultaneously a collective </w:t>
      </w:r>
      <w:r w:rsidR="00B6643C" w:rsidRPr="00B050ED">
        <w:rPr>
          <w:rFonts w:ascii="Arial" w:hAnsi="Arial" w:cs="Arial"/>
        </w:rPr>
        <w:t xml:space="preserve">intelligence </w:t>
      </w:r>
      <w:r w:rsidR="00A44A82" w:rsidRPr="00B050ED">
        <w:rPr>
          <w:rFonts w:ascii="Arial" w:hAnsi="Arial" w:cs="Arial"/>
        </w:rPr>
        <w:t>and a singular</w:t>
      </w:r>
      <w:r w:rsidR="00B6643C" w:rsidRPr="00B050ED">
        <w:rPr>
          <w:rFonts w:ascii="Arial" w:hAnsi="Arial" w:cs="Arial"/>
        </w:rPr>
        <w:t>, coherent, emergent</w:t>
      </w:r>
      <w:r w:rsidR="00A44A82" w:rsidRPr="00B050ED">
        <w:rPr>
          <w:rFonts w:ascii="Arial" w:hAnsi="Arial" w:cs="Arial"/>
        </w:rPr>
        <w:t xml:space="preserve"> being, and how those properties </w:t>
      </w:r>
      <w:r w:rsidR="00E95F1D" w:rsidRPr="00B050ED">
        <w:rPr>
          <w:rFonts w:ascii="Arial" w:hAnsi="Arial" w:cs="Arial"/>
        </w:rPr>
        <w:t xml:space="preserve">map onto the details of </w:t>
      </w:r>
      <w:r w:rsidR="00B6643C" w:rsidRPr="00B050ED">
        <w:rPr>
          <w:rFonts w:ascii="Arial" w:hAnsi="Arial" w:cs="Arial"/>
        </w:rPr>
        <w:t xml:space="preserve">the biological </w:t>
      </w:r>
      <w:r w:rsidR="00803CA2" w:rsidRPr="00B050ED">
        <w:rPr>
          <w:rFonts w:ascii="Arial" w:hAnsi="Arial" w:cs="Arial"/>
        </w:rPr>
        <w:t>substrate.</w:t>
      </w:r>
      <w:r w:rsidR="00C2273F" w:rsidRPr="00B050ED">
        <w:rPr>
          <w:rFonts w:ascii="Arial" w:hAnsi="Arial" w:cs="Arial"/>
        </w:rPr>
        <w:t xml:space="preserve"> </w:t>
      </w:r>
    </w:p>
    <w:p w14:paraId="22087FFC" w14:textId="31092C7E" w:rsidR="00A108BC" w:rsidRPr="00B050ED" w:rsidRDefault="00C2273F" w:rsidP="00D86C37">
      <w:pPr>
        <w:ind w:firstLine="720"/>
        <w:jc w:val="both"/>
        <w:rPr>
          <w:rFonts w:ascii="Arial" w:hAnsi="Arial" w:cs="Arial"/>
        </w:rPr>
      </w:pPr>
      <w:r w:rsidRPr="00B050ED">
        <w:rPr>
          <w:rFonts w:ascii="Arial" w:hAnsi="Arial" w:cs="Arial"/>
        </w:rPr>
        <w:t xml:space="preserve">More </w:t>
      </w:r>
      <w:r w:rsidR="00B6643C" w:rsidRPr="00B050ED">
        <w:rPr>
          <w:rFonts w:ascii="Arial" w:hAnsi="Arial" w:cs="Arial"/>
        </w:rPr>
        <w:t>specifically</w:t>
      </w:r>
      <w:r w:rsidRPr="00B050ED">
        <w:rPr>
          <w:rFonts w:ascii="Arial" w:hAnsi="Arial" w:cs="Arial"/>
        </w:rPr>
        <w:t xml:space="preserve">, our bodies </w:t>
      </w:r>
      <w:r w:rsidR="00B6643C" w:rsidRPr="00B050ED">
        <w:rPr>
          <w:rFonts w:ascii="Arial" w:hAnsi="Arial" w:cs="Arial"/>
        </w:rPr>
        <w:t xml:space="preserve">self-construct as </w:t>
      </w:r>
      <w:r w:rsidRPr="00B050ED">
        <w:rPr>
          <w:rFonts w:ascii="Arial" w:hAnsi="Arial" w:cs="Arial"/>
        </w:rPr>
        <w:t>a multiscale competency architecture, in which different levels of organization solve problems in and navigate upon the landscapes of, physiological, metabolic, transcriptional, and anatomical spaces</w:t>
      </w:r>
      <w:r w:rsidR="00072EDC" w:rsidRPr="00B050ED">
        <w:rPr>
          <w:rFonts w:ascii="Arial" w:hAnsi="Arial" w:cs="Arial"/>
        </w:rPr>
        <w:t xml:space="preserve"> </w:t>
      </w:r>
      <w:r w:rsidR="00683592" w:rsidRPr="00B050ED">
        <w:rPr>
          <w:rFonts w:ascii="Arial" w:hAnsi="Arial" w:cs="Arial"/>
        </w:rPr>
        <w:fldChar w:fldCharType="begin"/>
      </w:r>
      <w:r w:rsidR="008C6415">
        <w:rPr>
          <w:rFonts w:ascii="Arial" w:hAnsi="Arial" w:cs="Arial"/>
        </w:rPr>
        <w:instrText xml:space="preserve"> ADDIN EN.CITE &lt;EndNote&gt;&lt;Cite&gt;&lt;Author&gt;Fields&lt;/Author&gt;&lt;Year&gt;2022&lt;/Year&gt;&lt;RecNum&gt;27347&lt;/RecNum&gt;&lt;IDText&gt;35741540&lt;/IDText&gt;&lt;DisplayText&gt;(Fields &amp;amp; Levin, 2022)&lt;/DisplayText&gt;&lt;record&gt;&lt;rec-number&gt;27347&lt;/rec-number&gt;&lt;foreign-keys&gt;&lt;key app="EN" db-id="rxepz9z9mz9afpesdx65p02ysep9xa290ars" timestamp="1656191038"&gt;27347&lt;/key&gt;&lt;/foreign-keys&gt;&lt;ref-type name="Journal Article"&gt;17&lt;/ref-type&gt;&lt;contributors&gt;&lt;authors&gt;&lt;author&gt;Fields, C.&lt;/author&gt;&lt;author&gt;Levin, M.&lt;/author&gt;&lt;/authors&gt;&lt;/contributors&gt;&lt;auth-address&gt;Allen Discovery Center at Tufts University, Science and Engineering Complex, 200 College Ave., Medford, MA 02155, USA.&amp;#xD;Wyss Institute for Biologically Inspired Engineering at Harvard University, Boston, MA 02115, USA.&lt;/auth-address&gt;&lt;titles&gt;&lt;title&gt;Competency in Navigating Arbitrary Spaces as an Invariant for Analyzing Cognition in Diverse Embodiments&lt;/title&gt;&lt;secondary-title&gt;Entropy (Basel)&lt;/secondary-title&gt;&lt;/titles&gt;&lt;periodical&gt;&lt;full-title&gt;Entropy (Basel)&lt;/full-title&gt;&lt;/periodical&gt;&lt;volume&gt;24&lt;/volume&gt;&lt;number&gt;6&lt;/number&gt;&lt;edition&gt;2022/06/25&lt;/edition&gt;&lt;keywords&gt;&lt;keyword&gt;anatomical morphospace&lt;/keyword&gt;&lt;keyword&gt;basal cognition&lt;/keyword&gt;&lt;keyword&gt;physiology&lt;/keyword&gt;&lt;/keywords&gt;&lt;dates&gt;&lt;year&gt;2022&lt;/year&gt;&lt;pub-dates&gt;&lt;date&gt;Jun 12&lt;/date&gt;&lt;/pub-dates&gt;&lt;/dates&gt;&lt;isbn&gt;1099-4300 (Electronic)&amp;#xD;1099-4300 (Linking)&lt;/isbn&gt;&lt;accession-num&gt;35741540&lt;/accession-num&gt;&lt;urls&gt;&lt;related-urls&gt;&lt;url&gt;https://www.ncbi.nlm.nih.gov/pubmed/35741540&lt;/url&gt;&lt;/related-urls&gt;&lt;/urls&gt;&lt;electronic-resource-num&gt;10.3390/e24060819&lt;/electronic-resource-num&gt;&lt;/record&gt;&lt;/Cite&gt;&lt;/EndNote&gt;</w:instrText>
      </w:r>
      <w:r w:rsidR="00683592" w:rsidRPr="00B050ED">
        <w:rPr>
          <w:rFonts w:ascii="Arial" w:hAnsi="Arial" w:cs="Arial"/>
        </w:rPr>
        <w:fldChar w:fldCharType="separate"/>
      </w:r>
      <w:r w:rsidR="008C6415">
        <w:rPr>
          <w:rFonts w:ascii="Arial" w:hAnsi="Arial" w:cs="Arial"/>
          <w:noProof/>
        </w:rPr>
        <w:t>(Fields &amp; Levin, 2022)</w:t>
      </w:r>
      <w:r w:rsidR="00683592" w:rsidRPr="00B050ED">
        <w:rPr>
          <w:rFonts w:ascii="Arial" w:hAnsi="Arial" w:cs="Arial"/>
        </w:rPr>
        <w:fldChar w:fldCharType="end"/>
      </w:r>
      <w:r w:rsidRPr="0036029E">
        <w:rPr>
          <w:rFonts w:ascii="Arial" w:hAnsi="Arial" w:cs="Arial"/>
        </w:rPr>
        <w:t>.</w:t>
      </w:r>
      <w:r w:rsidR="008B5FD5" w:rsidRPr="00B050ED">
        <w:rPr>
          <w:rFonts w:ascii="Arial" w:hAnsi="Arial" w:cs="Arial"/>
        </w:rPr>
        <w:t xml:space="preserve"> For example, the tools of neuroscience have been extended far beyond neurons to the study of how the collective intelligence of cells during development and regeneration results in a robust navigation of anatomical morphospace </w:t>
      </w:r>
      <w:r w:rsidR="00683592" w:rsidRPr="00B050ED">
        <w:rPr>
          <w:rFonts w:ascii="Arial" w:hAnsi="Arial" w:cs="Arial"/>
        </w:rPr>
        <w:fldChar w:fldCharType="begin">
          <w:fldData xml:space="preserve">PEVuZE5vdGU+PENpdGU+PEF1dGhvcj5MZXZpbjwvQXV0aG9yPjxZZWFyPjIwMjM8L1llYXI+PFJl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ZXZpbjwvQXV0aG9yPjxZZWFyPjIwMjM8L1llYXI+PFJl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83592" w:rsidRPr="00B050ED">
        <w:rPr>
          <w:rFonts w:ascii="Arial" w:hAnsi="Arial" w:cs="Arial"/>
        </w:rPr>
      </w:r>
      <w:r w:rsidR="00683592" w:rsidRPr="00B050ED">
        <w:rPr>
          <w:rFonts w:ascii="Arial" w:hAnsi="Arial" w:cs="Arial"/>
        </w:rPr>
        <w:fldChar w:fldCharType="separate"/>
      </w:r>
      <w:r w:rsidR="008C6415">
        <w:rPr>
          <w:rFonts w:ascii="Arial" w:hAnsi="Arial" w:cs="Arial"/>
          <w:noProof/>
        </w:rPr>
        <w:t>(Levin, 2023a; McMillen &amp; Levin, 2024)</w:t>
      </w:r>
      <w:r w:rsidR="00683592" w:rsidRPr="00B050ED">
        <w:rPr>
          <w:rFonts w:ascii="Arial" w:hAnsi="Arial" w:cs="Arial"/>
        </w:rPr>
        <w:fldChar w:fldCharType="end"/>
      </w:r>
      <w:r w:rsidR="008B5FD5" w:rsidRPr="0036029E">
        <w:rPr>
          <w:rFonts w:ascii="Arial" w:hAnsi="Arial" w:cs="Arial"/>
        </w:rPr>
        <w:t>.</w:t>
      </w:r>
      <w:r w:rsidR="00C56411" w:rsidRPr="00B050ED">
        <w:rPr>
          <w:rFonts w:ascii="Arial" w:hAnsi="Arial" w:cs="Arial"/>
        </w:rPr>
        <w:t xml:space="preserve"> Specifically, it turns out that bioelectric networks – first deployed for this purpose in bacterial biofilms </w:t>
      </w:r>
      <w:r w:rsidR="00683592" w:rsidRPr="00B050ED">
        <w:rPr>
          <w:rFonts w:ascii="Arial" w:hAnsi="Arial" w:cs="Arial"/>
        </w:rPr>
        <w:fldChar w:fldCharType="begin">
          <w:fldData xml:space="preserve">PEVuZE5vdGU+PENpdGU+PEF1dGhvcj5QcmluZGxlPC9BdXRob3I+PFllYXI+MjAxNTwvWWVhcj48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QcmluZGxlPC9BdXRob3I+PFllYXI+MjAxNTwvWWVhcj48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83592" w:rsidRPr="00B050ED">
        <w:rPr>
          <w:rFonts w:ascii="Arial" w:hAnsi="Arial" w:cs="Arial"/>
        </w:rPr>
      </w:r>
      <w:r w:rsidR="00683592" w:rsidRPr="00B050ED">
        <w:rPr>
          <w:rFonts w:ascii="Arial" w:hAnsi="Arial" w:cs="Arial"/>
        </w:rPr>
        <w:fldChar w:fldCharType="separate"/>
      </w:r>
      <w:r w:rsidR="008C6415">
        <w:rPr>
          <w:rFonts w:ascii="Arial" w:hAnsi="Arial" w:cs="Arial"/>
          <w:noProof/>
        </w:rPr>
        <w:t>(Liu et al., 2017; Martinez-Corral et al., 2019; Prindle et al., 2015; Yang et al., 2020)</w:t>
      </w:r>
      <w:r w:rsidR="00683592" w:rsidRPr="00B050ED">
        <w:rPr>
          <w:rFonts w:ascii="Arial" w:hAnsi="Arial" w:cs="Arial"/>
        </w:rPr>
        <w:fldChar w:fldCharType="end"/>
      </w:r>
      <w:r w:rsidR="00C56411" w:rsidRPr="0036029E">
        <w:rPr>
          <w:rFonts w:ascii="Arial" w:hAnsi="Arial" w:cs="Arial"/>
        </w:rPr>
        <w:t xml:space="preserve">, </w:t>
      </w:r>
      <w:r w:rsidR="00B624BC" w:rsidRPr="00B050ED">
        <w:rPr>
          <w:rFonts w:ascii="Arial" w:hAnsi="Arial" w:cs="Arial"/>
        </w:rPr>
        <w:t>are a widely used mechanism to integrate competent subunits and scale up the setpoints of homeostatic processes</w:t>
      </w:r>
      <w:r w:rsidR="00072EDC" w:rsidRPr="00B050ED">
        <w:rPr>
          <w:rFonts w:ascii="Arial" w:hAnsi="Arial" w:cs="Arial"/>
        </w:rPr>
        <w:t xml:space="preserve"> </w:t>
      </w:r>
      <w:r w:rsidR="00683592" w:rsidRPr="00B050ED">
        <w:rPr>
          <w:rFonts w:ascii="Arial" w:hAnsi="Arial" w:cs="Arial"/>
        </w:rPr>
        <w:fldChar w:fldCharType="begin">
          <w:fldData xml:space="preserve">PEVuZE5vdGU+PENpdGU+PEF1dGhvcj5GaWVsZHM8L0F1dGhvcj48WWVhcj4yMDIwPC9ZZWFyPjxS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GaWVsZHM8L0F1dGhvcj48WWVhcj4yMDIwPC9ZZWFyPjxS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83592" w:rsidRPr="00B050ED">
        <w:rPr>
          <w:rFonts w:ascii="Arial" w:hAnsi="Arial" w:cs="Arial"/>
        </w:rPr>
      </w:r>
      <w:r w:rsidR="00683592" w:rsidRPr="00B050ED">
        <w:rPr>
          <w:rFonts w:ascii="Arial" w:hAnsi="Arial" w:cs="Arial"/>
        </w:rPr>
        <w:fldChar w:fldCharType="separate"/>
      </w:r>
      <w:r w:rsidR="008C6415">
        <w:rPr>
          <w:rFonts w:ascii="Arial" w:hAnsi="Arial" w:cs="Arial"/>
          <w:noProof/>
        </w:rPr>
        <w:t>(Fields et al., 2020; Pezzulo &amp; Levin, 2015)</w:t>
      </w:r>
      <w:r w:rsidR="00683592" w:rsidRPr="00B050ED">
        <w:rPr>
          <w:rFonts w:ascii="Arial" w:hAnsi="Arial" w:cs="Arial"/>
        </w:rPr>
        <w:fldChar w:fldCharType="end"/>
      </w:r>
      <w:r w:rsidR="00B624BC" w:rsidRPr="0036029E">
        <w:rPr>
          <w:rFonts w:ascii="Arial" w:hAnsi="Arial" w:cs="Arial"/>
        </w:rPr>
        <w:t>.</w:t>
      </w:r>
    </w:p>
    <w:p w14:paraId="661281D0" w14:textId="6150415C" w:rsidR="00387BAF" w:rsidRPr="00D71DFA" w:rsidRDefault="00C2273F" w:rsidP="00D71DFA">
      <w:pPr>
        <w:ind w:firstLine="720"/>
        <w:jc w:val="both"/>
        <w:rPr>
          <w:rFonts w:ascii="Arial" w:hAnsi="Arial" w:cs="Arial"/>
        </w:rPr>
      </w:pPr>
      <w:r w:rsidRPr="00D71DFA">
        <w:rPr>
          <w:rFonts w:ascii="Arial" w:hAnsi="Arial" w:cs="Arial"/>
        </w:rPr>
        <w:t xml:space="preserve">Consistent with the ancient origins of electrophysiological and neurotransmitter mechanisms, the advances of the Diverse Intelligence field have revealed a rich plethora of behavioral and proto-cognitive skills across </w:t>
      </w:r>
      <w:r w:rsidR="009F5CF4" w:rsidRPr="00D71DFA">
        <w:rPr>
          <w:rFonts w:ascii="Arial" w:hAnsi="Arial" w:cs="Arial"/>
        </w:rPr>
        <w:t xml:space="preserve">many kinds of </w:t>
      </w:r>
      <w:r w:rsidRPr="00D71DFA">
        <w:rPr>
          <w:rFonts w:ascii="Arial" w:hAnsi="Arial" w:cs="Arial"/>
        </w:rPr>
        <w:t>minimal media, including learning in</w:t>
      </w:r>
      <w:r w:rsidR="009F5CF4" w:rsidRPr="00D71DFA">
        <w:rPr>
          <w:rFonts w:ascii="Arial" w:hAnsi="Arial" w:cs="Arial"/>
        </w:rPr>
        <w:t>:</w:t>
      </w:r>
      <w:r w:rsidRPr="00D71DFA">
        <w:rPr>
          <w:rFonts w:ascii="Arial" w:hAnsi="Arial" w:cs="Arial"/>
        </w:rPr>
        <w:t xml:space="preserve"> molecular networks </w:t>
      </w:r>
      <w:r w:rsidR="00683592" w:rsidRPr="00D71DFA">
        <w:rPr>
          <w:rFonts w:ascii="Arial" w:hAnsi="Arial" w:cs="Arial"/>
        </w:rPr>
        <w:fldChar w:fldCharType="begin">
          <w:fldData xml:space="preserve">PEVuZE5vdGU+PENpdGU+PEF1dGhvcj5Dc2VybWVseTwvQXV0aG9yPjxZZWFyPjIwMjA8L1llYXI+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=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Dc2VybWVseTwvQXV0aG9yPjxZZWFyPjIwMjA8L1llYXI+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=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83592" w:rsidRPr="00D71DFA">
        <w:rPr>
          <w:rFonts w:ascii="Arial" w:hAnsi="Arial" w:cs="Arial"/>
        </w:rPr>
      </w:r>
      <w:r w:rsidR="00683592" w:rsidRPr="00D71DFA">
        <w:rPr>
          <w:rFonts w:ascii="Arial" w:hAnsi="Arial" w:cs="Arial"/>
        </w:rPr>
        <w:fldChar w:fldCharType="separate"/>
      </w:r>
      <w:r w:rsidR="008C6415">
        <w:rPr>
          <w:rFonts w:ascii="Arial" w:hAnsi="Arial" w:cs="Arial"/>
          <w:noProof/>
        </w:rPr>
        <w:t>(Biswas et al., 2022; Biswas et al., 2021; Csermely et al., 2020)</w:t>
      </w:r>
      <w:r w:rsidR="00683592" w:rsidRPr="00D71DFA">
        <w:rPr>
          <w:rFonts w:ascii="Arial" w:hAnsi="Arial" w:cs="Arial"/>
        </w:rPr>
        <w:fldChar w:fldCharType="end"/>
      </w:r>
      <w:r w:rsidRPr="00D71DFA">
        <w:rPr>
          <w:rFonts w:ascii="Arial" w:hAnsi="Arial" w:cs="Arial"/>
        </w:rPr>
        <w:t xml:space="preserve">, cells </w:t>
      </w:r>
      <w:r w:rsidR="00683592" w:rsidRPr="00D71DFA">
        <w:rPr>
          <w:rFonts w:ascii="Arial" w:hAnsi="Arial" w:cs="Arial"/>
        </w:rPr>
        <w:fldChar w:fldCharType="begin">
          <w:fldData xml:space="preserve">PEVuZE5vdGU+PENpdGU+PEF1dGhvcj5HZXJzaG1hbjwvQXV0aG9yPjxZZWFyPjIwMjE8L1llYXI+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HZXJzaG1hbjwvQXV0aG9yPjxZZWFyPjIwMjE8L1llYXI+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83592" w:rsidRPr="00D71DFA">
        <w:rPr>
          <w:rFonts w:ascii="Arial" w:hAnsi="Arial" w:cs="Arial"/>
        </w:rPr>
      </w:r>
      <w:r w:rsidR="00683592" w:rsidRPr="00D71DFA">
        <w:rPr>
          <w:rFonts w:ascii="Arial" w:hAnsi="Arial" w:cs="Arial"/>
        </w:rPr>
        <w:fldChar w:fldCharType="separate"/>
      </w:r>
      <w:r w:rsidR="008C6415">
        <w:rPr>
          <w:rFonts w:ascii="Arial" w:hAnsi="Arial" w:cs="Arial"/>
          <w:noProof/>
        </w:rPr>
        <w:t>(Baluška &amp; Levin, 2016; Gershman et al., 2021; Saigusa et al., 2008; Vallverdu et al., 2018)</w:t>
      </w:r>
      <w:r w:rsidR="00683592" w:rsidRPr="00D71DFA">
        <w:rPr>
          <w:rFonts w:ascii="Arial" w:hAnsi="Arial" w:cs="Arial"/>
        </w:rPr>
        <w:fldChar w:fldCharType="end"/>
      </w:r>
      <w:r w:rsidRPr="00D71DFA">
        <w:rPr>
          <w:rFonts w:ascii="Arial" w:hAnsi="Arial" w:cs="Arial"/>
        </w:rPr>
        <w:t>, and primitive organisms such as slime molds</w:t>
      </w:r>
      <w:r w:rsidR="00C4375C" w:rsidRPr="00D71DFA">
        <w:rPr>
          <w:rFonts w:ascii="Arial" w:hAnsi="Arial" w:cs="Arial"/>
        </w:rPr>
        <w:t xml:space="preserve"> </w:t>
      </w:r>
      <w:r w:rsidR="00683592" w:rsidRPr="00D71DFA">
        <w:rPr>
          <w:rFonts w:ascii="Arial" w:hAnsi="Arial" w:cs="Arial"/>
        </w:rPr>
        <w:fldChar w:fldCharType="begin">
          <w:fldData xml:space="preserve">PEVuZE5vdGU+PENpdGU+PEF1dGhvcj5Wb2dlbDwvQXV0aG9yPjxZZWFyPjIwMTY8L1llYXI+PFJl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Wb2dlbDwvQXV0aG9yPjxZZWFyPjIwMTY8L1llYXI+PFJl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83592" w:rsidRPr="00D71DFA">
        <w:rPr>
          <w:rFonts w:ascii="Arial" w:hAnsi="Arial" w:cs="Arial"/>
        </w:rPr>
      </w:r>
      <w:r w:rsidR="00683592" w:rsidRPr="00D71DFA">
        <w:rPr>
          <w:rFonts w:ascii="Arial" w:hAnsi="Arial" w:cs="Arial"/>
        </w:rPr>
        <w:fldChar w:fldCharType="separate"/>
      </w:r>
      <w:r w:rsidR="008C6415">
        <w:rPr>
          <w:rFonts w:ascii="Arial" w:hAnsi="Arial" w:cs="Arial"/>
          <w:noProof/>
        </w:rPr>
        <w:t>(Boisseau et al., 2016; Vogel &amp; Dussutour, 2016)</w:t>
      </w:r>
      <w:r w:rsidR="00683592" w:rsidRPr="00D71DFA">
        <w:rPr>
          <w:rFonts w:ascii="Arial" w:hAnsi="Arial" w:cs="Arial"/>
        </w:rPr>
        <w:fldChar w:fldCharType="end"/>
      </w:r>
      <w:r w:rsidRPr="00D71DFA">
        <w:rPr>
          <w:rFonts w:ascii="Arial" w:hAnsi="Arial" w:cs="Arial"/>
        </w:rPr>
        <w:t>.</w:t>
      </w:r>
      <w:r w:rsidR="009F5CF4" w:rsidRPr="00D71DFA">
        <w:rPr>
          <w:rFonts w:ascii="Arial" w:hAnsi="Arial" w:cs="Arial"/>
        </w:rPr>
        <w:t xml:space="preserve"> </w:t>
      </w:r>
      <w:r w:rsidR="00387BAF" w:rsidRPr="00D71DFA">
        <w:rPr>
          <w:rFonts w:ascii="Arial" w:hAnsi="Arial" w:cs="Arial"/>
        </w:rPr>
        <w:t>Thus, the questions to be answered by any paradigm in this arena include:</w:t>
      </w:r>
    </w:p>
    <w:p w14:paraId="5705B107" w14:textId="1DA025C1" w:rsidR="00A50103" w:rsidRPr="0036029E" w:rsidRDefault="00A50103" w:rsidP="00577A88">
      <w:pPr>
        <w:pStyle w:val="ListParagraph"/>
        <w:numPr>
          <w:ilvl w:val="0"/>
          <w:numId w:val="13"/>
        </w:numPr>
        <w:jc w:val="both"/>
        <w:rPr>
          <w:rFonts w:ascii="Arial" w:hAnsi="Arial" w:cs="Arial"/>
        </w:rPr>
      </w:pPr>
      <w:r w:rsidRPr="00B050ED">
        <w:rPr>
          <w:rFonts w:ascii="Arial" w:hAnsi="Arial" w:cs="Arial"/>
        </w:rPr>
        <w:lastRenderedPageBreak/>
        <w:t>What is the cognitive glue</w:t>
      </w:r>
      <w:r w:rsidR="009F5CF4" w:rsidRPr="00B050ED">
        <w:rPr>
          <w:rFonts w:ascii="Arial" w:hAnsi="Arial" w:cs="Arial"/>
        </w:rPr>
        <w:t xml:space="preserve"> (connection and interaction policies</w:t>
      </w:r>
      <w:r w:rsidR="00A04820">
        <w:rPr>
          <w:rFonts w:ascii="Arial" w:hAnsi="Arial" w:cs="Arial"/>
        </w:rPr>
        <w:t xml:space="preserve"> among the parts</w:t>
      </w:r>
      <w:r w:rsidR="009F5CF4" w:rsidRPr="00B050ED">
        <w:rPr>
          <w:rFonts w:ascii="Arial" w:hAnsi="Arial" w:cs="Arial"/>
        </w:rPr>
        <w:t>)</w:t>
      </w:r>
      <w:r w:rsidRPr="00B050ED">
        <w:rPr>
          <w:rFonts w:ascii="Arial" w:hAnsi="Arial" w:cs="Arial"/>
        </w:rPr>
        <w:t xml:space="preserve"> that binds competencies of individual cells into a centralized, unified </w:t>
      </w:r>
      <w:r w:rsidR="009F5CF4" w:rsidRPr="00B050ED">
        <w:rPr>
          <w:rFonts w:ascii="Arial" w:hAnsi="Arial" w:cs="Arial"/>
        </w:rPr>
        <w:t xml:space="preserve">functionality and </w:t>
      </w:r>
      <w:r w:rsidRPr="00B050ED">
        <w:rPr>
          <w:rFonts w:ascii="Arial" w:hAnsi="Arial" w:cs="Arial"/>
        </w:rPr>
        <w:t>experience we enjoy as a cohesive Self?</w:t>
      </w:r>
      <w:r w:rsidR="009F5CF4" w:rsidRPr="00B050ED">
        <w:rPr>
          <w:rFonts w:ascii="Arial" w:hAnsi="Arial" w:cs="Arial"/>
        </w:rPr>
        <w:t xml:space="preserve"> </w:t>
      </w:r>
      <w:r w:rsidR="002640C9" w:rsidRPr="00B050ED">
        <w:rPr>
          <w:rFonts w:ascii="Arial" w:hAnsi="Arial" w:cs="Arial"/>
        </w:rPr>
        <w:fldChar w:fldCharType="begin"/>
      </w:r>
      <w:r w:rsidR="008C6415">
        <w:rPr>
          <w:rFonts w:ascii="Arial" w:hAnsi="Arial" w:cs="Arial"/>
        </w:rPr>
        <w:instrText xml:space="preserve"> ADDIN EN.CITE &lt;EndNote&gt;&lt;Cite&gt;&lt;Author&gt;Levin&lt;/Author&gt;&lt;Year&gt;2019&lt;/Year&gt;&lt;RecNum&gt;25505&lt;/RecNum&gt;&lt;IDText&gt;31920779&lt;/IDText&gt;&lt;DisplayText&gt;(Levin, 2019)&lt;/DisplayText&gt;&lt;record&gt;&lt;rec-number&gt;25505&lt;/rec-number&gt;&lt;foreign-keys&gt;&lt;key app="EN" db-id="rxepz9z9mz9afpesdx65p02ysep9xa290ars" timestamp="1577057200"&gt;25505&lt;/key&gt;&lt;/foreign-keys&gt;&lt;ref-type name="Journal Article"&gt;17&lt;/ref-type&gt;&lt;contributors&gt;&lt;authors&gt;&lt;author&gt;Levin, M.&lt;/author&gt;&lt;/authors&gt;&lt;/contributors&gt;&lt;auth-address&gt;Allen Discovery Center at Tufts University, Medford, MA, United States.&amp;#xD;Wyss Institute for Biologically Inspired Engineering, Harvard University, Boston, MA, United States.&lt;/auth-address&gt;&lt;titles&gt;&lt;title&gt;The Computational Boundary of a “Self”: Developmental Bioelectricity Drives Multicellularity and Scale-Free Cognition&lt;/title&gt;&lt;secondary-title&gt;Frontiers in Psychology&lt;/secondary-title&gt;&lt;short-title&gt;Computational Boundary of the Self&lt;/short-title&gt;&lt;/titles&gt;&lt;periodical&gt;&lt;full-title&gt;Frontiers in psychology&lt;/full-title&gt;&lt;abbr-1&gt;Front Psychol&lt;/abbr-1&gt;&lt;/periodical&gt;&lt;pages&gt;2688&lt;/pages&gt;&lt;volume&gt;10&lt;/volume&gt;&lt;number&gt;2688&lt;/number&gt;&lt;edition&gt;2020/01/11&lt;/edition&gt;&lt;keywords&gt;&lt;keyword&gt;evolution,Individuality,Developmental Biology,bioelectricity,Gap Junctions,Primitive cognition,information,active inference,Homeostasis&lt;/keyword&gt;&lt;/keywords&gt;&lt;dates&gt;&lt;year&gt;2019&lt;/year&gt;&lt;pub-dates&gt;&lt;date&gt;2019-December-13&lt;/date&gt;&lt;/pub-dates&gt;&lt;/dates&gt;&lt;isbn&gt;1664-1078&lt;/isbn&gt;&lt;accession-num&gt;31920779&lt;/accession-num&gt;&lt;work-type&gt;Hypothesis and Theory&lt;/work-type&gt;&lt;urls&gt;&lt;related-urls&gt;&lt;url&gt;https://www.frontiersin.org/article/10.3389/fpsyg.2019.02688&lt;/url&gt;&lt;/related-urls&gt;&lt;/urls&gt;&lt;custom2&gt;PMC6923654&lt;/custom2&gt;&lt;electronic-resource-num&gt;10.3389/fpsyg.2019.02688&lt;/electronic-resource-num&gt;&lt;language&gt;English&lt;/language&gt;&lt;/record&gt;&lt;/Cite&gt;&lt;/EndNote&gt;</w:instrText>
      </w:r>
      <w:r w:rsidR="002640C9" w:rsidRPr="00B050ED">
        <w:rPr>
          <w:rFonts w:ascii="Arial" w:hAnsi="Arial" w:cs="Arial"/>
        </w:rPr>
        <w:fldChar w:fldCharType="separate"/>
      </w:r>
      <w:r w:rsidR="008C6415">
        <w:rPr>
          <w:rFonts w:ascii="Arial" w:hAnsi="Arial" w:cs="Arial"/>
          <w:noProof/>
        </w:rPr>
        <w:t>(Levin, 2019)</w:t>
      </w:r>
      <w:r w:rsidR="002640C9" w:rsidRPr="00B050ED">
        <w:rPr>
          <w:rFonts w:ascii="Arial" w:hAnsi="Arial" w:cs="Arial"/>
        </w:rPr>
        <w:fldChar w:fldCharType="end"/>
      </w:r>
    </w:p>
    <w:p w14:paraId="40BB5F26" w14:textId="63AA537B" w:rsidR="00A50103" w:rsidRPr="00B050ED" w:rsidRDefault="00A50103" w:rsidP="00577A88">
      <w:pPr>
        <w:pStyle w:val="ListParagraph"/>
        <w:numPr>
          <w:ilvl w:val="0"/>
          <w:numId w:val="13"/>
        </w:numPr>
        <w:jc w:val="both"/>
        <w:rPr>
          <w:rFonts w:ascii="Arial" w:hAnsi="Arial" w:cs="Arial"/>
        </w:rPr>
      </w:pPr>
      <w:r w:rsidRPr="00B050ED">
        <w:rPr>
          <w:rFonts w:ascii="Arial" w:hAnsi="Arial" w:cs="Arial"/>
        </w:rPr>
        <w:t>How to make sense of an emergent, temporary dynamical system known as a Self that is the owner of memories, preferences, and other features that belong to none of its parts</w:t>
      </w:r>
      <w:r w:rsidR="009F5CF4" w:rsidRPr="00B050ED">
        <w:rPr>
          <w:rFonts w:ascii="Arial" w:hAnsi="Arial" w:cs="Arial"/>
        </w:rPr>
        <w:t xml:space="preserve"> in a way that will allow us to detect its presence in unfamiliar embodiments and address its disorders via definitive therapeutics?</w:t>
      </w:r>
    </w:p>
    <w:p w14:paraId="18ADDB83" w14:textId="39BE8B13" w:rsidR="003369E5" w:rsidRPr="00B050ED" w:rsidRDefault="003369E5" w:rsidP="00577A88">
      <w:pPr>
        <w:pStyle w:val="ListParagraph"/>
        <w:numPr>
          <w:ilvl w:val="0"/>
          <w:numId w:val="13"/>
        </w:numPr>
        <w:jc w:val="both"/>
        <w:rPr>
          <w:rFonts w:ascii="Arial" w:hAnsi="Arial" w:cs="Arial"/>
        </w:rPr>
      </w:pPr>
      <w:r w:rsidRPr="00B050ED">
        <w:rPr>
          <w:rFonts w:ascii="Arial" w:hAnsi="Arial" w:cs="Arial"/>
        </w:rPr>
        <w:t xml:space="preserve">Why do some </w:t>
      </w:r>
      <w:proofErr w:type="gramStart"/>
      <w:r w:rsidRPr="00B050ED">
        <w:rPr>
          <w:rFonts w:ascii="Arial" w:hAnsi="Arial" w:cs="Arial"/>
        </w:rPr>
        <w:t>minute</w:t>
      </w:r>
      <w:proofErr w:type="gramEnd"/>
      <w:r w:rsidRPr="00B050ED">
        <w:rPr>
          <w:rFonts w:ascii="Arial" w:hAnsi="Arial" w:cs="Arial"/>
        </w:rPr>
        <w:t xml:space="preserve"> brain defects (mini strokes or small aneurisms) result in life-changing effects but other massive deficiencies (such as a missing hemisphere) show little to no impairment? More broadly, how to predict the consequences of damage or the appearance of ultra-learners such as child prodigies?</w:t>
      </w:r>
    </w:p>
    <w:p w14:paraId="61218AD5" w14:textId="0C43D277" w:rsidR="00387BAF" w:rsidRPr="0036029E" w:rsidRDefault="00387BAF" w:rsidP="00577A88">
      <w:pPr>
        <w:pStyle w:val="ListParagraph"/>
        <w:numPr>
          <w:ilvl w:val="0"/>
          <w:numId w:val="13"/>
        </w:numPr>
        <w:jc w:val="both"/>
        <w:rPr>
          <w:rFonts w:ascii="Arial" w:hAnsi="Arial" w:cs="Arial"/>
        </w:rPr>
      </w:pPr>
      <w:r w:rsidRPr="00B050ED">
        <w:rPr>
          <w:rFonts w:ascii="Arial" w:hAnsi="Arial" w:cs="Arial"/>
        </w:rPr>
        <w:t xml:space="preserve">How and where are memories </w:t>
      </w:r>
      <w:r w:rsidR="009F5CF4" w:rsidRPr="00B050ED">
        <w:rPr>
          <w:rFonts w:ascii="Arial" w:hAnsi="Arial" w:cs="Arial"/>
        </w:rPr>
        <w:t>encoded into physical substrates, stored despite molecular and cellular turnover, and decoded</w:t>
      </w:r>
      <w:r w:rsidRPr="00B050ED">
        <w:rPr>
          <w:rFonts w:ascii="Arial" w:hAnsi="Arial" w:cs="Arial"/>
        </w:rPr>
        <w:t>?</w:t>
      </w:r>
      <w:r w:rsidR="009F5CF4" w:rsidRPr="00B050ED">
        <w:rPr>
          <w:rFonts w:ascii="Arial" w:hAnsi="Arial" w:cs="Arial"/>
        </w:rPr>
        <w:t xml:space="preserve"> </w:t>
      </w:r>
      <w:r w:rsidR="002640C9" w:rsidRPr="00B050ED">
        <w:rPr>
          <w:rFonts w:ascii="Arial" w:hAnsi="Arial" w:cs="Arial"/>
        </w:rPr>
        <w:fldChar w:fldCharType="begin">
          <w:fldData xml:space="preserve">PEVuZE5vdGU+PENpdGU+PEF1dGhvcj5MZXZpbjwvQXV0aG9yPjxZZWFyPjIwMjQ8L1llYXI+PFJl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ZXZpbjwvQXV0aG9yPjxZZWFyPjIwMjQ8L1llYXI+PFJl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2640C9" w:rsidRPr="00B050ED">
        <w:rPr>
          <w:rFonts w:ascii="Arial" w:hAnsi="Arial" w:cs="Arial"/>
        </w:rPr>
      </w:r>
      <w:r w:rsidR="002640C9" w:rsidRPr="00B050ED">
        <w:rPr>
          <w:rFonts w:ascii="Arial" w:hAnsi="Arial" w:cs="Arial"/>
        </w:rPr>
        <w:fldChar w:fldCharType="separate"/>
      </w:r>
      <w:r w:rsidR="008C6415">
        <w:rPr>
          <w:rFonts w:ascii="Arial" w:hAnsi="Arial" w:cs="Arial"/>
          <w:noProof/>
        </w:rPr>
        <w:t>(Gallistel, 2020; Gershman, 2023; Langille &amp; Gallistel, 2020; Levin, 2024b; Queenan et al., 2017)</w:t>
      </w:r>
      <w:r w:rsidR="002640C9" w:rsidRPr="00B050ED">
        <w:rPr>
          <w:rFonts w:ascii="Arial" w:hAnsi="Arial" w:cs="Arial"/>
        </w:rPr>
        <w:fldChar w:fldCharType="end"/>
      </w:r>
    </w:p>
    <w:p w14:paraId="79F3DF6F" w14:textId="47836933" w:rsidR="00387BAF" w:rsidRPr="0036029E" w:rsidRDefault="00387BAF" w:rsidP="00577A88">
      <w:pPr>
        <w:pStyle w:val="ListParagraph"/>
        <w:numPr>
          <w:ilvl w:val="0"/>
          <w:numId w:val="13"/>
        </w:numPr>
        <w:jc w:val="both"/>
        <w:rPr>
          <w:rFonts w:ascii="Arial" w:hAnsi="Arial" w:cs="Arial"/>
        </w:rPr>
      </w:pPr>
      <w:r w:rsidRPr="00B050ED">
        <w:rPr>
          <w:rFonts w:ascii="Arial" w:hAnsi="Arial" w:cs="Arial"/>
        </w:rPr>
        <w:t>How are memories moved</w:t>
      </w:r>
      <w:r w:rsidR="009F5CF4" w:rsidRPr="00B050ED">
        <w:rPr>
          <w:rFonts w:ascii="Arial" w:hAnsi="Arial" w:cs="Arial"/>
        </w:rPr>
        <w:t xml:space="preserve"> and remapped</w:t>
      </w:r>
      <w:r w:rsidRPr="00B050ED">
        <w:rPr>
          <w:rFonts w:ascii="Arial" w:hAnsi="Arial" w:cs="Arial"/>
        </w:rPr>
        <w:t xml:space="preserve"> – both spatially across tissue and</w:t>
      </w:r>
      <w:r w:rsidR="007507ED" w:rsidRPr="00B050ED">
        <w:rPr>
          <w:rFonts w:ascii="Arial" w:hAnsi="Arial" w:cs="Arial"/>
        </w:rPr>
        <w:t xml:space="preserve"> across diverse architectures?</w:t>
      </w:r>
      <w:r w:rsidRPr="00B050ED">
        <w:rPr>
          <w:rFonts w:ascii="Arial" w:hAnsi="Arial" w:cs="Arial"/>
        </w:rPr>
        <w:t xml:space="preserve"> </w:t>
      </w:r>
      <w:r w:rsidR="002640C9" w:rsidRPr="00B050ED">
        <w:rPr>
          <w:rFonts w:ascii="Arial" w:hAnsi="Arial" w:cs="Arial"/>
        </w:rPr>
        <w:fldChar w:fldCharType="begin">
          <w:fldData xml:space="preserve">PEVuZE5vdGU+PENpdGU+PEF1dGhvcj5CbGFja2lzdG9uPC9BdXRob3I+PFllYXI+MjAxNTwvWWVh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CbGFja2lzdG9uPC9BdXRob3I+PFllYXI+MjAxNTwvWWVh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2640C9" w:rsidRPr="00B050ED">
        <w:rPr>
          <w:rFonts w:ascii="Arial" w:hAnsi="Arial" w:cs="Arial"/>
        </w:rPr>
      </w:r>
      <w:r w:rsidR="002640C9" w:rsidRPr="00B050ED">
        <w:rPr>
          <w:rFonts w:ascii="Arial" w:hAnsi="Arial" w:cs="Arial"/>
        </w:rPr>
        <w:fldChar w:fldCharType="separate"/>
      </w:r>
      <w:r w:rsidR="008C6415">
        <w:rPr>
          <w:rFonts w:ascii="Arial" w:hAnsi="Arial" w:cs="Arial"/>
          <w:noProof/>
        </w:rPr>
        <w:t>(Blackiston et al., 2015; Westerman, 1963)</w:t>
      </w:r>
      <w:r w:rsidR="002640C9" w:rsidRPr="00B050ED">
        <w:rPr>
          <w:rFonts w:ascii="Arial" w:hAnsi="Arial" w:cs="Arial"/>
        </w:rPr>
        <w:fldChar w:fldCharType="end"/>
      </w:r>
    </w:p>
    <w:p w14:paraId="64C5382C" w14:textId="0906BDEC" w:rsidR="00387BAF" w:rsidRPr="00B050ED" w:rsidRDefault="00387BAF" w:rsidP="00577A88">
      <w:pPr>
        <w:pStyle w:val="ListParagraph"/>
        <w:numPr>
          <w:ilvl w:val="0"/>
          <w:numId w:val="13"/>
        </w:numPr>
        <w:jc w:val="both"/>
        <w:rPr>
          <w:rFonts w:ascii="Arial" w:hAnsi="Arial" w:cs="Arial"/>
        </w:rPr>
      </w:pPr>
      <w:r w:rsidRPr="00B050ED">
        <w:rPr>
          <w:rFonts w:ascii="Arial" w:hAnsi="Arial" w:cs="Arial"/>
        </w:rPr>
        <w:t xml:space="preserve">What underlies </w:t>
      </w:r>
      <w:r w:rsidR="007507ED" w:rsidRPr="00B050ED">
        <w:rPr>
          <w:rFonts w:ascii="Arial" w:hAnsi="Arial" w:cs="Arial"/>
        </w:rPr>
        <w:t xml:space="preserve">temporal </w:t>
      </w:r>
      <w:r w:rsidRPr="00B050ED">
        <w:rPr>
          <w:rFonts w:ascii="Arial" w:hAnsi="Arial" w:cs="Arial"/>
        </w:rPr>
        <w:t xml:space="preserve">robustness or degradation of memory across </w:t>
      </w:r>
      <w:r w:rsidR="007507ED" w:rsidRPr="00B050ED">
        <w:rPr>
          <w:rFonts w:ascii="Arial" w:hAnsi="Arial" w:cs="Arial"/>
        </w:rPr>
        <w:t>the noise and constant replacement of cellular material?</w:t>
      </w:r>
    </w:p>
    <w:p w14:paraId="62B0BA0F" w14:textId="52485A36" w:rsidR="008C1E28" w:rsidRPr="00B050ED" w:rsidRDefault="008C1E28" w:rsidP="00577A88">
      <w:pPr>
        <w:pStyle w:val="ListParagraph"/>
        <w:numPr>
          <w:ilvl w:val="0"/>
          <w:numId w:val="13"/>
        </w:numPr>
        <w:jc w:val="both"/>
        <w:rPr>
          <w:rFonts w:ascii="Arial" w:hAnsi="Arial" w:cs="Arial"/>
        </w:rPr>
      </w:pPr>
      <w:r w:rsidRPr="00B050ED">
        <w:rPr>
          <w:rFonts w:ascii="Arial" w:hAnsi="Arial" w:cs="Arial"/>
        </w:rPr>
        <w:t xml:space="preserve">How do cognitive competencies relate to the structure of the brain – what is necessary and sufficient to </w:t>
      </w:r>
      <w:r w:rsidR="003B6A7A" w:rsidRPr="00B050ED">
        <w:rPr>
          <w:rFonts w:ascii="Arial" w:hAnsi="Arial" w:cs="Arial"/>
        </w:rPr>
        <w:t xml:space="preserve">implement </w:t>
      </w:r>
      <w:r w:rsidR="009F5CF4" w:rsidRPr="00B050ED">
        <w:rPr>
          <w:rFonts w:ascii="Arial" w:hAnsi="Arial" w:cs="Arial"/>
        </w:rPr>
        <w:t xml:space="preserve">the various kinds and </w:t>
      </w:r>
      <w:r w:rsidR="003B6A7A" w:rsidRPr="00B050ED">
        <w:rPr>
          <w:rFonts w:ascii="Arial" w:hAnsi="Arial" w:cs="Arial"/>
        </w:rPr>
        <w:t>degrees of mental function?</w:t>
      </w:r>
    </w:p>
    <w:p w14:paraId="0FBA518C" w14:textId="77777777" w:rsidR="001000F2" w:rsidRPr="00B050ED" w:rsidRDefault="001000F2" w:rsidP="00577A88">
      <w:pPr>
        <w:pStyle w:val="ListParagraph"/>
        <w:numPr>
          <w:ilvl w:val="0"/>
          <w:numId w:val="13"/>
        </w:numPr>
        <w:jc w:val="both"/>
        <w:rPr>
          <w:rFonts w:ascii="Arial" w:hAnsi="Arial" w:cs="Arial"/>
        </w:rPr>
      </w:pPr>
      <w:r w:rsidRPr="00B050ED">
        <w:rPr>
          <w:rFonts w:ascii="Arial" w:hAnsi="Arial" w:cs="Arial"/>
        </w:rPr>
        <w:t>How many Selves can exist within a single human body? How does this number change during normal life, embryonic maturation, and adaptation to trauma? What is the computational density of the cognitive medium (maximum Selves that can be accommodated per unit of tissue)?</w:t>
      </w:r>
    </w:p>
    <w:p w14:paraId="67F732FB" w14:textId="1780EF79" w:rsidR="007D7DC1" w:rsidRPr="00B050ED" w:rsidRDefault="007D7DC1" w:rsidP="00577A88">
      <w:pPr>
        <w:pStyle w:val="ListParagraph"/>
        <w:numPr>
          <w:ilvl w:val="0"/>
          <w:numId w:val="13"/>
        </w:numPr>
        <w:jc w:val="both"/>
        <w:rPr>
          <w:rFonts w:ascii="Arial" w:hAnsi="Arial" w:cs="Arial"/>
        </w:rPr>
      </w:pPr>
      <w:r w:rsidRPr="00B050ED">
        <w:rPr>
          <w:rFonts w:ascii="Arial" w:hAnsi="Arial" w:cs="Arial"/>
        </w:rPr>
        <w:t xml:space="preserve">How do bioelectric and other mechanisms transduce across scales, to enable high-level executive </w:t>
      </w:r>
      <w:r w:rsidR="009F5CF4" w:rsidRPr="00B050ED">
        <w:rPr>
          <w:rFonts w:ascii="Arial" w:hAnsi="Arial" w:cs="Arial"/>
        </w:rPr>
        <w:t xml:space="preserve">and social </w:t>
      </w:r>
      <w:r w:rsidRPr="00B050ED">
        <w:rPr>
          <w:rFonts w:ascii="Arial" w:hAnsi="Arial" w:cs="Arial"/>
        </w:rPr>
        <w:t>goals to</w:t>
      </w:r>
      <w:r w:rsidR="00127E53" w:rsidRPr="00B050ED">
        <w:rPr>
          <w:rFonts w:ascii="Arial" w:hAnsi="Arial" w:cs="Arial"/>
        </w:rPr>
        <w:t xml:space="preserve"> eventually regulate the movement of ions across cell membranes during voluntary motion</w:t>
      </w:r>
      <w:r w:rsidR="00A04820">
        <w:rPr>
          <w:rFonts w:ascii="Arial" w:hAnsi="Arial" w:cs="Arial"/>
        </w:rPr>
        <w:t xml:space="preserve"> in the daily execution toward those goals</w:t>
      </w:r>
      <w:r w:rsidR="00127E53" w:rsidRPr="00B050ED">
        <w:rPr>
          <w:rFonts w:ascii="Arial" w:hAnsi="Arial" w:cs="Arial"/>
        </w:rPr>
        <w:t>?</w:t>
      </w:r>
    </w:p>
    <w:p w14:paraId="37939784" w14:textId="1C8FCF64" w:rsidR="007507ED" w:rsidRPr="00B050ED" w:rsidRDefault="007507ED" w:rsidP="00D86C37">
      <w:pPr>
        <w:rPr>
          <w:rFonts w:ascii="Arial" w:hAnsi="Arial" w:cs="Arial"/>
        </w:rPr>
      </w:pPr>
    </w:p>
    <w:p w14:paraId="5413EFFE" w14:textId="000BA4E4" w:rsidR="00127E53" w:rsidRPr="00B050ED" w:rsidRDefault="00127E53" w:rsidP="00D86C37">
      <w:pPr>
        <w:ind w:firstLine="720"/>
        <w:jc w:val="both"/>
        <w:rPr>
          <w:rFonts w:ascii="Arial" w:hAnsi="Arial" w:cs="Arial"/>
        </w:rPr>
      </w:pPr>
      <w:r w:rsidRPr="00B050ED">
        <w:rPr>
          <w:rFonts w:ascii="Arial" w:hAnsi="Arial" w:cs="Arial"/>
        </w:rPr>
        <w:t xml:space="preserve">This last question reminds us that mind-body medicine </w:t>
      </w:r>
      <w:r w:rsidR="00777033" w:rsidRPr="00B050ED">
        <w:rPr>
          <w:rFonts w:ascii="Arial" w:hAnsi="Arial" w:cs="Arial"/>
        </w:rPr>
        <w:t xml:space="preserve">(changes of gene expression by meditation </w:t>
      </w:r>
      <w:r w:rsidR="002640C9" w:rsidRPr="00B050ED">
        <w:rPr>
          <w:rFonts w:ascii="Arial" w:hAnsi="Arial" w:cs="Arial"/>
        </w:rPr>
        <w:fldChar w:fldCharType="begin">
          <w:fldData xml:space="preserve">PEVuZE5vdGU+PENpdGU+PEF1dGhvcj5WZW5kaXR0aTwvQXV0aG9yPjxZZWFyPjIwMjA8L1llYXI+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WZW5kaXR0aTwvQXV0aG9yPjxZZWFyPjIwMjA8L1llYXI+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2640C9" w:rsidRPr="00B050ED">
        <w:rPr>
          <w:rFonts w:ascii="Arial" w:hAnsi="Arial" w:cs="Arial"/>
        </w:rPr>
      </w:r>
      <w:r w:rsidR="002640C9" w:rsidRPr="00B050ED">
        <w:rPr>
          <w:rFonts w:ascii="Arial" w:hAnsi="Arial" w:cs="Arial"/>
        </w:rPr>
        <w:fldChar w:fldCharType="separate"/>
      </w:r>
      <w:r w:rsidR="008C6415">
        <w:rPr>
          <w:rFonts w:ascii="Arial" w:hAnsi="Arial" w:cs="Arial"/>
          <w:noProof/>
        </w:rPr>
        <w:t>(Saatcioglu, 2013; Venditti et al., 2020)</w:t>
      </w:r>
      <w:r w:rsidR="002640C9" w:rsidRPr="00B050ED">
        <w:rPr>
          <w:rFonts w:ascii="Arial" w:hAnsi="Arial" w:cs="Arial"/>
        </w:rPr>
        <w:fldChar w:fldCharType="end"/>
      </w:r>
      <w:r w:rsidR="005D591E" w:rsidRPr="0036029E">
        <w:rPr>
          <w:rFonts w:ascii="Arial" w:hAnsi="Arial" w:cs="Arial"/>
        </w:rPr>
        <w:t xml:space="preserve">, </w:t>
      </w:r>
      <w:r w:rsidR="00777033" w:rsidRPr="00B050ED">
        <w:rPr>
          <w:rFonts w:ascii="Arial" w:hAnsi="Arial" w:cs="Arial"/>
        </w:rPr>
        <w:t xml:space="preserve">placebo and nocebo effects </w:t>
      </w:r>
      <w:r w:rsidR="002640C9" w:rsidRPr="00B050ED">
        <w:rPr>
          <w:rFonts w:ascii="Arial" w:hAnsi="Arial" w:cs="Arial"/>
        </w:rPr>
        <w:fldChar w:fldCharType="begin">
          <w:fldData xml:space="preserve">PEVuZE5vdGU+PENpdGU+PEF1dGhvcj5FdmVyczwvQXV0aG9yPjxZZWFyPjIwMTg8L1llYXI+PFJl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FdmVyczwvQXV0aG9yPjxZZWFyPjIwMTg8L1llYXI+PFJl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2640C9" w:rsidRPr="00B050ED">
        <w:rPr>
          <w:rFonts w:ascii="Arial" w:hAnsi="Arial" w:cs="Arial"/>
        </w:rPr>
      </w:r>
      <w:r w:rsidR="002640C9" w:rsidRPr="00B050ED">
        <w:rPr>
          <w:rFonts w:ascii="Arial" w:hAnsi="Arial" w:cs="Arial"/>
        </w:rPr>
        <w:fldChar w:fldCharType="separate"/>
      </w:r>
      <w:r w:rsidR="008C6415">
        <w:rPr>
          <w:rFonts w:ascii="Arial" w:hAnsi="Arial" w:cs="Arial"/>
          <w:noProof/>
        </w:rPr>
        <w:t>(Benedetti et al., 2007; Evers et al., 2018; Lui et al., 2010; Piedimonte &amp; Benedetti, 2016)</w:t>
      </w:r>
      <w:r w:rsidR="002640C9" w:rsidRPr="00B050ED">
        <w:rPr>
          <w:rFonts w:ascii="Arial" w:hAnsi="Arial" w:cs="Arial"/>
        </w:rPr>
        <w:fldChar w:fldCharType="end"/>
      </w:r>
      <w:r w:rsidR="00777033" w:rsidRPr="0036029E">
        <w:rPr>
          <w:rFonts w:ascii="Arial" w:hAnsi="Arial" w:cs="Arial"/>
        </w:rPr>
        <w:t xml:space="preserve">, </w:t>
      </w:r>
      <w:r w:rsidR="00777033" w:rsidRPr="00B050ED">
        <w:rPr>
          <w:rFonts w:ascii="Arial" w:hAnsi="Arial" w:cs="Arial"/>
        </w:rPr>
        <w:t>voodoo death</w:t>
      </w:r>
      <w:r w:rsidR="002640C9" w:rsidRPr="00B050ED">
        <w:rPr>
          <w:rFonts w:ascii="Arial" w:hAnsi="Arial" w:cs="Arial"/>
        </w:rPr>
        <w:t xml:space="preserve"> </w:t>
      </w:r>
      <w:r w:rsidR="002640C9" w:rsidRPr="00B050ED">
        <w:rPr>
          <w:rFonts w:ascii="Arial" w:hAnsi="Arial" w:cs="Arial"/>
        </w:rPr>
        <w:fldChar w:fldCharType="begin">
          <w:fldData xml:space="preserve">PEVuZE5vdGU+PENpdGU+PEF1dGhvcj5MZXN0ZXI8L0F1dGhvcj48WWVhcj4yMDA5PC9ZZWFyPjxS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ZXN0ZXI8L0F1dGhvcj48WWVhcj4yMDA5PC9ZZWFyPjxS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2640C9" w:rsidRPr="00B050ED">
        <w:rPr>
          <w:rFonts w:ascii="Arial" w:hAnsi="Arial" w:cs="Arial"/>
        </w:rPr>
      </w:r>
      <w:r w:rsidR="002640C9" w:rsidRPr="00B050ED">
        <w:rPr>
          <w:rFonts w:ascii="Arial" w:hAnsi="Arial" w:cs="Arial"/>
        </w:rPr>
        <w:fldChar w:fldCharType="separate"/>
      </w:r>
      <w:r w:rsidR="008C6415">
        <w:rPr>
          <w:rFonts w:ascii="Arial" w:hAnsi="Arial" w:cs="Arial"/>
          <w:noProof/>
        </w:rPr>
        <w:t>(Cannon, 1957; Lester, 2009; Samuels, 2007; Sternberg, 2002)</w:t>
      </w:r>
      <w:r w:rsidR="002640C9" w:rsidRPr="00B050ED">
        <w:rPr>
          <w:rFonts w:ascii="Arial" w:hAnsi="Arial" w:cs="Arial"/>
        </w:rPr>
        <w:fldChar w:fldCharType="end"/>
      </w:r>
      <w:r w:rsidR="00777033" w:rsidRPr="0036029E">
        <w:rPr>
          <w:rFonts w:ascii="Arial" w:hAnsi="Arial" w:cs="Arial"/>
        </w:rPr>
        <w:t xml:space="preserve">, etc.) is not some rare and unusual phenomenon but a simple consequence of our modular information and control structure – an inevitable consequence of the </w:t>
      </w:r>
      <w:r w:rsidR="00175FDB" w:rsidRPr="00B050ED">
        <w:rPr>
          <w:rFonts w:ascii="Arial" w:hAnsi="Arial" w:cs="Arial"/>
        </w:rPr>
        <w:t>fact that minds and bodies both self-</w:t>
      </w:r>
      <w:r w:rsidR="00625864" w:rsidRPr="00B050ED">
        <w:rPr>
          <w:rFonts w:ascii="Arial" w:hAnsi="Arial" w:cs="Arial"/>
        </w:rPr>
        <w:t xml:space="preserve">construct </w:t>
      </w:r>
      <w:r w:rsidR="00175FDB" w:rsidRPr="00B050ED">
        <w:rPr>
          <w:rFonts w:ascii="Arial" w:hAnsi="Arial" w:cs="Arial"/>
        </w:rPr>
        <w:t xml:space="preserve">out of components which were ones individual organisms themselves. </w:t>
      </w:r>
      <w:r w:rsidR="003124E1" w:rsidRPr="00B050ED">
        <w:rPr>
          <w:rFonts w:ascii="Arial" w:hAnsi="Arial" w:cs="Arial"/>
        </w:rPr>
        <w:t>Thus,</w:t>
      </w:r>
      <w:r w:rsidR="00175FDB" w:rsidRPr="00B050ED">
        <w:rPr>
          <w:rFonts w:ascii="Arial" w:hAnsi="Arial" w:cs="Arial"/>
        </w:rPr>
        <w:t xml:space="preserve"> numerous areas of biomedicine – including not only the connection between mind and body but emerging attempts to control </w:t>
      </w:r>
      <w:r w:rsidR="00175FDB" w:rsidRPr="00B050ED">
        <w:rPr>
          <w:rFonts w:ascii="Arial" w:hAnsi="Arial" w:cs="Arial"/>
          <w:i/>
          <w:iCs/>
        </w:rPr>
        <w:t>the mind of the body</w:t>
      </w:r>
      <w:r w:rsidR="002640C9" w:rsidRPr="00B050ED">
        <w:rPr>
          <w:rFonts w:ascii="Arial" w:hAnsi="Arial" w:cs="Arial"/>
        </w:rPr>
        <w:t xml:space="preserve"> for regenerative therapeutics </w:t>
      </w:r>
      <w:r w:rsidR="002640C9" w:rsidRPr="00B050ED">
        <w:rPr>
          <w:rFonts w:ascii="Arial" w:hAnsi="Arial" w:cs="Arial"/>
        </w:rPr>
        <w:fldChar w:fldCharType="begin">
          <w:fldData xml:space="preserve">PEVuZE5vdGU+PENpdGU+PEF1dGhvcj5MYWdhc3NlPC9BdXRob3I+PFllYXI+MjAyMzwvWWVhcj48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YWdhc3NlPC9BdXRob3I+PFllYXI+MjAyMzwvWWVhcj48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2640C9" w:rsidRPr="00B050ED">
        <w:rPr>
          <w:rFonts w:ascii="Arial" w:hAnsi="Arial" w:cs="Arial"/>
        </w:rPr>
      </w:r>
      <w:r w:rsidR="002640C9" w:rsidRPr="00B050ED">
        <w:rPr>
          <w:rFonts w:ascii="Arial" w:hAnsi="Arial" w:cs="Arial"/>
        </w:rPr>
        <w:fldChar w:fldCharType="separate"/>
      </w:r>
      <w:r w:rsidR="008C6415">
        <w:rPr>
          <w:rFonts w:ascii="Arial" w:hAnsi="Arial" w:cs="Arial"/>
          <w:noProof/>
        </w:rPr>
        <w:t>(Lagasse &amp; Levin, 2023; Mathews et al., 2023)</w:t>
      </w:r>
      <w:r w:rsidR="002640C9" w:rsidRPr="00B050ED">
        <w:rPr>
          <w:rFonts w:ascii="Arial" w:hAnsi="Arial" w:cs="Arial"/>
        </w:rPr>
        <w:fldChar w:fldCharType="end"/>
      </w:r>
      <w:r w:rsidR="00175FDB" w:rsidRPr="0036029E">
        <w:rPr>
          <w:rFonts w:ascii="Arial" w:hAnsi="Arial" w:cs="Arial"/>
        </w:rPr>
        <w:t xml:space="preserve"> – both depend on, and inform, fundamental philosophical conceptions of embodied minds.</w:t>
      </w:r>
    </w:p>
    <w:p w14:paraId="4FEB79A9" w14:textId="6B1BD713" w:rsidR="002774BB" w:rsidRDefault="002774BB" w:rsidP="00D86C37">
      <w:pPr>
        <w:rPr>
          <w:rFonts w:ascii="Arial" w:hAnsi="Arial" w:cs="Arial"/>
        </w:rPr>
      </w:pPr>
    </w:p>
    <w:p w14:paraId="2616E01A" w14:textId="77777777" w:rsidR="00901406" w:rsidRPr="00B050ED" w:rsidRDefault="00901406" w:rsidP="00D86C37">
      <w:pPr>
        <w:rPr>
          <w:rFonts w:ascii="Arial" w:hAnsi="Arial" w:cs="Arial"/>
        </w:rPr>
      </w:pPr>
    </w:p>
    <w:p w14:paraId="2A7F223A" w14:textId="6509DABF" w:rsidR="005D591E" w:rsidRPr="00B050ED" w:rsidRDefault="00BB2069" w:rsidP="00D86C37">
      <w:pPr>
        <w:rPr>
          <w:rFonts w:ascii="Arial" w:hAnsi="Arial" w:cs="Arial"/>
          <w:b/>
          <w:bCs/>
        </w:rPr>
      </w:pPr>
      <w:r w:rsidRPr="00B050ED">
        <w:rPr>
          <w:rFonts w:ascii="Arial" w:hAnsi="Arial" w:cs="Arial"/>
          <w:b/>
          <w:bCs/>
        </w:rPr>
        <w:t>How do minds map onto bodies?</w:t>
      </w:r>
    </w:p>
    <w:p w14:paraId="6003B0A3" w14:textId="38EC09DD" w:rsidR="002F4C7E" w:rsidRPr="00B050ED" w:rsidRDefault="00441234" w:rsidP="00D86C37">
      <w:pPr>
        <w:ind w:firstLine="720"/>
        <w:jc w:val="both"/>
        <w:rPr>
          <w:rFonts w:ascii="Arial" w:hAnsi="Arial" w:cs="Arial"/>
        </w:rPr>
      </w:pPr>
      <w:r w:rsidRPr="00B050ED">
        <w:rPr>
          <w:rFonts w:ascii="Arial" w:hAnsi="Arial" w:cs="Arial"/>
        </w:rPr>
        <w:t xml:space="preserve">The process of metamorphosis </w:t>
      </w:r>
      <w:r w:rsidR="00CA5652" w:rsidRPr="00B050ED">
        <w:rPr>
          <w:rFonts w:ascii="Arial" w:hAnsi="Arial" w:cs="Arial"/>
        </w:rPr>
        <w:t xml:space="preserve">in the caterpillar lifecycle </w:t>
      </w:r>
      <w:r w:rsidRPr="00B050ED">
        <w:rPr>
          <w:rFonts w:ascii="Arial" w:hAnsi="Arial" w:cs="Arial"/>
        </w:rPr>
        <w:t xml:space="preserve">provides a unique case study of the transfer </w:t>
      </w:r>
      <w:r w:rsidR="006E685C" w:rsidRPr="00B050ED">
        <w:rPr>
          <w:rFonts w:ascii="Arial" w:hAnsi="Arial" w:cs="Arial"/>
        </w:rPr>
        <w:t xml:space="preserve">and remapping </w:t>
      </w:r>
      <w:r w:rsidR="003250BA">
        <w:rPr>
          <w:rFonts w:ascii="Arial" w:hAnsi="Arial" w:cs="Arial"/>
        </w:rPr>
        <w:fldChar w:fldCharType="begin"/>
      </w:r>
      <w:r w:rsidR="008C6415">
        <w:rPr>
          <w:rFonts w:ascii="Arial" w:hAnsi="Arial" w:cs="Arial"/>
        </w:rPr>
        <w:instrText xml:space="preserve"> ADDIN EN.CITE &lt;EndNote&gt;&lt;Cite&gt;&lt;Author&gt;Levin&lt;/Author&gt;&lt;Year&gt;2024&lt;/Year&gt;&lt;RecNum&gt;320&lt;/RecNum&gt;&lt;DisplayText&gt;(Levin, 2024b)&lt;/DisplayText&gt;&lt;record&gt;&lt;rec-number&gt;320&lt;/rec-number&gt;&lt;foreign-keys&gt;&lt;key app="EN" db-id="zte5tatdmtxdw3ezwpdv0tala9dw50xatt2x" timestamp="1721490289"&gt;320&lt;/key&gt;&lt;/foreign-keys&gt;&lt;ref-type name="Journal Article"&gt;17&lt;/ref-type&gt;&lt;contributors&gt;&lt;authors&gt;&lt;author&gt;Levin, M.&lt;/author&gt;&lt;/authors&gt;&lt;/contributors&gt;&lt;titles&gt;&lt;title&gt;Self-improvising Memories: a perspective on memories as agential, dynamically-reinterpreting cognitive glue &lt;/title&gt;&lt;/titles&gt;&lt;pages&gt;preprint&lt;/pages&gt;&lt;dates&gt;&lt;year&gt;2024&lt;/year&gt;&lt;/dates&gt;&lt;urls&gt;&lt;related-urls&gt;&lt;url&gt;https://doi.org/10.31219/osf.io/4b2wj&lt;/url&gt;&lt;/related-urls&gt;&lt;/urls&gt;&lt;/record&gt;&lt;/Cite&gt;&lt;/EndNote&gt;</w:instrText>
      </w:r>
      <w:r w:rsidR="003250BA">
        <w:rPr>
          <w:rFonts w:ascii="Arial" w:hAnsi="Arial" w:cs="Arial"/>
        </w:rPr>
        <w:fldChar w:fldCharType="separate"/>
      </w:r>
      <w:r w:rsidR="008C6415">
        <w:rPr>
          <w:rFonts w:ascii="Arial" w:hAnsi="Arial" w:cs="Arial"/>
          <w:noProof/>
        </w:rPr>
        <w:t>(Levin, 2024b)</w:t>
      </w:r>
      <w:r w:rsidR="003250BA">
        <w:rPr>
          <w:rFonts w:ascii="Arial" w:hAnsi="Arial" w:cs="Arial"/>
        </w:rPr>
        <w:fldChar w:fldCharType="end"/>
      </w:r>
      <w:r w:rsidR="006E685C" w:rsidRPr="00B050ED">
        <w:rPr>
          <w:rFonts w:ascii="Arial" w:hAnsi="Arial" w:cs="Arial"/>
        </w:rPr>
        <w:t xml:space="preserve"> </w:t>
      </w:r>
      <w:r w:rsidRPr="00B050ED">
        <w:rPr>
          <w:rFonts w:ascii="Arial" w:hAnsi="Arial" w:cs="Arial"/>
        </w:rPr>
        <w:t xml:space="preserve">of information across bodies. </w:t>
      </w:r>
      <w:r w:rsidR="00227422" w:rsidRPr="00B050ED">
        <w:rPr>
          <w:rFonts w:ascii="Arial" w:hAnsi="Arial" w:cs="Arial"/>
        </w:rPr>
        <w:t xml:space="preserve">During </w:t>
      </w:r>
      <w:r w:rsidR="000D4E61" w:rsidRPr="00B050ED">
        <w:rPr>
          <w:rFonts w:ascii="Arial" w:hAnsi="Arial" w:cs="Arial"/>
        </w:rPr>
        <w:lastRenderedPageBreak/>
        <w:t xml:space="preserve">the pupal stage of </w:t>
      </w:r>
      <w:r w:rsidR="00227422" w:rsidRPr="00B050ED">
        <w:rPr>
          <w:rFonts w:ascii="Arial" w:hAnsi="Arial" w:cs="Arial"/>
        </w:rPr>
        <w:t>metamorphosis, caterpillar brains</w:t>
      </w:r>
      <w:r w:rsidR="00180485" w:rsidRPr="00B050ED">
        <w:rPr>
          <w:rFonts w:ascii="Arial" w:hAnsi="Arial" w:cs="Arial"/>
        </w:rPr>
        <w:t xml:space="preserve"> and nervous systems</w:t>
      </w:r>
      <w:r w:rsidR="00227422" w:rsidRPr="00B050ED">
        <w:rPr>
          <w:rFonts w:ascii="Arial" w:hAnsi="Arial" w:cs="Arial"/>
        </w:rPr>
        <w:t xml:space="preserve"> are </w:t>
      </w:r>
      <w:r w:rsidR="006E685C" w:rsidRPr="00B050ED">
        <w:rPr>
          <w:rFonts w:ascii="Arial" w:hAnsi="Arial" w:cs="Arial"/>
        </w:rPr>
        <w:t xml:space="preserve">largely </w:t>
      </w:r>
      <w:r w:rsidR="00227422" w:rsidRPr="00B050ED">
        <w:rPr>
          <w:rFonts w:ascii="Arial" w:hAnsi="Arial" w:cs="Arial"/>
        </w:rPr>
        <w:t>broken down</w:t>
      </w:r>
      <w:r w:rsidR="00300217" w:rsidRPr="00B050ED">
        <w:rPr>
          <w:rFonts w:ascii="Arial" w:hAnsi="Arial" w:cs="Arial"/>
        </w:rPr>
        <w:t>,</w:t>
      </w:r>
      <w:r w:rsidR="00B173E1" w:rsidRPr="00B050ED">
        <w:rPr>
          <w:rFonts w:ascii="Arial" w:hAnsi="Arial" w:cs="Arial"/>
        </w:rPr>
        <w:t xml:space="preserve"> </w:t>
      </w:r>
      <w:r w:rsidR="00CA431C" w:rsidRPr="00B050ED">
        <w:rPr>
          <w:rFonts w:ascii="Arial" w:hAnsi="Arial" w:cs="Arial"/>
        </w:rPr>
        <w:t>and</w:t>
      </w:r>
      <w:r w:rsidR="00227422" w:rsidRPr="00B050ED">
        <w:rPr>
          <w:rFonts w:ascii="Arial" w:hAnsi="Arial" w:cs="Arial"/>
        </w:rPr>
        <w:t xml:space="preserve"> </w:t>
      </w:r>
      <w:r w:rsidR="00300217" w:rsidRPr="00B050ED">
        <w:rPr>
          <w:rFonts w:ascii="Arial" w:hAnsi="Arial" w:cs="Arial"/>
        </w:rPr>
        <w:t xml:space="preserve">subsequently </w:t>
      </w:r>
      <w:r w:rsidR="00227422" w:rsidRPr="00B050ED">
        <w:rPr>
          <w:rFonts w:ascii="Arial" w:hAnsi="Arial" w:cs="Arial"/>
        </w:rPr>
        <w:t>rebuilt into the</w:t>
      </w:r>
      <w:r w:rsidR="00942241" w:rsidRPr="00B050ED">
        <w:rPr>
          <w:rFonts w:ascii="Arial" w:hAnsi="Arial" w:cs="Arial"/>
        </w:rPr>
        <w:t xml:space="preserve"> </w:t>
      </w:r>
      <w:r w:rsidR="006E685C" w:rsidRPr="00B050ED">
        <w:rPr>
          <w:rFonts w:ascii="Arial" w:hAnsi="Arial" w:cs="Arial"/>
        </w:rPr>
        <w:t>those</w:t>
      </w:r>
      <w:r w:rsidR="00942241" w:rsidRPr="00B050ED">
        <w:rPr>
          <w:rFonts w:ascii="Arial" w:hAnsi="Arial" w:cs="Arial"/>
        </w:rPr>
        <w:t xml:space="preserve"> of the butterfly</w:t>
      </w:r>
      <w:r w:rsidR="00227422" w:rsidRPr="00B050ED">
        <w:rPr>
          <w:rFonts w:ascii="Arial" w:hAnsi="Arial" w:cs="Arial"/>
        </w:rPr>
        <w:t>.</w:t>
      </w:r>
      <w:r w:rsidR="00942241" w:rsidRPr="00B050ED">
        <w:rPr>
          <w:rFonts w:ascii="Arial" w:hAnsi="Arial" w:cs="Arial"/>
        </w:rPr>
        <w:t xml:space="preserve"> </w:t>
      </w:r>
      <w:r w:rsidR="006E685C" w:rsidRPr="00B050ED">
        <w:rPr>
          <w:rFonts w:ascii="Arial" w:hAnsi="Arial" w:cs="Arial"/>
        </w:rPr>
        <w:t>M</w:t>
      </w:r>
      <w:r w:rsidR="00942241" w:rsidRPr="00B050ED">
        <w:rPr>
          <w:rFonts w:ascii="Arial" w:hAnsi="Arial" w:cs="Arial"/>
        </w:rPr>
        <w:t>emories</w:t>
      </w:r>
      <w:r w:rsidR="002F4C7E" w:rsidRPr="00B050ED">
        <w:rPr>
          <w:rFonts w:ascii="Arial" w:hAnsi="Arial" w:cs="Arial"/>
        </w:rPr>
        <w:t xml:space="preserve"> formed during caterpillar life</w:t>
      </w:r>
      <w:r w:rsidR="00942241" w:rsidRPr="00B050ED">
        <w:rPr>
          <w:rFonts w:ascii="Arial" w:hAnsi="Arial" w:cs="Arial"/>
        </w:rPr>
        <w:t xml:space="preserve"> survive such a drastic remodelin</w:t>
      </w:r>
      <w:r w:rsidR="008C0EA1" w:rsidRPr="00B050ED">
        <w:rPr>
          <w:rFonts w:ascii="Arial" w:hAnsi="Arial" w:cs="Arial"/>
        </w:rPr>
        <w:t>g</w:t>
      </w:r>
      <w:r w:rsidR="00102392" w:rsidRPr="00B050ED">
        <w:rPr>
          <w:rFonts w:ascii="Arial" w:hAnsi="Arial" w:cs="Arial"/>
        </w:rPr>
        <w:t xml:space="preserve"> into the butterfly stage, in a way that maintains the salience of the memory but re-interpreted to apply to </w:t>
      </w:r>
      <w:r w:rsidR="006E685C" w:rsidRPr="00B050ED">
        <w:rPr>
          <w:rFonts w:ascii="Arial" w:hAnsi="Arial" w:cs="Arial"/>
        </w:rPr>
        <w:t>a new body which lives in a higher-dimensional world (via flight) and requires different controller policies to move via hard elements unlike the soft larval stage</w:t>
      </w:r>
      <w:r w:rsidR="00A24EFB" w:rsidRPr="00B050ED">
        <w:rPr>
          <w:rFonts w:ascii="Arial" w:hAnsi="Arial" w:cs="Arial"/>
        </w:rPr>
        <w:t>.</w:t>
      </w:r>
      <w:r w:rsidR="00347CFC" w:rsidRPr="00B050ED">
        <w:rPr>
          <w:rFonts w:ascii="Arial" w:hAnsi="Arial" w:cs="Arial"/>
        </w:rPr>
        <w:t xml:space="preserve"> </w:t>
      </w:r>
      <w:r w:rsidR="006E685C" w:rsidRPr="00B050ED">
        <w:rPr>
          <w:rFonts w:ascii="Arial" w:hAnsi="Arial" w:cs="Arial"/>
        </w:rPr>
        <w:t xml:space="preserve">For example, caterpillars </w:t>
      </w:r>
      <w:r w:rsidR="00CA431C" w:rsidRPr="00B050ED">
        <w:rPr>
          <w:rFonts w:ascii="Arial" w:hAnsi="Arial" w:cs="Arial"/>
        </w:rPr>
        <w:t>trained via associative learning</w:t>
      </w:r>
      <w:r w:rsidR="00AA7E48" w:rsidRPr="00B050ED">
        <w:rPr>
          <w:rFonts w:ascii="Arial" w:hAnsi="Arial" w:cs="Arial"/>
        </w:rPr>
        <w:t xml:space="preserve"> </w:t>
      </w:r>
      <w:r w:rsidR="006E685C" w:rsidRPr="00B050ED">
        <w:rPr>
          <w:rFonts w:ascii="Arial" w:hAnsi="Arial" w:cs="Arial"/>
        </w:rPr>
        <w:t>give rise to</w:t>
      </w:r>
      <w:r w:rsidR="0014167E" w:rsidRPr="00B050ED">
        <w:rPr>
          <w:rFonts w:ascii="Arial" w:hAnsi="Arial" w:cs="Arial"/>
        </w:rPr>
        <w:t xml:space="preserve"> </w:t>
      </w:r>
      <w:r w:rsidR="006E685C" w:rsidRPr="00B050ED">
        <w:rPr>
          <w:rFonts w:ascii="Arial" w:hAnsi="Arial" w:cs="Arial"/>
        </w:rPr>
        <w:t xml:space="preserve">butterflies that </w:t>
      </w:r>
      <w:r w:rsidR="0014167E" w:rsidRPr="00B050ED">
        <w:rPr>
          <w:rFonts w:ascii="Arial" w:hAnsi="Arial" w:cs="Arial"/>
        </w:rPr>
        <w:t>display a</w:t>
      </w:r>
      <w:r w:rsidR="006E685C" w:rsidRPr="00B050ED">
        <w:rPr>
          <w:rFonts w:ascii="Arial" w:hAnsi="Arial" w:cs="Arial"/>
        </w:rPr>
        <w:t xml:space="preserve"> trophic </w:t>
      </w:r>
      <w:r w:rsidR="0014167E" w:rsidRPr="00B050ED">
        <w:rPr>
          <w:rFonts w:ascii="Arial" w:hAnsi="Arial" w:cs="Arial"/>
        </w:rPr>
        <w:t xml:space="preserve">response to the stimulus, </w:t>
      </w:r>
      <w:r w:rsidR="006E685C" w:rsidRPr="00B050ED">
        <w:rPr>
          <w:rFonts w:ascii="Arial" w:hAnsi="Arial" w:cs="Arial"/>
        </w:rPr>
        <w:t>but now in the context of</w:t>
      </w:r>
      <w:r w:rsidR="0050094B" w:rsidRPr="00B050ED">
        <w:rPr>
          <w:rFonts w:ascii="Arial" w:hAnsi="Arial" w:cs="Arial"/>
        </w:rPr>
        <w:t xml:space="preserve"> </w:t>
      </w:r>
      <w:r w:rsidR="006E685C" w:rsidRPr="00B050ED">
        <w:rPr>
          <w:rFonts w:ascii="Arial" w:hAnsi="Arial" w:cs="Arial"/>
        </w:rPr>
        <w:t xml:space="preserve">a different </w:t>
      </w:r>
      <w:r w:rsidR="0050094B" w:rsidRPr="00B050ED">
        <w:rPr>
          <w:rFonts w:ascii="Arial" w:hAnsi="Arial" w:cs="Arial"/>
        </w:rPr>
        <w:t>food type (nectar</w:t>
      </w:r>
      <w:r w:rsidR="006E685C" w:rsidRPr="00B050ED">
        <w:rPr>
          <w:rFonts w:ascii="Arial" w:hAnsi="Arial" w:cs="Arial"/>
        </w:rPr>
        <w:t>, not leaves</w:t>
      </w:r>
      <w:r w:rsidR="0050094B" w:rsidRPr="00B050ED">
        <w:rPr>
          <w:rFonts w:ascii="Arial" w:hAnsi="Arial" w:cs="Arial"/>
        </w:rPr>
        <w:t>)</w:t>
      </w:r>
      <w:r w:rsidR="0097311C" w:rsidRPr="00B050ED">
        <w:rPr>
          <w:rFonts w:ascii="Arial" w:hAnsi="Arial" w:cs="Arial"/>
        </w:rPr>
        <w:t xml:space="preserve"> </w:t>
      </w:r>
      <w:r w:rsidR="003250BA">
        <w:rPr>
          <w:rFonts w:ascii="Arial" w:hAnsi="Arial" w:cs="Arial"/>
        </w:rPr>
        <w:fldChar w:fldCharType="begin">
          <w:fldData xml:space="preserve">PEVuZE5vdGU+PENpdGU+PEF1dGhvcj5CbGFja2lzdG9uPC9BdXRob3I+PFllYXI+MjAxNTwvWWVh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CbGFja2lzdG9uPC9BdXRob3I+PFllYXI+MjAxNTwvWWVh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3250BA">
        <w:rPr>
          <w:rFonts w:ascii="Arial" w:hAnsi="Arial" w:cs="Arial"/>
        </w:rPr>
      </w:r>
      <w:r w:rsidR="003250BA">
        <w:rPr>
          <w:rFonts w:ascii="Arial" w:hAnsi="Arial" w:cs="Arial"/>
        </w:rPr>
        <w:fldChar w:fldCharType="separate"/>
      </w:r>
      <w:r w:rsidR="008C6415">
        <w:rPr>
          <w:rFonts w:ascii="Arial" w:hAnsi="Arial" w:cs="Arial"/>
          <w:noProof/>
        </w:rPr>
        <w:t>(Blackiston et al., 2015; Blackiston et al., 2008)</w:t>
      </w:r>
      <w:r w:rsidR="003250BA">
        <w:rPr>
          <w:rFonts w:ascii="Arial" w:hAnsi="Arial" w:cs="Arial"/>
        </w:rPr>
        <w:fldChar w:fldCharType="end"/>
      </w:r>
      <w:r w:rsidR="007C6B31" w:rsidRPr="00B050ED">
        <w:rPr>
          <w:rFonts w:ascii="Arial" w:hAnsi="Arial" w:cs="Arial"/>
        </w:rPr>
        <w:t>.</w:t>
      </w:r>
      <w:r w:rsidR="0097311C" w:rsidRPr="00B050ED">
        <w:rPr>
          <w:rFonts w:ascii="Arial" w:hAnsi="Arial" w:cs="Arial"/>
        </w:rPr>
        <w:t xml:space="preserve"> We currently lack theories that would explain how the memories survive drastic refactoring of the brain, and more importantly, how specific engrams are remapped onto a different architecture and generalized to new instances of categories (such as “food”) more appropriate to a new and ver</w:t>
      </w:r>
      <w:r w:rsidR="005B5610">
        <w:rPr>
          <w:rFonts w:ascii="Arial" w:hAnsi="Arial" w:cs="Arial"/>
        </w:rPr>
        <w:t>y</w:t>
      </w:r>
      <w:r w:rsidR="0097311C" w:rsidRPr="00B050ED">
        <w:rPr>
          <w:rFonts w:ascii="Arial" w:hAnsi="Arial" w:cs="Arial"/>
        </w:rPr>
        <w:t xml:space="preserve"> different embodiment.</w:t>
      </w:r>
    </w:p>
    <w:p w14:paraId="1619923F" w14:textId="34153AD0" w:rsidR="00ED07EB" w:rsidRPr="00B050ED" w:rsidRDefault="00461670" w:rsidP="00D86C37">
      <w:pPr>
        <w:jc w:val="both"/>
        <w:rPr>
          <w:rFonts w:ascii="Arial" w:hAnsi="Arial" w:cs="Arial"/>
        </w:rPr>
      </w:pPr>
      <w:r w:rsidRPr="00B050ED">
        <w:rPr>
          <w:rFonts w:ascii="Arial" w:hAnsi="Arial" w:cs="Arial"/>
        </w:rPr>
        <w:tab/>
        <w:t xml:space="preserve">This and other examples of </w:t>
      </w:r>
      <w:r w:rsidR="00ED07EB" w:rsidRPr="00B050ED">
        <w:rPr>
          <w:rFonts w:ascii="Arial" w:hAnsi="Arial" w:cs="Arial"/>
        </w:rPr>
        <w:t xml:space="preserve">memory </w:t>
      </w:r>
      <w:r w:rsidRPr="00B050ED">
        <w:rPr>
          <w:rFonts w:ascii="Arial" w:hAnsi="Arial" w:cs="Arial"/>
        </w:rPr>
        <w:t xml:space="preserve">persisting </w:t>
      </w:r>
      <w:r w:rsidR="00ED07EB" w:rsidRPr="00B050ED">
        <w:rPr>
          <w:rFonts w:ascii="Arial" w:hAnsi="Arial" w:cs="Arial"/>
        </w:rPr>
        <w:t>through metamorphosis</w:t>
      </w:r>
      <w:r w:rsidRPr="00B050ED">
        <w:rPr>
          <w:rFonts w:ascii="Arial" w:hAnsi="Arial" w:cs="Arial"/>
        </w:rPr>
        <w:t xml:space="preserve"> </w:t>
      </w:r>
      <w:r w:rsidR="00245F25" w:rsidRPr="00B050ED">
        <w:rPr>
          <w:rFonts w:ascii="Arial" w:hAnsi="Arial" w:cs="Arial"/>
        </w:rPr>
        <w:fldChar w:fldCharType="begin">
          <w:fldData xml:space="preserve">PEVuZE5vdGU+PENpdGU+PEF1dGhvcj5Hb2xkc21pdGg8L0F1dGhvcj48WWVhcj4xOTc4PC9ZZWFy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Hb2xkc21pdGg8L0F1dGhvcj48WWVhcj4xOTc4PC9ZZWFy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245F25" w:rsidRPr="00B050ED">
        <w:rPr>
          <w:rFonts w:ascii="Arial" w:hAnsi="Arial" w:cs="Arial"/>
        </w:rPr>
      </w:r>
      <w:r w:rsidR="00245F25" w:rsidRPr="00B050ED">
        <w:rPr>
          <w:rFonts w:ascii="Arial" w:hAnsi="Arial" w:cs="Arial"/>
        </w:rPr>
        <w:fldChar w:fldCharType="separate"/>
      </w:r>
      <w:r w:rsidR="008C6415">
        <w:rPr>
          <w:rFonts w:ascii="Arial" w:hAnsi="Arial" w:cs="Arial"/>
          <w:noProof/>
        </w:rPr>
        <w:t>(Goldsmith et al., 1978; Punzo &amp; Malatesta, 1988; Sheiman &amp; Tiras, 1996)</w:t>
      </w:r>
      <w:r w:rsidR="00245F25" w:rsidRPr="00B050ED">
        <w:rPr>
          <w:rFonts w:ascii="Arial" w:hAnsi="Arial" w:cs="Arial"/>
        </w:rPr>
        <w:fldChar w:fldCharType="end"/>
      </w:r>
      <w:r w:rsidRPr="00B050ED">
        <w:rPr>
          <w:rFonts w:ascii="Arial" w:hAnsi="Arial" w:cs="Arial"/>
        </w:rPr>
        <w:t xml:space="preserve"> raise the broader issue of how memories relate to the material substrate of cognition, and what implications their portability may have. Memories have been reported to be transferred through transplants of tissue, cells, and even extracted (purified) chemical species </w:t>
      </w:r>
      <w:r w:rsidR="003250BA">
        <w:rPr>
          <w:rFonts w:ascii="Arial" w:hAnsi="Arial" w:cs="Arial"/>
        </w:rPr>
        <w:fldChar w:fldCharType="begin">
          <w:fldData xml:space="preserve">MDM5LTMzMjA8L2lzYm4+PGFjY2Vzc2lvbi1udW0+SVNJOkExOTcxSzIyNTUwMDAxMDwvYWNjZXNz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M0Mi0mYW1wOzwvcGFnZXM+PHZvbHVtZT4xNjk8L3ZvbHVt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zOTktJmFtcDs8L3BhZ2VzPjx2b2x1bWU+MTY5PC92b2x1bWU+PG51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M5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VbmdhcjwvQXV0aG9yPjxZZWFyPjE5NzQ8L1llYXI+PFJl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2NTgtKzwvcGFnZXM+PHZv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jc0LSZhbXA7PC9wYWdlcz48dm9sdW1l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Y4MC0mYW1wOzwvcGFnZXM+PHZv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Y4MC0mYW1wOzwvcGFnZXM+PHZvbHVtZT4yMTc8L3ZvbHVtZT48bnVtYmVyPjUxMjk8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MTc3LSZh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==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8C6415">
        <w:rPr>
          <w:rFonts w:ascii="Arial" w:hAnsi="Arial" w:cs="Arial"/>
        </w:rPr>
        <w:fldChar w:fldCharType="begin">
          <w:fldData xml:space="preserve">MDM5LTMzMjA8L2lzYm4+PGFjY2Vzc2lvbi1udW0+SVNJOkExOTcxSzIyNTUwMDAxMDwvYWNjZXNz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M0Mi0mYW1wOzwvcGFnZXM+PHZvbHVtZT4xNjk8L3ZvbHVt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zOTktJmFtcDs8L3BhZ2VzPjx2b2x1bWU+MTY5PC92b2x1bWU+PG51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M5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3250BA">
        <w:rPr>
          <w:rFonts w:ascii="Arial" w:hAnsi="Arial" w:cs="Arial"/>
        </w:rPr>
      </w:r>
      <w:r w:rsidR="003250BA">
        <w:rPr>
          <w:rFonts w:ascii="Arial" w:hAnsi="Arial" w:cs="Arial"/>
        </w:rPr>
        <w:fldChar w:fldCharType="separate"/>
      </w:r>
      <w:r w:rsidR="008C6415">
        <w:rPr>
          <w:rFonts w:ascii="Arial" w:hAnsi="Arial" w:cs="Arial"/>
          <w:noProof/>
        </w:rPr>
        <w:t>(Bisping, Oehlert, et al., 1971; Bisping, Vreemann, et al., 1971; Byrne, Samuel, Bennett, Rosenzwe.Mr, et al., 1966; Byrne, Samuel, Bennett, Rosenzweig, et al., 1966; Carrier, 1979; Corson, 1970; Frank et al., 1970; Golub et al., 1970; Hartry et al., 1964a, 1964b; Jacobson, 1966; Maldonado &amp; Tablante, 1976; Martin et al., 1978; McConnell, 1962; McConnell, 1964; McConnell &amp; Shelby, 1970; Miller &amp; Holt, 1977; Morange, 2006; Peretti &amp; Wakeley, 1969; Pietsch, 1981; Pietsch &amp; Schneider, 1969; Ray, 1999; Reinis, 1968, 1970; Reinis &amp; Kolousek, 1968; Rosenblatt, Farrow, &amp; Herblin, 1966; Rosenblatt, Farrow, &amp; Rhine, 1966; Setlow, 1997; Stein et al., 1969; Ungar, 1966, 1974; Ungar et al., 1972; Ungar &amp; Irwin, 1967, 1968; Westerman, 1963; Whiddon et al., 1976; Wilson &amp; Arch, 1972; Wilson &amp; Collins, 1967; Zippel &amp; Domagk, 1969a, 1969b)</w:t>
      </w:r>
      <w:r w:rsidR="003250BA">
        <w:rPr>
          <w:rFonts w:ascii="Arial" w:hAnsi="Arial" w:cs="Arial"/>
        </w:rPr>
        <w:fldChar w:fldCharType="end"/>
      </w:r>
      <w:r w:rsidRPr="00B050ED">
        <w:rPr>
          <w:rFonts w:ascii="Arial" w:hAnsi="Arial" w:cs="Arial"/>
        </w:rPr>
        <w:t>.</w:t>
      </w:r>
      <w:r w:rsidR="00CF3581" w:rsidRPr="00B050ED">
        <w:rPr>
          <w:rFonts w:ascii="Arial" w:hAnsi="Arial" w:cs="Arial"/>
        </w:rPr>
        <w:t xml:space="preserve"> In trained and decapitated planaria, memories are regenerated along with brain tissue from tail fragments </w:t>
      </w:r>
      <w:r w:rsidR="003250BA">
        <w:rPr>
          <w:rFonts w:ascii="Arial" w:hAnsi="Arial" w:cs="Arial"/>
        </w:rPr>
        <w:fldChar w:fldCharType="begin">
          <w:fldData xml:space="preserve">PEVuZE5vdGU+PENpdGU+PEF1dGhvcj5CbGFja2lzdG9uPC9BdXRob3I+PFllYXI+MjAxNTwvWWVh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CbGFja2lzdG9uPC9BdXRob3I+PFllYXI+MjAxNTwvWWVh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3250BA">
        <w:rPr>
          <w:rFonts w:ascii="Arial" w:hAnsi="Arial" w:cs="Arial"/>
        </w:rPr>
      </w:r>
      <w:r w:rsidR="003250BA">
        <w:rPr>
          <w:rFonts w:ascii="Arial" w:hAnsi="Arial" w:cs="Arial"/>
        </w:rPr>
        <w:fldChar w:fldCharType="separate"/>
      </w:r>
      <w:r w:rsidR="008C6415">
        <w:rPr>
          <w:rFonts w:ascii="Arial" w:hAnsi="Arial" w:cs="Arial"/>
          <w:noProof/>
        </w:rPr>
        <w:t>(Blackiston et al., 2015; Shomrat &amp; Levin, 2013)</w:t>
      </w:r>
      <w:r w:rsidR="003250BA">
        <w:rPr>
          <w:rFonts w:ascii="Arial" w:hAnsi="Arial" w:cs="Arial"/>
        </w:rPr>
        <w:fldChar w:fldCharType="end"/>
      </w:r>
      <w:r w:rsidR="00CF3581" w:rsidRPr="00B050ED">
        <w:rPr>
          <w:rFonts w:ascii="Arial" w:hAnsi="Arial" w:cs="Arial"/>
        </w:rPr>
        <w:t xml:space="preserve">, suggesting a fascinating research program to ask: how do memories get imprinted on new brain tissue? What do non-brain tissues do with stored </w:t>
      </w:r>
      <w:proofErr w:type="gramStart"/>
      <w:r w:rsidR="00CF3581" w:rsidRPr="00B050ED">
        <w:rPr>
          <w:rFonts w:ascii="Arial" w:hAnsi="Arial" w:cs="Arial"/>
        </w:rPr>
        <w:t>memories</w:t>
      </w:r>
      <w:proofErr w:type="gramEnd"/>
      <w:r w:rsidR="00CF3581" w:rsidRPr="00B050ED">
        <w:rPr>
          <w:rFonts w:ascii="Arial" w:hAnsi="Arial" w:cs="Arial"/>
        </w:rPr>
        <w:t xml:space="preserve"> and do they interpret them or store them as passive data until the brain re-forms? How can this be used therapeutically, for disorders of memory?</w:t>
      </w:r>
    </w:p>
    <w:p w14:paraId="7EE94F23" w14:textId="6907F77B" w:rsidR="005571E6" w:rsidRPr="00B050ED" w:rsidRDefault="0036029E" w:rsidP="00D86C37">
      <w:pPr>
        <w:jc w:val="both"/>
        <w:rPr>
          <w:rFonts w:ascii="Arial" w:hAnsi="Arial" w:cs="Arial"/>
        </w:rPr>
      </w:pPr>
      <w:r w:rsidRPr="00B050ED">
        <w:rPr>
          <w:rFonts w:ascii="Arial" w:hAnsi="Arial" w:cs="Arial"/>
        </w:rPr>
        <w:tab/>
      </w:r>
      <w:r w:rsidR="00FF0793" w:rsidRPr="00B050ED">
        <w:rPr>
          <w:rFonts w:ascii="Arial" w:hAnsi="Arial" w:cs="Arial"/>
        </w:rPr>
        <w:t xml:space="preserve">The reality with biological substrates, </w:t>
      </w:r>
      <w:r w:rsidR="009D1FC0" w:rsidRPr="00B050ED">
        <w:rPr>
          <w:rFonts w:ascii="Arial" w:hAnsi="Arial" w:cs="Arial"/>
        </w:rPr>
        <w:t>in contrast</w:t>
      </w:r>
      <w:r w:rsidR="00FF0793" w:rsidRPr="00B050ED">
        <w:rPr>
          <w:rFonts w:ascii="Arial" w:hAnsi="Arial" w:cs="Arial"/>
        </w:rPr>
        <w:t xml:space="preserve"> to </w:t>
      </w:r>
      <w:r w:rsidR="00B050ED">
        <w:rPr>
          <w:rFonts w:ascii="Arial" w:hAnsi="Arial" w:cs="Arial"/>
        </w:rPr>
        <w:t xml:space="preserve">most of our </w:t>
      </w:r>
      <w:r w:rsidR="0079297D">
        <w:rPr>
          <w:rFonts w:ascii="Arial" w:hAnsi="Arial" w:cs="Arial"/>
        </w:rPr>
        <w:t xml:space="preserve">information </w:t>
      </w:r>
      <w:r w:rsidR="00B050ED">
        <w:rPr>
          <w:rFonts w:ascii="Arial" w:hAnsi="Arial" w:cs="Arial"/>
        </w:rPr>
        <w:t>technology</w:t>
      </w:r>
      <w:r w:rsidR="00FF0793" w:rsidRPr="00B050ED">
        <w:rPr>
          <w:rFonts w:ascii="Arial" w:hAnsi="Arial" w:cs="Arial"/>
        </w:rPr>
        <w:t xml:space="preserve">, is that they are inherently </w:t>
      </w:r>
      <w:r w:rsidR="00546CE1" w:rsidRPr="00B050ED">
        <w:rPr>
          <w:rFonts w:ascii="Arial" w:hAnsi="Arial" w:cs="Arial"/>
        </w:rPr>
        <w:t>unstable,</w:t>
      </w:r>
      <w:r w:rsidR="00B70109" w:rsidRPr="00B050ED">
        <w:rPr>
          <w:rFonts w:ascii="Arial" w:hAnsi="Arial" w:cs="Arial"/>
        </w:rPr>
        <w:t xml:space="preserve"> and their components are prone to </w:t>
      </w:r>
      <w:r w:rsidR="00B050ED">
        <w:rPr>
          <w:rFonts w:ascii="Arial" w:hAnsi="Arial" w:cs="Arial"/>
        </w:rPr>
        <w:t>noise and degradation over time</w:t>
      </w:r>
      <w:r w:rsidR="00FF0793" w:rsidRPr="00B050ED">
        <w:rPr>
          <w:rFonts w:ascii="Arial" w:hAnsi="Arial" w:cs="Arial"/>
        </w:rPr>
        <w:t>. Not only are they exposed to ever</w:t>
      </w:r>
      <w:r w:rsidR="00B050ED">
        <w:rPr>
          <w:rFonts w:ascii="Arial" w:hAnsi="Arial" w:cs="Arial"/>
        </w:rPr>
        <w:t>-</w:t>
      </w:r>
      <w:r w:rsidR="00FF0793" w:rsidRPr="00B050ED">
        <w:rPr>
          <w:rFonts w:ascii="Arial" w:hAnsi="Arial" w:cs="Arial"/>
        </w:rPr>
        <w:t xml:space="preserve">changing environmental perturbations that are often unpredictable, but they are also faced with their own </w:t>
      </w:r>
      <w:r w:rsidR="00B63350" w:rsidRPr="00B050ED">
        <w:rPr>
          <w:rFonts w:ascii="Arial" w:hAnsi="Arial" w:cs="Arial"/>
        </w:rPr>
        <w:t>instabilities</w:t>
      </w:r>
      <w:r w:rsidR="00FF0793" w:rsidRPr="00B050ED">
        <w:rPr>
          <w:rFonts w:ascii="Arial" w:hAnsi="Arial" w:cs="Arial"/>
        </w:rPr>
        <w:t>, such as aging and cell death, cancer, biohacking by other organisms, hijacking by viruses, and</w:t>
      </w:r>
      <w:r w:rsidR="00830D7D" w:rsidRPr="00B050ED">
        <w:rPr>
          <w:rFonts w:ascii="Arial" w:hAnsi="Arial" w:cs="Arial"/>
        </w:rPr>
        <w:t xml:space="preserve"> </w:t>
      </w:r>
      <w:r w:rsidR="00FF0793" w:rsidRPr="00B050ED">
        <w:rPr>
          <w:rFonts w:ascii="Arial" w:hAnsi="Arial" w:cs="Arial"/>
        </w:rPr>
        <w:t>genetic mutation</w:t>
      </w:r>
      <w:r w:rsidR="00B050ED">
        <w:rPr>
          <w:rFonts w:ascii="Arial" w:hAnsi="Arial" w:cs="Arial"/>
        </w:rPr>
        <w:t xml:space="preserve">s (the latter are now known to be plentiful in the normal human brain </w:t>
      </w:r>
      <w:r w:rsidR="003250BA">
        <w:rPr>
          <w:rFonts w:ascii="Arial" w:hAnsi="Arial" w:cs="Arial"/>
        </w:rPr>
        <w:fldChar w:fldCharType="begin">
          <w:fldData xml:space="preserve">PEVuZE5vdGU+PENpdGU+PEF1dGhvcj5Mb2RhdG88L0F1dGhvcj48WWVhcj4yMDE1PC9ZZWFyPjxS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b2RhdG88L0F1dGhvcj48WWVhcj4yMDE1PC9ZZWFyPjxS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3250BA">
        <w:rPr>
          <w:rFonts w:ascii="Arial" w:hAnsi="Arial" w:cs="Arial"/>
        </w:rPr>
      </w:r>
      <w:r w:rsidR="003250BA">
        <w:rPr>
          <w:rFonts w:ascii="Arial" w:hAnsi="Arial" w:cs="Arial"/>
        </w:rPr>
        <w:fldChar w:fldCharType="separate"/>
      </w:r>
      <w:r w:rsidR="008C6415">
        <w:rPr>
          <w:rFonts w:ascii="Arial" w:hAnsi="Arial" w:cs="Arial"/>
          <w:noProof/>
        </w:rPr>
        <w:t>(Lodato et al., 2015)</w:t>
      </w:r>
      <w:r w:rsidR="003250BA">
        <w:rPr>
          <w:rFonts w:ascii="Arial" w:hAnsi="Arial" w:cs="Arial"/>
        </w:rPr>
        <w:fldChar w:fldCharType="end"/>
      </w:r>
      <w:r w:rsidR="00B050ED">
        <w:rPr>
          <w:rFonts w:ascii="Arial" w:hAnsi="Arial" w:cs="Arial"/>
        </w:rPr>
        <w:t>)</w:t>
      </w:r>
      <w:r w:rsidR="00FF0793" w:rsidRPr="00B050ED">
        <w:rPr>
          <w:rFonts w:ascii="Arial" w:hAnsi="Arial" w:cs="Arial"/>
        </w:rPr>
        <w:t xml:space="preserve">. </w:t>
      </w:r>
      <w:r w:rsidR="0079297D">
        <w:rPr>
          <w:rFonts w:ascii="Arial" w:hAnsi="Arial" w:cs="Arial"/>
        </w:rPr>
        <w:t xml:space="preserve">All of the above implies that living material has to be tolerant and even somewhat creative in interpreting the highly compressed engrams of prior experience stored in an unreliable medium, and that robust biological cognitive architectures should be willing to acquire and utilize cross-modal information present in a variety of sources in their microenvironment </w:t>
      </w:r>
      <w:r w:rsidR="003250BA">
        <w:rPr>
          <w:rFonts w:ascii="Arial" w:hAnsi="Arial" w:cs="Arial"/>
        </w:rPr>
        <w:fldChar w:fldCharType="begin">
          <w:fldData xml:space="preserve">PEVuZE5vdGU+PENpdGU+PEF1dGhvcj5Cb25nYXJkPC9BdXRob3I+PFllYXI+MjAyMzwvWWVhcj48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Cb25nYXJkPC9BdXRob3I+PFllYXI+MjAyMzwvWWVhcj48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3250BA">
        <w:rPr>
          <w:rFonts w:ascii="Arial" w:hAnsi="Arial" w:cs="Arial"/>
        </w:rPr>
      </w:r>
      <w:r w:rsidR="003250BA">
        <w:rPr>
          <w:rFonts w:ascii="Arial" w:hAnsi="Arial" w:cs="Arial"/>
        </w:rPr>
        <w:fldChar w:fldCharType="separate"/>
      </w:r>
      <w:r w:rsidR="008C6415">
        <w:rPr>
          <w:rFonts w:ascii="Arial" w:hAnsi="Arial" w:cs="Arial"/>
          <w:noProof/>
        </w:rPr>
        <w:t>(Bongard &amp; Levin, 2023; Levin, 2024b)</w:t>
      </w:r>
      <w:r w:rsidR="003250BA">
        <w:rPr>
          <w:rFonts w:ascii="Arial" w:hAnsi="Arial" w:cs="Arial"/>
        </w:rPr>
        <w:fldChar w:fldCharType="end"/>
      </w:r>
      <w:r w:rsidR="0079297D">
        <w:rPr>
          <w:rFonts w:ascii="Arial" w:hAnsi="Arial" w:cs="Arial"/>
        </w:rPr>
        <w:t xml:space="preserve">. This unconventional perspective has several implications which have been supported by findings but are not predicted </w:t>
      </w:r>
      <w:r w:rsidR="006B7FDF">
        <w:rPr>
          <w:rFonts w:ascii="Arial" w:hAnsi="Arial" w:cs="Arial"/>
        </w:rPr>
        <w:t xml:space="preserve">by the standard picture of neuroscience, beyond the memory persistence and transfer examples cited above. For example, that adult behavior </w:t>
      </w:r>
      <w:r w:rsidR="006B7FDF">
        <w:rPr>
          <w:rFonts w:ascii="Arial" w:hAnsi="Arial" w:cs="Arial"/>
        </w:rPr>
        <w:lastRenderedPageBreak/>
        <w:t xml:space="preserve">can be specifically informed by analysis of novel molecules by embryonic cells </w:t>
      </w:r>
      <w:r w:rsidR="00CD7148" w:rsidRPr="0036029E">
        <w:rPr>
          <w:rFonts w:ascii="Arial" w:hAnsi="Arial" w:cs="Arial"/>
        </w:rPr>
        <w:fldChar w:fldCharType="begin"/>
      </w:r>
      <w:r w:rsidR="008C6415">
        <w:rPr>
          <w:rFonts w:ascii="Arial" w:hAnsi="Arial" w:cs="Arial"/>
        </w:rPr>
        <w:instrText xml:space="preserve"> ADDIN EN.CITE &lt;EndNote&gt;&lt;Cite&gt;&lt;Author&gt;Hepper&lt;/Author&gt;&lt;Year&gt;1992&lt;/Year&gt;&lt;RecNum&gt;8271&lt;/RecNum&gt;&lt;IDText&gt;ISI:A1992HP79300003&lt;/IDText&gt;&lt;DisplayText&gt;(Hepper &amp;amp; Waldman, 1992)&lt;/DisplayText&gt;&lt;record&gt;&lt;rec-number&gt;8271&lt;/rec-number&gt;&lt;foreign-keys&gt;&lt;key app="EN" db-id="rxepz9z9mz9afpesdx65p02ysep9xa290ars" timestamp="1584875398"&gt;8271&lt;/key&gt;&lt;/foreign-keys&gt;&lt;ref-type name="Journal Article"&gt;17&lt;/ref-type&gt;&lt;contributors&gt;&lt;authors&gt;&lt;author&gt;Hepper, P. G.&lt;/author&gt;&lt;author&gt;Waldman, B.&lt;/author&gt;&lt;/authors&gt;&lt;/contributors&gt;&lt;titles&gt;&lt;title&gt;Embryonic Olfactory Learning in Frogs&lt;/title&gt;&lt;secondary-title&gt;Quarterly Journal of Experimental Psychology Section B-Comparative and Physiological Psychology&lt;/secondary-title&gt;&lt;/titles&gt;&lt;periodical&gt;&lt;full-title&gt;Quarterly Journal of Experimental Psychology Section B-Comparative and Physiological Psychology&lt;/full-title&gt;&lt;/periodical&gt;&lt;pages&gt;179-197&lt;/pages&gt;&lt;volume&gt;44B&lt;/volume&gt;&lt;number&gt;3-4&lt;/number&gt;&lt;keywords&gt;&lt;keyword&gt;learning&lt;/keyword&gt;&lt;keyword&gt;memory&lt;/keyword&gt;&lt;keyword&gt;embryo&lt;/keyword&gt;&lt;/keywords&gt;&lt;dates&gt;&lt;year&gt;1992&lt;/year&gt;&lt;pub-dates&gt;&lt;date&gt;Apr&lt;/date&gt;&lt;/pub-dates&gt;&lt;/dates&gt;&lt;accession-num&gt;ISI:A1992HP79300003&lt;/accession-num&gt;&lt;urls&gt;&lt;related-urls&gt;&lt;url&gt;&lt;style face="underline" font="default" size="100%"&gt;http://pdfserve.informaworld.com.ezp-prod1.hul.harvard.edu/933386_936002785_779089968.pdf&lt;/style&gt;&lt;/url&gt;&lt;/related-urls&gt;&lt;/urls&gt;&lt;/record&gt;&lt;/Cite&gt;&lt;/EndNote&gt;</w:instrText>
      </w:r>
      <w:r w:rsidR="00CD7148" w:rsidRPr="0036029E">
        <w:rPr>
          <w:rFonts w:ascii="Arial" w:hAnsi="Arial" w:cs="Arial"/>
        </w:rPr>
        <w:fldChar w:fldCharType="separate"/>
      </w:r>
      <w:r w:rsidR="008C6415">
        <w:rPr>
          <w:rFonts w:ascii="Arial" w:hAnsi="Arial" w:cs="Arial"/>
          <w:noProof/>
        </w:rPr>
        <w:t>(Hepper &amp; Waldman, 1992)</w:t>
      </w:r>
      <w:r w:rsidR="00CD7148" w:rsidRPr="0036029E">
        <w:rPr>
          <w:rFonts w:ascii="Arial" w:hAnsi="Arial" w:cs="Arial"/>
        </w:rPr>
        <w:fldChar w:fldCharType="end"/>
      </w:r>
      <w:r w:rsidR="005571E6" w:rsidRPr="0036029E">
        <w:rPr>
          <w:rFonts w:ascii="Arial" w:hAnsi="Arial" w:cs="Arial"/>
        </w:rPr>
        <w:t xml:space="preserve"> </w:t>
      </w:r>
      <w:r w:rsidR="006B7FDF">
        <w:rPr>
          <w:rFonts w:ascii="Arial" w:hAnsi="Arial" w:cs="Arial"/>
        </w:rPr>
        <w:t xml:space="preserve">and that the reimposition of transplanted memories by chemical substrates can occur without having to target those chemical engrams to any specific anatomical location in the recipient </w:t>
      </w:r>
      <w:r w:rsidR="003250BA">
        <w:rPr>
          <w:rFonts w:ascii="Arial" w:hAnsi="Arial" w:cs="Arial"/>
        </w:rPr>
        <w:fldChar w:fldCharType="begin">
          <w:fldData xml:space="preserve">PEVuZE5vdGU+PENpdGU+PEF1dGhvcj5CZWRlY2FycmF0czwvQXV0aG9yPjxZZWFyPjIwMTg8L1ll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CZWRlY2FycmF0czwvQXV0aG9yPjxZZWFyPjIwMTg8L1ll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3250BA">
        <w:rPr>
          <w:rFonts w:ascii="Arial" w:hAnsi="Arial" w:cs="Arial"/>
        </w:rPr>
      </w:r>
      <w:r w:rsidR="003250BA">
        <w:rPr>
          <w:rFonts w:ascii="Arial" w:hAnsi="Arial" w:cs="Arial"/>
        </w:rPr>
        <w:fldChar w:fldCharType="separate"/>
      </w:r>
      <w:r w:rsidR="008C6415">
        <w:rPr>
          <w:rFonts w:ascii="Arial" w:hAnsi="Arial" w:cs="Arial"/>
          <w:noProof/>
        </w:rPr>
        <w:t>(Bedecarrats et al., 2018; Chen et al., 2014)</w:t>
      </w:r>
      <w:r w:rsidR="003250BA">
        <w:rPr>
          <w:rFonts w:ascii="Arial" w:hAnsi="Arial" w:cs="Arial"/>
        </w:rPr>
        <w:fldChar w:fldCharType="end"/>
      </w:r>
      <w:r w:rsidR="006B7FDF">
        <w:rPr>
          <w:rFonts w:ascii="Arial" w:hAnsi="Arial" w:cs="Arial"/>
        </w:rPr>
        <w:t>.</w:t>
      </w:r>
    </w:p>
    <w:p w14:paraId="4D4D773F" w14:textId="2164D764" w:rsidR="00BB2069" w:rsidRDefault="003250BA" w:rsidP="00D86C37">
      <w:pPr>
        <w:jc w:val="both"/>
        <w:rPr>
          <w:rFonts w:ascii="Arial" w:hAnsi="Arial" w:cs="Arial"/>
        </w:rPr>
      </w:pPr>
      <w:r>
        <w:rPr>
          <w:rFonts w:ascii="Arial" w:hAnsi="Arial" w:cs="Arial"/>
        </w:rPr>
        <w:tab/>
      </w:r>
      <w:r w:rsidR="008C1F34">
        <w:rPr>
          <w:rFonts w:ascii="Arial" w:hAnsi="Arial" w:cs="Arial"/>
        </w:rPr>
        <w:t xml:space="preserve">Questions about the relationship of memories to a neuronal substrate </w:t>
      </w:r>
      <w:r w:rsidR="00CE06BF">
        <w:rPr>
          <w:rFonts w:ascii="Arial" w:hAnsi="Arial" w:cs="Arial"/>
        </w:rPr>
        <w:fldChar w:fldCharType="begin">
          <w:fldData xml:space="preserve">PEVuZE5vdGU+PENpdGU+PEF1dGhvcj5BYnJhaGFtPC9BdXRob3I+PFllYXI+MjAxOTwvWWVhcj48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=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BYnJhaGFtPC9BdXRob3I+PFllYXI+MjAxOTwvWWVhcj48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=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CE06BF">
        <w:rPr>
          <w:rFonts w:ascii="Arial" w:hAnsi="Arial" w:cs="Arial"/>
        </w:rPr>
      </w:r>
      <w:r w:rsidR="00CE06BF">
        <w:rPr>
          <w:rFonts w:ascii="Arial" w:hAnsi="Arial" w:cs="Arial"/>
        </w:rPr>
        <w:fldChar w:fldCharType="separate"/>
      </w:r>
      <w:r w:rsidR="008C6415">
        <w:rPr>
          <w:rFonts w:ascii="Arial" w:hAnsi="Arial" w:cs="Arial"/>
          <w:noProof/>
        </w:rPr>
        <w:t>(Abraham et al., 2019; Biderman et al., 2023; Dasgupta &amp; Gershman, 2021; Gallistel, 2017a, 2017b, 2020; Gershman, 2017, 2023; Langille &amp; Gallistel, 2020; Queenan et al., 2017)</w:t>
      </w:r>
      <w:r w:rsidR="00CE06BF">
        <w:rPr>
          <w:rFonts w:ascii="Arial" w:hAnsi="Arial" w:cs="Arial"/>
        </w:rPr>
        <w:fldChar w:fldCharType="end"/>
      </w:r>
      <w:r w:rsidR="008C1F34">
        <w:rPr>
          <w:rFonts w:ascii="Arial" w:hAnsi="Arial" w:cs="Arial"/>
        </w:rPr>
        <w:t xml:space="preserve"> are likely to be informed by a consideration of basal cognition – the scaling of memory capacity and learning behavior from its most humble unicellular origins, both on an evolutionary and developmental timeframe</w:t>
      </w:r>
      <w:r w:rsidR="002A1EEE">
        <w:rPr>
          <w:rFonts w:ascii="Arial" w:hAnsi="Arial" w:cs="Arial"/>
        </w:rPr>
        <w:t xml:space="preserve"> </w:t>
      </w:r>
      <w:r w:rsidR="00CE06BF">
        <w:rPr>
          <w:rFonts w:ascii="Arial" w:hAnsi="Arial" w:cs="Arial"/>
        </w:rPr>
        <w:fldChar w:fldCharType="begin">
          <w:fldData xml:space="preserve">PEVuZE5vdGU+PENpdGU+PEF1dGhvcj5MZXZpbjwvQXV0aG9yPjxZZWFyPjIwMjE8L1llYXI+PFJl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ZXZpbjwvQXV0aG9yPjxZZWFyPjIwMjE8L1llYXI+PFJl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CE06BF">
        <w:rPr>
          <w:rFonts w:ascii="Arial" w:hAnsi="Arial" w:cs="Arial"/>
        </w:rPr>
      </w:r>
      <w:r w:rsidR="00CE06BF">
        <w:rPr>
          <w:rFonts w:ascii="Arial" w:hAnsi="Arial" w:cs="Arial"/>
        </w:rPr>
        <w:fldChar w:fldCharType="separate"/>
      </w:r>
      <w:r w:rsidR="008C6415">
        <w:rPr>
          <w:rFonts w:ascii="Arial" w:hAnsi="Arial" w:cs="Arial"/>
          <w:noProof/>
        </w:rPr>
        <w:t>(Crisp et al., 2016; Gershman et al., 2021; Keijzer et al., 2013; Levin et al., 2021; Lyon, 2006, 2015; Lyon, 2020)</w:t>
      </w:r>
      <w:r w:rsidR="00CE06BF">
        <w:rPr>
          <w:rFonts w:ascii="Arial" w:hAnsi="Arial" w:cs="Arial"/>
        </w:rPr>
        <w:fldChar w:fldCharType="end"/>
      </w:r>
      <w:r w:rsidR="002A1EEE">
        <w:rPr>
          <w:rFonts w:ascii="Arial" w:hAnsi="Arial" w:cs="Arial"/>
        </w:rPr>
        <w:t>. Examples of learning and intelligent behavior in a wide range of non-neural systems</w:t>
      </w:r>
      <w:r w:rsidR="008C1F34">
        <w:rPr>
          <w:rFonts w:ascii="Arial" w:hAnsi="Arial" w:cs="Arial"/>
        </w:rPr>
        <w:t xml:space="preserve"> </w:t>
      </w:r>
      <w:r w:rsidR="002A1EEE">
        <w:rPr>
          <w:rFonts w:ascii="Arial" w:hAnsi="Arial" w:cs="Arial"/>
        </w:rPr>
        <w:t xml:space="preserve">(reviewed in </w:t>
      </w:r>
      <w:r w:rsidR="00CE06BF">
        <w:rPr>
          <w:rFonts w:ascii="Arial" w:hAnsi="Arial" w:cs="Arial"/>
        </w:rPr>
        <w:fldChar w:fldCharType="begin"/>
      </w:r>
      <w:r w:rsidR="008C6415">
        <w:rPr>
          <w:rFonts w:ascii="Arial" w:hAnsi="Arial" w:cs="Arial"/>
        </w:rPr>
        <w:instrText xml:space="preserve"> ADDIN EN.CITE &lt;EndNote&gt;&lt;Cite&gt;&lt;Author&gt;Baluška&lt;/Author&gt;&lt;Year&gt;2016&lt;/Year&gt;&lt;RecNum&gt;20348&lt;/RecNum&gt;&lt;IDText&gt;27445884&lt;/IDText&gt;&lt;DisplayText&gt;(Baluška &amp;amp; Levin, 2016)&lt;/DisplayText&gt;&lt;record&gt;&lt;rec-number&gt;20348&lt;/rec-number&gt;&lt;foreign-keys&gt;&lt;key app="EN" db-id="rxepz9z9mz9afpesdx65p02ysep9xa290ars" timestamp="1472348789"&gt;20348&lt;/key&gt;&lt;/foreign-keys&gt;&lt;ref-type name="Journal Article"&gt;17&lt;/ref-type&gt;&lt;contributors&gt;&lt;authors&gt;&lt;author&gt;Baluška, F.&lt;/author&gt;&lt;author&gt;Levin, M.&lt;/author&gt;&lt;/authors&gt;&lt;/contributors&gt;&lt;auth-address&gt;Department of Plant Cell Biology, IZMB, University of Bonn Bonn, Germany.&amp;#xD;Biology Department, Tufts Center for Regenerative and Developmental Biology, Tufts University Medford, MA, USA.&lt;/auth-address&gt;&lt;titles&gt;&lt;title&gt;On Having No Head: Cognition throughout Biological Systems&lt;/title&gt;&lt;secondary-title&gt;Front Psychol&lt;/secondary-title&gt;&lt;/titles&gt;&lt;periodical&gt;&lt;full-title&gt;Frontiers in psychology&lt;/full-title&gt;&lt;abbr-1&gt;Front Psychol&lt;/abbr-1&gt;&lt;/periodical&gt;&lt;pages&gt;902&lt;/pages&gt;&lt;volume&gt;7&lt;/volume&gt;&lt;edition&gt;2016/07/23&lt;/edition&gt;&lt;keywords&gt;&lt;keyword&gt;aneural&lt;/keyword&gt;&lt;keyword&gt;bioelectric signaling&lt;/keyword&gt;&lt;keyword&gt;cognition&lt;/keyword&gt;&lt;keyword&gt;computation&lt;/keyword&gt;&lt;keyword&gt;information&lt;/keyword&gt;&lt;keyword&gt;learning&lt;/keyword&gt;&lt;keyword&gt;memory&lt;/keyword&gt;&lt;keyword&gt;plants&lt;/keyword&gt;&lt;/keywords&gt;&lt;dates&gt;&lt;year&gt;2016&lt;/year&gt;&lt;/dates&gt;&lt;isbn&gt;1664-1078 (Electronic)&amp;#xD;1664-1078 (Linking)&lt;/isbn&gt;&lt;accession-num&gt;27445884&lt;/accession-num&gt;&lt;urls&gt;&lt;related-urls&gt;&lt;url&gt;http://www.ncbi.nlm.nih.gov/pubmed/27445884&lt;/url&gt;&lt;/related-urls&gt;&lt;/urls&gt;&lt;custom2&gt;PMC4914563&lt;/custom2&gt;&lt;electronic-resource-num&gt;10.3389/fpsyg.2016.00902&lt;/electronic-resource-num&gt;&lt;/record&gt;&lt;/Cite&gt;&lt;/EndNote&gt;</w:instrText>
      </w:r>
      <w:r w:rsidR="00CE06BF">
        <w:rPr>
          <w:rFonts w:ascii="Arial" w:hAnsi="Arial" w:cs="Arial"/>
        </w:rPr>
        <w:fldChar w:fldCharType="separate"/>
      </w:r>
      <w:r w:rsidR="008C6415">
        <w:rPr>
          <w:rFonts w:ascii="Arial" w:hAnsi="Arial" w:cs="Arial"/>
          <w:noProof/>
        </w:rPr>
        <w:t>(Baluška &amp; Levin, 2016)</w:t>
      </w:r>
      <w:r w:rsidR="00CE06BF">
        <w:rPr>
          <w:rFonts w:ascii="Arial" w:hAnsi="Arial" w:cs="Arial"/>
        </w:rPr>
        <w:fldChar w:fldCharType="end"/>
      </w:r>
      <w:r w:rsidR="002A1EEE">
        <w:rPr>
          <w:rFonts w:ascii="Arial" w:hAnsi="Arial" w:cs="Arial"/>
        </w:rPr>
        <w:t>) suggest a much tighter relationship than currently appreciated between these information-processing systems (thought to be the province of neuroscience) and cell biology more generally.</w:t>
      </w:r>
      <w:r w:rsidR="00F554B4">
        <w:rPr>
          <w:rFonts w:ascii="Arial" w:hAnsi="Arial" w:cs="Arial"/>
        </w:rPr>
        <w:t xml:space="preserve"> The dynamics of behavioral memory and morphogenetic memory (regeneration of lost complex body</w:t>
      </w:r>
      <w:r w:rsidR="007A3F94">
        <w:rPr>
          <w:rFonts w:ascii="Arial" w:hAnsi="Arial" w:cs="Arial"/>
        </w:rPr>
        <w:t xml:space="preserve"> </w:t>
      </w:r>
      <w:r w:rsidR="00F554B4">
        <w:rPr>
          <w:rFonts w:ascii="Arial" w:hAnsi="Arial" w:cs="Arial"/>
        </w:rPr>
        <w:t xml:space="preserve">parts) are especially fused in species like Physarum polycephalum, in which memory-driven behavioral motility in space is accomplished via morphogenetic change </w:t>
      </w:r>
      <w:r w:rsidR="00CE06BF">
        <w:rPr>
          <w:rFonts w:ascii="Arial" w:hAnsi="Arial" w:cs="Arial"/>
        </w:rPr>
        <w:fldChar w:fldCharType="begin">
          <w:fldData xml:space="preserve">PEVuZE5vdGU+PENpdGU+PEF1dGhvcj5Cb3Vzc2FyZDwvQXV0aG9yPjxZZWFyPjIwMTk8L1llYXI+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Cb3Vzc2FyZDwvQXV0aG9yPjxZZWFyPjIwMTk8L1llYXI+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CE06BF">
        <w:rPr>
          <w:rFonts w:ascii="Arial" w:hAnsi="Arial" w:cs="Arial"/>
        </w:rPr>
      </w:r>
      <w:r w:rsidR="00CE06BF">
        <w:rPr>
          <w:rFonts w:ascii="Arial" w:hAnsi="Arial" w:cs="Arial"/>
        </w:rPr>
        <w:fldChar w:fldCharType="separate"/>
      </w:r>
      <w:r w:rsidR="008C6415">
        <w:rPr>
          <w:rFonts w:ascii="Arial" w:hAnsi="Arial" w:cs="Arial"/>
          <w:noProof/>
        </w:rPr>
        <w:t>(Boisseau et al., 2016; Boussard et al., 2019; Vogel &amp; Dussutour, 2016)</w:t>
      </w:r>
      <w:r w:rsidR="00CE06BF">
        <w:rPr>
          <w:rFonts w:ascii="Arial" w:hAnsi="Arial" w:cs="Arial"/>
        </w:rPr>
        <w:fldChar w:fldCharType="end"/>
      </w:r>
      <w:r w:rsidR="00F554B4">
        <w:rPr>
          <w:rFonts w:ascii="Arial" w:hAnsi="Arial" w:cs="Arial"/>
        </w:rPr>
        <w:t xml:space="preserve">. However, we have also pointed out the clinical implications of the evolutionary conservation of both molecular mechanisms and algorithms across </w:t>
      </w:r>
      <w:proofErr w:type="spellStart"/>
      <w:r w:rsidR="00F554B4">
        <w:rPr>
          <w:rFonts w:ascii="Arial" w:hAnsi="Arial" w:cs="Arial"/>
        </w:rPr>
        <w:t>neurally</w:t>
      </w:r>
      <w:proofErr w:type="spellEnd"/>
      <w:r w:rsidR="00F554B4">
        <w:rPr>
          <w:rFonts w:ascii="Arial" w:hAnsi="Arial" w:cs="Arial"/>
        </w:rPr>
        <w:t xml:space="preserve">-driven behavior in the 3D world and the morphogenetic behavior of cell groups in anatomical space </w:t>
      </w:r>
      <w:r w:rsidR="00CE06BF">
        <w:rPr>
          <w:rFonts w:ascii="Arial" w:hAnsi="Arial" w:cs="Arial"/>
        </w:rPr>
        <w:fldChar w:fldCharType="begin">
          <w:fldData xml:space="preserve">PEVuZE5vdGU+PENpdGU+PEF1dGhvcj5QZXp6dWxvPC9BdXRob3I+PFllYXI+MjAxNTwvWWVhcj48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QZXp6dWxvPC9BdXRob3I+PFllYXI+MjAxNTwvWWVhcj48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CE06BF">
        <w:rPr>
          <w:rFonts w:ascii="Arial" w:hAnsi="Arial" w:cs="Arial"/>
        </w:rPr>
      </w:r>
      <w:r w:rsidR="00CE06BF">
        <w:rPr>
          <w:rFonts w:ascii="Arial" w:hAnsi="Arial" w:cs="Arial"/>
        </w:rPr>
        <w:fldChar w:fldCharType="separate"/>
      </w:r>
      <w:r w:rsidR="008C6415">
        <w:rPr>
          <w:rFonts w:ascii="Arial" w:hAnsi="Arial" w:cs="Arial"/>
          <w:noProof/>
        </w:rPr>
        <w:t>(Fields et al., 2020; Fields &amp; Levin, 2022; Friston et al., 2015; Levin, 2023a; Pezzulo et al., 2021; Pezzulo &amp; Levin, 2015)</w:t>
      </w:r>
      <w:r w:rsidR="00CE06BF">
        <w:rPr>
          <w:rFonts w:ascii="Arial" w:hAnsi="Arial" w:cs="Arial"/>
        </w:rPr>
        <w:fldChar w:fldCharType="end"/>
      </w:r>
      <w:r w:rsidR="00F554B4">
        <w:rPr>
          <w:rFonts w:ascii="Arial" w:hAnsi="Arial" w:cs="Arial"/>
        </w:rPr>
        <w:t>. Many of the most striking laboratory data</w:t>
      </w:r>
      <w:r w:rsidR="00282310">
        <w:rPr>
          <w:rFonts w:ascii="Arial" w:hAnsi="Arial" w:cs="Arial"/>
        </w:rPr>
        <w:t>, suggestive of a broader unification of conceptual and mechanistic knowledge,</w:t>
      </w:r>
      <w:r w:rsidR="00F554B4">
        <w:rPr>
          <w:rFonts w:ascii="Arial" w:hAnsi="Arial" w:cs="Arial"/>
        </w:rPr>
        <w:t xml:space="preserve"> exist in so-called “lower” animal models</w:t>
      </w:r>
      <w:r w:rsidR="00282310">
        <w:rPr>
          <w:rFonts w:ascii="Arial" w:hAnsi="Arial" w:cs="Arial"/>
        </w:rPr>
        <w:t>.</w:t>
      </w:r>
      <w:r w:rsidR="00F554B4">
        <w:rPr>
          <w:rFonts w:ascii="Arial" w:hAnsi="Arial" w:cs="Arial"/>
        </w:rPr>
        <w:t xml:space="preserve"> </w:t>
      </w:r>
      <w:r w:rsidR="00282310">
        <w:rPr>
          <w:rFonts w:ascii="Arial" w:hAnsi="Arial" w:cs="Arial"/>
        </w:rPr>
        <w:t xml:space="preserve"> This has</w:t>
      </w:r>
      <w:r w:rsidR="00F554B4">
        <w:rPr>
          <w:rFonts w:ascii="Arial" w:hAnsi="Arial" w:cs="Arial"/>
        </w:rPr>
        <w:t xml:space="preserve"> made it tempting to ignore them as irrelevant to the big questions of </w:t>
      </w:r>
      <w:r w:rsidR="00006718">
        <w:rPr>
          <w:rFonts w:ascii="Arial" w:hAnsi="Arial" w:cs="Arial"/>
        </w:rPr>
        <w:t xml:space="preserve">biomedicine and cognitive science. Importantly however, the human clinical literature provides a crucial complement that hints at exciting opportunities </w:t>
      </w:r>
      <w:r w:rsidR="00282310">
        <w:rPr>
          <w:rFonts w:ascii="Arial" w:hAnsi="Arial" w:cs="Arial"/>
        </w:rPr>
        <w:t>to extend our understanding of the capabilities and dynamics of the cognitive architecture.</w:t>
      </w:r>
    </w:p>
    <w:p w14:paraId="20CBE5D3" w14:textId="56A00402" w:rsidR="001419E6" w:rsidRDefault="001419E6" w:rsidP="00D86C37">
      <w:pPr>
        <w:rPr>
          <w:rFonts w:ascii="Arial" w:hAnsi="Arial" w:cs="Arial"/>
          <w:b/>
          <w:bCs/>
        </w:rPr>
      </w:pPr>
    </w:p>
    <w:p w14:paraId="53C6B444" w14:textId="77777777" w:rsidR="00901406" w:rsidRPr="00B050ED" w:rsidRDefault="00901406" w:rsidP="00D86C37">
      <w:pPr>
        <w:rPr>
          <w:rFonts w:ascii="Arial" w:hAnsi="Arial" w:cs="Arial"/>
          <w:b/>
          <w:bCs/>
        </w:rPr>
      </w:pPr>
    </w:p>
    <w:p w14:paraId="624A409C" w14:textId="76C49B68" w:rsidR="00BB2069" w:rsidRPr="00B050ED" w:rsidRDefault="00BB2069" w:rsidP="00D86C37">
      <w:pPr>
        <w:rPr>
          <w:rFonts w:ascii="Arial" w:hAnsi="Arial" w:cs="Arial"/>
          <w:b/>
          <w:bCs/>
        </w:rPr>
      </w:pPr>
      <w:r w:rsidRPr="00B050ED">
        <w:rPr>
          <w:rFonts w:ascii="Arial" w:hAnsi="Arial" w:cs="Arial"/>
          <w:b/>
          <w:bCs/>
        </w:rPr>
        <w:t>Clinical cases: beyond “simple” model systems</w:t>
      </w:r>
    </w:p>
    <w:p w14:paraId="31CBD2E2" w14:textId="120FEFCE" w:rsidR="00E941D6" w:rsidRPr="00B050ED" w:rsidRDefault="00E941D6" w:rsidP="00D86C37">
      <w:pPr>
        <w:rPr>
          <w:rFonts w:ascii="Arial" w:hAnsi="Arial" w:cs="Arial"/>
        </w:rPr>
      </w:pPr>
    </w:p>
    <w:p w14:paraId="086F79C5" w14:textId="486C1E82" w:rsidR="00C617B4" w:rsidRPr="00B050ED" w:rsidRDefault="00C617B4" w:rsidP="00D86C37">
      <w:pPr>
        <w:jc w:val="both"/>
        <w:rPr>
          <w:rFonts w:ascii="Arial" w:hAnsi="Arial" w:cs="Arial"/>
        </w:rPr>
      </w:pPr>
      <w:r w:rsidRPr="00B050ED">
        <w:rPr>
          <w:rFonts w:ascii="Arial" w:hAnsi="Arial" w:cs="Arial"/>
        </w:rPr>
        <w:tab/>
        <w:t>We now turn to consider some clinical cases which shed light on the limitations or possible extensions of the current paradigm. As suits one’s level of appetite for disruption, these can be taken as: serious challenges requiring major re-thinking, disparate facts to be accommodated with the paradigm by minor extension, or even just as hypothetical thinking aids for stretching our theoretical skills to consider “what would it mean if it were true”.</w:t>
      </w:r>
    </w:p>
    <w:p w14:paraId="72DE14D6" w14:textId="77777777" w:rsidR="00C617B4" w:rsidRPr="00B050ED" w:rsidRDefault="00C617B4" w:rsidP="00D86C37">
      <w:pPr>
        <w:rPr>
          <w:rFonts w:ascii="Arial" w:hAnsi="Arial" w:cs="Arial"/>
        </w:rPr>
      </w:pPr>
    </w:p>
    <w:p w14:paraId="2A70F738" w14:textId="796C4533" w:rsidR="00E941D6" w:rsidRPr="00B050ED" w:rsidRDefault="00A06138" w:rsidP="00D86C37">
      <w:pPr>
        <w:rPr>
          <w:rFonts w:ascii="Arial" w:hAnsi="Arial" w:cs="Arial"/>
          <w:u w:val="single"/>
        </w:rPr>
      </w:pPr>
      <w:r>
        <w:rPr>
          <w:rFonts w:ascii="Arial" w:hAnsi="Arial" w:cs="Arial"/>
          <w:u w:val="single"/>
        </w:rPr>
        <w:t>How much neural substrate is required for normal function?</w:t>
      </w:r>
    </w:p>
    <w:p w14:paraId="1CE500A8" w14:textId="4FF226CC" w:rsidR="000519CF" w:rsidRPr="00B050ED" w:rsidRDefault="007F14D3" w:rsidP="00D86C37">
      <w:pPr>
        <w:ind w:firstLine="720"/>
        <w:jc w:val="both"/>
        <w:rPr>
          <w:rFonts w:ascii="Arial" w:hAnsi="Arial" w:cs="Arial"/>
        </w:rPr>
      </w:pPr>
      <w:r w:rsidRPr="00B050ED">
        <w:rPr>
          <w:rFonts w:ascii="Arial" w:hAnsi="Arial" w:cs="Arial"/>
        </w:rPr>
        <w:t xml:space="preserve">In humans, the </w:t>
      </w:r>
      <w:r w:rsidR="00307522" w:rsidRPr="00B050ED">
        <w:rPr>
          <w:rFonts w:ascii="Arial" w:hAnsi="Arial" w:cs="Arial"/>
        </w:rPr>
        <w:t>brain is regarded as the basis of all mental attributes</w:t>
      </w:r>
      <w:r w:rsidR="00A24ED0">
        <w:rPr>
          <w:rFonts w:ascii="Arial" w:hAnsi="Arial" w:cs="Arial"/>
        </w:rPr>
        <w:t xml:space="preserve">, arising from the function of </w:t>
      </w:r>
      <w:r w:rsidR="00853074" w:rsidRPr="00B050ED">
        <w:rPr>
          <w:rFonts w:ascii="Arial" w:hAnsi="Arial" w:cs="Arial"/>
        </w:rPr>
        <w:t>neural</w:t>
      </w:r>
      <w:r w:rsidRPr="00B050ED">
        <w:rPr>
          <w:rFonts w:ascii="Arial" w:hAnsi="Arial" w:cs="Arial"/>
        </w:rPr>
        <w:t xml:space="preserve"> architecture</w:t>
      </w:r>
      <w:r w:rsidR="00F97679" w:rsidRPr="00B050ED">
        <w:rPr>
          <w:rFonts w:ascii="Arial" w:hAnsi="Arial" w:cs="Arial"/>
        </w:rPr>
        <w:t>s</w:t>
      </w:r>
      <w:r w:rsidR="00A06138">
        <w:rPr>
          <w:rFonts w:ascii="Arial" w:hAnsi="Arial" w:cs="Arial"/>
        </w:rPr>
        <w:t xml:space="preserve"> which were strongly shaped by evolutionary selection for the most adaptive functionality under constraints of energy demand and pregnancy risk for head size </w:t>
      </w:r>
      <w:r w:rsidR="00906B58">
        <w:rPr>
          <w:rFonts w:ascii="Arial" w:hAnsi="Arial" w:cs="Arial"/>
        </w:rPr>
        <w:fldChar w:fldCharType="begin"/>
      </w:r>
      <w:r w:rsidR="008C6415">
        <w:rPr>
          <w:rFonts w:ascii="Arial" w:hAnsi="Arial" w:cs="Arial"/>
        </w:rPr>
        <w:instrText xml:space="preserve"> ADDIN EN.CITE &lt;EndNote&gt;&lt;Cite&gt;&lt;Author&gt;Hofman&lt;/Author&gt;&lt;Year&gt;2014&lt;/Year&gt;&lt;RecNum&gt;362&lt;/RecNum&gt;&lt;DisplayText&gt;(Hofman, 2014)&lt;/DisplayText&gt;&lt;record&gt;&lt;rec-number&gt;362&lt;/rec-number&gt;&lt;foreign-keys&gt;&lt;key app="EN" db-id="zte5tatdmtxdw3ezwpdv0tala9dw50xatt2x" timestamp="1721490291"&gt;362&lt;/key&gt;&lt;/foreign-keys&gt;&lt;ref-type name="Journal Article"&gt;17&lt;/ref-type&gt;&lt;contributors&gt;&lt;authors&gt;&lt;author&gt;Hofman, M. A.&lt;/author&gt;&lt;/authors&gt;&lt;/contributors&gt;&lt;auth-address&gt;Netherlands Institute for Neuroscience, Royal Netherlands Academy of Arts and Sciences Amsterdam, Netherlands.&lt;/auth-address&gt;&lt;titles&gt;&lt;title&gt;Evolution of the human brain: when bigger is better&lt;/title&gt;&lt;secondary-title&gt;Front Neuroanat&lt;/secondary-title&gt;&lt;/titles&gt;&lt;periodical&gt;&lt;full-title&gt;Front Neuroanat&lt;/full-title&gt;&lt;/periodical&gt;&lt;pages&gt;15&lt;/pages&gt;&lt;volume&gt;8&lt;/volume&gt;&lt;edition&gt;20140327&lt;/edition&gt;&lt;keywords&gt;&lt;keyword&gt;brain evolution&lt;/keyword&gt;&lt;keyword&gt;cerebral cortex&lt;/keyword&gt;&lt;keyword&gt;cortical design&lt;/keyword&gt;&lt;keyword&gt;human neocortex&lt;/keyword&gt;&lt;keyword&gt;information processing&lt;/keyword&gt;&lt;keyword&gt;intelligence&lt;/keyword&gt;&lt;keyword&gt;neural networks&lt;/keyword&gt;&lt;keyword&gt;primates&lt;/keyword&gt;&lt;/keywords&gt;&lt;dates&gt;&lt;year&gt;2014&lt;/year&gt;&lt;/dates&gt;&lt;isbn&gt;1662-5129 (Print)&amp;#xD;1662-5129&lt;/isbn&gt;&lt;accession-num&gt;24723857&lt;/accession-num&gt;&lt;urls&gt;&lt;/urls&gt;&lt;custom2&gt;PMC3973910&lt;/custom2&gt;&lt;electronic-resource-num&gt;10.3389/fnana.2014.00015&lt;/electronic-resource-num&gt;&lt;remote-database-provider&gt;NLM&lt;/remote-database-provider&gt;&lt;language&gt;eng&lt;/language&gt;&lt;/record&gt;&lt;/Cite&gt;&lt;/EndNote&gt;</w:instrText>
      </w:r>
      <w:r w:rsidR="00906B58">
        <w:rPr>
          <w:rFonts w:ascii="Arial" w:hAnsi="Arial" w:cs="Arial"/>
        </w:rPr>
        <w:fldChar w:fldCharType="separate"/>
      </w:r>
      <w:r w:rsidR="008C6415">
        <w:rPr>
          <w:rFonts w:ascii="Arial" w:hAnsi="Arial" w:cs="Arial"/>
          <w:noProof/>
        </w:rPr>
        <w:t>(Hofman, 2014)</w:t>
      </w:r>
      <w:r w:rsidR="00906B58">
        <w:rPr>
          <w:rFonts w:ascii="Arial" w:hAnsi="Arial" w:cs="Arial"/>
        </w:rPr>
        <w:fldChar w:fldCharType="end"/>
      </w:r>
      <w:r w:rsidRPr="00B050ED">
        <w:rPr>
          <w:rFonts w:ascii="Arial" w:hAnsi="Arial" w:cs="Arial"/>
        </w:rPr>
        <w:t xml:space="preserve">. </w:t>
      </w:r>
      <w:r w:rsidR="005A78AE" w:rsidRPr="00B050ED">
        <w:rPr>
          <w:rFonts w:ascii="Arial" w:hAnsi="Arial" w:cs="Arial"/>
        </w:rPr>
        <w:t xml:space="preserve">Many aspects of consciousness </w:t>
      </w:r>
      <w:r w:rsidR="00D4005F" w:rsidRPr="00B050ED">
        <w:rPr>
          <w:rFonts w:ascii="Arial" w:hAnsi="Arial" w:cs="Arial"/>
        </w:rPr>
        <w:t xml:space="preserve">and cognition </w:t>
      </w:r>
      <w:r w:rsidR="005A78AE" w:rsidRPr="00B050ED">
        <w:rPr>
          <w:rFonts w:ascii="Arial" w:hAnsi="Arial" w:cs="Arial"/>
        </w:rPr>
        <w:t>are</w:t>
      </w:r>
      <w:r w:rsidR="001F4767" w:rsidRPr="00B050ED">
        <w:rPr>
          <w:rFonts w:ascii="Arial" w:hAnsi="Arial" w:cs="Arial"/>
        </w:rPr>
        <w:t xml:space="preserve"> regarded as an emergent property of collective interaction of neuronal networks with a basis in the brain. </w:t>
      </w:r>
      <w:r w:rsidR="00347238" w:rsidRPr="00B050ED">
        <w:rPr>
          <w:rFonts w:ascii="Arial" w:hAnsi="Arial" w:cs="Arial"/>
        </w:rPr>
        <w:t xml:space="preserve">It is widely accepted that many of the higher neurological functions, </w:t>
      </w:r>
      <w:r w:rsidR="00347238" w:rsidRPr="00B050ED">
        <w:rPr>
          <w:rFonts w:ascii="Arial" w:hAnsi="Arial" w:cs="Arial"/>
        </w:rPr>
        <w:lastRenderedPageBreak/>
        <w:t xml:space="preserve">including </w:t>
      </w:r>
      <w:r w:rsidR="00CC477F" w:rsidRPr="00B050ED">
        <w:rPr>
          <w:rFonts w:ascii="Arial" w:hAnsi="Arial" w:cs="Arial"/>
        </w:rPr>
        <w:t>somatosensory processing, motor processing</w:t>
      </w:r>
      <w:r w:rsidR="00347238" w:rsidRPr="00B050ED">
        <w:rPr>
          <w:rFonts w:ascii="Arial" w:hAnsi="Arial" w:cs="Arial"/>
        </w:rPr>
        <w:t xml:space="preserve">, </w:t>
      </w:r>
      <w:r w:rsidR="001F4767" w:rsidRPr="00B050ED">
        <w:rPr>
          <w:rFonts w:ascii="Arial" w:hAnsi="Arial" w:cs="Arial"/>
        </w:rPr>
        <w:t xml:space="preserve">conscious experience, </w:t>
      </w:r>
      <w:r w:rsidR="00347238" w:rsidRPr="00B050ED">
        <w:rPr>
          <w:rFonts w:ascii="Arial" w:hAnsi="Arial" w:cs="Arial"/>
        </w:rPr>
        <w:t xml:space="preserve">memory, and emotion, are all based in the brain and are the result of cerebral function. </w:t>
      </w:r>
      <w:r w:rsidR="00040725" w:rsidRPr="00B050ED">
        <w:rPr>
          <w:rFonts w:ascii="Arial" w:hAnsi="Arial" w:cs="Arial"/>
        </w:rPr>
        <w:t>Neuroscientists</w:t>
      </w:r>
      <w:r w:rsidR="00116F71" w:rsidRPr="00B050ED">
        <w:rPr>
          <w:rFonts w:ascii="Arial" w:hAnsi="Arial" w:cs="Arial"/>
        </w:rPr>
        <w:t xml:space="preserve">, such as Brodmann who pioneered brain mapping </w:t>
      </w:r>
      <w:r w:rsidR="00116F71" w:rsidRPr="00B050ED">
        <w:rPr>
          <w:rFonts w:ascii="Arial" w:hAnsi="Arial" w:cs="Arial"/>
        </w:rPr>
        <w:fldChar w:fldCharType="begin"/>
      </w:r>
      <w:r w:rsidR="008C6415">
        <w:rPr>
          <w:rFonts w:ascii="Arial" w:hAnsi="Arial" w:cs="Arial"/>
        </w:rPr>
        <w:instrText xml:space="preserve"> ADDIN EN.CITE &lt;EndNote&gt;&lt;Cite&gt;&lt;Author&gt;Zilles&lt;/Author&gt;&lt;Year&gt;2018&lt;/Year&gt;&lt;RecNum&gt;60&lt;/RecNum&gt;&lt;DisplayText&gt;(Zilles, 2018)&lt;/DisplayText&gt;&lt;record&gt;&lt;rec-number&gt;60&lt;/rec-number&gt;&lt;foreign-keys&gt;&lt;key app="EN" db-id="zte5tatdmtxdw3ezwpdv0tala9dw50xatt2x" timestamp="1702565449"&gt;60&lt;/key&gt;&lt;/foreign-keys&gt;&lt;ref-type name="Journal Article"&gt;17&lt;/ref-type&gt;&lt;contributors&gt;&lt;authors&gt;&lt;author&gt;Zilles, K.&lt;/author&gt;&lt;/authors&gt;&lt;/contributors&gt;&lt;auth-address&gt;Institute of Neuroscience and Medicine INM-1, Research Centre Julich, Julich, Germany.&amp;#xD;Department of Psychiatry, Psychotherapy and Psychosomatics, Faculty of Medicine, RWTH Aachen, Germany.&amp;#xD;JARA-Translational Brain Medicine, Aachen, Germany.&lt;/auth-address&gt;&lt;titles&gt;&lt;title&gt;Brodmann: a pioneer of human brain mapping-his impact on concepts of cortical organization&lt;/title&gt;&lt;secondary-title&gt;Brain&lt;/secondary-title&gt;&lt;/titles&gt;&lt;periodical&gt;&lt;full-title&gt;Brain&lt;/full-title&gt;&lt;/periodical&gt;&lt;pages&gt;3262-3278&lt;/pages&gt;&lt;volume&gt;141&lt;/volume&gt;&lt;number&gt;11&lt;/number&gt;&lt;keywords&gt;&lt;keyword&gt;Brain Mapping/*history&lt;/keyword&gt;&lt;keyword&gt;Cerebral Cortex/*anatomy &amp;amp; histology&lt;/keyword&gt;&lt;keyword&gt;History, 19th Century&lt;/keyword&gt;&lt;keyword&gt;History, 20th Century&lt;/keyword&gt;&lt;keyword&gt;Humans&lt;/keyword&gt;&lt;keyword&gt;Neuroanatomy/*history&lt;/keyword&gt;&lt;/keywords&gt;&lt;dates&gt;&lt;year&gt;2018&lt;/year&gt;&lt;pub-dates&gt;&lt;date&gt;Nov 1&lt;/date&gt;&lt;/pub-dates&gt;&lt;/dates&gt;&lt;isbn&gt;1460-2156 (Electronic)&amp;#xD;0006-8950 (Print)&amp;#xD;0006-8950 (Linking)&lt;/isbn&gt;&lt;accession-num&gt;30358817&lt;/accession-num&gt;&lt;urls&gt;&lt;related-urls&gt;&lt;url&gt;https://www.ncbi.nlm.nih.gov/pubmed/30358817&lt;/url&gt;&lt;/related-urls&gt;&lt;/urls&gt;&lt;custom2&gt;PMC6202576&lt;/custom2&gt;&lt;electronic-resource-num&gt;10.1093/brain/awy273&lt;/electronic-resource-num&gt;&lt;remote-database-name&gt;Medline&lt;/remote-database-name&gt;&lt;remote-database-provider&gt;NLM&lt;/remote-database-provider&gt;&lt;/record&gt;&lt;/Cite&gt;&lt;/EndNote&gt;</w:instrText>
      </w:r>
      <w:r w:rsidR="00116F71" w:rsidRPr="00B050ED">
        <w:rPr>
          <w:rFonts w:ascii="Arial" w:hAnsi="Arial" w:cs="Arial"/>
        </w:rPr>
        <w:fldChar w:fldCharType="separate"/>
      </w:r>
      <w:r w:rsidR="008C6415">
        <w:rPr>
          <w:rFonts w:ascii="Arial" w:hAnsi="Arial" w:cs="Arial"/>
          <w:noProof/>
        </w:rPr>
        <w:t>(Zilles, 2018)</w:t>
      </w:r>
      <w:r w:rsidR="00116F71" w:rsidRPr="00B050ED">
        <w:rPr>
          <w:rFonts w:ascii="Arial" w:hAnsi="Arial" w:cs="Arial"/>
        </w:rPr>
        <w:fldChar w:fldCharType="end"/>
      </w:r>
      <w:r w:rsidR="00116F71" w:rsidRPr="00B050ED">
        <w:rPr>
          <w:rFonts w:ascii="Arial" w:hAnsi="Arial" w:cs="Arial"/>
        </w:rPr>
        <w:t xml:space="preserve">, </w:t>
      </w:r>
      <w:r w:rsidR="00040725" w:rsidRPr="00B050ED">
        <w:rPr>
          <w:rFonts w:ascii="Arial" w:hAnsi="Arial" w:cs="Arial"/>
        </w:rPr>
        <w:t xml:space="preserve">have </w:t>
      </w:r>
      <w:r w:rsidR="00116F71" w:rsidRPr="00B050ED">
        <w:rPr>
          <w:rFonts w:ascii="Arial" w:hAnsi="Arial" w:cs="Arial"/>
        </w:rPr>
        <w:t>attributed functionality to particular</w:t>
      </w:r>
      <w:r w:rsidR="00040725" w:rsidRPr="00B050ED">
        <w:rPr>
          <w:rFonts w:ascii="Arial" w:hAnsi="Arial" w:cs="Arial"/>
        </w:rPr>
        <w:t xml:space="preserve"> brain regions, such as associating Broca’s area with speech production and associating the postcentral gyrus with the primary somatosensory cortex. </w:t>
      </w:r>
      <w:r w:rsidR="001A38F0" w:rsidRPr="00B050ED">
        <w:rPr>
          <w:rFonts w:ascii="Arial" w:hAnsi="Arial" w:cs="Arial"/>
        </w:rPr>
        <w:t>In search of a seat of consciousness, modern neuroscience</w:t>
      </w:r>
      <w:r w:rsidR="005B6CAE" w:rsidRPr="00B050ED">
        <w:rPr>
          <w:rFonts w:ascii="Arial" w:hAnsi="Arial" w:cs="Arial"/>
        </w:rPr>
        <w:t xml:space="preserve"> approaches attribute</w:t>
      </w:r>
      <w:r w:rsidR="00CC477F" w:rsidRPr="00B050ED">
        <w:rPr>
          <w:rFonts w:ascii="Arial" w:hAnsi="Arial" w:cs="Arial"/>
        </w:rPr>
        <w:t xml:space="preserve"> conscious experience and cognitive processing in large part </w:t>
      </w:r>
      <w:r w:rsidR="005B6CAE" w:rsidRPr="00B050ED">
        <w:rPr>
          <w:rFonts w:ascii="Arial" w:hAnsi="Arial" w:cs="Arial"/>
        </w:rPr>
        <w:t>to the</w:t>
      </w:r>
      <w:r w:rsidR="00CC477F" w:rsidRPr="00B050ED">
        <w:rPr>
          <w:rFonts w:ascii="Arial" w:hAnsi="Arial" w:cs="Arial"/>
        </w:rPr>
        <w:t xml:space="preserve"> Central Nervous System, especially in the cerebral cortex, where </w:t>
      </w:r>
      <w:r w:rsidR="009553B7" w:rsidRPr="00B050ED">
        <w:rPr>
          <w:rFonts w:ascii="Arial" w:hAnsi="Arial" w:cs="Arial"/>
        </w:rPr>
        <w:t>most of the</w:t>
      </w:r>
      <w:r w:rsidR="00CC477F" w:rsidRPr="00B050ED">
        <w:rPr>
          <w:rFonts w:ascii="Arial" w:hAnsi="Arial" w:cs="Arial"/>
        </w:rPr>
        <w:t xml:space="preserve"> thinking and processing is </w:t>
      </w:r>
      <w:r w:rsidR="009553B7" w:rsidRPr="00B050ED">
        <w:rPr>
          <w:rFonts w:ascii="Arial" w:hAnsi="Arial" w:cs="Arial"/>
        </w:rPr>
        <w:t>posited</w:t>
      </w:r>
      <w:r w:rsidR="00CC477F" w:rsidRPr="00B050ED">
        <w:rPr>
          <w:rFonts w:ascii="Arial" w:hAnsi="Arial" w:cs="Arial"/>
        </w:rPr>
        <w:t xml:space="preserve"> to take place. </w:t>
      </w:r>
      <w:r w:rsidR="0006427D">
        <w:rPr>
          <w:rFonts w:ascii="Arial" w:hAnsi="Arial" w:cs="Arial"/>
        </w:rPr>
        <w:t>Conventional cognitive neuroscience</w:t>
      </w:r>
      <w:r w:rsidR="00030DE4" w:rsidRPr="00B050ED">
        <w:rPr>
          <w:rFonts w:ascii="Arial" w:hAnsi="Arial" w:cs="Arial"/>
        </w:rPr>
        <w:t xml:space="preserve"> </w:t>
      </w:r>
      <w:r w:rsidR="0006427D">
        <w:rPr>
          <w:rFonts w:ascii="Arial" w:hAnsi="Arial" w:cs="Arial"/>
        </w:rPr>
        <w:t xml:space="preserve">assumes </w:t>
      </w:r>
      <w:r w:rsidR="00030DE4" w:rsidRPr="00B050ED">
        <w:rPr>
          <w:rFonts w:ascii="Arial" w:hAnsi="Arial" w:cs="Arial"/>
        </w:rPr>
        <w:t xml:space="preserve">that consciousness, </w:t>
      </w:r>
      <w:proofErr w:type="gramStart"/>
      <w:r w:rsidR="00030DE4" w:rsidRPr="00B050ED">
        <w:rPr>
          <w:rFonts w:ascii="Arial" w:hAnsi="Arial" w:cs="Arial"/>
        </w:rPr>
        <w:t>memory</w:t>
      </w:r>
      <w:proofErr w:type="gramEnd"/>
      <w:r w:rsidR="00030DE4" w:rsidRPr="00B050ED">
        <w:rPr>
          <w:rFonts w:ascii="Arial" w:hAnsi="Arial" w:cs="Arial"/>
        </w:rPr>
        <w:t xml:space="preserve"> and cognition are generated by the brain and </w:t>
      </w:r>
      <w:r w:rsidR="0006427D">
        <w:rPr>
          <w:rFonts w:ascii="Arial" w:hAnsi="Arial" w:cs="Arial"/>
        </w:rPr>
        <w:t>operate</w:t>
      </w:r>
      <w:r w:rsidR="00030DE4" w:rsidRPr="00B050ED">
        <w:rPr>
          <w:rFonts w:ascii="Arial" w:hAnsi="Arial" w:cs="Arial"/>
        </w:rPr>
        <w:t xml:space="preserve"> </w:t>
      </w:r>
      <w:r w:rsidR="0006427D">
        <w:rPr>
          <w:rFonts w:ascii="Arial" w:hAnsi="Arial" w:cs="Arial"/>
        </w:rPr>
        <w:t>within the</w:t>
      </w:r>
      <w:r w:rsidR="00030DE4" w:rsidRPr="00B050ED">
        <w:rPr>
          <w:rFonts w:ascii="Arial" w:hAnsi="Arial" w:cs="Arial"/>
        </w:rPr>
        <w:t xml:space="preserve"> brain and CNS.</w:t>
      </w:r>
      <w:r w:rsidR="00E24A63" w:rsidRPr="00B050ED">
        <w:rPr>
          <w:rFonts w:ascii="Arial" w:hAnsi="Arial" w:cs="Arial"/>
        </w:rPr>
        <w:t xml:space="preserve"> This is strongly supported by many lines of argument, </w:t>
      </w:r>
      <w:r w:rsidR="00475ABB" w:rsidRPr="00B050ED">
        <w:rPr>
          <w:rFonts w:ascii="Arial" w:hAnsi="Arial" w:cs="Arial"/>
        </w:rPr>
        <w:t>as seen in the</w:t>
      </w:r>
      <w:r w:rsidR="00E24A63" w:rsidRPr="00B050ED">
        <w:rPr>
          <w:rFonts w:ascii="Arial" w:hAnsi="Arial" w:cs="Arial"/>
        </w:rPr>
        <w:t xml:space="preserve"> </w:t>
      </w:r>
      <w:r w:rsidR="00C256BB" w:rsidRPr="00B050ED">
        <w:rPr>
          <w:rFonts w:ascii="Arial" w:hAnsi="Arial" w:cs="Arial"/>
        </w:rPr>
        <w:t>event</w:t>
      </w:r>
      <w:r w:rsidR="00E24A63" w:rsidRPr="00B050ED">
        <w:rPr>
          <w:rFonts w:ascii="Arial" w:hAnsi="Arial" w:cs="Arial"/>
        </w:rPr>
        <w:t xml:space="preserve"> of traumatic brain injuries</w:t>
      </w:r>
      <w:r w:rsidR="00C256BB" w:rsidRPr="00B050ED">
        <w:rPr>
          <w:rFonts w:ascii="Arial" w:hAnsi="Arial" w:cs="Arial"/>
        </w:rPr>
        <w:t>, neurodegenerative conditions, tumors, stroke</w:t>
      </w:r>
      <w:r w:rsidR="00847E5A" w:rsidRPr="00B050ED">
        <w:rPr>
          <w:rFonts w:ascii="Arial" w:hAnsi="Arial" w:cs="Arial"/>
        </w:rPr>
        <w:t>s</w:t>
      </w:r>
      <w:r w:rsidR="00C256BB" w:rsidRPr="00B050ED">
        <w:rPr>
          <w:rFonts w:ascii="Arial" w:hAnsi="Arial" w:cs="Arial"/>
        </w:rPr>
        <w:t>,</w:t>
      </w:r>
      <w:r w:rsidR="00847E5A" w:rsidRPr="00B050ED">
        <w:rPr>
          <w:rFonts w:ascii="Arial" w:hAnsi="Arial" w:cs="Arial"/>
        </w:rPr>
        <w:t xml:space="preserve"> brain </w:t>
      </w:r>
      <w:r w:rsidR="008E0EDD" w:rsidRPr="00B050ED">
        <w:rPr>
          <w:rFonts w:ascii="Arial" w:hAnsi="Arial" w:cs="Arial"/>
        </w:rPr>
        <w:t>hemorrhage</w:t>
      </w:r>
      <w:r w:rsidR="00C256BB" w:rsidRPr="00B050ED">
        <w:rPr>
          <w:rFonts w:ascii="Arial" w:hAnsi="Arial" w:cs="Arial"/>
        </w:rPr>
        <w:t xml:space="preserve"> and</w:t>
      </w:r>
      <w:r w:rsidR="00E34C01" w:rsidRPr="00B050ED">
        <w:rPr>
          <w:rFonts w:ascii="Arial" w:hAnsi="Arial" w:cs="Arial"/>
        </w:rPr>
        <w:t xml:space="preserve"> the</w:t>
      </w:r>
      <w:r w:rsidR="00C256BB" w:rsidRPr="00B050ED">
        <w:rPr>
          <w:rFonts w:ascii="Arial" w:hAnsi="Arial" w:cs="Arial"/>
        </w:rPr>
        <w:t xml:space="preserve"> brain mass effect in contusions</w:t>
      </w:r>
      <w:r w:rsidR="00FD7F2F" w:rsidRPr="00B050ED">
        <w:rPr>
          <w:rFonts w:ascii="Arial" w:hAnsi="Arial" w:cs="Arial"/>
        </w:rPr>
        <w:t xml:space="preserve"> or focal lesions</w:t>
      </w:r>
      <w:r w:rsidR="00C256BB" w:rsidRPr="00B050ED">
        <w:rPr>
          <w:rFonts w:ascii="Arial" w:hAnsi="Arial" w:cs="Arial"/>
        </w:rPr>
        <w:t xml:space="preserve">; these can dramatically </w:t>
      </w:r>
      <w:r w:rsidR="00E24A63" w:rsidRPr="00B050ED">
        <w:rPr>
          <w:rFonts w:ascii="Arial" w:hAnsi="Arial" w:cs="Arial"/>
        </w:rPr>
        <w:t xml:space="preserve">impact cognition, intelligence, </w:t>
      </w:r>
      <w:r w:rsidR="003D7004" w:rsidRPr="00B050ED">
        <w:rPr>
          <w:rFonts w:ascii="Arial" w:hAnsi="Arial" w:cs="Arial"/>
        </w:rPr>
        <w:t xml:space="preserve">communication, </w:t>
      </w:r>
      <w:r w:rsidR="00443651" w:rsidRPr="00B050ED">
        <w:rPr>
          <w:rFonts w:ascii="Arial" w:hAnsi="Arial" w:cs="Arial"/>
        </w:rPr>
        <w:t xml:space="preserve">and </w:t>
      </w:r>
      <w:r w:rsidR="00E24A63" w:rsidRPr="00B050ED">
        <w:rPr>
          <w:rFonts w:ascii="Arial" w:hAnsi="Arial" w:cs="Arial"/>
        </w:rPr>
        <w:t>sensorimotor function</w:t>
      </w:r>
      <w:r w:rsidR="008E0EDD" w:rsidRPr="00B050ED">
        <w:rPr>
          <w:rFonts w:ascii="Arial" w:hAnsi="Arial" w:cs="Arial"/>
        </w:rPr>
        <w:t xml:space="preserve"> and be life-threatening.</w:t>
      </w:r>
    </w:p>
    <w:p w14:paraId="34B3A9F8" w14:textId="5E0B056C" w:rsidR="00881432" w:rsidRPr="00B050ED" w:rsidRDefault="00D70909" w:rsidP="00D86C37">
      <w:pPr>
        <w:jc w:val="both"/>
        <w:rPr>
          <w:rFonts w:ascii="Arial" w:hAnsi="Arial" w:cs="Arial"/>
        </w:rPr>
      </w:pPr>
      <w:r>
        <w:rPr>
          <w:rFonts w:ascii="Arial" w:hAnsi="Arial" w:cs="Arial"/>
        </w:rPr>
        <w:tab/>
      </w:r>
      <w:r w:rsidR="007F14D3" w:rsidRPr="00B050ED">
        <w:rPr>
          <w:rFonts w:ascii="Arial" w:hAnsi="Arial" w:cs="Arial"/>
        </w:rPr>
        <w:t xml:space="preserve">However, there have been </w:t>
      </w:r>
      <w:r>
        <w:rPr>
          <w:rFonts w:ascii="Arial" w:hAnsi="Arial" w:cs="Arial"/>
        </w:rPr>
        <w:t>numerous</w:t>
      </w:r>
      <w:r w:rsidR="007F14D3" w:rsidRPr="00B050ED">
        <w:rPr>
          <w:rFonts w:ascii="Arial" w:hAnsi="Arial" w:cs="Arial"/>
        </w:rPr>
        <w:t xml:space="preserve"> </w:t>
      </w:r>
      <w:r w:rsidR="00A557DC" w:rsidRPr="00B050ED">
        <w:rPr>
          <w:rFonts w:ascii="Arial" w:hAnsi="Arial" w:cs="Arial"/>
        </w:rPr>
        <w:t>clinical</w:t>
      </w:r>
      <w:r w:rsidR="007F14D3" w:rsidRPr="00B050ED">
        <w:rPr>
          <w:rFonts w:ascii="Arial" w:hAnsi="Arial" w:cs="Arial"/>
        </w:rPr>
        <w:t xml:space="preserve"> cases recorded </w:t>
      </w:r>
      <w:r w:rsidR="00F80179" w:rsidRPr="00B050ED">
        <w:rPr>
          <w:rFonts w:ascii="Arial" w:hAnsi="Arial" w:cs="Arial"/>
        </w:rPr>
        <w:t>in</w:t>
      </w:r>
      <w:r w:rsidR="00EF33AB" w:rsidRPr="00B050ED">
        <w:rPr>
          <w:rFonts w:ascii="Arial" w:hAnsi="Arial" w:cs="Arial"/>
        </w:rPr>
        <w:t xml:space="preserve"> medical literature,</w:t>
      </w:r>
      <w:r w:rsidR="002F1443" w:rsidRPr="00B050ED">
        <w:rPr>
          <w:rFonts w:ascii="Arial" w:hAnsi="Arial" w:cs="Arial"/>
        </w:rPr>
        <w:t xml:space="preserve"> in</w:t>
      </w:r>
      <w:r w:rsidR="00F80179" w:rsidRPr="00B050ED">
        <w:rPr>
          <w:rFonts w:ascii="Arial" w:hAnsi="Arial" w:cs="Arial"/>
        </w:rPr>
        <w:t xml:space="preserve"> which</w:t>
      </w:r>
      <w:r w:rsidR="007F14D3" w:rsidRPr="00B050ED">
        <w:rPr>
          <w:rFonts w:ascii="Arial" w:hAnsi="Arial" w:cs="Arial"/>
        </w:rPr>
        <w:t xml:space="preserve"> </w:t>
      </w:r>
      <w:r w:rsidR="00F80179" w:rsidRPr="00B050ED">
        <w:rPr>
          <w:rFonts w:ascii="Arial" w:hAnsi="Arial" w:cs="Arial"/>
        </w:rPr>
        <w:t>patients</w:t>
      </w:r>
      <w:r w:rsidR="007F14D3" w:rsidRPr="00B050ED">
        <w:rPr>
          <w:rFonts w:ascii="Arial" w:hAnsi="Arial" w:cs="Arial"/>
        </w:rPr>
        <w:t xml:space="preserve"> </w:t>
      </w:r>
      <w:r w:rsidR="00F80179" w:rsidRPr="00B050ED">
        <w:rPr>
          <w:rFonts w:ascii="Arial" w:hAnsi="Arial" w:cs="Arial"/>
        </w:rPr>
        <w:t xml:space="preserve">have </w:t>
      </w:r>
      <w:proofErr w:type="gramStart"/>
      <w:r w:rsidR="00F80179" w:rsidRPr="00B050ED">
        <w:rPr>
          <w:rFonts w:ascii="Arial" w:hAnsi="Arial" w:cs="Arial"/>
        </w:rPr>
        <w:t>some kind of</w:t>
      </w:r>
      <w:r w:rsidR="007F14D3" w:rsidRPr="00B050ED">
        <w:rPr>
          <w:rFonts w:ascii="Arial" w:hAnsi="Arial" w:cs="Arial"/>
        </w:rPr>
        <w:t xml:space="preserve"> brain</w:t>
      </w:r>
      <w:proofErr w:type="gramEnd"/>
      <w:r w:rsidR="007F14D3" w:rsidRPr="00B050ED">
        <w:rPr>
          <w:rFonts w:ascii="Arial" w:hAnsi="Arial" w:cs="Arial"/>
        </w:rPr>
        <w:t xml:space="preserve"> </w:t>
      </w:r>
      <w:r w:rsidR="00E46D24" w:rsidRPr="00B050ED">
        <w:rPr>
          <w:rFonts w:ascii="Arial" w:hAnsi="Arial" w:cs="Arial"/>
        </w:rPr>
        <w:t>dysplasia</w:t>
      </w:r>
      <w:r w:rsidR="007F14D3" w:rsidRPr="00B050ED">
        <w:rPr>
          <w:rFonts w:ascii="Arial" w:hAnsi="Arial" w:cs="Arial"/>
        </w:rPr>
        <w:t xml:space="preserve"> (either congenital or acquired), reduced brain size, or </w:t>
      </w:r>
      <w:r w:rsidR="00E46D24" w:rsidRPr="00B050ED">
        <w:rPr>
          <w:rFonts w:ascii="Arial" w:hAnsi="Arial" w:cs="Arial"/>
        </w:rPr>
        <w:t xml:space="preserve">some kind of massive lesioning, </w:t>
      </w:r>
      <w:r w:rsidR="00E17AFC" w:rsidRPr="00B050ED">
        <w:rPr>
          <w:rFonts w:ascii="Arial" w:hAnsi="Arial" w:cs="Arial"/>
        </w:rPr>
        <w:t>or a drastic</w:t>
      </w:r>
      <w:r w:rsidR="00E46D24" w:rsidRPr="00B050ED">
        <w:rPr>
          <w:rFonts w:ascii="Arial" w:hAnsi="Arial" w:cs="Arial"/>
        </w:rPr>
        <w:t xml:space="preserve"> absence of a brain </w:t>
      </w:r>
      <w:r w:rsidR="00C6574F" w:rsidRPr="00B050ED">
        <w:rPr>
          <w:rFonts w:ascii="Arial" w:hAnsi="Arial" w:cs="Arial"/>
        </w:rPr>
        <w:t>matter</w:t>
      </w:r>
      <w:r>
        <w:rPr>
          <w:rFonts w:ascii="Arial" w:hAnsi="Arial" w:cs="Arial"/>
        </w:rPr>
        <w:t>,</w:t>
      </w:r>
      <w:r w:rsidR="00C6574F" w:rsidRPr="00B050ED">
        <w:rPr>
          <w:rFonts w:ascii="Arial" w:hAnsi="Arial" w:cs="Arial"/>
        </w:rPr>
        <w:t xml:space="preserve"> but exhibit</w:t>
      </w:r>
      <w:r w:rsidR="006A586C" w:rsidRPr="00B050ED">
        <w:rPr>
          <w:rFonts w:ascii="Arial" w:hAnsi="Arial" w:cs="Arial"/>
        </w:rPr>
        <w:t xml:space="preserve"> </w:t>
      </w:r>
      <w:r w:rsidR="00523C50" w:rsidRPr="00B050ED">
        <w:rPr>
          <w:rFonts w:ascii="Arial" w:hAnsi="Arial" w:cs="Arial"/>
        </w:rPr>
        <w:t xml:space="preserve">normal cognitive </w:t>
      </w:r>
      <w:r w:rsidR="00711044" w:rsidRPr="00B050ED">
        <w:rPr>
          <w:rFonts w:ascii="Arial" w:hAnsi="Arial" w:cs="Arial"/>
        </w:rPr>
        <w:t xml:space="preserve">development and </w:t>
      </w:r>
      <w:r w:rsidR="00523C50" w:rsidRPr="00B050ED">
        <w:rPr>
          <w:rFonts w:ascii="Arial" w:hAnsi="Arial" w:cs="Arial"/>
        </w:rPr>
        <w:t>function</w:t>
      </w:r>
      <w:r w:rsidR="000E735E">
        <w:rPr>
          <w:rFonts w:ascii="Arial" w:hAnsi="Arial" w:cs="Arial"/>
        </w:rPr>
        <w:t xml:space="preserve"> (</w:t>
      </w:r>
      <w:r w:rsidR="000E735E">
        <w:rPr>
          <w:rFonts w:ascii="Arial" w:hAnsi="Arial" w:cs="Arial"/>
          <w:b/>
          <w:bCs/>
        </w:rPr>
        <w:t>Figure 1</w:t>
      </w:r>
      <w:r w:rsidR="000E735E">
        <w:rPr>
          <w:rFonts w:ascii="Arial" w:hAnsi="Arial" w:cs="Arial"/>
        </w:rPr>
        <w:t>)</w:t>
      </w:r>
      <w:r w:rsidR="007F14D3" w:rsidRPr="00B050ED">
        <w:rPr>
          <w:rFonts w:ascii="Arial" w:hAnsi="Arial" w:cs="Arial"/>
        </w:rPr>
        <w:t xml:space="preserve">. </w:t>
      </w:r>
      <w:r w:rsidR="00970E5A" w:rsidRPr="00B050ED">
        <w:rPr>
          <w:rFonts w:ascii="Arial" w:hAnsi="Arial" w:cs="Arial"/>
        </w:rPr>
        <w:t>These cases</w:t>
      </w:r>
      <w:r w:rsidR="00134B66" w:rsidRPr="00B050ED">
        <w:rPr>
          <w:rFonts w:ascii="Arial" w:hAnsi="Arial" w:cs="Arial"/>
        </w:rPr>
        <w:t xml:space="preserve"> </w:t>
      </w:r>
      <w:r w:rsidR="007F14D3" w:rsidRPr="00B050ED">
        <w:rPr>
          <w:rFonts w:ascii="Arial" w:hAnsi="Arial" w:cs="Arial"/>
        </w:rPr>
        <w:t xml:space="preserve">in human clinical literature </w:t>
      </w:r>
      <w:r w:rsidR="00BD3A7B" w:rsidRPr="00B050ED">
        <w:rPr>
          <w:rFonts w:ascii="Arial" w:hAnsi="Arial" w:cs="Arial"/>
        </w:rPr>
        <w:t>demonstrate</w:t>
      </w:r>
      <w:r w:rsidR="007F14D3" w:rsidRPr="00B050ED">
        <w:rPr>
          <w:rFonts w:ascii="Arial" w:hAnsi="Arial" w:cs="Arial"/>
        </w:rPr>
        <w:t xml:space="preserve"> </w:t>
      </w:r>
      <w:r w:rsidR="00910216">
        <w:rPr>
          <w:rFonts w:ascii="Arial" w:hAnsi="Arial" w:cs="Arial"/>
        </w:rPr>
        <w:t>important challenges to our understanding of the relationship of functional cognition to a specific substrate</w:t>
      </w:r>
      <w:r w:rsidR="002A0CE8" w:rsidRPr="00B050ED">
        <w:rPr>
          <w:rFonts w:ascii="Arial" w:hAnsi="Arial" w:cs="Arial"/>
        </w:rPr>
        <w:t xml:space="preserve"> </w:t>
      </w:r>
      <w:r w:rsidR="002A0CE8" w:rsidRPr="00B050ED">
        <w:rPr>
          <w:rFonts w:ascii="Arial" w:hAnsi="Arial" w:cs="Arial"/>
        </w:rPr>
        <w:fldChar w:fldCharType="begin"/>
      </w:r>
      <w:r w:rsidR="008C6415">
        <w:rPr>
          <w:rFonts w:ascii="Arial" w:hAnsi="Arial" w:cs="Arial"/>
        </w:rPr>
        <w:instrText xml:space="preserve"> ADDIN EN.CITE &lt;EndNote&gt;&lt;Cite&gt;&lt;Author&gt;Wahbeh&lt;/Author&gt;&lt;Year&gt;2022&lt;/Year&gt;&lt;RecNum&gt;135&lt;/RecNum&gt;&lt;DisplayText&gt;(Wahbeh et al., 2022)&lt;/DisplayText&gt;&lt;record&gt;&lt;rec-number&gt;135&lt;/rec-number&gt;&lt;foreign-keys&gt;&lt;key app="EN" db-id="zte5tatdmtxdw3ezwpdv0tala9dw50xatt2x" timestamp="1703429872"&gt;135&lt;/key&gt;&lt;/foreign-keys&gt;&lt;ref-type name="Journal Article"&gt;17&lt;/ref-type&gt;&lt;contributors&gt;&lt;authors&gt;&lt;author&gt;Wahbeh, H.&lt;/author&gt;&lt;author&gt;Radin, D.&lt;/author&gt;&lt;author&gt;Cannard, C.&lt;/author&gt;&lt;author&gt;Delorme, A.&lt;/author&gt;&lt;/authors&gt;&lt;/contributors&gt;&lt;titles&gt;&lt;title&gt;What if consciousness is not an emergent property of the brain? Observational and empirical challenges to materialistic models&lt;/title&gt;&lt;secondary-title&gt;FRONTIERS IN PSYCHOLOGY&lt;/secondary-title&gt;&lt;/titles&gt;&lt;periodical&gt;&lt;full-title&gt;FRONTIERS IN PSYCHOLOGY&lt;/full-title&gt;&lt;/periodical&gt;&lt;volume&gt;13&lt;/volume&gt;&lt;dates&gt;&lt;year&gt;2022&lt;/year&gt;&lt;pub-dates&gt;&lt;date&gt;SEP 7&lt;/date&gt;&lt;/pub-dates&gt;&lt;/dates&gt;&lt;isbn&gt;1664-1078&lt;/isbn&gt;&lt;accession-num&gt;WOS:000856049100001&lt;/accession-num&gt;&lt;urls&gt;&lt;/urls&gt;&lt;custom7&gt;955594&lt;/custom7&gt;&lt;electronic-resource-num&gt;10.3389/fpsyg.2022.955594&lt;/electronic-resource-num&gt;&lt;/record&gt;&lt;/Cite&gt;&lt;/EndNote&gt;</w:instrText>
      </w:r>
      <w:r w:rsidR="002A0CE8" w:rsidRPr="00B050ED">
        <w:rPr>
          <w:rFonts w:ascii="Arial" w:hAnsi="Arial" w:cs="Arial"/>
        </w:rPr>
        <w:fldChar w:fldCharType="separate"/>
      </w:r>
      <w:r w:rsidR="008C6415">
        <w:rPr>
          <w:rFonts w:ascii="Arial" w:hAnsi="Arial" w:cs="Arial"/>
          <w:noProof/>
        </w:rPr>
        <w:t>(Wahbeh et al., 2022)</w:t>
      </w:r>
      <w:r w:rsidR="002A0CE8" w:rsidRPr="00B050ED">
        <w:rPr>
          <w:rFonts w:ascii="Arial" w:hAnsi="Arial" w:cs="Arial"/>
        </w:rPr>
        <w:fldChar w:fldCharType="end"/>
      </w:r>
      <w:r w:rsidR="002A0CE8" w:rsidRPr="00B050ED">
        <w:rPr>
          <w:rFonts w:ascii="Arial" w:hAnsi="Arial" w:cs="Arial"/>
        </w:rPr>
        <w:t>.</w:t>
      </w:r>
    </w:p>
    <w:p w14:paraId="1A9FA516" w14:textId="01E5312E" w:rsidR="00D74C3D" w:rsidRPr="00B050ED" w:rsidRDefault="00D74C3D" w:rsidP="00D86C37">
      <w:pPr>
        <w:rPr>
          <w:rFonts w:ascii="Arial" w:hAnsi="Arial" w:cs="Arial"/>
        </w:rPr>
      </w:pPr>
    </w:p>
    <w:p w14:paraId="6FBAF92A" w14:textId="0B9085D1" w:rsidR="006422FC" w:rsidRPr="00B050ED" w:rsidRDefault="0010045C" w:rsidP="00D86C37">
      <w:pPr>
        <w:rPr>
          <w:rFonts w:ascii="Arial" w:hAnsi="Arial" w:cs="Arial"/>
          <w:noProof/>
        </w:rPr>
      </w:pPr>
      <w:r w:rsidRPr="0010045C">
        <w:rPr>
          <w:rFonts w:ascii="Arial" w:hAnsi="Arial" w:cs="Arial"/>
          <w:noProof/>
        </w:rPr>
        <w:drawing>
          <wp:inline distT="0" distB="0" distL="0" distR="0" wp14:anchorId="426A50A2" wp14:editId="0B817691">
            <wp:extent cx="5943600" cy="3347085"/>
            <wp:effectExtent l="0" t="0" r="0" b="5715"/>
            <wp:docPr id="1916645038" name="Picture 1" descr="A diagram of a mind-brain relations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645038" name="Picture 1" descr="A diagram of a mind-brain relationship&#10;&#10;Description automatically generated"/>
                    <pic:cNvPicPr/>
                  </pic:nvPicPr>
                  <pic:blipFill>
                    <a:blip r:embed="rId9"/>
                    <a:stretch>
                      <a:fillRect/>
                    </a:stretch>
                  </pic:blipFill>
                  <pic:spPr>
                    <a:xfrm>
                      <a:off x="0" y="0"/>
                      <a:ext cx="5943600" cy="3347085"/>
                    </a:xfrm>
                    <a:prstGeom prst="rect">
                      <a:avLst/>
                    </a:prstGeom>
                  </pic:spPr>
                </pic:pic>
              </a:graphicData>
            </a:graphic>
          </wp:inline>
        </w:drawing>
      </w:r>
    </w:p>
    <w:p w14:paraId="4E2B07FF" w14:textId="66A05D5A" w:rsidR="00640101" w:rsidRPr="00B050ED" w:rsidRDefault="00640101" w:rsidP="00D86C37">
      <w:pPr>
        <w:jc w:val="both"/>
        <w:rPr>
          <w:rFonts w:ascii="Arial" w:hAnsi="Arial" w:cs="Arial"/>
        </w:rPr>
      </w:pPr>
      <w:r w:rsidRPr="00B050ED">
        <w:rPr>
          <w:rFonts w:ascii="Arial" w:hAnsi="Arial" w:cs="Arial"/>
          <w:b/>
          <w:bCs/>
          <w:noProof/>
        </w:rPr>
        <w:t>Figure 1</w:t>
      </w:r>
      <w:r w:rsidRPr="00B050ED">
        <w:rPr>
          <w:rFonts w:ascii="Arial" w:hAnsi="Arial" w:cs="Arial"/>
          <w:noProof/>
        </w:rPr>
        <w:t>. Mind Map</w:t>
      </w:r>
      <w:r w:rsidR="00DB331F" w:rsidRPr="00B050ED">
        <w:rPr>
          <w:rFonts w:ascii="Arial" w:hAnsi="Arial" w:cs="Arial"/>
          <w:noProof/>
        </w:rPr>
        <w:t xml:space="preserve"> of the </w:t>
      </w:r>
      <w:r w:rsidR="00872C82" w:rsidRPr="00B050ED">
        <w:rPr>
          <w:rFonts w:ascii="Arial" w:hAnsi="Arial" w:cs="Arial"/>
          <w:noProof/>
        </w:rPr>
        <w:t xml:space="preserve">variety of clinical </w:t>
      </w:r>
      <w:r w:rsidR="00DB331F" w:rsidRPr="00B050ED">
        <w:rPr>
          <w:rFonts w:ascii="Arial" w:hAnsi="Arial" w:cs="Arial"/>
          <w:noProof/>
        </w:rPr>
        <w:t xml:space="preserve">cases </w:t>
      </w:r>
      <w:r w:rsidR="00EE6125">
        <w:rPr>
          <w:rFonts w:ascii="Arial" w:hAnsi="Arial" w:cs="Arial"/>
          <w:noProof/>
        </w:rPr>
        <w:t xml:space="preserve">in humans </w:t>
      </w:r>
      <w:r w:rsidR="006F025D">
        <w:rPr>
          <w:rFonts w:ascii="Arial" w:hAnsi="Arial" w:cs="Arial"/>
          <w:noProof/>
        </w:rPr>
        <w:t>reviewed</w:t>
      </w:r>
      <w:r w:rsidR="00FD5676" w:rsidRPr="00B050ED">
        <w:rPr>
          <w:rFonts w:ascii="Arial" w:hAnsi="Arial" w:cs="Arial"/>
          <w:noProof/>
        </w:rPr>
        <w:t>.</w:t>
      </w:r>
      <w:r w:rsidR="00DB331F" w:rsidRPr="00B050ED">
        <w:rPr>
          <w:rFonts w:ascii="Arial" w:hAnsi="Arial" w:cs="Arial"/>
          <w:noProof/>
        </w:rPr>
        <w:t xml:space="preserve"> Cases fall under 5 distinct categories: Reduced brain mass or absent brain tissue, dissociation of cognitive </w:t>
      </w:r>
      <w:r w:rsidR="005467CC">
        <w:rPr>
          <w:rFonts w:ascii="Arial" w:hAnsi="Arial" w:cs="Arial"/>
          <w:noProof/>
        </w:rPr>
        <w:t xml:space="preserve">function </w:t>
      </w:r>
      <w:r w:rsidR="00DB331F" w:rsidRPr="00B050ED">
        <w:rPr>
          <w:rFonts w:ascii="Arial" w:hAnsi="Arial" w:cs="Arial"/>
          <w:noProof/>
        </w:rPr>
        <w:t xml:space="preserve">from brain function, unconventional memory transfer, </w:t>
      </w:r>
      <w:r w:rsidR="00AC57F4">
        <w:rPr>
          <w:rFonts w:ascii="Arial" w:hAnsi="Arial" w:cs="Arial"/>
          <w:noProof/>
        </w:rPr>
        <w:t xml:space="preserve">the plasticity of the mind in </w:t>
      </w:r>
      <w:r w:rsidR="00DB331F" w:rsidRPr="00B050ED">
        <w:rPr>
          <w:rFonts w:ascii="Arial" w:hAnsi="Arial" w:cs="Arial"/>
          <w:noProof/>
        </w:rPr>
        <w:t>sensory and motor augmentation, and cognitive abilities exceeding the training of an individual subject.</w:t>
      </w:r>
      <w:r w:rsidR="0010045C">
        <w:rPr>
          <w:rFonts w:ascii="Arial" w:hAnsi="Arial" w:cs="Arial"/>
          <w:noProof/>
        </w:rPr>
        <w:t xml:space="preserve"> The degree and quality of data in each case varies</w:t>
      </w:r>
      <w:r w:rsidR="002A4EE5">
        <w:rPr>
          <w:rFonts w:ascii="Arial" w:hAnsi="Arial" w:cs="Arial"/>
          <w:noProof/>
        </w:rPr>
        <w:t xml:space="preserve"> significantly.</w:t>
      </w:r>
    </w:p>
    <w:p w14:paraId="6B87F1D4" w14:textId="77777777" w:rsidR="00640101" w:rsidRPr="00B050ED" w:rsidRDefault="00640101" w:rsidP="00D86C37">
      <w:pPr>
        <w:rPr>
          <w:rFonts w:ascii="Arial" w:hAnsi="Arial" w:cs="Arial"/>
        </w:rPr>
      </w:pPr>
    </w:p>
    <w:p w14:paraId="29225196" w14:textId="77777777" w:rsidR="00141696" w:rsidRPr="00B050ED" w:rsidRDefault="00141696" w:rsidP="00D86C37">
      <w:pPr>
        <w:rPr>
          <w:rFonts w:ascii="Arial" w:hAnsi="Arial" w:cs="Arial"/>
          <w:b/>
          <w:bCs/>
          <w:u w:val="single"/>
        </w:rPr>
      </w:pPr>
    </w:p>
    <w:p w14:paraId="1AAB6BC0" w14:textId="785EFE55" w:rsidR="00F718F0" w:rsidRPr="00B050ED" w:rsidRDefault="00F718F0" w:rsidP="00D86C37">
      <w:pPr>
        <w:rPr>
          <w:rFonts w:ascii="Arial" w:hAnsi="Arial" w:cs="Arial"/>
          <w:u w:val="single"/>
        </w:rPr>
      </w:pPr>
      <w:r w:rsidRPr="00B050ED">
        <w:rPr>
          <w:rFonts w:ascii="Arial" w:hAnsi="Arial" w:cs="Arial"/>
          <w:u w:val="single"/>
        </w:rPr>
        <w:t xml:space="preserve">Reduced brain mass or </w:t>
      </w:r>
      <w:r w:rsidR="000A7CE6" w:rsidRPr="00B050ED">
        <w:rPr>
          <w:rFonts w:ascii="Arial" w:hAnsi="Arial" w:cs="Arial"/>
          <w:u w:val="single"/>
        </w:rPr>
        <w:t>absent</w:t>
      </w:r>
      <w:r w:rsidR="00610E46" w:rsidRPr="00B050ED">
        <w:rPr>
          <w:rFonts w:ascii="Arial" w:hAnsi="Arial" w:cs="Arial"/>
          <w:u w:val="single"/>
        </w:rPr>
        <w:t xml:space="preserve"> brain tissue</w:t>
      </w:r>
      <w:r w:rsidR="006618AC" w:rsidRPr="00B050ED">
        <w:rPr>
          <w:rFonts w:ascii="Arial" w:hAnsi="Arial" w:cs="Arial"/>
          <w:u w:val="single"/>
        </w:rPr>
        <w:t xml:space="preserve"> </w:t>
      </w:r>
      <w:r w:rsidR="00353714" w:rsidRPr="00B050ED">
        <w:rPr>
          <w:rFonts w:ascii="Arial" w:hAnsi="Arial" w:cs="Arial"/>
          <w:u w:val="single"/>
        </w:rPr>
        <w:t>unaccompanied by a</w:t>
      </w:r>
      <w:r w:rsidR="006618AC" w:rsidRPr="00B050ED">
        <w:rPr>
          <w:rFonts w:ascii="Arial" w:hAnsi="Arial" w:cs="Arial"/>
          <w:u w:val="single"/>
        </w:rPr>
        <w:t xml:space="preserve"> loss of function</w:t>
      </w:r>
    </w:p>
    <w:p w14:paraId="4FC94FBE" w14:textId="67DA0E14" w:rsidR="009D0543" w:rsidRPr="00B050ED" w:rsidRDefault="00F80179" w:rsidP="00D86C37">
      <w:pPr>
        <w:ind w:firstLine="720"/>
        <w:jc w:val="both"/>
        <w:rPr>
          <w:rFonts w:ascii="Arial" w:hAnsi="Arial" w:cs="Arial"/>
        </w:rPr>
      </w:pPr>
      <w:r w:rsidRPr="00B050ED">
        <w:rPr>
          <w:rFonts w:ascii="Arial" w:hAnsi="Arial" w:cs="Arial"/>
        </w:rPr>
        <w:t xml:space="preserve">Here, we first dive into well-documented examples of patients with </w:t>
      </w:r>
      <w:r w:rsidR="00B10FAA" w:rsidRPr="00B050ED">
        <w:rPr>
          <w:rFonts w:ascii="Arial" w:hAnsi="Arial" w:cs="Arial"/>
        </w:rPr>
        <w:t xml:space="preserve">microcephalus, </w:t>
      </w:r>
      <w:r w:rsidRPr="00B050ED">
        <w:rPr>
          <w:rFonts w:ascii="Arial" w:hAnsi="Arial" w:cs="Arial"/>
        </w:rPr>
        <w:t xml:space="preserve">hydrocephalus, hemihydranencephaly, and </w:t>
      </w:r>
      <w:r w:rsidR="00C6005E" w:rsidRPr="00B050ED">
        <w:rPr>
          <w:rFonts w:ascii="Arial" w:hAnsi="Arial" w:cs="Arial"/>
        </w:rPr>
        <w:t>hemispherectomy</w:t>
      </w:r>
      <w:r w:rsidR="003122B8" w:rsidRPr="00B050ED">
        <w:rPr>
          <w:rFonts w:ascii="Arial" w:hAnsi="Arial" w:cs="Arial"/>
        </w:rPr>
        <w:t>, or absence of cortical material</w:t>
      </w:r>
      <w:r w:rsidR="00ED479D" w:rsidRPr="00B050ED">
        <w:rPr>
          <w:rFonts w:ascii="Arial" w:hAnsi="Arial" w:cs="Arial"/>
        </w:rPr>
        <w:t>,</w:t>
      </w:r>
      <w:r w:rsidRPr="00B050ED">
        <w:rPr>
          <w:rFonts w:ascii="Arial" w:hAnsi="Arial" w:cs="Arial"/>
        </w:rPr>
        <w:t xml:space="preserve"> who are missing a large amount of </w:t>
      </w:r>
      <w:r w:rsidR="00327475" w:rsidRPr="00B050ED">
        <w:rPr>
          <w:rFonts w:ascii="Arial" w:hAnsi="Arial" w:cs="Arial"/>
        </w:rPr>
        <w:t>brain matter</w:t>
      </w:r>
      <w:r w:rsidRPr="00B050ED">
        <w:rPr>
          <w:rFonts w:ascii="Arial" w:hAnsi="Arial" w:cs="Arial"/>
        </w:rPr>
        <w:t xml:space="preserve"> but tend to lead ordinary lives with</w:t>
      </w:r>
      <w:r w:rsidR="00D154C0" w:rsidRPr="00B050ED">
        <w:rPr>
          <w:rFonts w:ascii="Arial" w:hAnsi="Arial" w:cs="Arial"/>
        </w:rPr>
        <w:t xml:space="preserve"> average</w:t>
      </w:r>
      <w:r w:rsidR="00581C92">
        <w:rPr>
          <w:rFonts w:ascii="Arial" w:hAnsi="Arial" w:cs="Arial"/>
        </w:rPr>
        <w:t>, or above average,</w:t>
      </w:r>
      <w:r w:rsidR="00D154C0" w:rsidRPr="00B050ED">
        <w:rPr>
          <w:rFonts w:ascii="Arial" w:hAnsi="Arial" w:cs="Arial"/>
        </w:rPr>
        <w:t xml:space="preserve"> intelligence</w:t>
      </w:r>
      <w:r w:rsidRPr="00B050ED">
        <w:rPr>
          <w:rFonts w:ascii="Arial" w:hAnsi="Arial" w:cs="Arial"/>
        </w:rPr>
        <w:t>.</w:t>
      </w:r>
      <w:r w:rsidR="00662BD9" w:rsidRPr="00B050ED">
        <w:rPr>
          <w:rFonts w:ascii="Arial" w:hAnsi="Arial" w:cs="Arial"/>
        </w:rPr>
        <w:t xml:space="preserve"> </w:t>
      </w:r>
      <w:r w:rsidR="00AE3271" w:rsidRPr="00B050ED">
        <w:rPr>
          <w:rFonts w:ascii="Arial" w:hAnsi="Arial" w:cs="Arial"/>
        </w:rPr>
        <w:t>Such cases demonstrate that brain size</w:t>
      </w:r>
      <w:r w:rsidR="00066D83">
        <w:rPr>
          <w:rFonts w:ascii="Arial" w:hAnsi="Arial" w:cs="Arial"/>
        </w:rPr>
        <w:t xml:space="preserve">, </w:t>
      </w:r>
      <w:r w:rsidR="00687FD2">
        <w:rPr>
          <w:rFonts w:ascii="Arial" w:hAnsi="Arial" w:cs="Arial"/>
        </w:rPr>
        <w:t xml:space="preserve">amount of </w:t>
      </w:r>
      <w:r w:rsidR="00066D83">
        <w:rPr>
          <w:rFonts w:ascii="Arial" w:hAnsi="Arial" w:cs="Arial"/>
        </w:rPr>
        <w:t>cortical tissue</w:t>
      </w:r>
      <w:r w:rsidR="00AE3271" w:rsidRPr="00B050ED">
        <w:rPr>
          <w:rFonts w:ascii="Arial" w:hAnsi="Arial" w:cs="Arial"/>
        </w:rPr>
        <w:t xml:space="preserve"> and neuron quantity</w:t>
      </w:r>
      <w:r w:rsidR="009F7948">
        <w:rPr>
          <w:rFonts w:ascii="Arial" w:hAnsi="Arial" w:cs="Arial"/>
        </w:rPr>
        <w:t>, even within a single species,</w:t>
      </w:r>
      <w:r w:rsidR="00AE3271" w:rsidRPr="00B050ED">
        <w:rPr>
          <w:rFonts w:ascii="Arial" w:hAnsi="Arial" w:cs="Arial"/>
        </w:rPr>
        <w:t xml:space="preserve"> do not directly predict intelligence</w:t>
      </w:r>
      <w:r w:rsidR="00D51DEE">
        <w:rPr>
          <w:rFonts w:ascii="Arial" w:hAnsi="Arial" w:cs="Arial"/>
        </w:rPr>
        <w:t>.</w:t>
      </w:r>
    </w:p>
    <w:p w14:paraId="46480F78" w14:textId="799A7A62" w:rsidR="009B3ACF" w:rsidRPr="00B050ED" w:rsidRDefault="009B3ACF" w:rsidP="00D86C37">
      <w:pPr>
        <w:rPr>
          <w:rFonts w:ascii="Arial" w:hAnsi="Arial" w:cs="Arial"/>
        </w:rPr>
      </w:pPr>
    </w:p>
    <w:p w14:paraId="72CD3878" w14:textId="009936A6" w:rsidR="006028BC" w:rsidRPr="00B050ED" w:rsidRDefault="006028BC" w:rsidP="00D86C37">
      <w:pPr>
        <w:rPr>
          <w:rFonts w:ascii="Arial" w:hAnsi="Arial" w:cs="Arial"/>
          <w:i/>
          <w:iCs/>
        </w:rPr>
      </w:pPr>
      <w:r w:rsidRPr="00B050ED">
        <w:rPr>
          <w:rFonts w:ascii="Arial" w:hAnsi="Arial" w:cs="Arial"/>
          <w:i/>
          <w:iCs/>
        </w:rPr>
        <w:t>Hydrocephalus</w:t>
      </w:r>
    </w:p>
    <w:p w14:paraId="60A8F17A" w14:textId="2851488B" w:rsidR="00260FE9" w:rsidRDefault="009F7948" w:rsidP="00D86C37">
      <w:pPr>
        <w:jc w:val="both"/>
        <w:rPr>
          <w:rFonts w:ascii="Arial" w:hAnsi="Arial" w:cs="Arial"/>
        </w:rPr>
      </w:pPr>
      <w:r>
        <w:rPr>
          <w:rFonts w:ascii="Arial" w:hAnsi="Arial" w:cs="Arial"/>
        </w:rPr>
        <w:tab/>
      </w:r>
      <w:r w:rsidR="005F1B3E" w:rsidRPr="00B050ED">
        <w:rPr>
          <w:rFonts w:ascii="Arial" w:hAnsi="Arial" w:cs="Arial"/>
        </w:rPr>
        <w:t xml:space="preserve">Hydrocephalus is an accumulation of </w:t>
      </w:r>
      <w:r w:rsidRPr="00B050ED">
        <w:rPr>
          <w:rFonts w:ascii="Arial" w:hAnsi="Arial" w:cs="Arial"/>
        </w:rPr>
        <w:t xml:space="preserve">Cerebrospinal fluid </w:t>
      </w:r>
      <w:r>
        <w:rPr>
          <w:rFonts w:ascii="Arial" w:hAnsi="Arial" w:cs="Arial"/>
        </w:rPr>
        <w:t>(</w:t>
      </w:r>
      <w:r w:rsidR="005F1B3E" w:rsidRPr="00B050ED">
        <w:rPr>
          <w:rFonts w:ascii="Arial" w:hAnsi="Arial" w:cs="Arial"/>
        </w:rPr>
        <w:t>CSF</w:t>
      </w:r>
      <w:r>
        <w:rPr>
          <w:rFonts w:ascii="Arial" w:hAnsi="Arial" w:cs="Arial"/>
        </w:rPr>
        <w:t>)</w:t>
      </w:r>
      <w:r w:rsidR="005F1B3E" w:rsidRPr="00B050ED">
        <w:rPr>
          <w:rFonts w:ascii="Arial" w:hAnsi="Arial" w:cs="Arial"/>
        </w:rPr>
        <w:t xml:space="preserve"> in the ventricles of the brain which presses towards the skull thus reducing the amount of </w:t>
      </w:r>
      <w:r w:rsidR="00053B7E" w:rsidRPr="00B050ED">
        <w:rPr>
          <w:rFonts w:ascii="Arial" w:hAnsi="Arial" w:cs="Arial"/>
        </w:rPr>
        <w:t xml:space="preserve">cortex. </w:t>
      </w:r>
      <w:r w:rsidR="00660805" w:rsidRPr="00B050ED">
        <w:rPr>
          <w:rFonts w:ascii="Arial" w:hAnsi="Arial" w:cs="Arial"/>
        </w:rPr>
        <w:t>T</w:t>
      </w:r>
      <w:r w:rsidR="008F2B55" w:rsidRPr="00B050ED">
        <w:rPr>
          <w:rFonts w:ascii="Arial" w:hAnsi="Arial" w:cs="Arial"/>
        </w:rPr>
        <w:t xml:space="preserve">his is </w:t>
      </w:r>
      <w:r w:rsidR="00532107" w:rsidRPr="00B050ED">
        <w:rPr>
          <w:rFonts w:ascii="Arial" w:hAnsi="Arial" w:cs="Arial"/>
        </w:rPr>
        <w:t>typically</w:t>
      </w:r>
      <w:r w:rsidR="008F2B55" w:rsidRPr="00B050ED">
        <w:rPr>
          <w:rFonts w:ascii="Arial" w:hAnsi="Arial" w:cs="Arial"/>
        </w:rPr>
        <w:t xml:space="preserve"> caused by </w:t>
      </w:r>
      <w:r w:rsidR="00457F0E" w:rsidRPr="00B050ED">
        <w:rPr>
          <w:rFonts w:ascii="Arial" w:hAnsi="Arial" w:cs="Arial"/>
        </w:rPr>
        <w:t>some</w:t>
      </w:r>
      <w:r w:rsidR="008F2B55" w:rsidRPr="00B050ED">
        <w:rPr>
          <w:rFonts w:ascii="Arial" w:hAnsi="Arial" w:cs="Arial"/>
        </w:rPr>
        <w:t xml:space="preserve"> blockage in the system</w:t>
      </w:r>
      <w:r w:rsidR="0081004C" w:rsidRPr="00B050ED">
        <w:rPr>
          <w:rFonts w:ascii="Arial" w:hAnsi="Arial" w:cs="Arial"/>
        </w:rPr>
        <w:t xml:space="preserve">, </w:t>
      </w:r>
      <w:r w:rsidR="00EC730C" w:rsidRPr="00B050ED">
        <w:rPr>
          <w:rFonts w:ascii="Arial" w:hAnsi="Arial" w:cs="Arial"/>
        </w:rPr>
        <w:t>stenosis of the transporting valves or aqueducts,</w:t>
      </w:r>
      <w:r w:rsidR="00FC2E86" w:rsidRPr="00B050ED">
        <w:rPr>
          <w:rFonts w:ascii="Arial" w:hAnsi="Arial" w:cs="Arial"/>
        </w:rPr>
        <w:t xml:space="preserve"> </w:t>
      </w:r>
      <w:r w:rsidR="008F2B55" w:rsidRPr="00B050ED">
        <w:rPr>
          <w:rFonts w:ascii="Arial" w:hAnsi="Arial" w:cs="Arial"/>
        </w:rPr>
        <w:t xml:space="preserve">or an inability to </w:t>
      </w:r>
      <w:r w:rsidR="00FC2E86" w:rsidRPr="00B050ED">
        <w:rPr>
          <w:rFonts w:ascii="Arial" w:hAnsi="Arial" w:cs="Arial"/>
        </w:rPr>
        <w:t>drain</w:t>
      </w:r>
      <w:r w:rsidR="009D4ED4" w:rsidRPr="00B050ED">
        <w:rPr>
          <w:rFonts w:ascii="Arial" w:hAnsi="Arial" w:cs="Arial"/>
        </w:rPr>
        <w:t xml:space="preserve"> </w:t>
      </w:r>
      <w:r w:rsidR="00683ED5" w:rsidRPr="00B050ED">
        <w:rPr>
          <w:rFonts w:ascii="Arial" w:hAnsi="Arial" w:cs="Arial"/>
        </w:rPr>
        <w:t>circulated</w:t>
      </w:r>
      <w:r w:rsidR="009D4ED4" w:rsidRPr="00B050ED">
        <w:rPr>
          <w:rFonts w:ascii="Arial" w:hAnsi="Arial" w:cs="Arial"/>
        </w:rPr>
        <w:t xml:space="preserve"> </w:t>
      </w:r>
      <w:r w:rsidR="00774D4A" w:rsidRPr="00B050ED">
        <w:rPr>
          <w:rFonts w:ascii="Arial" w:hAnsi="Arial" w:cs="Arial"/>
        </w:rPr>
        <w:t xml:space="preserve">cerebrospinal </w:t>
      </w:r>
      <w:r w:rsidR="009D4ED4" w:rsidRPr="00B050ED">
        <w:rPr>
          <w:rFonts w:ascii="Arial" w:hAnsi="Arial" w:cs="Arial"/>
        </w:rPr>
        <w:t>fluid</w:t>
      </w:r>
      <w:r w:rsidR="00782334" w:rsidRPr="00B050ED">
        <w:rPr>
          <w:rFonts w:ascii="Arial" w:hAnsi="Arial" w:cs="Arial"/>
        </w:rPr>
        <w:t xml:space="preserve"> </w:t>
      </w:r>
      <w:r w:rsidR="00E215D1" w:rsidRPr="00B050ED">
        <w:rPr>
          <w:rFonts w:ascii="Arial" w:hAnsi="Arial" w:cs="Arial"/>
        </w:rPr>
        <w:fldChar w:fldCharType="begin">
          <w:fldData xml:space="preserve">PEVuZE5vdGU+PENpdGU+PEF1dGhvcj5NY011bGxlbjwvQXV0aG9yPjxZZWFyPjIwMTI8L1llYXI+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NY011bGxlbjwvQXV0aG9yPjxZZWFyPjIwMTI8L1llYXI+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E215D1" w:rsidRPr="00B050ED">
        <w:rPr>
          <w:rFonts w:ascii="Arial" w:hAnsi="Arial" w:cs="Arial"/>
        </w:rPr>
      </w:r>
      <w:r w:rsidR="00E215D1" w:rsidRPr="00B050ED">
        <w:rPr>
          <w:rFonts w:ascii="Arial" w:hAnsi="Arial" w:cs="Arial"/>
        </w:rPr>
        <w:fldChar w:fldCharType="separate"/>
      </w:r>
      <w:r w:rsidR="008C6415">
        <w:rPr>
          <w:rFonts w:ascii="Arial" w:hAnsi="Arial" w:cs="Arial"/>
          <w:noProof/>
        </w:rPr>
        <w:t>(McMullen et al., 2012)</w:t>
      </w:r>
      <w:r w:rsidR="00E215D1" w:rsidRPr="00B050ED">
        <w:rPr>
          <w:rFonts w:ascii="Arial" w:hAnsi="Arial" w:cs="Arial"/>
        </w:rPr>
        <w:fldChar w:fldCharType="end"/>
      </w:r>
      <w:r w:rsidR="00782334" w:rsidRPr="00B050ED">
        <w:rPr>
          <w:rFonts w:ascii="Arial" w:hAnsi="Arial" w:cs="Arial"/>
        </w:rPr>
        <w:t>.</w:t>
      </w:r>
      <w:r w:rsidR="009C2846" w:rsidRPr="00B050ED">
        <w:rPr>
          <w:rFonts w:ascii="Arial" w:hAnsi="Arial" w:cs="Arial"/>
        </w:rPr>
        <w:t xml:space="preserve"> </w:t>
      </w:r>
      <w:r w:rsidR="008F2B55" w:rsidRPr="00B050ED">
        <w:rPr>
          <w:rFonts w:ascii="Arial" w:hAnsi="Arial" w:cs="Arial"/>
        </w:rPr>
        <w:t xml:space="preserve">Standard </w:t>
      </w:r>
      <w:r w:rsidR="009803B9" w:rsidRPr="00B050ED">
        <w:rPr>
          <w:rFonts w:ascii="Arial" w:hAnsi="Arial" w:cs="Arial"/>
        </w:rPr>
        <w:t xml:space="preserve">neurosurgical </w:t>
      </w:r>
      <w:r w:rsidR="008F2B55" w:rsidRPr="00B050ED">
        <w:rPr>
          <w:rFonts w:ascii="Arial" w:hAnsi="Arial" w:cs="Arial"/>
        </w:rPr>
        <w:t>approaches to treat hydrocephalus</w:t>
      </w:r>
      <w:r w:rsidR="004035A6" w:rsidRPr="00B050ED">
        <w:rPr>
          <w:rFonts w:ascii="Arial" w:hAnsi="Arial" w:cs="Arial"/>
        </w:rPr>
        <w:t>, especially in newborns,</w:t>
      </w:r>
      <w:r w:rsidR="008F2B55" w:rsidRPr="00B050ED">
        <w:rPr>
          <w:rFonts w:ascii="Arial" w:hAnsi="Arial" w:cs="Arial"/>
        </w:rPr>
        <w:t xml:space="preserve"> </w:t>
      </w:r>
      <w:r w:rsidR="00D54ADB" w:rsidRPr="00B050ED">
        <w:rPr>
          <w:rFonts w:ascii="Arial" w:hAnsi="Arial" w:cs="Arial"/>
        </w:rPr>
        <w:t>include</w:t>
      </w:r>
      <w:r w:rsidR="008F2B55" w:rsidRPr="00B050ED">
        <w:rPr>
          <w:rFonts w:ascii="Arial" w:hAnsi="Arial" w:cs="Arial"/>
        </w:rPr>
        <w:t xml:space="preserve"> </w:t>
      </w:r>
      <w:r w:rsidR="004035A6" w:rsidRPr="00B050ED">
        <w:rPr>
          <w:rFonts w:ascii="Arial" w:hAnsi="Arial" w:cs="Arial"/>
        </w:rPr>
        <w:t xml:space="preserve">installing </w:t>
      </w:r>
      <w:proofErr w:type="spellStart"/>
      <w:r w:rsidR="008F5D9E" w:rsidRPr="00B050ED">
        <w:rPr>
          <w:rFonts w:ascii="Arial" w:hAnsi="Arial" w:cs="Arial"/>
        </w:rPr>
        <w:t>ventriculoatrial</w:t>
      </w:r>
      <w:proofErr w:type="spellEnd"/>
      <w:r w:rsidR="008F2B55" w:rsidRPr="00B050ED">
        <w:rPr>
          <w:rFonts w:ascii="Arial" w:hAnsi="Arial" w:cs="Arial"/>
        </w:rPr>
        <w:t xml:space="preserve"> and </w:t>
      </w:r>
      <w:r w:rsidR="008F5D9E" w:rsidRPr="00B050ED">
        <w:rPr>
          <w:rFonts w:ascii="Arial" w:hAnsi="Arial" w:cs="Arial"/>
        </w:rPr>
        <w:t>ventriculoperitoneal</w:t>
      </w:r>
      <w:r w:rsidR="008F2B55" w:rsidRPr="00B050ED">
        <w:rPr>
          <w:rFonts w:ascii="Arial" w:hAnsi="Arial" w:cs="Arial"/>
        </w:rPr>
        <w:t xml:space="preserve"> shunts</w:t>
      </w:r>
      <w:r w:rsidR="00C5699D" w:rsidRPr="00B050ED">
        <w:rPr>
          <w:rFonts w:ascii="Arial" w:hAnsi="Arial" w:cs="Arial"/>
        </w:rPr>
        <w:t xml:space="preserve">. These surgically inserted plastic tubes </w:t>
      </w:r>
      <w:r w:rsidR="002F6B16" w:rsidRPr="00B050ED">
        <w:rPr>
          <w:rFonts w:ascii="Arial" w:hAnsi="Arial" w:cs="Arial"/>
        </w:rPr>
        <w:t>drain</w:t>
      </w:r>
      <w:r w:rsidR="005639AE" w:rsidRPr="00B050ED">
        <w:rPr>
          <w:rFonts w:ascii="Arial" w:hAnsi="Arial" w:cs="Arial"/>
        </w:rPr>
        <w:t xml:space="preserve"> fluid away from the brain and </w:t>
      </w:r>
      <w:r w:rsidR="008F2B55" w:rsidRPr="00B050ED">
        <w:rPr>
          <w:rFonts w:ascii="Arial" w:hAnsi="Arial" w:cs="Arial"/>
        </w:rPr>
        <w:t>may alleviate symptoms</w:t>
      </w:r>
      <w:r w:rsidR="009C2846" w:rsidRPr="00B050ED">
        <w:rPr>
          <w:rFonts w:ascii="Arial" w:hAnsi="Arial" w:cs="Arial"/>
        </w:rPr>
        <w:t xml:space="preserve"> to encourage normal neurological development in </w:t>
      </w:r>
      <w:r w:rsidR="00F02E0F" w:rsidRPr="00B050ED">
        <w:rPr>
          <w:rFonts w:ascii="Arial" w:hAnsi="Arial" w:cs="Arial"/>
        </w:rPr>
        <w:t>hydrocephalic infants</w:t>
      </w:r>
      <w:r w:rsidR="008F2B55" w:rsidRPr="00B050ED">
        <w:rPr>
          <w:rFonts w:ascii="Arial" w:hAnsi="Arial" w:cs="Arial"/>
        </w:rPr>
        <w:t xml:space="preserve">. Magnetic resonance imaging can identify the extent of CSF accumulation </w:t>
      </w:r>
      <w:r w:rsidR="006C5E22" w:rsidRPr="00B050ED">
        <w:rPr>
          <w:rFonts w:ascii="Arial" w:hAnsi="Arial" w:cs="Arial"/>
        </w:rPr>
        <w:t>in the ventricle</w:t>
      </w:r>
      <w:r w:rsidR="0022547E" w:rsidRPr="00B050ED">
        <w:rPr>
          <w:rFonts w:ascii="Arial" w:hAnsi="Arial" w:cs="Arial"/>
        </w:rPr>
        <w:t>s</w:t>
      </w:r>
      <w:r w:rsidR="006C5E22" w:rsidRPr="00B050ED">
        <w:rPr>
          <w:rFonts w:ascii="Arial" w:hAnsi="Arial" w:cs="Arial"/>
        </w:rPr>
        <w:t xml:space="preserve">. </w:t>
      </w:r>
      <w:r w:rsidR="00564A9F" w:rsidRPr="00B050ED">
        <w:rPr>
          <w:rFonts w:ascii="Arial" w:hAnsi="Arial" w:cs="Arial"/>
        </w:rPr>
        <w:t>Hydrocephalus</w:t>
      </w:r>
      <w:r w:rsidR="00E81BBA" w:rsidRPr="00B050ED">
        <w:rPr>
          <w:rFonts w:ascii="Arial" w:hAnsi="Arial" w:cs="Arial"/>
        </w:rPr>
        <w:t xml:space="preserve"> accompanied by normal brain function </w:t>
      </w:r>
      <w:r w:rsidR="00564A9F" w:rsidRPr="00B050ED">
        <w:rPr>
          <w:rFonts w:ascii="Arial" w:hAnsi="Arial" w:cs="Arial"/>
        </w:rPr>
        <w:t>has</w:t>
      </w:r>
      <w:r w:rsidR="00E81BBA" w:rsidRPr="00B050ED">
        <w:rPr>
          <w:rFonts w:ascii="Arial" w:hAnsi="Arial" w:cs="Arial"/>
        </w:rPr>
        <w:t xml:space="preserve"> been documented i</w:t>
      </w:r>
      <w:r w:rsidR="00852E19" w:rsidRPr="00B050ED">
        <w:rPr>
          <w:rFonts w:ascii="Arial" w:hAnsi="Arial" w:cs="Arial"/>
        </w:rPr>
        <w:t>n</w:t>
      </w:r>
      <w:r w:rsidR="00E81BBA" w:rsidRPr="00B050ED">
        <w:rPr>
          <w:rFonts w:ascii="Arial" w:hAnsi="Arial" w:cs="Arial"/>
        </w:rPr>
        <w:t xml:space="preserve"> animals </w:t>
      </w:r>
      <w:r w:rsidR="008E1361" w:rsidRPr="00B050ED">
        <w:rPr>
          <w:rFonts w:ascii="Arial" w:hAnsi="Arial" w:cs="Arial"/>
        </w:rPr>
        <w:fldChar w:fldCharType="begin">
          <w:fldData xml:space="preserve">PEVuZE5vdGU+PENpdGU+PEF1dGhvcj5RaW48L0F1dGhvcj48WWVhcj4yMDIxPC9ZZWFyPjxSZWNO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k2MjM1Njk8L2N1c3RvbTI+PGVsZWN0cm9uaWMt
cmVzb3VyY2UtbnVtPjEwLjMzODkvZm5iZWguMjAyMi45NTgwNjc8L2VsZWN0cm9uaWMtcmVzb3Vy
Y2UtbnVtPjxyZW1vdGUtZGF0YWJhc2UtbmFtZT5QdWJNZWQtbm90LU1FRExJTkU8L3JlbW90ZS1k
YXRhYmFzZS1uYW1lPjxyZW1vdGUtZGF0YWJhc2UtcHJvdmlkZXI+TkxNPC9yZW1vdGUtZGF0YWJh
c2UtcHJvdmlkZXI+PC9yZWNvcmQ+PC9DaXRlPjwvRW5kTm90ZT5=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RaW48L0F1dGhvcj48WWVhcj4yMDIxPC9ZZWFyPjxSZWNO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k2MjM1Njk8L2N1c3RvbTI+PGVsZWN0cm9uaWMt
cmVzb3VyY2UtbnVtPjEwLjMzODkvZm5iZWguMjAyMi45NTgwNjc8L2VsZWN0cm9uaWMtcmVzb3Vy
Y2UtbnVtPjxyZW1vdGUtZGF0YWJhc2UtbmFtZT5QdWJNZWQtbm90LU1FRExJTkU8L3JlbW90ZS1k
YXRhYmFzZS1uYW1lPjxyZW1vdGUtZGF0YWJhc2UtcHJvdmlkZXI+TkxNPC9yZW1vdGUtZGF0YWJh
c2UtcHJvdmlkZXI+PC9yZWNvcmQ+PC9DaXRlPjwvRW5kTm90ZT5=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8E1361" w:rsidRPr="00B050ED">
        <w:rPr>
          <w:rFonts w:ascii="Arial" w:hAnsi="Arial" w:cs="Arial"/>
        </w:rPr>
      </w:r>
      <w:r w:rsidR="008E1361" w:rsidRPr="00B050ED">
        <w:rPr>
          <w:rFonts w:ascii="Arial" w:hAnsi="Arial" w:cs="Arial"/>
        </w:rPr>
        <w:fldChar w:fldCharType="separate"/>
      </w:r>
      <w:r w:rsidR="008C6415">
        <w:rPr>
          <w:rFonts w:ascii="Arial" w:hAnsi="Arial" w:cs="Arial"/>
          <w:noProof/>
        </w:rPr>
        <w:t>(Lipp &amp; Wolfer, 2022; McMullen et al., 2012; Qin et al., 2021)</w:t>
      </w:r>
      <w:r w:rsidR="008E1361" w:rsidRPr="00B050ED">
        <w:rPr>
          <w:rFonts w:ascii="Arial" w:hAnsi="Arial" w:cs="Arial"/>
        </w:rPr>
        <w:fldChar w:fldCharType="end"/>
      </w:r>
      <w:r w:rsidR="0046448A" w:rsidRPr="00B050ED">
        <w:rPr>
          <w:rFonts w:ascii="Arial" w:hAnsi="Arial" w:cs="Arial"/>
        </w:rPr>
        <w:t>, including the</w:t>
      </w:r>
      <w:r w:rsidR="00174F0B" w:rsidRPr="00B050ED">
        <w:rPr>
          <w:rFonts w:ascii="Arial" w:hAnsi="Arial" w:cs="Arial"/>
        </w:rPr>
        <w:t xml:space="preserve"> 2019</w:t>
      </w:r>
      <w:r w:rsidR="0046448A" w:rsidRPr="00B050ED">
        <w:rPr>
          <w:rFonts w:ascii="Arial" w:hAnsi="Arial" w:cs="Arial"/>
        </w:rPr>
        <w:t xml:space="preserve"> case of Rat R222</w:t>
      </w:r>
      <w:r w:rsidR="00A3667F" w:rsidRPr="00B050ED">
        <w:rPr>
          <w:rFonts w:ascii="Arial" w:hAnsi="Arial" w:cs="Arial"/>
        </w:rPr>
        <w:t xml:space="preserve"> </w:t>
      </w:r>
      <w:r w:rsidR="00A3667F" w:rsidRPr="00B050ED">
        <w:rPr>
          <w:rFonts w:ascii="Arial" w:hAnsi="Arial" w:cs="Arial"/>
        </w:rPr>
        <w:fldChar w:fldCharType="begin"/>
      </w:r>
      <w:r w:rsidR="008C6415">
        <w:rPr>
          <w:rFonts w:ascii="Arial" w:hAnsi="Arial" w:cs="Arial"/>
        </w:rPr>
        <w:instrText xml:space="preserve"> ADDIN EN.CITE &lt;EndNote&gt;&lt;Cite&gt;&lt;Author&gt;Ferris&lt;/Author&gt;&lt;Year&gt;2019&lt;/Year&gt;&lt;RecNum&gt;44&lt;/RecNum&gt;&lt;DisplayText&gt;(Ferris et al., 2019)&lt;/DisplayText&gt;&lt;record&gt;&lt;rec-number&gt;44&lt;/rec-number&gt;&lt;foreign-keys&gt;&lt;key app="EN" db-id="zte5tatdmtxdw3ezwpdv0tala9dw50xatt2x" timestamp="1702510842"&gt;44&lt;/key&gt;&lt;/foreign-keys&gt;&lt;ref-type name="Journal Article"&gt;17&lt;/ref-type&gt;&lt;contributors&gt;&lt;authors&gt;&lt;author&gt;Ferris, C. F.&lt;/author&gt;&lt;author&gt;Cai, X.&lt;/author&gt;&lt;author&gt;Qiao, J.&lt;/author&gt;&lt;author&gt;Switzer, B.&lt;/author&gt;&lt;author&gt;Baun, J.&lt;/author&gt;&lt;author&gt;Morrison, T.&lt;/author&gt;&lt;author&gt;Iriah, S.&lt;/author&gt;&lt;author&gt;Madularu, D.&lt;/author&gt;&lt;author&gt;Sinkevicius, K. W.&lt;/author&gt;&lt;author&gt;Kulkarni, P.&lt;/author&gt;&lt;/authors&gt;&lt;/contributors&gt;&lt;titles&gt;&lt;title&gt;Life without a brain: Neuroradiological and behavioral evidence of neuroplasticity necessary to sustain brain function in the face of severe hydrocephalus&lt;/title&gt;&lt;secondary-title&gt;SCIENTIFIC REPORTS&lt;/secondary-title&gt;&lt;/titles&gt;&lt;periodical&gt;&lt;full-title&gt;SCIENTIFIC REPORTS&lt;/full-title&gt;&lt;/periodical&gt;&lt;volume&gt;9&lt;/volume&gt;&lt;dates&gt;&lt;year&gt;2019&lt;/year&gt;&lt;pub-dates&gt;&lt;date&gt;2019 NOV 11&lt;/date&gt;&lt;/pub-dates&gt;&lt;/dates&gt;&lt;isbn&gt;2045-2322&lt;/isbn&gt;&lt;accession-num&gt;WOS:000495611100071&lt;/accession-num&gt;&lt;work-type&gt;Article&lt;/work-type&gt;&lt;urls&gt;&lt;/urls&gt;&lt;custom7&gt;16479&lt;/custom7&gt;&lt;electronic-resource-num&gt;10.1038/s41598-019-53042-3&lt;/electronic-resource-num&gt;&lt;access-date&gt;2019-11-22&lt;/access-date&gt;&lt;/record&gt;&lt;/Cite&gt;&lt;/EndNote&gt;</w:instrText>
      </w:r>
      <w:r w:rsidR="00A3667F" w:rsidRPr="00B050ED">
        <w:rPr>
          <w:rFonts w:ascii="Arial" w:hAnsi="Arial" w:cs="Arial"/>
        </w:rPr>
        <w:fldChar w:fldCharType="separate"/>
      </w:r>
      <w:r w:rsidR="008C6415">
        <w:rPr>
          <w:rFonts w:ascii="Arial" w:hAnsi="Arial" w:cs="Arial"/>
          <w:noProof/>
        </w:rPr>
        <w:t>(Ferris et al., 2019)</w:t>
      </w:r>
      <w:r w:rsidR="00A3667F" w:rsidRPr="00B050ED">
        <w:rPr>
          <w:rFonts w:ascii="Arial" w:hAnsi="Arial" w:cs="Arial"/>
        </w:rPr>
        <w:fldChar w:fldCharType="end"/>
      </w:r>
      <w:r w:rsidR="0046448A" w:rsidRPr="00B050ED">
        <w:rPr>
          <w:rFonts w:ascii="Arial" w:hAnsi="Arial" w:cs="Arial"/>
        </w:rPr>
        <w:t xml:space="preserve"> who survived a life-time of extreme hydrocephalus</w:t>
      </w:r>
      <w:r w:rsidR="0072018E" w:rsidRPr="00B050ED">
        <w:rPr>
          <w:rFonts w:ascii="Arial" w:hAnsi="Arial" w:cs="Arial"/>
        </w:rPr>
        <w:t>, hippocampus malformation and compression of most brain areas,</w:t>
      </w:r>
      <w:r w:rsidR="0046448A" w:rsidRPr="00B050ED">
        <w:rPr>
          <w:rFonts w:ascii="Arial" w:hAnsi="Arial" w:cs="Arial"/>
        </w:rPr>
        <w:t xml:space="preserve"> and substantial cortical thinning</w:t>
      </w:r>
      <w:r w:rsidR="00D961F8" w:rsidRPr="00B050ED">
        <w:rPr>
          <w:rFonts w:ascii="Arial" w:hAnsi="Arial" w:cs="Arial"/>
        </w:rPr>
        <w:t xml:space="preserve">. </w:t>
      </w:r>
      <w:r w:rsidR="0076411F" w:rsidRPr="00B050ED">
        <w:rPr>
          <w:rFonts w:ascii="Arial" w:hAnsi="Arial" w:cs="Arial"/>
        </w:rPr>
        <w:t xml:space="preserve">Despite this, </w:t>
      </w:r>
      <w:r w:rsidR="00940DE8" w:rsidRPr="00B050ED">
        <w:rPr>
          <w:rFonts w:ascii="Arial" w:hAnsi="Arial" w:cs="Arial"/>
        </w:rPr>
        <w:t>Rat R222</w:t>
      </w:r>
      <w:r w:rsidR="00D961F8" w:rsidRPr="00B050ED">
        <w:rPr>
          <w:rFonts w:ascii="Arial" w:hAnsi="Arial" w:cs="Arial"/>
        </w:rPr>
        <w:t xml:space="preserve"> performed decently in a wide range of behavioral tasks,</w:t>
      </w:r>
      <w:r w:rsidR="0046448A" w:rsidRPr="00B050ED">
        <w:rPr>
          <w:rFonts w:ascii="Arial" w:hAnsi="Arial" w:cs="Arial"/>
        </w:rPr>
        <w:t xml:space="preserve"> retained normal motor function</w:t>
      </w:r>
      <w:r w:rsidR="00AA4206" w:rsidRPr="00B050ED">
        <w:rPr>
          <w:rFonts w:ascii="Arial" w:hAnsi="Arial" w:cs="Arial"/>
        </w:rPr>
        <w:t xml:space="preserve">, </w:t>
      </w:r>
      <w:proofErr w:type="spellStart"/>
      <w:r w:rsidR="0046448A" w:rsidRPr="00B050ED">
        <w:rPr>
          <w:rFonts w:ascii="Arial" w:hAnsi="Arial" w:cs="Arial"/>
        </w:rPr>
        <w:t>somatosensation</w:t>
      </w:r>
      <w:proofErr w:type="spellEnd"/>
      <w:r w:rsidR="00AA4206" w:rsidRPr="00B050ED">
        <w:rPr>
          <w:rFonts w:ascii="Arial" w:hAnsi="Arial" w:cs="Arial"/>
        </w:rPr>
        <w:t>, and memory even with the “bare minimum”</w:t>
      </w:r>
      <w:r w:rsidR="00E8195A" w:rsidRPr="00B050ED">
        <w:rPr>
          <w:rFonts w:ascii="Arial" w:hAnsi="Arial" w:cs="Arial"/>
        </w:rPr>
        <w:t xml:space="preserve"> brain material</w:t>
      </w:r>
      <w:r w:rsidR="00663337" w:rsidRPr="00B050ED">
        <w:rPr>
          <w:rFonts w:ascii="Arial" w:hAnsi="Arial" w:cs="Arial"/>
        </w:rPr>
        <w:t>.</w:t>
      </w:r>
      <w:r w:rsidR="00EF02AD" w:rsidRPr="00B050ED">
        <w:rPr>
          <w:rFonts w:ascii="Arial" w:hAnsi="Arial" w:cs="Arial"/>
        </w:rPr>
        <w:t xml:space="preserve"> </w:t>
      </w:r>
    </w:p>
    <w:p w14:paraId="2095E63D" w14:textId="1B3DBB49" w:rsidR="0097694E" w:rsidRPr="00B050ED" w:rsidRDefault="00260FE9" w:rsidP="00D86C37">
      <w:pPr>
        <w:ind w:firstLine="720"/>
        <w:jc w:val="both"/>
        <w:rPr>
          <w:rFonts w:ascii="Arial" w:hAnsi="Arial" w:cs="Arial"/>
        </w:rPr>
      </w:pPr>
      <w:r>
        <w:rPr>
          <w:rFonts w:ascii="Arial" w:hAnsi="Arial" w:cs="Arial"/>
        </w:rPr>
        <w:t xml:space="preserve">The neurologist </w:t>
      </w:r>
      <w:r w:rsidR="00C5699D" w:rsidRPr="00B050ED">
        <w:rPr>
          <w:rFonts w:ascii="Arial" w:hAnsi="Arial" w:cs="Arial"/>
        </w:rPr>
        <w:t xml:space="preserve">John </w:t>
      </w:r>
      <w:r w:rsidR="006C5E22" w:rsidRPr="00B050ED">
        <w:rPr>
          <w:rFonts w:ascii="Arial" w:hAnsi="Arial" w:cs="Arial"/>
        </w:rPr>
        <w:t xml:space="preserve">Lorber, identified numerous patients </w:t>
      </w:r>
      <w:r w:rsidR="00835180" w:rsidRPr="00B050ED">
        <w:rPr>
          <w:rFonts w:ascii="Arial" w:hAnsi="Arial" w:cs="Arial"/>
        </w:rPr>
        <w:t xml:space="preserve">in his medical practice who had severe hydrocephalus as evidenced </w:t>
      </w:r>
      <w:r w:rsidR="00C33CE4" w:rsidRPr="00B050ED">
        <w:rPr>
          <w:rFonts w:ascii="Arial" w:hAnsi="Arial" w:cs="Arial"/>
        </w:rPr>
        <w:t>by</w:t>
      </w:r>
      <w:r w:rsidR="00835180" w:rsidRPr="00B050ED">
        <w:rPr>
          <w:rFonts w:ascii="Arial" w:hAnsi="Arial" w:cs="Arial"/>
        </w:rPr>
        <w:t xml:space="preserve"> their brain imaging result</w:t>
      </w:r>
      <w:r w:rsidR="00EA6098" w:rsidRPr="00B050ED">
        <w:rPr>
          <w:rFonts w:ascii="Arial" w:hAnsi="Arial" w:cs="Arial"/>
        </w:rPr>
        <w:t>s</w:t>
      </w:r>
      <w:r w:rsidR="00C33CE4" w:rsidRPr="00B050ED">
        <w:rPr>
          <w:rFonts w:ascii="Arial" w:hAnsi="Arial" w:cs="Arial"/>
        </w:rPr>
        <w:t xml:space="preserve"> </w:t>
      </w:r>
      <w:r w:rsidR="00C33CE4" w:rsidRPr="00B050ED">
        <w:rPr>
          <w:rFonts w:ascii="Arial" w:hAnsi="Arial" w:cs="Arial"/>
        </w:rPr>
        <w:fldChar w:fldCharType="begin"/>
      </w:r>
      <w:r w:rsidR="008C6415">
        <w:rPr>
          <w:rFonts w:ascii="Arial" w:hAnsi="Arial" w:cs="Arial"/>
        </w:rPr>
        <w:instrText xml:space="preserve"> ADDIN EN.CITE &lt;EndNote&gt;&lt;Cite&gt;&lt;Author&gt;Lewin&lt;/Author&gt;&lt;Year&gt;1980&lt;/Year&gt;&lt;RecNum&gt;41&lt;/RecNum&gt;&lt;DisplayText&gt;(Lewin, 1980)&lt;/DisplayText&gt;&lt;record&gt;&lt;rec-number&gt;41&lt;/rec-number&gt;&lt;foreign-keys&gt;&lt;key app="EN" db-id="zte5tatdmtxdw3ezwpdv0tala9dw50xatt2x" timestamp="1702418617"&gt;41&lt;/key&gt;&lt;/foreign-keys&gt;&lt;ref-type name="Journal Article"&gt;17&lt;/ref-type&gt;&lt;contributors&gt;&lt;authors&gt;&lt;author&gt;Lewin, R.&lt;/author&gt;&lt;/authors&gt;&lt;/contributors&gt;&lt;titles&gt;&lt;title&gt;Is your brain really necessary?&lt;/title&gt;&lt;secondary-title&gt;Science&lt;/secondary-title&gt;&lt;/titles&gt;&lt;periodical&gt;&lt;full-title&gt;Science&lt;/full-title&gt;&lt;abbr-1&gt;Science&lt;/abbr-1&gt;&lt;/periodical&gt;&lt;pages&gt;1232-4&lt;/pages&gt;&lt;volume&gt;210&lt;/volume&gt;&lt;number&gt;4475&lt;/number&gt;&lt;keywords&gt;&lt;keyword&gt;Brain/*physiology&lt;/keyword&gt;&lt;keyword&gt;Cerebrospinal Fluid Shunts&lt;/keyword&gt;&lt;keyword&gt;Functional Laterality&lt;/keyword&gt;&lt;keyword&gt;Humans&lt;/keyword&gt;&lt;keyword&gt;Hydrocephalus/pathology/*physiopathology/surgery&lt;/keyword&gt;&lt;keyword&gt;Intelligence&lt;/keyword&gt;&lt;/keywords&gt;&lt;dates&gt;&lt;year&gt;1980&lt;/year&gt;&lt;pub-dates&gt;&lt;date&gt;Dec 12&lt;/date&gt;&lt;/pub-dates&gt;&lt;/dates&gt;&lt;isbn&gt;0036-8075 (Print)&amp;#xD;0036-8075 (Linking)&lt;/isbn&gt;&lt;accession-num&gt;7434023&lt;/accession-num&gt;&lt;urls&gt;&lt;related-urls&gt;&lt;url&gt;https://www.ncbi.nlm.nih.gov/pubmed/7434023&lt;/url&gt;&lt;/related-urls&gt;&lt;/urls&gt;&lt;electronic-resource-num&gt;10.1126/science.7434023&lt;/electronic-resource-num&gt;&lt;remote-database-name&gt;Medline&lt;/remote-database-name&gt;&lt;remote-database-provider&gt;NLM&lt;/remote-database-provider&gt;&lt;/record&gt;&lt;/Cite&gt;&lt;/EndNote&gt;</w:instrText>
      </w:r>
      <w:r w:rsidR="00C33CE4" w:rsidRPr="00B050ED">
        <w:rPr>
          <w:rFonts w:ascii="Arial" w:hAnsi="Arial" w:cs="Arial"/>
        </w:rPr>
        <w:fldChar w:fldCharType="separate"/>
      </w:r>
      <w:r w:rsidR="008C6415">
        <w:rPr>
          <w:rFonts w:ascii="Arial" w:hAnsi="Arial" w:cs="Arial"/>
          <w:noProof/>
        </w:rPr>
        <w:t>(Lewin, 1980)</w:t>
      </w:r>
      <w:r w:rsidR="00C33CE4" w:rsidRPr="00B050ED">
        <w:rPr>
          <w:rFonts w:ascii="Arial" w:hAnsi="Arial" w:cs="Arial"/>
        </w:rPr>
        <w:fldChar w:fldCharType="end"/>
      </w:r>
      <w:r w:rsidR="00EA6098" w:rsidRPr="00B050ED">
        <w:rPr>
          <w:rFonts w:ascii="Arial" w:hAnsi="Arial" w:cs="Arial"/>
        </w:rPr>
        <w:t>. The ventriculomegaly</w:t>
      </w:r>
      <w:r w:rsidR="00835180" w:rsidRPr="00B050ED">
        <w:rPr>
          <w:rFonts w:ascii="Arial" w:hAnsi="Arial" w:cs="Arial"/>
        </w:rPr>
        <w:t xml:space="preserve"> went practically unnoticed and </w:t>
      </w:r>
      <w:r w:rsidR="00DC75E8" w:rsidRPr="00B050ED">
        <w:rPr>
          <w:rFonts w:ascii="Arial" w:hAnsi="Arial" w:cs="Arial"/>
        </w:rPr>
        <w:t>the patients</w:t>
      </w:r>
      <w:r w:rsidR="00835180" w:rsidRPr="00B050ED">
        <w:rPr>
          <w:rFonts w:ascii="Arial" w:hAnsi="Arial" w:cs="Arial"/>
        </w:rPr>
        <w:t xml:space="preserve"> led </w:t>
      </w:r>
      <w:r w:rsidR="003C1C0C" w:rsidRPr="00B050ED">
        <w:rPr>
          <w:rFonts w:ascii="Arial" w:hAnsi="Arial" w:cs="Arial"/>
        </w:rPr>
        <w:t>otherwise normal lives</w:t>
      </w:r>
      <w:r w:rsidR="00DC75E8" w:rsidRPr="00B050ED">
        <w:rPr>
          <w:rFonts w:ascii="Arial" w:hAnsi="Arial" w:cs="Arial"/>
        </w:rPr>
        <w:t xml:space="preserve"> with very little brain tissue</w:t>
      </w:r>
      <w:r w:rsidR="003C1C0C" w:rsidRPr="00B050ED">
        <w:rPr>
          <w:rFonts w:ascii="Arial" w:hAnsi="Arial" w:cs="Arial"/>
        </w:rPr>
        <w:t>.</w:t>
      </w:r>
      <w:r w:rsidR="00FE615B" w:rsidRPr="00B050ED">
        <w:rPr>
          <w:rFonts w:ascii="Arial" w:hAnsi="Arial" w:cs="Arial"/>
        </w:rPr>
        <w:t xml:space="preserve"> For example, </w:t>
      </w:r>
      <w:r w:rsidR="0046695B" w:rsidRPr="00B050ED">
        <w:rPr>
          <w:rFonts w:ascii="Arial" w:hAnsi="Arial" w:cs="Arial"/>
        </w:rPr>
        <w:t>Lorber</w:t>
      </w:r>
      <w:r w:rsidR="00FE615B" w:rsidRPr="00B050ED">
        <w:rPr>
          <w:rFonts w:ascii="Arial" w:hAnsi="Arial" w:cs="Arial"/>
        </w:rPr>
        <w:t xml:space="preserve"> </w:t>
      </w:r>
      <w:r w:rsidR="0046695B" w:rsidRPr="00B050ED">
        <w:rPr>
          <w:rFonts w:ascii="Arial" w:hAnsi="Arial" w:cs="Arial"/>
        </w:rPr>
        <w:t>described</w:t>
      </w:r>
      <w:r w:rsidR="00FE615B" w:rsidRPr="00B050ED">
        <w:rPr>
          <w:rFonts w:ascii="Arial" w:hAnsi="Arial" w:cs="Arial"/>
        </w:rPr>
        <w:t xml:space="preserve"> a university</w:t>
      </w:r>
      <w:r w:rsidR="000E55EC" w:rsidRPr="00B050ED">
        <w:rPr>
          <w:rFonts w:ascii="Arial" w:hAnsi="Arial" w:cs="Arial"/>
        </w:rPr>
        <w:t xml:space="preserve"> honors mathematics </w:t>
      </w:r>
      <w:r w:rsidR="00FE615B" w:rsidRPr="00B050ED">
        <w:rPr>
          <w:rFonts w:ascii="Arial" w:hAnsi="Arial" w:cs="Arial"/>
        </w:rPr>
        <w:t>student who had so much CSF that there was almost no white matter</w:t>
      </w:r>
      <w:r w:rsidR="00660F6D" w:rsidRPr="00B050ED">
        <w:rPr>
          <w:rFonts w:ascii="Arial" w:hAnsi="Arial" w:cs="Arial"/>
        </w:rPr>
        <w:t>;</w:t>
      </w:r>
      <w:r w:rsidR="00FE615B" w:rsidRPr="00B050ED">
        <w:rPr>
          <w:rFonts w:ascii="Arial" w:hAnsi="Arial" w:cs="Arial"/>
        </w:rPr>
        <w:t xml:space="preserve"> the </w:t>
      </w:r>
      <w:r w:rsidR="00E45890" w:rsidRPr="00B050ED">
        <w:rPr>
          <w:rFonts w:ascii="Arial" w:hAnsi="Arial" w:cs="Arial"/>
        </w:rPr>
        <w:t>ventricular</w:t>
      </w:r>
      <w:r w:rsidR="00FE615B" w:rsidRPr="00B050ED">
        <w:rPr>
          <w:rFonts w:ascii="Arial" w:hAnsi="Arial" w:cs="Arial"/>
        </w:rPr>
        <w:t xml:space="preserve"> enlargement took up so much space and the actual bra</w:t>
      </w:r>
      <w:r w:rsidR="00BE2927" w:rsidRPr="00B050ED">
        <w:rPr>
          <w:rFonts w:ascii="Arial" w:hAnsi="Arial" w:cs="Arial"/>
        </w:rPr>
        <w:t>i</w:t>
      </w:r>
      <w:r w:rsidR="00FE615B" w:rsidRPr="00B050ED">
        <w:rPr>
          <w:rFonts w:ascii="Arial" w:hAnsi="Arial" w:cs="Arial"/>
        </w:rPr>
        <w:t>n was a thin mantle lining the inner skull.</w:t>
      </w:r>
      <w:r w:rsidR="003B05FF" w:rsidRPr="00B050ED">
        <w:rPr>
          <w:rFonts w:ascii="Arial" w:hAnsi="Arial" w:cs="Arial"/>
        </w:rPr>
        <w:t xml:space="preserve"> </w:t>
      </w:r>
      <w:r w:rsidR="00BE2927" w:rsidRPr="00B050ED">
        <w:rPr>
          <w:rFonts w:ascii="Arial" w:hAnsi="Arial" w:cs="Arial"/>
        </w:rPr>
        <w:t>In contrast to the</w:t>
      </w:r>
      <w:r w:rsidR="003B05FF" w:rsidRPr="00B050ED">
        <w:rPr>
          <w:rFonts w:ascii="Arial" w:hAnsi="Arial" w:cs="Arial"/>
        </w:rPr>
        <w:t xml:space="preserve"> normal thickness of brain tissue between ventricles and outer cortex </w:t>
      </w:r>
      <w:r w:rsidR="001865DD" w:rsidRPr="00B050ED">
        <w:rPr>
          <w:rFonts w:ascii="Arial" w:hAnsi="Arial" w:cs="Arial"/>
        </w:rPr>
        <w:t xml:space="preserve">as being </w:t>
      </w:r>
      <w:r w:rsidR="003B05FF" w:rsidRPr="00B050ED">
        <w:rPr>
          <w:rFonts w:ascii="Arial" w:hAnsi="Arial" w:cs="Arial"/>
        </w:rPr>
        <w:t xml:space="preserve">4.5 cm, this student’s brain mantle measured a mere </w:t>
      </w:r>
      <w:r w:rsidR="00FB12A6" w:rsidRPr="00B050ED">
        <w:rPr>
          <w:rFonts w:ascii="Arial" w:hAnsi="Arial" w:cs="Arial"/>
        </w:rPr>
        <w:t>millimeter</w:t>
      </w:r>
      <w:r w:rsidR="003B05FF" w:rsidRPr="00B050ED">
        <w:rPr>
          <w:rFonts w:ascii="Arial" w:hAnsi="Arial" w:cs="Arial"/>
        </w:rPr>
        <w:t xml:space="preserve"> or so.</w:t>
      </w:r>
      <w:r w:rsidR="00FD76D6" w:rsidRPr="00B050ED">
        <w:rPr>
          <w:rFonts w:ascii="Arial" w:hAnsi="Arial" w:cs="Arial"/>
        </w:rPr>
        <w:t xml:space="preserve"> Yet, this </w:t>
      </w:r>
      <w:r w:rsidR="0087111D" w:rsidRPr="00B050ED">
        <w:rPr>
          <w:rFonts w:ascii="Arial" w:hAnsi="Arial" w:cs="Arial"/>
        </w:rPr>
        <w:t>patient</w:t>
      </w:r>
      <w:r w:rsidR="00FD76D6" w:rsidRPr="00B050ED">
        <w:rPr>
          <w:rFonts w:ascii="Arial" w:hAnsi="Arial" w:cs="Arial"/>
        </w:rPr>
        <w:t xml:space="preserve"> was socially normal, with an IQ of 126 and </w:t>
      </w:r>
      <w:r w:rsidR="0038465E" w:rsidRPr="00B050ED">
        <w:rPr>
          <w:rFonts w:ascii="Arial" w:hAnsi="Arial" w:cs="Arial"/>
        </w:rPr>
        <w:t>great academic achievement in math</w:t>
      </w:r>
      <w:r w:rsidR="00FD76D6" w:rsidRPr="00B050ED">
        <w:rPr>
          <w:rFonts w:ascii="Arial" w:hAnsi="Arial" w:cs="Arial"/>
        </w:rPr>
        <w:t>.</w:t>
      </w:r>
      <w:r w:rsidR="00E77F2C" w:rsidRPr="00B050ED">
        <w:rPr>
          <w:rFonts w:ascii="Arial" w:hAnsi="Arial" w:cs="Arial"/>
        </w:rPr>
        <w:t xml:space="preserve"> </w:t>
      </w:r>
      <w:r w:rsidR="001D6977" w:rsidRPr="00B050ED">
        <w:rPr>
          <w:rFonts w:ascii="Arial" w:hAnsi="Arial" w:cs="Arial"/>
        </w:rPr>
        <w:t>Lorber’s patients had an</w:t>
      </w:r>
      <w:r w:rsidR="00E77F2C" w:rsidRPr="00B050ED">
        <w:rPr>
          <w:rFonts w:ascii="Arial" w:hAnsi="Arial" w:cs="Arial"/>
        </w:rPr>
        <w:t xml:space="preserve"> utter lack of brain tissue </w:t>
      </w:r>
      <w:r w:rsidR="001065E5" w:rsidRPr="00B050ED">
        <w:rPr>
          <w:rFonts w:ascii="Arial" w:hAnsi="Arial" w:cs="Arial"/>
        </w:rPr>
        <w:t xml:space="preserve">which </w:t>
      </w:r>
      <w:r w:rsidR="00E77F2C" w:rsidRPr="00B050ED">
        <w:rPr>
          <w:rFonts w:ascii="Arial" w:hAnsi="Arial" w:cs="Arial"/>
        </w:rPr>
        <w:t xml:space="preserve">went totally unnoticed until </w:t>
      </w:r>
      <w:r w:rsidR="00712E6E">
        <w:rPr>
          <w:rFonts w:ascii="Arial" w:hAnsi="Arial" w:cs="Arial"/>
        </w:rPr>
        <w:t>imaging was</w:t>
      </w:r>
      <w:r w:rsidR="007C7688" w:rsidRPr="00B050ED">
        <w:rPr>
          <w:rFonts w:ascii="Arial" w:hAnsi="Arial" w:cs="Arial"/>
        </w:rPr>
        <w:t xml:space="preserve"> taken.</w:t>
      </w:r>
      <w:r w:rsidR="003C54E8" w:rsidRPr="00B050ED">
        <w:rPr>
          <w:rFonts w:ascii="Arial" w:hAnsi="Arial" w:cs="Arial"/>
        </w:rPr>
        <w:t xml:space="preserve"> </w:t>
      </w:r>
    </w:p>
    <w:p w14:paraId="2901B199" w14:textId="135D31B9" w:rsidR="00660412" w:rsidRPr="00B050ED" w:rsidRDefault="00660412" w:rsidP="00D86C37">
      <w:pPr>
        <w:ind w:firstLine="720"/>
        <w:jc w:val="both"/>
        <w:rPr>
          <w:rFonts w:ascii="Arial" w:hAnsi="Arial" w:cs="Arial"/>
        </w:rPr>
      </w:pPr>
      <w:r w:rsidRPr="00B050ED">
        <w:rPr>
          <w:rFonts w:ascii="Arial" w:hAnsi="Arial" w:cs="Arial"/>
        </w:rPr>
        <w:t xml:space="preserve">Another </w:t>
      </w:r>
      <w:r w:rsidR="00FB727C" w:rsidRPr="00B050ED">
        <w:rPr>
          <w:rFonts w:ascii="Arial" w:hAnsi="Arial" w:cs="Arial"/>
        </w:rPr>
        <w:t>hallmark</w:t>
      </w:r>
      <w:r w:rsidRPr="00B050ED">
        <w:rPr>
          <w:rFonts w:ascii="Arial" w:hAnsi="Arial" w:cs="Arial"/>
        </w:rPr>
        <w:t xml:space="preserve"> case</w:t>
      </w:r>
      <w:r w:rsidR="005E1AB7" w:rsidRPr="00B050ED">
        <w:rPr>
          <w:rFonts w:ascii="Arial" w:hAnsi="Arial" w:cs="Arial"/>
        </w:rPr>
        <w:t xml:space="preserve"> report of a hydrocephalus patient with no cognitive deficits</w:t>
      </w:r>
      <w:r w:rsidRPr="00B050ED">
        <w:rPr>
          <w:rFonts w:ascii="Arial" w:hAnsi="Arial" w:cs="Arial"/>
        </w:rPr>
        <w:t xml:space="preserve"> was reported in 2007 by Feuillet et al </w:t>
      </w:r>
      <w:r w:rsidRPr="00B050ED">
        <w:rPr>
          <w:rFonts w:ascii="Arial" w:hAnsi="Arial" w:cs="Arial"/>
        </w:rPr>
        <w:fldChar w:fldCharType="begin"/>
      </w:r>
      <w:r w:rsidR="008C6415">
        <w:rPr>
          <w:rFonts w:ascii="Arial" w:hAnsi="Arial" w:cs="Arial"/>
        </w:rPr>
        <w:instrText xml:space="preserve"> ADDIN EN.CITE &lt;EndNote&gt;&lt;Cite&gt;&lt;Author&gt;Feuillet&lt;/Author&gt;&lt;Year&gt;2007&lt;/Year&gt;&lt;RecNum&gt;20079&lt;/RecNum&gt;&lt;IDText&gt;17658396&lt;/IDText&gt;&lt;DisplayText&gt;(Feuillet et al., 2007)&lt;/DisplayText&gt;&lt;record&gt;&lt;rec-number&gt;20079&lt;/rec-number&gt;&lt;foreign-keys&gt;&lt;key app="EN" db-id="rxepz9z9mz9afpesdx65p02ysep9xa290ars" timestamp="1468698469"&gt;20079&lt;/key&gt;&lt;/foreign-keys&gt;&lt;ref-type name="Journal Article"&gt;17&lt;/ref-type&gt;&lt;contributors&gt;&lt;authors&gt;&lt;author&gt;Feuillet, L.&lt;/author&gt;&lt;author&gt;Dufour, H.&lt;/author&gt;&lt;author&gt;Pelletier, J.&lt;/author&gt;&lt;/authors&gt;&lt;/contributors&gt;&lt;auth-address&gt;Department of Neurology, Faculte de Medecine de Marseille, Universite de la Mediterranee, Assistance Publique hopitaux de Marseille-Hopital de la Timone, Marseille, France. lionel.feuillet@mail.ap-hm.fr&lt;/auth-address&gt;&lt;titles&gt;&lt;title&gt;Brain of a white-collar worker&lt;/title&gt;&lt;secondary-title&gt;Lancet&lt;/secondary-title&gt;&lt;/titles&gt;&lt;periodical&gt;&lt;full-title&gt;Lancet&lt;/full-title&gt;&lt;abbr-1&gt;Lancet&lt;/abbr-1&gt;&lt;abbr-2&gt;Lancet&lt;/abbr-2&gt;&lt;/periodical&gt;&lt;pages&gt;262&lt;/pages&gt;&lt;volume&gt;370&lt;/volume&gt;&lt;number&gt;9583&lt;/number&gt;&lt;keywords&gt;&lt;keyword&gt;Adult&lt;/keyword&gt;&lt;keyword&gt;Humans&lt;/keyword&gt;&lt;keyword&gt;Hydrocephalus/*radionuclide imaging/surgery&lt;/keyword&gt;&lt;keyword&gt;Male&lt;/keyword&gt;&lt;keyword&gt;Ventriculostomy&lt;/keyword&gt;&lt;keyword&gt;dualism&lt;/keyword&gt;&lt;keyword&gt;brain&lt;/keyword&gt;&lt;keyword&gt;mind&lt;/keyword&gt;&lt;/keywords&gt;&lt;dates&gt;&lt;year&gt;2007&lt;/year&gt;&lt;pub-dates&gt;&lt;date&gt;Jul 21&lt;/date&gt;&lt;/pub-dates&gt;&lt;/dates&gt;&lt;isbn&gt;1474-547X (Electronic)&amp;#xD;0140-6736 (Linking)&lt;/isbn&gt;&lt;accession-num&gt;17658396&lt;/accession-num&gt;&lt;urls&gt;&lt;related-urls&gt;&lt;url&gt;http://www.ncbi.nlm.nih.gov/pubmed/17658396&lt;/url&gt;&lt;url&gt;http://ac.els-cdn.com/S0140673607611271/1-s2.0-S0140673607611271-main.pdf?_tid=3598197a-4b8e-11e6-b0c2-00000aacb35f&amp;amp;acdnat=1468698663_0cee2fc613834e61ceb01493793e6352&lt;/url&gt;&lt;/related-urls&gt;&lt;/urls&gt;&lt;electronic-resource-num&gt;10.1016/S0140-6736(07)61127-1&lt;/electronic-resource-num&gt;&lt;/record&gt;&lt;/Cite&gt;&lt;/EndNote&gt;</w:instrText>
      </w:r>
      <w:r w:rsidRPr="00B050ED">
        <w:rPr>
          <w:rFonts w:ascii="Arial" w:hAnsi="Arial" w:cs="Arial"/>
        </w:rPr>
        <w:fldChar w:fldCharType="separate"/>
      </w:r>
      <w:r w:rsidR="008C6415">
        <w:rPr>
          <w:rFonts w:ascii="Arial" w:hAnsi="Arial" w:cs="Arial"/>
          <w:noProof/>
        </w:rPr>
        <w:t>(Feuillet et al., 2007)</w:t>
      </w:r>
      <w:r w:rsidRPr="00B050ED">
        <w:rPr>
          <w:rFonts w:ascii="Arial" w:hAnsi="Arial" w:cs="Arial"/>
        </w:rPr>
        <w:fldChar w:fldCharType="end"/>
      </w:r>
      <w:r w:rsidR="005E1AB7" w:rsidRPr="00B050ED">
        <w:rPr>
          <w:rFonts w:ascii="Arial" w:hAnsi="Arial" w:cs="Arial"/>
        </w:rPr>
        <w:t xml:space="preserve">. </w:t>
      </w:r>
      <w:r w:rsidR="003F6913" w:rsidRPr="00B050ED">
        <w:rPr>
          <w:rFonts w:ascii="Arial" w:hAnsi="Arial" w:cs="Arial"/>
        </w:rPr>
        <w:t xml:space="preserve">Feuillet describes a </w:t>
      </w:r>
      <w:r w:rsidR="001634F6" w:rsidRPr="00B050ED">
        <w:rPr>
          <w:rFonts w:ascii="Arial" w:hAnsi="Arial" w:cs="Arial"/>
        </w:rPr>
        <w:t>44-year-old</w:t>
      </w:r>
      <w:r w:rsidR="003F6913" w:rsidRPr="00B050ED">
        <w:rPr>
          <w:rFonts w:ascii="Arial" w:hAnsi="Arial" w:cs="Arial"/>
        </w:rPr>
        <w:t xml:space="preserve"> “white collared worker</w:t>
      </w:r>
      <w:r w:rsidR="00B8790F" w:rsidRPr="00B050ED">
        <w:rPr>
          <w:rFonts w:ascii="Arial" w:hAnsi="Arial" w:cs="Arial"/>
        </w:rPr>
        <w:t>”</w:t>
      </w:r>
      <w:r w:rsidR="003F6913" w:rsidRPr="00B050ED">
        <w:rPr>
          <w:rFonts w:ascii="Arial" w:hAnsi="Arial" w:cs="Arial"/>
        </w:rPr>
        <w:t xml:space="preserve"> who presented with leg weakness. He had a history of receiving a </w:t>
      </w:r>
      <w:proofErr w:type="spellStart"/>
      <w:r w:rsidR="001634F6" w:rsidRPr="00B050ED">
        <w:rPr>
          <w:rFonts w:ascii="Arial" w:hAnsi="Arial" w:cs="Arial"/>
        </w:rPr>
        <w:t>ventriculoa</w:t>
      </w:r>
      <w:r w:rsidR="00961F7B" w:rsidRPr="00B050ED">
        <w:rPr>
          <w:rFonts w:ascii="Arial" w:hAnsi="Arial" w:cs="Arial"/>
        </w:rPr>
        <w:t>tria</w:t>
      </w:r>
      <w:r w:rsidR="001634F6" w:rsidRPr="00B050ED">
        <w:rPr>
          <w:rFonts w:ascii="Arial" w:hAnsi="Arial" w:cs="Arial"/>
        </w:rPr>
        <w:t>l</w:t>
      </w:r>
      <w:proofErr w:type="spellEnd"/>
      <w:r w:rsidR="003F6913" w:rsidRPr="00B050ED">
        <w:rPr>
          <w:rFonts w:ascii="Arial" w:hAnsi="Arial" w:cs="Arial"/>
        </w:rPr>
        <w:t xml:space="preserve"> shunt for postnatal hydrocephalus</w:t>
      </w:r>
      <w:r w:rsidR="00C314C1" w:rsidRPr="00B050ED">
        <w:rPr>
          <w:rFonts w:ascii="Arial" w:hAnsi="Arial" w:cs="Arial"/>
        </w:rPr>
        <w:t>. A</w:t>
      </w:r>
      <w:r w:rsidR="003F6913" w:rsidRPr="00B050ED">
        <w:rPr>
          <w:rFonts w:ascii="Arial" w:hAnsi="Arial" w:cs="Arial"/>
        </w:rPr>
        <w:t xml:space="preserve">fter a revision of </w:t>
      </w:r>
      <w:r w:rsidR="00C314C1" w:rsidRPr="00B050ED">
        <w:rPr>
          <w:rFonts w:ascii="Arial" w:hAnsi="Arial" w:cs="Arial"/>
        </w:rPr>
        <w:t>the shunt</w:t>
      </w:r>
      <w:r w:rsidR="003F6913" w:rsidRPr="00B050ED">
        <w:rPr>
          <w:rFonts w:ascii="Arial" w:hAnsi="Arial" w:cs="Arial"/>
        </w:rPr>
        <w:t xml:space="preserve"> at 14 years, </w:t>
      </w:r>
      <w:r w:rsidR="005C46F6" w:rsidRPr="00B050ED">
        <w:rPr>
          <w:rFonts w:ascii="Arial" w:hAnsi="Arial" w:cs="Arial"/>
        </w:rPr>
        <w:t>the patient</w:t>
      </w:r>
      <w:r w:rsidR="003F6913" w:rsidRPr="00B050ED">
        <w:rPr>
          <w:rFonts w:ascii="Arial" w:hAnsi="Arial" w:cs="Arial"/>
        </w:rPr>
        <w:t xml:space="preserve"> did not experience any further neurological development issues or </w:t>
      </w:r>
      <w:r w:rsidR="008F57D7" w:rsidRPr="00B050ED">
        <w:rPr>
          <w:rFonts w:ascii="Arial" w:hAnsi="Arial" w:cs="Arial"/>
        </w:rPr>
        <w:t xml:space="preserve">notable </w:t>
      </w:r>
      <w:r w:rsidR="003F6913" w:rsidRPr="00B050ED">
        <w:rPr>
          <w:rFonts w:ascii="Arial" w:hAnsi="Arial" w:cs="Arial"/>
        </w:rPr>
        <w:t xml:space="preserve">medical conditions. </w:t>
      </w:r>
      <w:r w:rsidR="00261F04" w:rsidRPr="00B050ED">
        <w:rPr>
          <w:rFonts w:ascii="Arial" w:hAnsi="Arial" w:cs="Arial"/>
        </w:rPr>
        <w:t xml:space="preserve">He led a normal life as a civil servant, married with two kids and an </w:t>
      </w:r>
      <w:r w:rsidR="00990284" w:rsidRPr="00B050ED">
        <w:rPr>
          <w:rFonts w:ascii="Arial" w:hAnsi="Arial" w:cs="Arial"/>
        </w:rPr>
        <w:t xml:space="preserve">average </w:t>
      </w:r>
      <w:r w:rsidR="00261F04" w:rsidRPr="00B050ED">
        <w:rPr>
          <w:rFonts w:ascii="Arial" w:hAnsi="Arial" w:cs="Arial"/>
        </w:rPr>
        <w:t xml:space="preserve">IQ of 75. </w:t>
      </w:r>
      <w:r w:rsidR="00E713EE">
        <w:rPr>
          <w:rFonts w:ascii="Arial" w:hAnsi="Arial" w:cs="Arial"/>
        </w:rPr>
        <w:t>Yet, d</w:t>
      </w:r>
      <w:r w:rsidR="00261F04" w:rsidRPr="00B050ED">
        <w:rPr>
          <w:rFonts w:ascii="Arial" w:hAnsi="Arial" w:cs="Arial"/>
        </w:rPr>
        <w:t>uring his neurological assessment</w:t>
      </w:r>
      <w:r w:rsidR="001A1D7E" w:rsidRPr="00B050ED">
        <w:rPr>
          <w:rFonts w:ascii="Arial" w:hAnsi="Arial" w:cs="Arial"/>
        </w:rPr>
        <w:t xml:space="preserve"> at age 44</w:t>
      </w:r>
      <w:r w:rsidR="00261F04" w:rsidRPr="00B050ED">
        <w:rPr>
          <w:rFonts w:ascii="Arial" w:hAnsi="Arial" w:cs="Arial"/>
        </w:rPr>
        <w:t xml:space="preserve">, his CT and MRI scans showed extreme ventricular enlargement </w:t>
      </w:r>
      <w:r w:rsidR="00F2233E" w:rsidRPr="00B050ED">
        <w:rPr>
          <w:rFonts w:ascii="Arial" w:hAnsi="Arial" w:cs="Arial"/>
        </w:rPr>
        <w:t>of the 1</w:t>
      </w:r>
      <w:r w:rsidR="00F2233E" w:rsidRPr="00B050ED">
        <w:rPr>
          <w:rFonts w:ascii="Arial" w:hAnsi="Arial" w:cs="Arial"/>
          <w:vertAlign w:val="superscript"/>
        </w:rPr>
        <w:t>st</w:t>
      </w:r>
      <w:r w:rsidR="00F2233E" w:rsidRPr="00B050ED">
        <w:rPr>
          <w:rFonts w:ascii="Arial" w:hAnsi="Arial" w:cs="Arial"/>
        </w:rPr>
        <w:t xml:space="preserve"> and 2</w:t>
      </w:r>
      <w:r w:rsidR="00F2233E" w:rsidRPr="00B050ED">
        <w:rPr>
          <w:rFonts w:ascii="Arial" w:hAnsi="Arial" w:cs="Arial"/>
          <w:vertAlign w:val="superscript"/>
        </w:rPr>
        <w:t>nd</w:t>
      </w:r>
      <w:r w:rsidR="00F2233E" w:rsidRPr="00B050ED">
        <w:rPr>
          <w:rFonts w:ascii="Arial" w:hAnsi="Arial" w:cs="Arial"/>
        </w:rPr>
        <w:t xml:space="preserve"> lateral ventricles, and the 3</w:t>
      </w:r>
      <w:r w:rsidR="00F2233E" w:rsidRPr="00B050ED">
        <w:rPr>
          <w:rFonts w:ascii="Arial" w:hAnsi="Arial" w:cs="Arial"/>
          <w:vertAlign w:val="superscript"/>
        </w:rPr>
        <w:t>rd</w:t>
      </w:r>
      <w:r w:rsidR="00F2233E" w:rsidRPr="00B050ED">
        <w:rPr>
          <w:rFonts w:ascii="Arial" w:hAnsi="Arial" w:cs="Arial"/>
        </w:rPr>
        <w:t xml:space="preserve"> and 4</w:t>
      </w:r>
      <w:r w:rsidR="00F2233E" w:rsidRPr="00B050ED">
        <w:rPr>
          <w:rFonts w:ascii="Arial" w:hAnsi="Arial" w:cs="Arial"/>
          <w:vertAlign w:val="superscript"/>
        </w:rPr>
        <w:t>th</w:t>
      </w:r>
      <w:r w:rsidR="00F2233E" w:rsidRPr="00B050ED">
        <w:rPr>
          <w:rFonts w:ascii="Arial" w:hAnsi="Arial" w:cs="Arial"/>
        </w:rPr>
        <w:t xml:space="preserve"> ventricles </w:t>
      </w:r>
      <w:r w:rsidR="00261F04" w:rsidRPr="00B050ED">
        <w:rPr>
          <w:rFonts w:ascii="Arial" w:hAnsi="Arial" w:cs="Arial"/>
        </w:rPr>
        <w:t>due to hydrocephalus</w:t>
      </w:r>
      <w:r w:rsidR="00F2233E" w:rsidRPr="00B050ED">
        <w:rPr>
          <w:rFonts w:ascii="Arial" w:hAnsi="Arial" w:cs="Arial"/>
        </w:rPr>
        <w:t xml:space="preserve"> and</w:t>
      </w:r>
      <w:r w:rsidR="00261F04" w:rsidRPr="00B050ED">
        <w:rPr>
          <w:rFonts w:ascii="Arial" w:hAnsi="Arial" w:cs="Arial"/>
        </w:rPr>
        <w:t xml:space="preserve"> a very thin cortical mantle</w:t>
      </w:r>
      <w:r w:rsidR="003B095B">
        <w:rPr>
          <w:rFonts w:ascii="Arial" w:hAnsi="Arial" w:cs="Arial"/>
        </w:rPr>
        <w:t xml:space="preserve"> </w:t>
      </w:r>
      <w:r w:rsidR="00700DAA" w:rsidRPr="009F6C0D">
        <w:rPr>
          <w:rFonts w:ascii="Arial" w:hAnsi="Arial" w:cs="Arial"/>
          <w:b/>
          <w:bCs/>
        </w:rPr>
        <w:t>(</w:t>
      </w:r>
      <w:r w:rsidR="00700DAA">
        <w:rPr>
          <w:rFonts w:ascii="Arial" w:hAnsi="Arial" w:cs="Arial"/>
          <w:b/>
          <w:bCs/>
        </w:rPr>
        <w:t xml:space="preserve">Figure </w:t>
      </w:r>
      <w:r w:rsidR="00700DAA">
        <w:rPr>
          <w:rFonts w:ascii="Arial" w:hAnsi="Arial" w:cs="Arial"/>
          <w:b/>
          <w:bCs/>
        </w:rPr>
        <w:lastRenderedPageBreak/>
        <w:t>2A)</w:t>
      </w:r>
      <w:r w:rsidR="00700DAA" w:rsidRPr="00B050ED">
        <w:rPr>
          <w:rFonts w:ascii="Arial" w:hAnsi="Arial" w:cs="Arial"/>
        </w:rPr>
        <w:t>.</w:t>
      </w:r>
      <w:r w:rsidR="00700DAA">
        <w:rPr>
          <w:rFonts w:ascii="Arial" w:hAnsi="Arial" w:cs="Arial"/>
        </w:rPr>
        <w:t xml:space="preserve"> </w:t>
      </w:r>
      <w:r w:rsidR="00202826" w:rsidRPr="00B050ED">
        <w:rPr>
          <w:rFonts w:ascii="Arial" w:hAnsi="Arial" w:cs="Arial"/>
        </w:rPr>
        <w:t>He nearly had no brain matter as the ventricular enlargement compressed his cerebrum</w:t>
      </w:r>
      <w:r w:rsidR="00244901" w:rsidRPr="00B050ED">
        <w:rPr>
          <w:rFonts w:ascii="Arial" w:hAnsi="Arial" w:cs="Arial"/>
        </w:rPr>
        <w:t xml:space="preserve">. </w:t>
      </w:r>
      <w:r w:rsidR="00FC5C2A">
        <w:rPr>
          <w:rFonts w:ascii="Arial" w:hAnsi="Arial" w:cs="Arial"/>
        </w:rPr>
        <w:t>The drastic</w:t>
      </w:r>
      <w:r w:rsidR="002D6587" w:rsidRPr="00B050ED">
        <w:rPr>
          <w:rFonts w:ascii="Arial" w:hAnsi="Arial" w:cs="Arial"/>
        </w:rPr>
        <w:t xml:space="preserve"> </w:t>
      </w:r>
      <w:r w:rsidR="008706A8" w:rsidRPr="00B050ED">
        <w:rPr>
          <w:rFonts w:ascii="Arial" w:hAnsi="Arial" w:cs="Arial"/>
        </w:rPr>
        <w:t xml:space="preserve">lack of brain material </w:t>
      </w:r>
      <w:r w:rsidR="00FE0D36" w:rsidRPr="00B050ED">
        <w:rPr>
          <w:rFonts w:ascii="Arial" w:hAnsi="Arial" w:cs="Arial"/>
        </w:rPr>
        <w:t xml:space="preserve">did not bring about any cognitive issues for the patient, the hydrocephalus </w:t>
      </w:r>
      <w:r w:rsidR="002D6587" w:rsidRPr="00B050ED">
        <w:rPr>
          <w:rFonts w:ascii="Arial" w:hAnsi="Arial" w:cs="Arial"/>
        </w:rPr>
        <w:t xml:space="preserve">went </w:t>
      </w:r>
      <w:r w:rsidR="003C1FFC" w:rsidRPr="00B050ED">
        <w:rPr>
          <w:rFonts w:ascii="Arial" w:hAnsi="Arial" w:cs="Arial"/>
        </w:rPr>
        <w:t>unnoticed,</w:t>
      </w:r>
      <w:r w:rsidR="002D6587" w:rsidRPr="00B050ED">
        <w:rPr>
          <w:rFonts w:ascii="Arial" w:hAnsi="Arial" w:cs="Arial"/>
        </w:rPr>
        <w:t xml:space="preserve"> and</w:t>
      </w:r>
      <w:r w:rsidR="00202826" w:rsidRPr="00B050ED">
        <w:rPr>
          <w:rFonts w:ascii="Arial" w:hAnsi="Arial" w:cs="Arial"/>
        </w:rPr>
        <w:t xml:space="preserve"> he </w:t>
      </w:r>
      <w:r w:rsidR="00F2233E" w:rsidRPr="00B050ED">
        <w:rPr>
          <w:rFonts w:ascii="Arial" w:hAnsi="Arial" w:cs="Arial"/>
        </w:rPr>
        <w:t>led</w:t>
      </w:r>
      <w:r w:rsidR="00202826" w:rsidRPr="00B050ED">
        <w:rPr>
          <w:rFonts w:ascii="Arial" w:hAnsi="Arial" w:cs="Arial"/>
        </w:rPr>
        <w:t xml:space="preserve"> a</w:t>
      </w:r>
      <w:r w:rsidR="006663E8" w:rsidRPr="00B050ED">
        <w:rPr>
          <w:rFonts w:ascii="Arial" w:hAnsi="Arial" w:cs="Arial"/>
        </w:rPr>
        <w:t xml:space="preserve"> </w:t>
      </w:r>
      <w:r w:rsidR="00202826" w:rsidRPr="00B050ED">
        <w:rPr>
          <w:rFonts w:ascii="Arial" w:hAnsi="Arial" w:cs="Arial"/>
        </w:rPr>
        <w:t>normal life.</w:t>
      </w:r>
    </w:p>
    <w:p w14:paraId="5A2504DD" w14:textId="51C7EF94" w:rsidR="00F2233E" w:rsidRPr="00B050ED" w:rsidRDefault="00E5469F" w:rsidP="00D86C37">
      <w:pPr>
        <w:jc w:val="both"/>
        <w:rPr>
          <w:rFonts w:ascii="Arial" w:hAnsi="Arial" w:cs="Arial"/>
        </w:rPr>
      </w:pPr>
      <w:r>
        <w:rPr>
          <w:rFonts w:ascii="Arial" w:hAnsi="Arial" w:cs="Arial"/>
        </w:rPr>
        <w:tab/>
      </w:r>
      <w:r w:rsidR="003B7681" w:rsidRPr="00B050ED">
        <w:rPr>
          <w:rFonts w:ascii="Arial" w:hAnsi="Arial" w:cs="Arial"/>
        </w:rPr>
        <w:t xml:space="preserve">In 2018, Alders </w:t>
      </w:r>
      <w:r w:rsidR="003B7681" w:rsidRPr="00B050ED">
        <w:rPr>
          <w:rFonts w:ascii="Arial" w:hAnsi="Arial" w:cs="Arial"/>
          <w:i/>
          <w:iCs/>
        </w:rPr>
        <w:t xml:space="preserve">et al </w:t>
      </w:r>
      <w:r w:rsidR="003B7681" w:rsidRPr="00B050ED">
        <w:rPr>
          <w:rFonts w:ascii="Arial" w:hAnsi="Arial" w:cs="Arial"/>
        </w:rPr>
        <w:t>present</w:t>
      </w:r>
      <w:r>
        <w:rPr>
          <w:rFonts w:ascii="Arial" w:hAnsi="Arial" w:cs="Arial"/>
        </w:rPr>
        <w:t>ed</w:t>
      </w:r>
      <w:r w:rsidR="003B7681" w:rsidRPr="00B050ED">
        <w:rPr>
          <w:rFonts w:ascii="Arial" w:hAnsi="Arial" w:cs="Arial"/>
        </w:rPr>
        <w:t xml:space="preserve"> the case report </w:t>
      </w:r>
      <w:r w:rsidR="00D93046" w:rsidRPr="00B050ED">
        <w:rPr>
          <w:rFonts w:ascii="Arial" w:hAnsi="Arial" w:cs="Arial"/>
        </w:rPr>
        <w:t>of a 60 year old male</w:t>
      </w:r>
      <w:r w:rsidR="007017CD" w:rsidRPr="00B050ED">
        <w:rPr>
          <w:rFonts w:ascii="Arial" w:hAnsi="Arial" w:cs="Arial"/>
        </w:rPr>
        <w:t xml:space="preserve"> who presented </w:t>
      </w:r>
      <w:r w:rsidR="001A1D7E" w:rsidRPr="00B050ED">
        <w:rPr>
          <w:rFonts w:ascii="Arial" w:hAnsi="Arial" w:cs="Arial"/>
        </w:rPr>
        <w:t>to the clinic with</w:t>
      </w:r>
      <w:r w:rsidR="007017CD" w:rsidRPr="00B050ED">
        <w:rPr>
          <w:rFonts w:ascii="Arial" w:hAnsi="Arial" w:cs="Arial"/>
        </w:rPr>
        <w:t xml:space="preserve"> low mood and behavioral changes</w:t>
      </w:r>
      <w:r w:rsidR="007B6EA4" w:rsidRPr="00B050ED">
        <w:rPr>
          <w:rFonts w:ascii="Arial" w:hAnsi="Arial" w:cs="Arial"/>
        </w:rPr>
        <w:t xml:space="preserve"> </w:t>
      </w:r>
      <w:r w:rsidR="007B6EA4" w:rsidRPr="00B050ED">
        <w:rPr>
          <w:rFonts w:ascii="Arial" w:hAnsi="Arial" w:cs="Arial"/>
        </w:rPr>
        <w:fldChar w:fldCharType="begin"/>
      </w:r>
      <w:r w:rsidR="008C6415">
        <w:rPr>
          <w:rFonts w:ascii="Arial" w:hAnsi="Arial" w:cs="Arial"/>
        </w:rPr>
        <w:instrText xml:space="preserve"> ADDIN EN.CITE &lt;EndNote&gt;&lt;Cite&gt;&lt;Author&gt;Alders&lt;/Author&gt;&lt;Year&gt;2018&lt;/Year&gt;&lt;RecNum&gt;46&lt;/RecNum&gt;&lt;DisplayText&gt;(Alders et al., 2018)&lt;/DisplayText&gt;&lt;record&gt;&lt;rec-number&gt;46&lt;/rec-number&gt;&lt;foreign-keys&gt;&lt;key app="EN" db-id="zte5tatdmtxdw3ezwpdv0tala9dw50xatt2x" timestamp="1702510842"&gt;46&lt;/key&gt;&lt;/foreign-keys&gt;&lt;ref-type name="Journal Article"&gt;17&lt;/ref-type&gt;&lt;contributors&gt;&lt;authors&gt;&lt;author&gt;Alders, Gesine L.&lt;/author&gt;&lt;author&gt;Minuzzi, Luciano&lt;/author&gt;&lt;author&gt;Sarin, Sachin&lt;/author&gt;&lt;author&gt;Frey, Benicio N.&lt;/author&gt;&lt;author&gt;Hall, Geoffrey B.&lt;/author&gt;&lt;author&gt;Samaan, Zainab&lt;/author&gt;&lt;/authors&gt;&lt;/contributors&gt;&lt;titles&gt;&lt;title&gt;Volumetric MRI Analysis of a Case of Severe Ventriculomegaly&lt;/title&gt;&lt;secondary-title&gt;FRONTIERS IN HUMAN NEUROSCIENCE&lt;/secondary-title&gt;&lt;/titles&gt;&lt;periodical&gt;&lt;full-title&gt;FRONTIERS IN HUMAN NEUROSCIENCE&lt;/full-title&gt;&lt;/periodical&gt;&lt;volume&gt;12&lt;/volume&gt;&lt;dates&gt;&lt;year&gt;2018&lt;/year&gt;&lt;pub-dates&gt;&lt;date&gt;2018 DEC 6&lt;/date&gt;&lt;/pub-dates&gt;&lt;/dates&gt;&lt;isbn&gt;1662-5161&lt;/isbn&gt;&lt;accession-num&gt;WOS:000452301500002&lt;/accession-num&gt;&lt;work-type&gt;Article&lt;/work-type&gt;&lt;urls&gt;&lt;/urls&gt;&lt;custom7&gt;495&lt;/custom7&gt;&lt;electronic-resource-num&gt;10.3389/fnhum.2018.00495&lt;/electronic-resource-num&gt;&lt;access-date&gt;2018-12-28&lt;/access-date&gt;&lt;/record&gt;&lt;/Cite&gt;&lt;/EndNote&gt;</w:instrText>
      </w:r>
      <w:r w:rsidR="007B6EA4" w:rsidRPr="00B050ED">
        <w:rPr>
          <w:rFonts w:ascii="Arial" w:hAnsi="Arial" w:cs="Arial"/>
        </w:rPr>
        <w:fldChar w:fldCharType="separate"/>
      </w:r>
      <w:r w:rsidR="008C6415">
        <w:rPr>
          <w:rFonts w:ascii="Arial" w:hAnsi="Arial" w:cs="Arial"/>
          <w:noProof/>
        </w:rPr>
        <w:t>(Alders et al., 2018)</w:t>
      </w:r>
      <w:r w:rsidR="007B6EA4" w:rsidRPr="00B050ED">
        <w:rPr>
          <w:rFonts w:ascii="Arial" w:hAnsi="Arial" w:cs="Arial"/>
        </w:rPr>
        <w:fldChar w:fldCharType="end"/>
      </w:r>
      <w:r w:rsidR="007017CD" w:rsidRPr="00B050ED">
        <w:rPr>
          <w:rFonts w:ascii="Arial" w:hAnsi="Arial" w:cs="Arial"/>
        </w:rPr>
        <w:t xml:space="preserve">. An MRI scan exposed </w:t>
      </w:r>
      <w:r w:rsidR="00916FE2" w:rsidRPr="00B050ED">
        <w:rPr>
          <w:rFonts w:ascii="Arial" w:hAnsi="Arial" w:cs="Arial"/>
        </w:rPr>
        <w:t xml:space="preserve">extreme </w:t>
      </w:r>
      <w:r w:rsidR="007017CD" w:rsidRPr="00B050ED">
        <w:rPr>
          <w:rFonts w:ascii="Arial" w:hAnsi="Arial" w:cs="Arial"/>
        </w:rPr>
        <w:t>ventriculomegaly, a significant expansion in the ventricle size</w:t>
      </w:r>
      <w:r w:rsidR="00691AC5" w:rsidRPr="00B050ED">
        <w:rPr>
          <w:rFonts w:ascii="Arial" w:hAnsi="Arial" w:cs="Arial"/>
        </w:rPr>
        <w:t xml:space="preserve"> bilaterally</w:t>
      </w:r>
      <w:r w:rsidR="007017CD" w:rsidRPr="00B050ED">
        <w:rPr>
          <w:rFonts w:ascii="Arial" w:hAnsi="Arial" w:cs="Arial"/>
        </w:rPr>
        <w:t xml:space="preserve">, with a severe </w:t>
      </w:r>
      <w:r w:rsidR="008F0DBF" w:rsidRPr="00B050ED">
        <w:rPr>
          <w:rFonts w:ascii="Arial" w:hAnsi="Arial" w:cs="Arial"/>
        </w:rPr>
        <w:t>dilat</w:t>
      </w:r>
      <w:r w:rsidR="00AD1D23" w:rsidRPr="00B050ED">
        <w:rPr>
          <w:rFonts w:ascii="Arial" w:hAnsi="Arial" w:cs="Arial"/>
        </w:rPr>
        <w:t>ion</w:t>
      </w:r>
      <w:r w:rsidR="007017CD" w:rsidRPr="00B050ED">
        <w:rPr>
          <w:rFonts w:ascii="Arial" w:hAnsi="Arial" w:cs="Arial"/>
        </w:rPr>
        <w:t xml:space="preserve"> of both lateral ventricles and the third ventricle</w:t>
      </w:r>
      <w:r w:rsidR="00874A01">
        <w:rPr>
          <w:rFonts w:ascii="Arial" w:hAnsi="Arial" w:cs="Arial"/>
        </w:rPr>
        <w:t xml:space="preserve"> (</w:t>
      </w:r>
      <w:r w:rsidR="00874A01">
        <w:rPr>
          <w:rFonts w:ascii="Arial" w:hAnsi="Arial" w:cs="Arial"/>
          <w:b/>
          <w:bCs/>
        </w:rPr>
        <w:t>Figure 2B</w:t>
      </w:r>
      <w:r w:rsidR="00874A01">
        <w:rPr>
          <w:rFonts w:ascii="Arial" w:hAnsi="Arial" w:cs="Arial"/>
        </w:rPr>
        <w:t>)</w:t>
      </w:r>
      <w:r w:rsidR="007017CD" w:rsidRPr="00B050ED">
        <w:rPr>
          <w:rFonts w:ascii="Arial" w:hAnsi="Arial" w:cs="Arial"/>
        </w:rPr>
        <w:t>.</w:t>
      </w:r>
      <w:r w:rsidR="004C68FC" w:rsidRPr="00B050ED">
        <w:rPr>
          <w:rFonts w:ascii="Arial" w:hAnsi="Arial" w:cs="Arial"/>
        </w:rPr>
        <w:t xml:space="preserve"> They noted the CSF volume in the patient’s ventricles were 46 times the norm for patients in the same age group</w:t>
      </w:r>
      <w:r w:rsidR="0095322B" w:rsidRPr="00B050ED">
        <w:rPr>
          <w:rFonts w:ascii="Arial" w:hAnsi="Arial" w:cs="Arial"/>
        </w:rPr>
        <w:t xml:space="preserve">, and due to the excess volume, his cortex </w:t>
      </w:r>
      <w:r w:rsidR="00691AC5" w:rsidRPr="00B050ED">
        <w:rPr>
          <w:rFonts w:ascii="Arial" w:hAnsi="Arial" w:cs="Arial"/>
        </w:rPr>
        <w:t xml:space="preserve">and corpus callosum </w:t>
      </w:r>
      <w:r w:rsidR="00A25979" w:rsidRPr="00B050ED">
        <w:rPr>
          <w:rFonts w:ascii="Arial" w:hAnsi="Arial" w:cs="Arial"/>
        </w:rPr>
        <w:t>were</w:t>
      </w:r>
      <w:r w:rsidR="0095322B" w:rsidRPr="00B050ED">
        <w:rPr>
          <w:rFonts w:ascii="Arial" w:hAnsi="Arial" w:cs="Arial"/>
        </w:rPr>
        <w:t xml:space="preserve"> extremely thin with a very small amount of gray and white matter.</w:t>
      </w:r>
      <w:r w:rsidR="00113705" w:rsidRPr="00B050ED">
        <w:rPr>
          <w:rFonts w:ascii="Arial" w:hAnsi="Arial" w:cs="Arial"/>
        </w:rPr>
        <w:t xml:space="preserve"> Despite this, he </w:t>
      </w:r>
      <w:r w:rsidR="00896812">
        <w:rPr>
          <w:rFonts w:ascii="Arial" w:hAnsi="Arial" w:cs="Arial"/>
        </w:rPr>
        <w:t xml:space="preserve">possessed an </w:t>
      </w:r>
      <w:r w:rsidR="00113705" w:rsidRPr="00B050ED">
        <w:rPr>
          <w:rFonts w:ascii="Arial" w:hAnsi="Arial" w:cs="Arial"/>
        </w:rPr>
        <w:t xml:space="preserve">average IQ, </w:t>
      </w:r>
      <w:r w:rsidR="008E5E86" w:rsidRPr="00B050ED">
        <w:rPr>
          <w:rFonts w:ascii="Arial" w:hAnsi="Arial" w:cs="Arial"/>
        </w:rPr>
        <w:t>and</w:t>
      </w:r>
      <w:r w:rsidR="000B6E52" w:rsidRPr="00B050ED">
        <w:rPr>
          <w:rFonts w:ascii="Arial" w:hAnsi="Arial" w:cs="Arial"/>
        </w:rPr>
        <w:t xml:space="preserve"> </w:t>
      </w:r>
      <w:r w:rsidR="008E5E86" w:rsidRPr="00B050ED">
        <w:rPr>
          <w:rFonts w:ascii="Arial" w:hAnsi="Arial" w:cs="Arial"/>
        </w:rPr>
        <w:t>enjoyed playing</w:t>
      </w:r>
      <w:r w:rsidR="000B6E52" w:rsidRPr="00B050ED">
        <w:rPr>
          <w:rFonts w:ascii="Arial" w:hAnsi="Arial" w:cs="Arial"/>
        </w:rPr>
        <w:t xml:space="preserve"> guitar</w:t>
      </w:r>
      <w:r w:rsidR="008E5E86" w:rsidRPr="00B050ED">
        <w:rPr>
          <w:rFonts w:ascii="Arial" w:hAnsi="Arial" w:cs="Arial"/>
        </w:rPr>
        <w:t>. H</w:t>
      </w:r>
      <w:r w:rsidR="00113705" w:rsidRPr="00B050ED">
        <w:rPr>
          <w:rFonts w:ascii="Arial" w:hAnsi="Arial" w:cs="Arial"/>
        </w:rPr>
        <w:t xml:space="preserve">is </w:t>
      </w:r>
      <w:r w:rsidR="003917CE" w:rsidRPr="00B050ED">
        <w:rPr>
          <w:rFonts w:ascii="Arial" w:hAnsi="Arial" w:cs="Arial"/>
        </w:rPr>
        <w:t xml:space="preserve">chief medical complaints </w:t>
      </w:r>
      <w:r w:rsidR="008E5E86" w:rsidRPr="00B050ED">
        <w:rPr>
          <w:rFonts w:ascii="Arial" w:hAnsi="Arial" w:cs="Arial"/>
        </w:rPr>
        <w:t xml:space="preserve">were not neurological at all, these </w:t>
      </w:r>
      <w:r w:rsidR="00D23780" w:rsidRPr="00B050ED">
        <w:rPr>
          <w:rFonts w:ascii="Arial" w:hAnsi="Arial" w:cs="Arial"/>
        </w:rPr>
        <w:t xml:space="preserve">included </w:t>
      </w:r>
      <w:r w:rsidR="003917CE" w:rsidRPr="00B050ED">
        <w:rPr>
          <w:rFonts w:ascii="Arial" w:hAnsi="Arial" w:cs="Arial"/>
        </w:rPr>
        <w:t xml:space="preserve">central obesity, short stature, and psychiatric </w:t>
      </w:r>
      <w:r w:rsidR="006C7034" w:rsidRPr="00B050ED">
        <w:rPr>
          <w:rFonts w:ascii="Arial" w:hAnsi="Arial" w:cs="Arial"/>
        </w:rPr>
        <w:t xml:space="preserve">/ cognitive </w:t>
      </w:r>
      <w:r w:rsidR="003917CE" w:rsidRPr="00B050ED">
        <w:rPr>
          <w:rFonts w:ascii="Arial" w:hAnsi="Arial" w:cs="Arial"/>
        </w:rPr>
        <w:t>complaints</w:t>
      </w:r>
      <w:r w:rsidR="009B25AF" w:rsidRPr="00B050ED">
        <w:rPr>
          <w:rFonts w:ascii="Arial" w:hAnsi="Arial" w:cs="Arial"/>
        </w:rPr>
        <w:t xml:space="preserve">, such as rumination, </w:t>
      </w:r>
      <w:r w:rsidR="00444D94" w:rsidRPr="00B050ED">
        <w:rPr>
          <w:rFonts w:ascii="Arial" w:hAnsi="Arial" w:cs="Arial"/>
        </w:rPr>
        <w:t>anxiety,</w:t>
      </w:r>
      <w:r w:rsidR="009B25AF" w:rsidRPr="00B050ED">
        <w:rPr>
          <w:rFonts w:ascii="Arial" w:hAnsi="Arial" w:cs="Arial"/>
        </w:rPr>
        <w:t xml:space="preserve"> and excessive guilt</w:t>
      </w:r>
      <w:r w:rsidR="00600556" w:rsidRPr="00B050ED">
        <w:rPr>
          <w:rFonts w:ascii="Arial" w:hAnsi="Arial" w:cs="Arial"/>
        </w:rPr>
        <w:t>.</w:t>
      </w:r>
      <w:r w:rsidR="00BB47C5" w:rsidRPr="00B050ED">
        <w:rPr>
          <w:rFonts w:ascii="Arial" w:hAnsi="Arial" w:cs="Arial"/>
        </w:rPr>
        <w:t xml:space="preserve"> </w:t>
      </w:r>
    </w:p>
    <w:p w14:paraId="445226B1" w14:textId="67A39884" w:rsidR="008878BE" w:rsidRDefault="008878BE" w:rsidP="00D86C37">
      <w:pPr>
        <w:rPr>
          <w:rFonts w:ascii="Arial" w:hAnsi="Arial" w:cs="Arial"/>
          <w:noProof/>
        </w:rPr>
      </w:pPr>
    </w:p>
    <w:p w14:paraId="6028294A" w14:textId="5FB7AC5B" w:rsidR="006C74F4" w:rsidRDefault="00320BB6" w:rsidP="00D86C37">
      <w:pPr>
        <w:rPr>
          <w:rFonts w:ascii="Arial" w:hAnsi="Arial" w:cs="Arial"/>
          <w:noProof/>
        </w:rPr>
      </w:pPr>
      <w:r>
        <w:rPr>
          <w:rFonts w:ascii="Arial" w:hAnsi="Arial" w:cs="Arial"/>
          <w:noProof/>
        </w:rPr>
        <w:drawing>
          <wp:inline distT="0" distB="0" distL="0" distR="0" wp14:anchorId="245BFC7F" wp14:editId="537C83F4">
            <wp:extent cx="5905500" cy="4167505"/>
            <wp:effectExtent l="0" t="0" r="0" b="4445"/>
            <wp:docPr id="179611840" name="Picture 1" descr="A close-up of a scan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11840" name="Picture 1" descr="A close-up of a scan of a brain&#10;&#10;Description automatically generated"/>
                    <pic:cNvPicPr/>
                  </pic:nvPicPr>
                  <pic:blipFill rotWithShape="1">
                    <a:blip r:embed="rId10"/>
                    <a:srcRect l="641" r="-1"/>
                    <a:stretch/>
                  </pic:blipFill>
                  <pic:spPr bwMode="auto">
                    <a:xfrm>
                      <a:off x="0" y="0"/>
                      <a:ext cx="5905500" cy="4167505"/>
                    </a:xfrm>
                    <a:prstGeom prst="rect">
                      <a:avLst/>
                    </a:prstGeom>
                    <a:ln>
                      <a:noFill/>
                    </a:ln>
                    <a:extLst>
                      <a:ext uri="{53640926-AAD7-44D8-BBD7-CCE9431645EC}">
                        <a14:shadowObscured xmlns:a14="http://schemas.microsoft.com/office/drawing/2010/main"/>
                      </a:ext>
                    </a:extLst>
                  </pic:spPr>
                </pic:pic>
              </a:graphicData>
            </a:graphic>
          </wp:inline>
        </w:drawing>
      </w:r>
    </w:p>
    <w:p w14:paraId="6495C1F7" w14:textId="77777777" w:rsidR="006C74F4" w:rsidRDefault="006C74F4" w:rsidP="00D86C37">
      <w:pPr>
        <w:rPr>
          <w:rFonts w:ascii="Arial" w:hAnsi="Arial" w:cs="Arial"/>
        </w:rPr>
      </w:pPr>
    </w:p>
    <w:p w14:paraId="62872917" w14:textId="1523D500" w:rsidR="002A3703" w:rsidRPr="00DD642A" w:rsidRDefault="003B095B" w:rsidP="00D86C37">
      <w:pPr>
        <w:jc w:val="both"/>
        <w:rPr>
          <w:rFonts w:ascii="Arial" w:hAnsi="Arial" w:cs="Arial"/>
        </w:rPr>
      </w:pPr>
      <w:r w:rsidRPr="00DD642A">
        <w:rPr>
          <w:rFonts w:ascii="Arial" w:hAnsi="Arial" w:cs="Arial"/>
          <w:b/>
          <w:bCs/>
        </w:rPr>
        <w:t>Figure 2.</w:t>
      </w:r>
      <w:r w:rsidR="00C56E58">
        <w:rPr>
          <w:rFonts w:ascii="Arial" w:hAnsi="Arial" w:cs="Arial"/>
          <w:b/>
          <w:bCs/>
        </w:rPr>
        <w:t xml:space="preserve"> </w:t>
      </w:r>
      <w:r w:rsidR="006425B7" w:rsidRPr="00F33640">
        <w:rPr>
          <w:rFonts w:ascii="Arial" w:hAnsi="Arial" w:cs="Arial"/>
          <w:u w:val="single"/>
        </w:rPr>
        <w:t>Select</w:t>
      </w:r>
      <w:r w:rsidR="00C56E58" w:rsidRPr="00F33640">
        <w:rPr>
          <w:rFonts w:ascii="Arial" w:hAnsi="Arial" w:cs="Arial"/>
          <w:u w:val="single"/>
        </w:rPr>
        <w:t xml:space="preserve"> cases of reductions in brain matter with normal function</w:t>
      </w:r>
      <w:r w:rsidR="00743A67">
        <w:rPr>
          <w:rFonts w:ascii="Arial" w:hAnsi="Arial" w:cs="Arial"/>
        </w:rPr>
        <w:t xml:space="preserve">.  </w:t>
      </w:r>
      <w:r w:rsidRPr="00DD642A">
        <w:rPr>
          <w:rFonts w:ascii="Arial" w:hAnsi="Arial" w:cs="Arial"/>
          <w:b/>
          <w:bCs/>
        </w:rPr>
        <w:t xml:space="preserve">[A] </w:t>
      </w:r>
      <w:r w:rsidR="00700D9A" w:rsidRPr="00743A67">
        <w:rPr>
          <w:rFonts w:ascii="Arial" w:hAnsi="Arial" w:cs="Arial"/>
        </w:rPr>
        <w:t xml:space="preserve">Image from </w:t>
      </w:r>
      <w:r w:rsidRPr="00DD642A">
        <w:rPr>
          <w:rFonts w:ascii="Arial" w:hAnsi="Arial" w:cs="Arial"/>
        </w:rPr>
        <w:fldChar w:fldCharType="begin"/>
      </w:r>
      <w:r w:rsidR="008C6415">
        <w:rPr>
          <w:rFonts w:ascii="Arial" w:hAnsi="Arial" w:cs="Arial"/>
        </w:rPr>
        <w:instrText xml:space="preserve"> ADDIN EN.CITE &lt;EndNote&gt;&lt;Cite&gt;&lt;Author&gt;Feuillet&lt;/Author&gt;&lt;Year&gt;2007&lt;/Year&gt;&lt;RecNum&gt;20079&lt;/RecNum&gt;&lt;IDText&gt;17658396&lt;/IDText&gt;&lt;DisplayText&gt;(Feuillet et al., 2007)&lt;/DisplayText&gt;&lt;record&gt;&lt;rec-number&gt;20079&lt;/rec-number&gt;&lt;foreign-keys&gt;&lt;key app="EN" db-id="rxepz9z9mz9afpesdx65p02ysep9xa290ars" timestamp="1468698469"&gt;20079&lt;/key&gt;&lt;/foreign-keys&gt;&lt;ref-type name="Journal Article"&gt;17&lt;/ref-type&gt;&lt;contributors&gt;&lt;authors&gt;&lt;author&gt;Feuillet, L.&lt;/author&gt;&lt;author&gt;Dufour, H.&lt;/author&gt;&lt;author&gt;Pelletier, J.&lt;/author&gt;&lt;/authors&gt;&lt;/contributors&gt;&lt;auth-address&gt;Department of Neurology, Faculte de Medecine de Marseille, Universite de la Mediterranee, Assistance Publique hopitaux de Marseille-Hopital de la Timone, Marseille, France. lionel.feuillet@mail.ap-hm.fr&lt;/auth-address&gt;&lt;titles&gt;&lt;title&gt;Brain of a white-collar worker&lt;/title&gt;&lt;secondary-title&gt;Lancet&lt;/secondary-title&gt;&lt;/titles&gt;&lt;periodical&gt;&lt;full-title&gt;Lancet&lt;/full-title&gt;&lt;abbr-1&gt;Lancet&lt;/abbr-1&gt;&lt;abbr-2&gt;Lancet&lt;/abbr-2&gt;&lt;/periodical&gt;&lt;pages&gt;262&lt;/pages&gt;&lt;volume&gt;370&lt;/volume&gt;&lt;number&gt;9583&lt;/number&gt;&lt;keywords&gt;&lt;keyword&gt;Adult&lt;/keyword&gt;&lt;keyword&gt;Humans&lt;/keyword&gt;&lt;keyword&gt;Hydrocephalus/*radionuclide imaging/surgery&lt;/keyword&gt;&lt;keyword&gt;Male&lt;/keyword&gt;&lt;keyword&gt;Ventriculostomy&lt;/keyword&gt;&lt;keyword&gt;dualism&lt;/keyword&gt;&lt;keyword&gt;brain&lt;/keyword&gt;&lt;keyword&gt;mind&lt;/keyword&gt;&lt;/keywords&gt;&lt;dates&gt;&lt;year&gt;2007&lt;/year&gt;&lt;pub-dates&gt;&lt;date&gt;Jul 21&lt;/date&gt;&lt;/pub-dates&gt;&lt;/dates&gt;&lt;isbn&gt;1474-547X (Electronic)&amp;#xD;0140-6736 (Linking)&lt;/isbn&gt;&lt;accession-num&gt;17658396&lt;/accession-num&gt;&lt;urls&gt;&lt;related-urls&gt;&lt;url&gt;http://www.ncbi.nlm.nih.gov/pubmed/17658396&lt;/url&gt;&lt;url&gt;http://ac.els-cdn.com/S0140673607611271/1-s2.0-S0140673607611271-main.pdf?_tid=3598197a-4b8e-11e6-b0c2-00000aacb35f&amp;amp;acdnat=1468698663_0cee2fc613834e61ceb01493793e6352&lt;/url&gt;&lt;/related-urls&gt;&lt;/urls&gt;&lt;electronic-resource-num&gt;10.1016/S0140-6736(07)61127-1&lt;/electronic-resource-num&gt;&lt;/record&gt;&lt;/Cite&gt;&lt;/EndNote&gt;</w:instrText>
      </w:r>
      <w:r w:rsidRPr="00DD642A">
        <w:rPr>
          <w:rFonts w:ascii="Arial" w:hAnsi="Arial" w:cs="Arial"/>
        </w:rPr>
        <w:fldChar w:fldCharType="separate"/>
      </w:r>
      <w:r w:rsidR="008C6415">
        <w:rPr>
          <w:rFonts w:ascii="Arial" w:hAnsi="Arial" w:cs="Arial"/>
          <w:noProof/>
        </w:rPr>
        <w:t>(Feuillet et al., 2007)</w:t>
      </w:r>
      <w:r w:rsidRPr="00DD642A">
        <w:rPr>
          <w:rFonts w:ascii="Arial" w:hAnsi="Arial" w:cs="Arial"/>
        </w:rPr>
        <w:fldChar w:fldCharType="end"/>
      </w:r>
      <w:r w:rsidRPr="00DD642A">
        <w:rPr>
          <w:rFonts w:ascii="Arial" w:hAnsi="Arial" w:cs="Arial"/>
        </w:rPr>
        <w:t xml:space="preserve"> showing a white collared worker case of extreme hydrocephalus</w:t>
      </w:r>
      <w:r w:rsidR="00194B59">
        <w:rPr>
          <w:rFonts w:ascii="Arial" w:hAnsi="Arial" w:cs="Arial"/>
          <w:b/>
          <w:bCs/>
        </w:rPr>
        <w:t xml:space="preserve">; </w:t>
      </w:r>
      <w:r w:rsidR="00194B59">
        <w:rPr>
          <w:rFonts w:ascii="Arial" w:hAnsi="Arial" w:cs="Arial"/>
        </w:rPr>
        <w:t>h</w:t>
      </w:r>
      <w:r w:rsidR="00194B59" w:rsidRPr="00B050ED">
        <w:rPr>
          <w:rFonts w:ascii="Arial" w:hAnsi="Arial" w:cs="Arial"/>
        </w:rPr>
        <w:t>e led a normal life as a civil servan</w:t>
      </w:r>
      <w:r w:rsidR="00C42534">
        <w:rPr>
          <w:rFonts w:ascii="Arial" w:hAnsi="Arial" w:cs="Arial"/>
        </w:rPr>
        <w:t xml:space="preserve">t, who </w:t>
      </w:r>
      <w:r w:rsidR="00194B59">
        <w:rPr>
          <w:rFonts w:ascii="Arial" w:hAnsi="Arial" w:cs="Arial"/>
        </w:rPr>
        <w:t>possessed</w:t>
      </w:r>
      <w:r w:rsidR="00194B59" w:rsidRPr="00B050ED">
        <w:rPr>
          <w:rFonts w:ascii="Arial" w:hAnsi="Arial" w:cs="Arial"/>
        </w:rPr>
        <w:t xml:space="preserve"> an average IQ of 75. During his neurological assessment at age 44, his </w:t>
      </w:r>
      <w:r w:rsidR="00B17F99" w:rsidRPr="001A0A2A">
        <w:rPr>
          <w:rFonts w:ascii="Arial" w:hAnsi="Arial" w:cs="Arial"/>
        </w:rPr>
        <w:t>(</w:t>
      </w:r>
      <w:proofErr w:type="spellStart"/>
      <w:r w:rsidR="00B17F99" w:rsidRPr="001A0A2A">
        <w:rPr>
          <w:rFonts w:ascii="Arial" w:hAnsi="Arial" w:cs="Arial"/>
        </w:rPr>
        <w:t>i</w:t>
      </w:r>
      <w:proofErr w:type="spellEnd"/>
      <w:r w:rsidR="00B17F99" w:rsidRPr="001A0A2A">
        <w:rPr>
          <w:rFonts w:ascii="Arial" w:hAnsi="Arial" w:cs="Arial"/>
        </w:rPr>
        <w:t>)</w:t>
      </w:r>
      <w:r w:rsidR="00B17F99">
        <w:rPr>
          <w:rFonts w:ascii="Arial" w:hAnsi="Arial" w:cs="Arial"/>
        </w:rPr>
        <w:t xml:space="preserve"> </w:t>
      </w:r>
      <w:r w:rsidR="00194B59" w:rsidRPr="00B050ED">
        <w:rPr>
          <w:rFonts w:ascii="Arial" w:hAnsi="Arial" w:cs="Arial"/>
        </w:rPr>
        <w:t>CT</w:t>
      </w:r>
      <w:r w:rsidR="00FE4062">
        <w:rPr>
          <w:rFonts w:ascii="Arial" w:hAnsi="Arial" w:cs="Arial"/>
        </w:rPr>
        <w:t xml:space="preserve"> scan</w:t>
      </w:r>
      <w:r w:rsidR="00194B59" w:rsidRPr="00B050ED">
        <w:rPr>
          <w:rFonts w:ascii="Arial" w:hAnsi="Arial" w:cs="Arial"/>
        </w:rPr>
        <w:t xml:space="preserve"> and </w:t>
      </w:r>
      <w:r w:rsidR="00B17F99">
        <w:rPr>
          <w:rFonts w:ascii="Arial" w:hAnsi="Arial" w:cs="Arial"/>
        </w:rPr>
        <w:t xml:space="preserve">(ii) </w:t>
      </w:r>
      <w:r w:rsidR="00FE4062">
        <w:rPr>
          <w:rFonts w:ascii="Arial" w:hAnsi="Arial" w:cs="Arial"/>
        </w:rPr>
        <w:t xml:space="preserve">T1 weighted </w:t>
      </w:r>
      <w:r w:rsidR="00194B59" w:rsidRPr="00B050ED">
        <w:rPr>
          <w:rFonts w:ascii="Arial" w:hAnsi="Arial" w:cs="Arial"/>
        </w:rPr>
        <w:t xml:space="preserve">MRI scans </w:t>
      </w:r>
      <w:r w:rsidR="00FE4062">
        <w:rPr>
          <w:rFonts w:ascii="Arial" w:hAnsi="Arial" w:cs="Arial"/>
        </w:rPr>
        <w:t xml:space="preserve">with contrast </w:t>
      </w:r>
      <w:r w:rsidR="00194B59" w:rsidRPr="00B050ED">
        <w:rPr>
          <w:rFonts w:ascii="Arial" w:hAnsi="Arial" w:cs="Arial"/>
        </w:rPr>
        <w:t>showed extreme ventricular enlargement</w:t>
      </w:r>
      <w:r w:rsidR="00C42534">
        <w:rPr>
          <w:rFonts w:ascii="Arial" w:hAnsi="Arial" w:cs="Arial"/>
          <w:b/>
          <w:bCs/>
        </w:rPr>
        <w:t>.</w:t>
      </w:r>
      <w:r w:rsidR="00FE4062">
        <w:rPr>
          <w:rFonts w:ascii="Arial" w:hAnsi="Arial" w:cs="Arial"/>
          <w:b/>
          <w:bCs/>
        </w:rPr>
        <w:t xml:space="preserve"> </w:t>
      </w:r>
      <w:r w:rsidR="00FE4062">
        <w:rPr>
          <w:rFonts w:ascii="Arial" w:hAnsi="Arial" w:cs="Arial"/>
        </w:rPr>
        <w:t>LV indicates lateral ventricle, III and IV indicate the third and fourth ventricles, respectively.</w:t>
      </w:r>
      <w:r w:rsidR="00B17F99">
        <w:rPr>
          <w:rFonts w:ascii="Arial" w:hAnsi="Arial" w:cs="Arial"/>
          <w:b/>
          <w:bCs/>
        </w:rPr>
        <w:t xml:space="preserve"> </w:t>
      </w:r>
      <w:r w:rsidRPr="00DD642A">
        <w:rPr>
          <w:rFonts w:ascii="Arial" w:hAnsi="Arial" w:cs="Arial"/>
          <w:b/>
          <w:bCs/>
        </w:rPr>
        <w:t>[B]</w:t>
      </w:r>
      <w:r w:rsidR="00700D9A">
        <w:rPr>
          <w:rFonts w:ascii="Arial" w:hAnsi="Arial" w:cs="Arial"/>
          <w:b/>
          <w:bCs/>
        </w:rPr>
        <w:t xml:space="preserve"> </w:t>
      </w:r>
      <w:r w:rsidR="00700D9A">
        <w:rPr>
          <w:rFonts w:ascii="Arial" w:hAnsi="Arial" w:cs="Arial"/>
        </w:rPr>
        <w:t>Image from</w:t>
      </w:r>
      <w:r w:rsidR="006B7EBD" w:rsidRPr="00DD642A">
        <w:rPr>
          <w:rFonts w:ascii="Arial" w:hAnsi="Arial" w:cs="Arial"/>
          <w:b/>
          <w:bCs/>
        </w:rPr>
        <w:t xml:space="preserve"> </w:t>
      </w:r>
      <w:r w:rsidR="006B7EBD" w:rsidRPr="00DD642A">
        <w:rPr>
          <w:rFonts w:ascii="Arial" w:hAnsi="Arial" w:cs="Arial"/>
        </w:rPr>
        <w:fldChar w:fldCharType="begin"/>
      </w:r>
      <w:r w:rsidR="008C6415">
        <w:rPr>
          <w:rFonts w:ascii="Arial" w:hAnsi="Arial" w:cs="Arial"/>
        </w:rPr>
        <w:instrText xml:space="preserve"> ADDIN EN.CITE &lt;EndNote&gt;&lt;Cite&gt;&lt;Author&gt;Alders&lt;/Author&gt;&lt;Year&gt;2018&lt;/Year&gt;&lt;RecNum&gt;46&lt;/RecNum&gt;&lt;DisplayText&gt;(Alders et al., 2018)&lt;/DisplayText&gt;&lt;record&gt;&lt;rec-number&gt;46&lt;/rec-number&gt;&lt;foreign-keys&gt;&lt;key app="EN" db-id="zte5tatdmtxdw3ezwpdv0tala9dw50xatt2x" timestamp="1702510842"&gt;46&lt;/key&gt;&lt;/foreign-keys&gt;&lt;ref-type name="Journal Article"&gt;17&lt;/ref-type&gt;&lt;contributors&gt;&lt;authors&gt;&lt;author&gt;Alders, Gesine L.&lt;/author&gt;&lt;author&gt;Minuzzi, Luciano&lt;/author&gt;&lt;author&gt;Sarin, Sachin&lt;/author&gt;&lt;author&gt;Frey, Benicio N.&lt;/author&gt;&lt;author&gt;Hall, Geoffrey B.&lt;/author&gt;&lt;author&gt;Samaan, Zainab&lt;/author&gt;&lt;/authors&gt;&lt;/contributors&gt;&lt;titles&gt;&lt;title&gt;Volumetric MRI Analysis of a Case of Severe Ventriculomegaly&lt;/title&gt;&lt;secondary-title&gt;FRONTIERS IN HUMAN NEUROSCIENCE&lt;/secondary-title&gt;&lt;/titles&gt;&lt;periodical&gt;&lt;full-title&gt;FRONTIERS IN HUMAN NEUROSCIENCE&lt;/full-title&gt;&lt;/periodical&gt;&lt;volume&gt;12&lt;/volume&gt;&lt;dates&gt;&lt;year&gt;2018&lt;/year&gt;&lt;pub-dates&gt;&lt;date&gt;2018 DEC 6&lt;/date&gt;&lt;/pub-dates&gt;&lt;/dates&gt;&lt;isbn&gt;1662-5161&lt;/isbn&gt;&lt;accession-num&gt;WOS:000452301500002&lt;/accession-num&gt;&lt;work-type&gt;Article&lt;/work-type&gt;&lt;urls&gt;&lt;/urls&gt;&lt;custom7&gt;495&lt;/custom7&gt;&lt;electronic-resource-num&gt;10.3389/fnhum.2018.00495&lt;/electronic-resource-num&gt;&lt;access-date&gt;2018-12-28&lt;/access-date&gt;&lt;/record&gt;&lt;/Cite&gt;&lt;/EndNote&gt;</w:instrText>
      </w:r>
      <w:r w:rsidR="006B7EBD" w:rsidRPr="00DD642A">
        <w:rPr>
          <w:rFonts w:ascii="Arial" w:hAnsi="Arial" w:cs="Arial"/>
        </w:rPr>
        <w:fldChar w:fldCharType="separate"/>
      </w:r>
      <w:r w:rsidR="008C6415">
        <w:rPr>
          <w:rFonts w:ascii="Arial" w:hAnsi="Arial" w:cs="Arial"/>
          <w:noProof/>
        </w:rPr>
        <w:t>(Alders et al., 2018)</w:t>
      </w:r>
      <w:r w:rsidR="006B7EBD" w:rsidRPr="00DD642A">
        <w:rPr>
          <w:rFonts w:ascii="Arial" w:hAnsi="Arial" w:cs="Arial"/>
        </w:rPr>
        <w:fldChar w:fldCharType="end"/>
      </w:r>
      <w:r w:rsidR="006A2F0F">
        <w:rPr>
          <w:rFonts w:ascii="Arial" w:hAnsi="Arial" w:cs="Arial"/>
        </w:rPr>
        <w:t xml:space="preserve">, showing the </w:t>
      </w:r>
      <w:r w:rsidR="006B7EBD" w:rsidRPr="00DD642A">
        <w:rPr>
          <w:rFonts w:ascii="Arial" w:hAnsi="Arial" w:cs="Arial"/>
        </w:rPr>
        <w:t xml:space="preserve">case of a 60-year-old with a bad mood with massive ventriculomegaly </w:t>
      </w:r>
      <w:r w:rsidR="006A2F0F">
        <w:rPr>
          <w:rFonts w:ascii="Arial" w:hAnsi="Arial" w:cs="Arial"/>
        </w:rPr>
        <w:t>and severely reduced cerebral mantle and corpus callosum, that went largely unnoticed.</w:t>
      </w:r>
      <w:r w:rsidR="00FE2CE7">
        <w:rPr>
          <w:rFonts w:ascii="Arial" w:hAnsi="Arial" w:cs="Arial"/>
        </w:rPr>
        <w:t xml:space="preserve"> </w:t>
      </w:r>
      <w:r w:rsidR="00FE2CE7">
        <w:rPr>
          <w:rFonts w:ascii="Arial" w:hAnsi="Arial" w:cs="Arial"/>
        </w:rPr>
        <w:lastRenderedPageBreak/>
        <w:t xml:space="preserve">The left column is T1 weighted MRI images taken in the transverse, coronal, and </w:t>
      </w:r>
      <w:r w:rsidR="00D82A41">
        <w:rPr>
          <w:rFonts w:ascii="Arial" w:hAnsi="Arial" w:cs="Arial"/>
        </w:rPr>
        <w:t>sagittal</w:t>
      </w:r>
      <w:r w:rsidR="00FE2CE7">
        <w:rPr>
          <w:rFonts w:ascii="Arial" w:hAnsi="Arial" w:cs="Arial"/>
        </w:rPr>
        <w:t xml:space="preserve"> planes of the patient. The right column represents T1 weighted MRI scans of a healthy control</w:t>
      </w:r>
      <w:r w:rsidR="006C74F4">
        <w:rPr>
          <w:rFonts w:ascii="Arial" w:hAnsi="Arial" w:cs="Arial"/>
        </w:rPr>
        <w:t>.</w:t>
      </w:r>
      <w:r w:rsidR="006A2F0F">
        <w:rPr>
          <w:rFonts w:ascii="Arial" w:hAnsi="Arial" w:cs="Arial"/>
        </w:rPr>
        <w:t xml:space="preserve"> </w:t>
      </w:r>
      <w:r w:rsidRPr="00DD642A">
        <w:rPr>
          <w:rFonts w:ascii="Arial" w:hAnsi="Arial" w:cs="Arial"/>
          <w:b/>
          <w:bCs/>
        </w:rPr>
        <w:t>[C]</w:t>
      </w:r>
      <w:r w:rsidR="001D3F8B">
        <w:rPr>
          <w:rFonts w:ascii="Arial" w:hAnsi="Arial" w:cs="Arial"/>
        </w:rPr>
        <w:t xml:space="preserve"> Image from</w:t>
      </w:r>
      <w:r w:rsidR="006B7EBD" w:rsidRPr="00DD642A">
        <w:rPr>
          <w:rFonts w:ascii="Arial" w:hAnsi="Arial" w:cs="Arial"/>
          <w:b/>
          <w:bCs/>
        </w:rPr>
        <w:t xml:space="preserve"> </w:t>
      </w:r>
      <w:r w:rsidR="006B7EBD" w:rsidRPr="00DD642A">
        <w:rPr>
          <w:rFonts w:ascii="Arial" w:hAnsi="Arial" w:cs="Arial"/>
        </w:rPr>
        <w:fldChar w:fldCharType="begin">
          <w:fldData xml:space="preserve">PEVuZE5vdGU+PENpdGU+PEF1dGhvcj5QZXJzYWQ8L0F1dGhvcj48WWVhcj4yMDIxPC9ZZWFyPjxS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=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QZXJzYWQ8L0F1dGhvcj48WWVhcj4yMDIxPC9ZZWFyPjxS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=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B7EBD" w:rsidRPr="00DD642A">
        <w:rPr>
          <w:rFonts w:ascii="Arial" w:hAnsi="Arial" w:cs="Arial"/>
        </w:rPr>
      </w:r>
      <w:r w:rsidR="006B7EBD" w:rsidRPr="00DD642A">
        <w:rPr>
          <w:rFonts w:ascii="Arial" w:hAnsi="Arial" w:cs="Arial"/>
        </w:rPr>
        <w:fldChar w:fldCharType="separate"/>
      </w:r>
      <w:r w:rsidR="008C6415">
        <w:rPr>
          <w:rFonts w:ascii="Arial" w:hAnsi="Arial" w:cs="Arial"/>
          <w:noProof/>
        </w:rPr>
        <w:t>(Persad et al., 2021)</w:t>
      </w:r>
      <w:r w:rsidR="006B7EBD" w:rsidRPr="00DD642A">
        <w:rPr>
          <w:rFonts w:ascii="Arial" w:hAnsi="Arial" w:cs="Arial"/>
        </w:rPr>
        <w:fldChar w:fldCharType="end"/>
      </w:r>
      <w:r w:rsidR="001D3F8B">
        <w:rPr>
          <w:rFonts w:ascii="Arial" w:hAnsi="Arial" w:cs="Arial"/>
        </w:rPr>
        <w:t xml:space="preserve">, imaging of a </w:t>
      </w:r>
      <w:r w:rsidR="006B7EBD" w:rsidRPr="00DD642A">
        <w:rPr>
          <w:rFonts w:ascii="Arial" w:hAnsi="Arial" w:cs="Arial"/>
        </w:rPr>
        <w:t>Canadian living a normal</w:t>
      </w:r>
      <w:r w:rsidR="001D3F8B">
        <w:rPr>
          <w:rFonts w:ascii="Arial" w:hAnsi="Arial" w:cs="Arial"/>
        </w:rPr>
        <w:t>, independent</w:t>
      </w:r>
      <w:r w:rsidR="006B7EBD" w:rsidRPr="00DD642A">
        <w:rPr>
          <w:rFonts w:ascii="Arial" w:hAnsi="Arial" w:cs="Arial"/>
        </w:rPr>
        <w:t xml:space="preserve"> life with massive hydrocephaly</w:t>
      </w:r>
      <w:r w:rsidR="00486DF8">
        <w:rPr>
          <w:rFonts w:ascii="Arial" w:hAnsi="Arial" w:cs="Arial"/>
        </w:rPr>
        <w:t>. MRI scan taken from the axial view (plane parallel to the ground) at the level of the lateral ventricles (arrow points to extremely thin layer of cortical mantle</w:t>
      </w:r>
      <w:r w:rsidR="00144605">
        <w:rPr>
          <w:rFonts w:ascii="Arial" w:hAnsi="Arial" w:cs="Arial"/>
        </w:rPr>
        <w:t>, LV stands for Lateral Ventricle</w:t>
      </w:r>
      <w:r w:rsidR="00486DF8">
        <w:rPr>
          <w:rFonts w:ascii="Arial" w:hAnsi="Arial" w:cs="Arial"/>
        </w:rPr>
        <w:t>)</w:t>
      </w:r>
      <w:r w:rsidR="000B6E19">
        <w:rPr>
          <w:rFonts w:ascii="Arial" w:hAnsi="Arial" w:cs="Arial"/>
        </w:rPr>
        <w:t>.</w:t>
      </w:r>
      <w:r w:rsidRPr="00DD642A">
        <w:rPr>
          <w:rFonts w:ascii="Arial" w:hAnsi="Arial" w:cs="Arial"/>
          <w:b/>
          <w:bCs/>
        </w:rPr>
        <w:t xml:space="preserve"> [D]</w:t>
      </w:r>
      <w:r w:rsidR="006B7EBD" w:rsidRPr="00DD642A">
        <w:rPr>
          <w:rFonts w:ascii="Arial" w:hAnsi="Arial" w:cs="Arial"/>
        </w:rPr>
        <w:t xml:space="preserve"> </w:t>
      </w:r>
      <w:r w:rsidR="001D3F8B">
        <w:rPr>
          <w:rFonts w:ascii="Arial" w:hAnsi="Arial" w:cs="Arial"/>
        </w:rPr>
        <w:t xml:space="preserve">Image from </w:t>
      </w:r>
      <w:r w:rsidR="006B7EBD" w:rsidRPr="00DD642A">
        <w:rPr>
          <w:rFonts w:ascii="Arial" w:hAnsi="Arial" w:cs="Arial"/>
        </w:rPr>
        <w:fldChar w:fldCharType="begin"/>
      </w:r>
      <w:r w:rsidR="008C6415">
        <w:rPr>
          <w:rFonts w:ascii="Arial" w:hAnsi="Arial" w:cs="Arial"/>
        </w:rPr>
        <w:instrText xml:space="preserve"> ADDIN EN.CITE &lt;EndNote&gt;&lt;Cite&gt;&lt;Author&gt;Asaridou&lt;/Author&gt;&lt;Year&gt;2020&lt;/Year&gt;&lt;RecNum&gt;109&lt;/RecNum&gt;&lt;DisplayText&gt;(Asaridou et al., 2020)&lt;/DisplayText&gt;&lt;record&gt;&lt;rec-number&gt;109&lt;/rec-number&gt;&lt;foreign-keys&gt;&lt;key app="EN" db-id="zte5tatdmtxdw3ezwpdv0tala9dw50xatt2x" timestamp="1703349611"&gt;109&lt;/key&gt;&lt;/foreign-keys&gt;&lt;ref-type name="Journal Article"&gt;17&lt;/ref-type&gt;&lt;contributors&gt;&lt;authors&gt;&lt;author&gt;Asaridou, S. S.&lt;/author&gt;&lt;author&gt;Demir-Lira, ÖE&lt;/author&gt;&lt;author&gt;Goldin-Meadow, S.&lt;/author&gt;&lt;author&gt;Levine, S. C.&lt;/author&gt;&lt;author&gt;Small, S. L.&lt;/author&gt;&lt;/authors&gt;&lt;/contributors&gt;&lt;titles&gt;&lt;title&gt;Language development and brain reorganization in a child born without the left hemisphere&lt;/title&gt;&lt;secondary-title&gt;CORTEX&lt;/secondary-title&gt;&lt;/titles&gt;&lt;periodical&gt;&lt;full-title&gt;CORTEX&lt;/full-title&gt;&lt;/periodical&gt;&lt;pages&gt;290-312&lt;/pages&gt;&lt;volume&gt;127&lt;/volume&gt;&lt;dates&gt;&lt;year&gt;2020&lt;/year&gt;&lt;pub-dates&gt;&lt;date&gt;JUN&lt;/date&gt;&lt;/pub-dates&gt;&lt;/dates&gt;&lt;isbn&gt;0010-9452&amp;#xD;1973-8102&lt;/isbn&gt;&lt;accession-num&gt;WOS:000534377300021&lt;/accession-num&gt;&lt;urls&gt;&lt;/urls&gt;&lt;electronic-resource-num&gt;10.1016/j.cortex.2020.02.006&lt;/electronic-resource-num&gt;&lt;/record&gt;&lt;/Cite&gt;&lt;/EndNote&gt;</w:instrText>
      </w:r>
      <w:r w:rsidR="006B7EBD" w:rsidRPr="00DD642A">
        <w:rPr>
          <w:rFonts w:ascii="Arial" w:hAnsi="Arial" w:cs="Arial"/>
        </w:rPr>
        <w:fldChar w:fldCharType="separate"/>
      </w:r>
      <w:r w:rsidR="008C6415">
        <w:rPr>
          <w:rFonts w:ascii="Arial" w:hAnsi="Arial" w:cs="Arial"/>
          <w:noProof/>
        </w:rPr>
        <w:t>(Asaridou et al., 2020)</w:t>
      </w:r>
      <w:r w:rsidR="006B7EBD" w:rsidRPr="00DD642A">
        <w:rPr>
          <w:rFonts w:ascii="Arial" w:hAnsi="Arial" w:cs="Arial"/>
        </w:rPr>
        <w:fldChar w:fldCharType="end"/>
      </w:r>
      <w:r w:rsidR="001D3F8B">
        <w:rPr>
          <w:rFonts w:ascii="Arial" w:hAnsi="Arial" w:cs="Arial"/>
        </w:rPr>
        <w:t>, showing the</w:t>
      </w:r>
      <w:r w:rsidR="00E75F55">
        <w:rPr>
          <w:rFonts w:ascii="Arial" w:hAnsi="Arial" w:cs="Arial"/>
        </w:rPr>
        <w:t xml:space="preserve"> T1 Weighted MRI</w:t>
      </w:r>
      <w:r w:rsidR="001D3F8B">
        <w:rPr>
          <w:rFonts w:ascii="Arial" w:hAnsi="Arial" w:cs="Arial"/>
        </w:rPr>
        <w:t xml:space="preserve"> scans of a </w:t>
      </w:r>
      <w:r w:rsidR="006B7EBD" w:rsidRPr="00DD642A">
        <w:rPr>
          <w:rFonts w:ascii="Arial" w:hAnsi="Arial" w:cs="Arial"/>
        </w:rPr>
        <w:t>child born without left hemisphere</w:t>
      </w:r>
      <w:r w:rsidR="00B33EE2">
        <w:rPr>
          <w:rFonts w:ascii="Arial" w:hAnsi="Arial" w:cs="Arial"/>
        </w:rPr>
        <w:t xml:space="preserve"> (</w:t>
      </w:r>
      <w:proofErr w:type="spellStart"/>
      <w:r w:rsidR="00B33EE2">
        <w:rPr>
          <w:rFonts w:ascii="Arial" w:hAnsi="Arial" w:cs="Arial"/>
        </w:rPr>
        <w:t>i</w:t>
      </w:r>
      <w:proofErr w:type="spellEnd"/>
      <w:r w:rsidR="00B33EE2">
        <w:rPr>
          <w:rFonts w:ascii="Arial" w:hAnsi="Arial" w:cs="Arial"/>
        </w:rPr>
        <w:t xml:space="preserve">) </w:t>
      </w:r>
      <w:r w:rsidR="006A716D">
        <w:rPr>
          <w:rFonts w:ascii="Arial" w:hAnsi="Arial" w:cs="Arial"/>
        </w:rPr>
        <w:t>taken in the</w:t>
      </w:r>
      <w:r w:rsidR="00B33EE2">
        <w:rPr>
          <w:rFonts w:ascii="Arial" w:hAnsi="Arial" w:cs="Arial"/>
        </w:rPr>
        <w:t xml:space="preserve"> coronal </w:t>
      </w:r>
      <w:r w:rsidR="006A716D">
        <w:rPr>
          <w:rFonts w:ascii="Arial" w:hAnsi="Arial" w:cs="Arial"/>
        </w:rPr>
        <w:t>plane</w:t>
      </w:r>
      <w:r w:rsidR="00B33EE2">
        <w:rPr>
          <w:rFonts w:ascii="Arial" w:hAnsi="Arial" w:cs="Arial"/>
        </w:rPr>
        <w:t xml:space="preserve">, (ii) </w:t>
      </w:r>
      <w:r w:rsidR="006A716D">
        <w:rPr>
          <w:rFonts w:ascii="Arial" w:hAnsi="Arial" w:cs="Arial"/>
        </w:rPr>
        <w:t>taken in</w:t>
      </w:r>
      <w:r w:rsidR="00B33EE2">
        <w:rPr>
          <w:rFonts w:ascii="Arial" w:hAnsi="Arial" w:cs="Arial"/>
        </w:rPr>
        <w:t xml:space="preserve"> the axial </w:t>
      </w:r>
      <w:r w:rsidR="006A716D">
        <w:rPr>
          <w:rFonts w:ascii="Arial" w:hAnsi="Arial" w:cs="Arial"/>
        </w:rPr>
        <w:t>plane</w:t>
      </w:r>
      <w:r w:rsidR="006F7904">
        <w:rPr>
          <w:rFonts w:ascii="Arial" w:hAnsi="Arial" w:cs="Arial"/>
        </w:rPr>
        <w:t>. The child had</w:t>
      </w:r>
      <w:r w:rsidR="006B7EBD" w:rsidRPr="00DD642A">
        <w:rPr>
          <w:rFonts w:ascii="Arial" w:hAnsi="Arial" w:cs="Arial"/>
        </w:rPr>
        <w:t xml:space="preserve"> normal</w:t>
      </w:r>
      <w:r w:rsidR="001D3F8B">
        <w:rPr>
          <w:rFonts w:ascii="Arial" w:hAnsi="Arial" w:cs="Arial"/>
        </w:rPr>
        <w:t xml:space="preserve"> </w:t>
      </w:r>
      <w:r w:rsidR="006F7904">
        <w:rPr>
          <w:rFonts w:ascii="Arial" w:hAnsi="Arial" w:cs="Arial"/>
        </w:rPr>
        <w:t xml:space="preserve">cognitive development and language skills </w:t>
      </w:r>
      <w:r w:rsidR="001D3F8B">
        <w:rPr>
          <w:rFonts w:ascii="Arial" w:hAnsi="Arial" w:cs="Arial"/>
        </w:rPr>
        <w:t>despite hemihydranencephaly</w:t>
      </w:r>
      <w:r w:rsidR="00FD7EF9">
        <w:rPr>
          <w:rFonts w:ascii="Arial" w:hAnsi="Arial" w:cs="Arial"/>
        </w:rPr>
        <w:t xml:space="preserve"> </w:t>
      </w:r>
      <w:r w:rsidR="006F7904">
        <w:rPr>
          <w:rFonts w:ascii="Arial" w:hAnsi="Arial" w:cs="Arial"/>
        </w:rPr>
        <w:t xml:space="preserve">of the left hemisphere </w:t>
      </w:r>
      <w:r w:rsidR="00FD7EF9">
        <w:rPr>
          <w:rFonts w:ascii="Arial" w:hAnsi="Arial" w:cs="Arial"/>
        </w:rPr>
        <w:t>and near-absence of the corpus callosum</w:t>
      </w:r>
      <w:r w:rsidR="006F7904">
        <w:rPr>
          <w:rFonts w:ascii="Arial" w:hAnsi="Arial" w:cs="Arial"/>
        </w:rPr>
        <w:t xml:space="preserve">. </w:t>
      </w:r>
      <w:r w:rsidR="006B7EBD" w:rsidRPr="00DD642A">
        <w:rPr>
          <w:rFonts w:ascii="Arial" w:hAnsi="Arial" w:cs="Arial"/>
        </w:rPr>
        <w:t>All images re</w:t>
      </w:r>
      <w:r w:rsidR="00B60B1B">
        <w:rPr>
          <w:rFonts w:ascii="Arial" w:hAnsi="Arial" w:cs="Arial"/>
        </w:rPr>
        <w:t>-</w:t>
      </w:r>
      <w:r w:rsidR="006B7EBD" w:rsidRPr="00DD642A">
        <w:rPr>
          <w:rFonts w:ascii="Arial" w:hAnsi="Arial" w:cs="Arial"/>
        </w:rPr>
        <w:t>used with permission.</w:t>
      </w:r>
    </w:p>
    <w:p w14:paraId="52FF17CC" w14:textId="77777777" w:rsidR="00897B96" w:rsidRPr="00B050ED" w:rsidRDefault="00897B96" w:rsidP="00D86C37">
      <w:pPr>
        <w:rPr>
          <w:rFonts w:ascii="Arial" w:hAnsi="Arial" w:cs="Arial"/>
        </w:rPr>
      </w:pPr>
    </w:p>
    <w:p w14:paraId="66530528" w14:textId="096F2266" w:rsidR="006B3469" w:rsidRPr="00B050ED" w:rsidRDefault="006A2CBE" w:rsidP="00D86C37">
      <w:pPr>
        <w:tabs>
          <w:tab w:val="left" w:pos="3420"/>
        </w:tabs>
        <w:ind w:firstLine="720"/>
        <w:jc w:val="both"/>
        <w:rPr>
          <w:rFonts w:ascii="Arial" w:hAnsi="Arial" w:cs="Arial"/>
        </w:rPr>
      </w:pPr>
      <w:r w:rsidRPr="00B050ED">
        <w:rPr>
          <w:rFonts w:ascii="Arial" w:hAnsi="Arial" w:cs="Arial"/>
        </w:rPr>
        <w:t xml:space="preserve">In 2021, </w:t>
      </w:r>
      <w:r w:rsidR="00890691" w:rsidRPr="00B050ED">
        <w:rPr>
          <w:rFonts w:ascii="Arial" w:hAnsi="Arial" w:cs="Arial"/>
        </w:rPr>
        <w:t xml:space="preserve">physicians from Canada </w:t>
      </w:r>
      <w:r w:rsidR="00890691" w:rsidRPr="00B050ED">
        <w:rPr>
          <w:rFonts w:ascii="Arial" w:hAnsi="Arial" w:cs="Arial"/>
        </w:rPr>
        <w:fldChar w:fldCharType="begin">
          <w:fldData xml:space="preserve">PEVuZE5vdGU+PENpdGU+PEF1dGhvcj5QZXJzYWQ8L0F1dGhvcj48WWVhcj4yMDIxPC9ZZWFyPjxS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=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QZXJzYWQ8L0F1dGhvcj48WWVhcj4yMDIxPC9ZZWFyPjxS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=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890691" w:rsidRPr="00B050ED">
        <w:rPr>
          <w:rFonts w:ascii="Arial" w:hAnsi="Arial" w:cs="Arial"/>
        </w:rPr>
      </w:r>
      <w:r w:rsidR="00890691" w:rsidRPr="00B050ED">
        <w:rPr>
          <w:rFonts w:ascii="Arial" w:hAnsi="Arial" w:cs="Arial"/>
        </w:rPr>
        <w:fldChar w:fldCharType="separate"/>
      </w:r>
      <w:r w:rsidR="008C6415">
        <w:rPr>
          <w:rFonts w:ascii="Arial" w:hAnsi="Arial" w:cs="Arial"/>
          <w:noProof/>
        </w:rPr>
        <w:t>(Persad et al., 2021)</w:t>
      </w:r>
      <w:r w:rsidR="00890691" w:rsidRPr="00B050ED">
        <w:rPr>
          <w:rFonts w:ascii="Arial" w:hAnsi="Arial" w:cs="Arial"/>
        </w:rPr>
        <w:fldChar w:fldCharType="end"/>
      </w:r>
      <w:r w:rsidRPr="00B050ED">
        <w:rPr>
          <w:rFonts w:ascii="Arial" w:hAnsi="Arial" w:cs="Arial"/>
        </w:rPr>
        <w:t xml:space="preserve"> </w:t>
      </w:r>
      <w:r w:rsidR="00C7347C" w:rsidRPr="00B050ED">
        <w:rPr>
          <w:rFonts w:ascii="Arial" w:hAnsi="Arial" w:cs="Arial"/>
        </w:rPr>
        <w:t xml:space="preserve">reported </w:t>
      </w:r>
      <w:r w:rsidRPr="00B050ED">
        <w:rPr>
          <w:rFonts w:ascii="Arial" w:hAnsi="Arial" w:cs="Arial"/>
        </w:rPr>
        <w:t xml:space="preserve">the case of a </w:t>
      </w:r>
      <w:r w:rsidR="00992E7A" w:rsidRPr="00B050ED">
        <w:rPr>
          <w:rFonts w:ascii="Arial" w:hAnsi="Arial" w:cs="Arial"/>
        </w:rPr>
        <w:t>72-year-old</w:t>
      </w:r>
      <w:r w:rsidRPr="00B050ED">
        <w:rPr>
          <w:rFonts w:ascii="Arial" w:hAnsi="Arial" w:cs="Arial"/>
        </w:rPr>
        <w:t xml:space="preserve"> woman who </w:t>
      </w:r>
      <w:r w:rsidR="00BE64BC" w:rsidRPr="00B050ED">
        <w:rPr>
          <w:rFonts w:ascii="Arial" w:hAnsi="Arial" w:cs="Arial"/>
        </w:rPr>
        <w:t xml:space="preserve">presented </w:t>
      </w:r>
      <w:r w:rsidRPr="00B050ED">
        <w:rPr>
          <w:rFonts w:ascii="Arial" w:hAnsi="Arial" w:cs="Arial"/>
        </w:rPr>
        <w:t>with a tonic-</w:t>
      </w:r>
      <w:proofErr w:type="spellStart"/>
      <w:r w:rsidRPr="00B050ED">
        <w:rPr>
          <w:rFonts w:ascii="Arial" w:hAnsi="Arial" w:cs="Arial"/>
        </w:rPr>
        <w:t>clonic</w:t>
      </w:r>
      <w:proofErr w:type="spellEnd"/>
      <w:r w:rsidRPr="00B050ED">
        <w:rPr>
          <w:rFonts w:ascii="Arial" w:hAnsi="Arial" w:cs="Arial"/>
        </w:rPr>
        <w:t xml:space="preserve"> seizure, her CT showed massive </w:t>
      </w:r>
      <w:r w:rsidR="00763E89" w:rsidRPr="00B050ED">
        <w:rPr>
          <w:rFonts w:ascii="Arial" w:hAnsi="Arial" w:cs="Arial"/>
        </w:rPr>
        <w:t>ventriculomegaly,</w:t>
      </w:r>
      <w:r w:rsidRPr="00B050ED">
        <w:rPr>
          <w:rFonts w:ascii="Arial" w:hAnsi="Arial" w:cs="Arial"/>
        </w:rPr>
        <w:t xml:space="preserve"> and hydrocephalus was diagnosed</w:t>
      </w:r>
      <w:r w:rsidR="004F2F83">
        <w:rPr>
          <w:rFonts w:ascii="Arial" w:hAnsi="Arial" w:cs="Arial"/>
        </w:rPr>
        <w:t xml:space="preserve"> (</w:t>
      </w:r>
      <w:r w:rsidR="004F2F83">
        <w:rPr>
          <w:rFonts w:ascii="Arial" w:hAnsi="Arial" w:cs="Arial"/>
          <w:b/>
          <w:bCs/>
        </w:rPr>
        <w:t>Figure 2C</w:t>
      </w:r>
      <w:r w:rsidR="004F2F83">
        <w:rPr>
          <w:rFonts w:ascii="Arial" w:hAnsi="Arial" w:cs="Arial"/>
        </w:rPr>
        <w:t>)</w:t>
      </w:r>
      <w:r w:rsidR="00D25C77" w:rsidRPr="00B050ED">
        <w:rPr>
          <w:rFonts w:ascii="Arial" w:hAnsi="Arial" w:cs="Arial"/>
        </w:rPr>
        <w:t>. S</w:t>
      </w:r>
      <w:r w:rsidRPr="00B050ED">
        <w:rPr>
          <w:rFonts w:ascii="Arial" w:hAnsi="Arial" w:cs="Arial"/>
        </w:rPr>
        <w:t xml:space="preserve">he led a normal </w:t>
      </w:r>
      <w:r w:rsidR="00D25C77" w:rsidRPr="00B050ED">
        <w:rPr>
          <w:rFonts w:ascii="Arial" w:hAnsi="Arial" w:cs="Arial"/>
        </w:rPr>
        <w:t xml:space="preserve">life working retail jobs and living independently; </w:t>
      </w:r>
      <w:r w:rsidRPr="00B050ED">
        <w:rPr>
          <w:rFonts w:ascii="Arial" w:hAnsi="Arial" w:cs="Arial"/>
        </w:rPr>
        <w:t xml:space="preserve">her neurological examination was normal. </w:t>
      </w:r>
    </w:p>
    <w:p w14:paraId="33F2016E" w14:textId="72ADC5D1" w:rsidR="001E2544" w:rsidRPr="00B050ED" w:rsidRDefault="00A146D2" w:rsidP="00D86C37">
      <w:pPr>
        <w:ind w:firstLine="720"/>
        <w:jc w:val="both"/>
        <w:rPr>
          <w:rFonts w:ascii="Arial" w:hAnsi="Arial" w:cs="Arial"/>
        </w:rPr>
      </w:pPr>
      <w:r w:rsidRPr="00B050ED">
        <w:rPr>
          <w:rFonts w:ascii="Arial" w:hAnsi="Arial" w:cs="Arial"/>
        </w:rPr>
        <w:t xml:space="preserve">In 2022, a case in France was presented of extreme hydrocephalus in a </w:t>
      </w:r>
      <w:r w:rsidR="00471162" w:rsidRPr="00B050ED">
        <w:rPr>
          <w:rFonts w:ascii="Arial" w:hAnsi="Arial" w:cs="Arial"/>
        </w:rPr>
        <w:t>67-year-old</w:t>
      </w:r>
      <w:r w:rsidRPr="00B050ED">
        <w:rPr>
          <w:rFonts w:ascii="Arial" w:hAnsi="Arial" w:cs="Arial"/>
        </w:rPr>
        <w:t xml:space="preserve"> man. Macrocephaly</w:t>
      </w:r>
      <w:r w:rsidR="004611D6" w:rsidRPr="00B050ED">
        <w:rPr>
          <w:rFonts w:ascii="Arial" w:hAnsi="Arial" w:cs="Arial"/>
        </w:rPr>
        <w:t xml:space="preserve"> (large head diameter)</w:t>
      </w:r>
      <w:r w:rsidRPr="00B050ED">
        <w:rPr>
          <w:rFonts w:ascii="Arial" w:hAnsi="Arial" w:cs="Arial"/>
        </w:rPr>
        <w:t xml:space="preserve"> was diagnosed in </w:t>
      </w:r>
      <w:r w:rsidR="00471162" w:rsidRPr="00B050ED">
        <w:rPr>
          <w:rFonts w:ascii="Arial" w:hAnsi="Arial" w:cs="Arial"/>
        </w:rPr>
        <w:t>childhood;</w:t>
      </w:r>
      <w:r w:rsidRPr="00B050ED">
        <w:rPr>
          <w:rFonts w:ascii="Arial" w:hAnsi="Arial" w:cs="Arial"/>
        </w:rPr>
        <w:t xml:space="preserve"> </w:t>
      </w:r>
      <w:r w:rsidR="001E2544" w:rsidRPr="00B050ED">
        <w:rPr>
          <w:rFonts w:ascii="Arial" w:hAnsi="Arial" w:cs="Arial"/>
        </w:rPr>
        <w:t>however,</w:t>
      </w:r>
      <w:r w:rsidRPr="00B050ED">
        <w:rPr>
          <w:rFonts w:ascii="Arial" w:hAnsi="Arial" w:cs="Arial"/>
        </w:rPr>
        <w:t xml:space="preserve"> the patient defied his poor prognosis and any symptoms such as </w:t>
      </w:r>
      <w:r w:rsidR="007A0F14" w:rsidRPr="00B050ED">
        <w:rPr>
          <w:rFonts w:ascii="Arial" w:hAnsi="Arial" w:cs="Arial"/>
        </w:rPr>
        <w:t>falls,</w:t>
      </w:r>
      <w:r w:rsidRPr="00B050ED">
        <w:rPr>
          <w:rFonts w:ascii="Arial" w:hAnsi="Arial" w:cs="Arial"/>
        </w:rPr>
        <w:t xml:space="preserve"> or stunted development resolved themselves “against all odds”</w:t>
      </w:r>
      <w:r w:rsidR="00C96D67" w:rsidRPr="00B050ED">
        <w:rPr>
          <w:rFonts w:ascii="Arial" w:hAnsi="Arial" w:cs="Arial"/>
        </w:rPr>
        <w:t>. T</w:t>
      </w:r>
      <w:r w:rsidRPr="00B050ED">
        <w:rPr>
          <w:rFonts w:ascii="Arial" w:hAnsi="Arial" w:cs="Arial"/>
        </w:rPr>
        <w:t xml:space="preserve">he </w:t>
      </w:r>
      <w:r w:rsidR="004239FA" w:rsidRPr="00B050ED">
        <w:rPr>
          <w:rFonts w:ascii="Arial" w:hAnsi="Arial" w:cs="Arial"/>
        </w:rPr>
        <w:t>patient</w:t>
      </w:r>
      <w:r w:rsidRPr="00B050ED">
        <w:rPr>
          <w:rFonts w:ascii="Arial" w:hAnsi="Arial" w:cs="Arial"/>
        </w:rPr>
        <w:t xml:space="preserve"> completed his education and vocational training without </w:t>
      </w:r>
      <w:r w:rsidR="0021261B" w:rsidRPr="00B050ED">
        <w:rPr>
          <w:rFonts w:ascii="Arial" w:hAnsi="Arial" w:cs="Arial"/>
        </w:rPr>
        <w:t>any striking difficulties and</w:t>
      </w:r>
      <w:r w:rsidRPr="00B050ED">
        <w:rPr>
          <w:rFonts w:ascii="Arial" w:hAnsi="Arial" w:cs="Arial"/>
        </w:rPr>
        <w:t xml:space="preserve"> maintained a career in insurance for just over 40 years.</w:t>
      </w:r>
      <w:r w:rsidR="0078017A" w:rsidRPr="00B050ED">
        <w:rPr>
          <w:rFonts w:ascii="Arial" w:hAnsi="Arial" w:cs="Arial"/>
        </w:rPr>
        <w:t xml:space="preserve"> His brothers reported that he had a great memory, an apt for history and unremitting </w:t>
      </w:r>
      <w:r w:rsidR="00F00DB8" w:rsidRPr="00B050ED">
        <w:rPr>
          <w:rFonts w:ascii="Arial" w:hAnsi="Arial" w:cs="Arial"/>
        </w:rPr>
        <w:t>commitment to his profession without interruption</w:t>
      </w:r>
      <w:r w:rsidR="009D3D65" w:rsidRPr="00B050ED">
        <w:rPr>
          <w:rFonts w:ascii="Arial" w:hAnsi="Arial" w:cs="Arial"/>
        </w:rPr>
        <w:t>.</w:t>
      </w:r>
      <w:r w:rsidR="002F646A" w:rsidRPr="00B050ED">
        <w:rPr>
          <w:rFonts w:ascii="Arial" w:hAnsi="Arial" w:cs="Arial"/>
        </w:rPr>
        <w:t xml:space="preserve"> Yet brain scans revealed he </w:t>
      </w:r>
      <w:r w:rsidR="00467588" w:rsidRPr="00B050ED">
        <w:rPr>
          <w:rFonts w:ascii="Arial" w:hAnsi="Arial" w:cs="Arial"/>
        </w:rPr>
        <w:t>was working with very</w:t>
      </w:r>
      <w:r w:rsidR="002F646A" w:rsidRPr="00B050ED">
        <w:rPr>
          <w:rFonts w:ascii="Arial" w:hAnsi="Arial" w:cs="Arial"/>
        </w:rPr>
        <w:t xml:space="preserve"> little brain</w:t>
      </w:r>
      <w:r w:rsidR="00467588" w:rsidRPr="00B050ED">
        <w:rPr>
          <w:rFonts w:ascii="Arial" w:hAnsi="Arial" w:cs="Arial"/>
        </w:rPr>
        <w:t xml:space="preserve"> tissue</w:t>
      </w:r>
      <w:r w:rsidR="002F646A" w:rsidRPr="00B050ED">
        <w:rPr>
          <w:rFonts w:ascii="Arial" w:hAnsi="Arial" w:cs="Arial"/>
        </w:rPr>
        <w:t xml:space="preserve"> in his skull.</w:t>
      </w:r>
      <w:r w:rsidR="009D3D65" w:rsidRPr="00B050ED">
        <w:rPr>
          <w:rFonts w:ascii="Arial" w:hAnsi="Arial" w:cs="Arial"/>
        </w:rPr>
        <w:t xml:space="preserve"> </w:t>
      </w:r>
      <w:r w:rsidR="00E76F34" w:rsidRPr="00B050ED">
        <w:rPr>
          <w:rFonts w:ascii="Arial" w:hAnsi="Arial" w:cs="Arial"/>
        </w:rPr>
        <w:t xml:space="preserve">This </w:t>
      </w:r>
      <w:r w:rsidR="006D44B6" w:rsidRPr="00B050ED">
        <w:rPr>
          <w:rFonts w:ascii="Arial" w:hAnsi="Arial" w:cs="Arial"/>
        </w:rPr>
        <w:t xml:space="preserve">is </w:t>
      </w:r>
      <w:r w:rsidR="00E76F34" w:rsidRPr="00B050ED">
        <w:rPr>
          <w:rFonts w:ascii="Arial" w:hAnsi="Arial" w:cs="Arial"/>
        </w:rPr>
        <w:t xml:space="preserve">yet another </w:t>
      </w:r>
      <w:r w:rsidR="006D44B6" w:rsidRPr="00B050ED">
        <w:rPr>
          <w:rFonts w:ascii="Arial" w:hAnsi="Arial" w:cs="Arial"/>
        </w:rPr>
        <w:t xml:space="preserve">modern </w:t>
      </w:r>
      <w:r w:rsidR="00E76F34" w:rsidRPr="00B050ED">
        <w:rPr>
          <w:rFonts w:ascii="Arial" w:hAnsi="Arial" w:cs="Arial"/>
        </w:rPr>
        <w:t>rare case of extreme ventricular dilatation and cortical thinning with normal intellectual ability and cognition.</w:t>
      </w:r>
    </w:p>
    <w:p w14:paraId="433C6030" w14:textId="77777777" w:rsidR="00C64FB8" w:rsidRPr="00B050ED" w:rsidRDefault="00C64FB8" w:rsidP="00D86C37">
      <w:pPr>
        <w:rPr>
          <w:rFonts w:ascii="Arial" w:hAnsi="Arial" w:cs="Arial"/>
          <w:b/>
          <w:bCs/>
          <w:i/>
          <w:iCs/>
        </w:rPr>
      </w:pPr>
    </w:p>
    <w:p w14:paraId="03A6E48B" w14:textId="2C8FFFB1" w:rsidR="006028BC" w:rsidRPr="00B050ED" w:rsidRDefault="006028BC" w:rsidP="00D86C37">
      <w:pPr>
        <w:rPr>
          <w:rFonts w:ascii="Arial" w:hAnsi="Arial" w:cs="Arial"/>
          <w:i/>
          <w:iCs/>
        </w:rPr>
      </w:pPr>
      <w:r w:rsidRPr="00B050ED">
        <w:rPr>
          <w:rFonts w:ascii="Arial" w:hAnsi="Arial" w:cs="Arial"/>
          <w:i/>
          <w:iCs/>
        </w:rPr>
        <w:t>Hemihydranencephaly</w:t>
      </w:r>
    </w:p>
    <w:p w14:paraId="647AC3E3" w14:textId="368969A2" w:rsidR="00A95F3D" w:rsidRDefault="007B577D" w:rsidP="00D86C37">
      <w:pPr>
        <w:ind w:firstLine="720"/>
        <w:jc w:val="both"/>
        <w:rPr>
          <w:rFonts w:ascii="Arial" w:hAnsi="Arial" w:cs="Arial"/>
        </w:rPr>
      </w:pPr>
      <w:r>
        <w:rPr>
          <w:rFonts w:ascii="Arial" w:hAnsi="Arial" w:cs="Arial"/>
        </w:rPr>
        <w:t>Hemihydranencephaly</w:t>
      </w:r>
      <w:r w:rsidRPr="00286AA4">
        <w:rPr>
          <w:rFonts w:ascii="Arial" w:hAnsi="Arial" w:cs="Arial"/>
        </w:rPr>
        <w:t xml:space="preserve"> </w:t>
      </w:r>
      <w:r w:rsidR="00E669E5">
        <w:rPr>
          <w:rFonts w:ascii="Arial" w:hAnsi="Arial" w:cs="Arial"/>
        </w:rPr>
        <w:t>refers to</w:t>
      </w:r>
      <w:r w:rsidR="00E669E5" w:rsidRPr="00286AA4">
        <w:rPr>
          <w:rFonts w:ascii="Arial" w:hAnsi="Arial" w:cs="Arial"/>
        </w:rPr>
        <w:t xml:space="preserve"> </w:t>
      </w:r>
      <w:r w:rsidRPr="00286AA4">
        <w:rPr>
          <w:rFonts w:ascii="Arial" w:hAnsi="Arial" w:cs="Arial"/>
        </w:rPr>
        <w:t xml:space="preserve">the complete or almost-complete unilateral absence of the cerebral cortex, where one cerebral hemisphere is entirely missing and replaced with cerebrospinal fluid, reviewed in </w:t>
      </w:r>
      <w:r w:rsidR="00247DC6" w:rsidRPr="00B050ED">
        <w:rPr>
          <w:rFonts w:ascii="Arial" w:hAnsi="Arial" w:cs="Arial"/>
        </w:rPr>
        <w:fldChar w:fldCharType="begin"/>
      </w:r>
      <w:r w:rsidR="008C6415">
        <w:rPr>
          <w:rFonts w:ascii="Arial" w:hAnsi="Arial" w:cs="Arial"/>
        </w:rPr>
        <w:instrText xml:space="preserve"> ADDIN EN.CITE &lt;EndNote&gt;&lt;Cite&gt;&lt;Author&gt;Pavone&lt;/Author&gt;&lt;Year&gt;2013&lt;/Year&gt;&lt;RecNum&gt;100&lt;/RecNum&gt;&lt;DisplayText&gt;(Pavone et al., 2013)&lt;/DisplayText&gt;&lt;record&gt;&lt;rec-number&gt;100&lt;/rec-number&gt;&lt;foreign-keys&gt;&lt;key app="EN" db-id="zte5tatdmtxdw3ezwpdv0tala9dw50xatt2x" timestamp="1703348657"&gt;100&lt;/key&gt;&lt;/foreign-keys&gt;&lt;ref-type name="Journal Article"&gt;17&lt;/ref-type&gt;&lt;contributors&gt;&lt;authors&gt;&lt;author&gt;Pavone, P.&lt;/author&gt;&lt;author&gt;Nigro, F.&lt;/author&gt;&lt;author&gt;Falsaperla, R.&lt;/author&gt;&lt;author&gt;Greco, F.&lt;/author&gt;&lt;author&gt;Ruggieri, M.&lt;/author&gt;&lt;author&gt;Rizzo, R.&lt;/author&gt;&lt;author&gt;Praticò, A. D.&lt;/author&gt;&lt;author&gt;Pavone, L.&lt;/author&gt;&lt;/authors&gt;&lt;/contributors&gt;&lt;titles&gt;&lt;title&gt;Hemihydranencephaly: living with half brain dysfunction&lt;/title&gt;&lt;secondary-title&gt;ITALIAN JOURNAL OF PEDIATRICS&lt;/secondary-title&gt;&lt;/titles&gt;&lt;periodical&gt;&lt;full-title&gt;ITALIAN JOURNAL OF PEDIATRICS&lt;/full-title&gt;&lt;/periodical&gt;&lt;volume&gt;39&lt;/volume&gt;&lt;dates&gt;&lt;year&gt;2013&lt;/year&gt;&lt;pub-dates&gt;&lt;date&gt;JAN 16&lt;/date&gt;&lt;/pub-dates&gt;&lt;/dates&gt;&lt;isbn&gt;1720-8424&lt;/isbn&gt;&lt;accession-num&gt;WOS:000315091900001&lt;/accession-num&gt;&lt;urls&gt;&lt;/urls&gt;&lt;custom7&gt;3&lt;/custom7&gt;&lt;electronic-resource-num&gt;10.1186/1824-7288-39-3&lt;/electronic-resource-num&gt;&lt;/record&gt;&lt;/Cite&gt;&lt;/EndNote&gt;</w:instrText>
      </w:r>
      <w:r w:rsidR="00247DC6" w:rsidRPr="00B050ED">
        <w:rPr>
          <w:rFonts w:ascii="Arial" w:hAnsi="Arial" w:cs="Arial"/>
        </w:rPr>
        <w:fldChar w:fldCharType="separate"/>
      </w:r>
      <w:r w:rsidR="008C6415">
        <w:rPr>
          <w:rFonts w:ascii="Arial" w:hAnsi="Arial" w:cs="Arial"/>
          <w:noProof/>
        </w:rPr>
        <w:t>(Pavone et al., 2013)</w:t>
      </w:r>
      <w:r w:rsidR="00247DC6" w:rsidRPr="00B050ED">
        <w:rPr>
          <w:rFonts w:ascii="Arial" w:hAnsi="Arial" w:cs="Arial"/>
        </w:rPr>
        <w:fldChar w:fldCharType="end"/>
      </w:r>
      <w:r w:rsidRPr="00286AA4">
        <w:rPr>
          <w:rFonts w:ascii="Arial" w:hAnsi="Arial" w:cs="Arial"/>
        </w:rPr>
        <w:t xml:space="preserve">. In this </w:t>
      </w:r>
      <w:r w:rsidR="003C671C">
        <w:rPr>
          <w:rFonts w:ascii="Arial" w:hAnsi="Arial" w:cs="Arial"/>
        </w:rPr>
        <w:t xml:space="preserve">congenital </w:t>
      </w:r>
      <w:r w:rsidRPr="00286AA4">
        <w:rPr>
          <w:rFonts w:ascii="Arial" w:hAnsi="Arial" w:cs="Arial"/>
        </w:rPr>
        <w:t xml:space="preserve">condition, the cerebellum, pons, medulla, thalamus, and basal meninges </w:t>
      </w:r>
      <w:r>
        <w:rPr>
          <w:rFonts w:ascii="Arial" w:hAnsi="Arial" w:cs="Arial"/>
        </w:rPr>
        <w:t>remain</w:t>
      </w:r>
      <w:r w:rsidRPr="00286AA4">
        <w:rPr>
          <w:rFonts w:ascii="Arial" w:hAnsi="Arial" w:cs="Arial"/>
        </w:rPr>
        <w:t xml:space="preserve"> intact.</w:t>
      </w:r>
      <w:r w:rsidR="00E669E5">
        <w:rPr>
          <w:rFonts w:ascii="Arial" w:hAnsi="Arial" w:cs="Arial"/>
        </w:rPr>
        <w:t xml:space="preserve"> </w:t>
      </w:r>
      <w:r w:rsidR="005E720C">
        <w:rPr>
          <w:rFonts w:ascii="Arial" w:hAnsi="Arial" w:cs="Arial"/>
        </w:rPr>
        <w:t>Hemihydranencephaly</w:t>
      </w:r>
      <w:r w:rsidR="00286AA4" w:rsidRPr="00286AA4">
        <w:rPr>
          <w:rFonts w:ascii="Arial" w:hAnsi="Arial" w:cs="Arial"/>
        </w:rPr>
        <w:t xml:space="preserve"> tends to be much more pathological than hydrocephaly.</w:t>
      </w:r>
      <w:r w:rsidR="00631A2F">
        <w:rPr>
          <w:rFonts w:ascii="Arial" w:hAnsi="Arial" w:cs="Arial"/>
        </w:rPr>
        <w:t xml:space="preserve"> In hydrocephaly, a thin </w:t>
      </w:r>
      <w:r w:rsidR="00502CB4">
        <w:rPr>
          <w:rFonts w:ascii="Arial" w:hAnsi="Arial" w:cs="Arial"/>
        </w:rPr>
        <w:t>layer</w:t>
      </w:r>
      <w:r w:rsidR="00631A2F">
        <w:rPr>
          <w:rFonts w:ascii="Arial" w:hAnsi="Arial" w:cs="Arial"/>
        </w:rPr>
        <w:t xml:space="preserve"> of cerebral cortex is preserved, while in hemihydranencephaly, no cerebral cortex is preserved</w:t>
      </w:r>
      <w:r w:rsidR="007C403E">
        <w:rPr>
          <w:rFonts w:ascii="Arial" w:hAnsi="Arial" w:cs="Arial"/>
        </w:rPr>
        <w:t xml:space="preserve"> in the affected hemisphere</w:t>
      </w:r>
      <w:r w:rsidR="00D95722">
        <w:rPr>
          <w:rFonts w:ascii="Arial" w:hAnsi="Arial" w:cs="Arial"/>
        </w:rPr>
        <w:t>.</w:t>
      </w:r>
    </w:p>
    <w:p w14:paraId="6041CB98" w14:textId="05EA00BB" w:rsidR="00286AA4" w:rsidRDefault="000F6D75" w:rsidP="00D86C37">
      <w:pPr>
        <w:ind w:firstLine="720"/>
        <w:jc w:val="both"/>
        <w:rPr>
          <w:rFonts w:ascii="Arial" w:hAnsi="Arial" w:cs="Arial"/>
        </w:rPr>
      </w:pPr>
      <w:r>
        <w:rPr>
          <w:rFonts w:ascii="Arial" w:hAnsi="Arial" w:cs="Arial"/>
        </w:rPr>
        <w:t>Hemihydran</w:t>
      </w:r>
      <w:r w:rsidR="003B4062">
        <w:rPr>
          <w:rFonts w:ascii="Arial" w:hAnsi="Arial" w:cs="Arial"/>
        </w:rPr>
        <w:t>ence</w:t>
      </w:r>
      <w:r>
        <w:rPr>
          <w:rFonts w:ascii="Arial" w:hAnsi="Arial" w:cs="Arial"/>
        </w:rPr>
        <w:t>phaly</w:t>
      </w:r>
      <w:r w:rsidR="00E26DC1">
        <w:rPr>
          <w:rFonts w:ascii="Arial" w:hAnsi="Arial" w:cs="Arial"/>
        </w:rPr>
        <w:t xml:space="preserve"> is </w:t>
      </w:r>
      <w:r w:rsidR="00A91B60">
        <w:rPr>
          <w:rFonts w:ascii="Arial" w:hAnsi="Arial" w:cs="Arial"/>
        </w:rPr>
        <w:t>a very</w:t>
      </w:r>
      <w:r w:rsidR="00E26DC1">
        <w:rPr>
          <w:rFonts w:ascii="Arial" w:hAnsi="Arial" w:cs="Arial"/>
        </w:rPr>
        <w:t xml:space="preserve"> rare,</w:t>
      </w:r>
      <w:r w:rsidR="003420D0">
        <w:rPr>
          <w:rFonts w:ascii="Arial" w:hAnsi="Arial" w:cs="Arial"/>
        </w:rPr>
        <w:t xml:space="preserve"> debilitating </w:t>
      </w:r>
      <w:r w:rsidR="00107A1C">
        <w:rPr>
          <w:rFonts w:ascii="Arial" w:hAnsi="Arial" w:cs="Arial"/>
        </w:rPr>
        <w:t>and often</w:t>
      </w:r>
      <w:r w:rsidR="003420D0">
        <w:rPr>
          <w:rFonts w:ascii="Arial" w:hAnsi="Arial" w:cs="Arial"/>
        </w:rPr>
        <w:t xml:space="preserve"> fatal congenital condition. </w:t>
      </w:r>
      <w:r w:rsidR="00633E73" w:rsidRPr="00286AA4">
        <w:rPr>
          <w:rFonts w:ascii="Arial" w:hAnsi="Arial" w:cs="Arial"/>
        </w:rPr>
        <w:t>A handful of cases have been reported in the literature to date.</w:t>
      </w:r>
      <w:r w:rsidR="0008698B">
        <w:rPr>
          <w:rFonts w:ascii="Arial" w:hAnsi="Arial" w:cs="Arial"/>
        </w:rPr>
        <w:t xml:space="preserve"> </w:t>
      </w:r>
      <w:r w:rsidR="003420D0">
        <w:rPr>
          <w:rFonts w:ascii="Arial" w:hAnsi="Arial" w:cs="Arial"/>
        </w:rPr>
        <w:t>P</w:t>
      </w:r>
      <w:r w:rsidR="00286AA4">
        <w:rPr>
          <w:rFonts w:ascii="Arial" w:hAnsi="Arial" w:cs="Arial"/>
        </w:rPr>
        <w:t xml:space="preserve">atients with hemihydranencephaly have been reported to </w:t>
      </w:r>
      <w:r w:rsidR="00286AA4" w:rsidRPr="00286AA4">
        <w:rPr>
          <w:rFonts w:ascii="Arial" w:hAnsi="Arial" w:cs="Arial"/>
        </w:rPr>
        <w:t xml:space="preserve">experience </w:t>
      </w:r>
      <w:r>
        <w:rPr>
          <w:rFonts w:ascii="Arial" w:hAnsi="Arial" w:cs="Arial"/>
        </w:rPr>
        <w:t xml:space="preserve">severe </w:t>
      </w:r>
      <w:r w:rsidR="00286AA4" w:rsidRPr="00286AA4">
        <w:rPr>
          <w:rFonts w:ascii="Arial" w:hAnsi="Arial" w:cs="Arial"/>
        </w:rPr>
        <w:t>neurological symptoms, such as contralateral hemiparesis and motor dysfunction</w:t>
      </w:r>
      <w:r>
        <w:rPr>
          <w:rFonts w:ascii="Arial" w:hAnsi="Arial" w:cs="Arial"/>
        </w:rPr>
        <w:t xml:space="preserve">. </w:t>
      </w:r>
      <w:r w:rsidR="007E0AFD">
        <w:rPr>
          <w:rFonts w:ascii="Arial" w:hAnsi="Arial" w:cs="Arial"/>
        </w:rPr>
        <w:t>Certain p</w:t>
      </w:r>
      <w:r>
        <w:rPr>
          <w:rFonts w:ascii="Arial" w:hAnsi="Arial" w:cs="Arial"/>
        </w:rPr>
        <w:t xml:space="preserve">atients with hemihydranencephaly had their </w:t>
      </w:r>
      <w:r w:rsidR="00286AA4" w:rsidRPr="00286AA4">
        <w:rPr>
          <w:rFonts w:ascii="Arial" w:hAnsi="Arial" w:cs="Arial"/>
        </w:rPr>
        <w:t>cognitive and language functions preserved, and these patients attend</w:t>
      </w:r>
      <w:r w:rsidR="004139CE">
        <w:rPr>
          <w:rFonts w:ascii="Arial" w:hAnsi="Arial" w:cs="Arial"/>
        </w:rPr>
        <w:t>ed</w:t>
      </w:r>
      <w:r w:rsidR="00286AA4" w:rsidRPr="00286AA4">
        <w:rPr>
          <w:rFonts w:ascii="Arial" w:hAnsi="Arial" w:cs="Arial"/>
        </w:rPr>
        <w:t xml:space="preserve"> middle school and high school as average or above average students. </w:t>
      </w:r>
    </w:p>
    <w:p w14:paraId="68B57605" w14:textId="520278F1" w:rsidR="00B741C4" w:rsidRDefault="006D1CD7" w:rsidP="004308DB">
      <w:pPr>
        <w:ind w:firstLine="720"/>
        <w:jc w:val="both"/>
        <w:rPr>
          <w:rStyle w:val="CommentReference"/>
          <w:rFonts w:ascii="Arial" w:hAnsi="Arial" w:cs="Arial"/>
          <w:sz w:val="24"/>
          <w:szCs w:val="24"/>
        </w:rPr>
      </w:pPr>
      <w:r w:rsidRPr="00B050ED">
        <w:rPr>
          <w:rFonts w:ascii="Arial" w:hAnsi="Arial" w:cs="Arial"/>
        </w:rPr>
        <w:t xml:space="preserve">A </w:t>
      </w:r>
      <w:r w:rsidR="00703D00" w:rsidRPr="00B050ED">
        <w:rPr>
          <w:rFonts w:ascii="Arial" w:hAnsi="Arial" w:cs="Arial"/>
        </w:rPr>
        <w:t xml:space="preserve">case of a </w:t>
      </w:r>
      <w:r w:rsidR="00E77607" w:rsidRPr="00B050ED">
        <w:rPr>
          <w:rFonts w:ascii="Arial" w:hAnsi="Arial" w:cs="Arial"/>
        </w:rPr>
        <w:t>14 year old girl</w:t>
      </w:r>
      <w:r w:rsidR="00703D00" w:rsidRPr="00B050ED">
        <w:rPr>
          <w:rFonts w:ascii="Arial" w:hAnsi="Arial" w:cs="Arial"/>
        </w:rPr>
        <w:t xml:space="preserve"> with hemihydranencephaly </w:t>
      </w:r>
      <w:r w:rsidR="003F68BE">
        <w:rPr>
          <w:rFonts w:ascii="Arial" w:hAnsi="Arial" w:cs="Arial"/>
        </w:rPr>
        <w:t xml:space="preserve">but no intellectual disability </w:t>
      </w:r>
      <w:r w:rsidR="00703D00" w:rsidRPr="00B050ED">
        <w:rPr>
          <w:rFonts w:ascii="Arial" w:hAnsi="Arial" w:cs="Arial"/>
        </w:rPr>
        <w:t xml:space="preserve">was </w:t>
      </w:r>
      <w:r w:rsidR="00E77607" w:rsidRPr="00B050ED">
        <w:rPr>
          <w:rFonts w:ascii="Arial" w:hAnsi="Arial" w:cs="Arial"/>
        </w:rPr>
        <w:t>reported</w:t>
      </w:r>
      <w:r w:rsidR="00703D00" w:rsidRPr="00B050ED">
        <w:rPr>
          <w:rFonts w:ascii="Arial" w:hAnsi="Arial" w:cs="Arial"/>
        </w:rPr>
        <w:t xml:space="preserve"> by </w:t>
      </w:r>
      <w:proofErr w:type="spellStart"/>
      <w:r w:rsidR="00703D00" w:rsidRPr="00B050ED">
        <w:rPr>
          <w:rFonts w:ascii="Arial" w:hAnsi="Arial" w:cs="Arial"/>
        </w:rPr>
        <w:t>Asaridou</w:t>
      </w:r>
      <w:proofErr w:type="spellEnd"/>
      <w:r w:rsidR="00703D00" w:rsidRPr="00B050ED">
        <w:rPr>
          <w:rFonts w:ascii="Arial" w:hAnsi="Arial" w:cs="Arial"/>
        </w:rPr>
        <w:t xml:space="preserve"> </w:t>
      </w:r>
      <w:r w:rsidR="00703D00" w:rsidRPr="00B050ED">
        <w:rPr>
          <w:rFonts w:ascii="Arial" w:hAnsi="Arial" w:cs="Arial"/>
          <w:i/>
          <w:iCs/>
        </w:rPr>
        <w:t>et al.</w:t>
      </w:r>
      <w:r w:rsidR="00703D00" w:rsidRPr="00B050ED">
        <w:rPr>
          <w:rFonts w:ascii="Arial" w:hAnsi="Arial" w:cs="Arial"/>
        </w:rPr>
        <w:t xml:space="preserve"> </w:t>
      </w:r>
      <w:r w:rsidR="001D190D" w:rsidRPr="00B050ED">
        <w:rPr>
          <w:rFonts w:ascii="Arial" w:hAnsi="Arial" w:cs="Arial"/>
        </w:rPr>
        <w:fldChar w:fldCharType="begin"/>
      </w:r>
      <w:r w:rsidR="008C6415">
        <w:rPr>
          <w:rFonts w:ascii="Arial" w:hAnsi="Arial" w:cs="Arial"/>
        </w:rPr>
        <w:instrText xml:space="preserve"> ADDIN EN.CITE &lt;EndNote&gt;&lt;Cite&gt;&lt;Author&gt;Asaridou&lt;/Author&gt;&lt;Year&gt;2020&lt;/Year&gt;&lt;RecNum&gt;109&lt;/RecNum&gt;&lt;DisplayText&gt;(Asaridou et al., 2020)&lt;/DisplayText&gt;&lt;record&gt;&lt;rec-number&gt;109&lt;/rec-number&gt;&lt;foreign-keys&gt;&lt;key app="EN" db-id="zte5tatdmtxdw3ezwpdv0tala9dw50xatt2x" timestamp="1703349611"&gt;109&lt;/key&gt;&lt;/foreign-keys&gt;&lt;ref-type name="Journal Article"&gt;17&lt;/ref-type&gt;&lt;contributors&gt;&lt;authors&gt;&lt;author&gt;Asaridou, S. S.&lt;/author&gt;&lt;author&gt;Demir-Lira, ÖE&lt;/author&gt;&lt;author&gt;Goldin-Meadow, S.&lt;/author&gt;&lt;author&gt;Levine, S. C.&lt;/author&gt;&lt;author&gt;Small, S. L.&lt;/author&gt;&lt;/authors&gt;&lt;/contributors&gt;&lt;titles&gt;&lt;title&gt;Language development and brain reorganization in a child born without the left hemisphere&lt;/title&gt;&lt;secondary-title&gt;CORTEX&lt;/secondary-title&gt;&lt;/titles&gt;&lt;periodical&gt;&lt;full-title&gt;CORTEX&lt;/full-title&gt;&lt;/periodical&gt;&lt;pages&gt;290-312&lt;/pages&gt;&lt;volume&gt;127&lt;/volume&gt;&lt;dates&gt;&lt;year&gt;2020&lt;/year&gt;&lt;pub-dates&gt;&lt;date&gt;JUN&lt;/date&gt;&lt;/pub-dates&gt;&lt;/dates&gt;&lt;isbn&gt;0010-9452&amp;#xD;1973-8102&lt;/isbn&gt;&lt;accession-num&gt;WOS:000534377300021&lt;/accession-num&gt;&lt;urls&gt;&lt;/urls&gt;&lt;electronic-resource-num&gt;10.1016/j.cortex.2020.02.006&lt;/electronic-resource-num&gt;&lt;/record&gt;&lt;/Cite&gt;&lt;/EndNote&gt;</w:instrText>
      </w:r>
      <w:r w:rsidR="001D190D" w:rsidRPr="00B050ED">
        <w:rPr>
          <w:rFonts w:ascii="Arial" w:hAnsi="Arial" w:cs="Arial"/>
        </w:rPr>
        <w:fldChar w:fldCharType="separate"/>
      </w:r>
      <w:r w:rsidR="008C6415">
        <w:rPr>
          <w:rFonts w:ascii="Arial" w:hAnsi="Arial" w:cs="Arial"/>
          <w:noProof/>
        </w:rPr>
        <w:t>(Asaridou et al., 2020)</w:t>
      </w:r>
      <w:r w:rsidR="001D190D" w:rsidRPr="00B050ED">
        <w:rPr>
          <w:rFonts w:ascii="Arial" w:hAnsi="Arial" w:cs="Arial"/>
        </w:rPr>
        <w:fldChar w:fldCharType="end"/>
      </w:r>
      <w:r w:rsidR="001D190D" w:rsidRPr="00B050ED">
        <w:rPr>
          <w:rFonts w:ascii="Arial" w:hAnsi="Arial" w:cs="Arial"/>
        </w:rPr>
        <w:t xml:space="preserve">. </w:t>
      </w:r>
      <w:r w:rsidR="00E77607" w:rsidRPr="00B050ED">
        <w:rPr>
          <w:rFonts w:ascii="Arial" w:hAnsi="Arial" w:cs="Arial"/>
        </w:rPr>
        <w:t>The girl was examined from 14 months to 14 years, after being born without a left hemisphere and diagnosed with hemihydranencephaly</w:t>
      </w:r>
      <w:r w:rsidR="00777F9C">
        <w:rPr>
          <w:rFonts w:ascii="Arial" w:hAnsi="Arial" w:cs="Arial"/>
        </w:rPr>
        <w:t xml:space="preserve"> </w:t>
      </w:r>
      <w:r w:rsidR="004F2F83">
        <w:rPr>
          <w:rFonts w:ascii="Arial" w:hAnsi="Arial" w:cs="Arial"/>
        </w:rPr>
        <w:t>(</w:t>
      </w:r>
      <w:r w:rsidR="004F2F83">
        <w:rPr>
          <w:rFonts w:ascii="Arial" w:hAnsi="Arial" w:cs="Arial"/>
          <w:b/>
          <w:bCs/>
        </w:rPr>
        <w:t>Figure 2D</w:t>
      </w:r>
      <w:r w:rsidR="004F2F83">
        <w:rPr>
          <w:rFonts w:ascii="Arial" w:hAnsi="Arial" w:cs="Arial"/>
        </w:rPr>
        <w:t>)</w:t>
      </w:r>
      <w:r w:rsidR="004848A2" w:rsidRPr="00B050ED">
        <w:rPr>
          <w:rFonts w:ascii="Arial" w:hAnsi="Arial" w:cs="Arial"/>
        </w:rPr>
        <w:t>, showing a near</w:t>
      </w:r>
      <w:r w:rsidR="001E6DC5">
        <w:rPr>
          <w:rFonts w:ascii="Arial" w:hAnsi="Arial" w:cs="Arial"/>
        </w:rPr>
        <w:t xml:space="preserve">ly </w:t>
      </w:r>
      <w:r w:rsidR="004848A2" w:rsidRPr="00B050ED">
        <w:rPr>
          <w:rFonts w:ascii="Arial" w:hAnsi="Arial" w:cs="Arial"/>
        </w:rPr>
        <w:t>absent corpus callosum</w:t>
      </w:r>
      <w:r w:rsidR="00E95250">
        <w:rPr>
          <w:rFonts w:ascii="Arial" w:hAnsi="Arial" w:cs="Arial"/>
        </w:rPr>
        <w:t>. T</w:t>
      </w:r>
      <w:r w:rsidR="004848A2" w:rsidRPr="00B050ED">
        <w:rPr>
          <w:rFonts w:ascii="Arial" w:hAnsi="Arial" w:cs="Arial"/>
        </w:rPr>
        <w:t>he condition was congenital and is assumed to have arisen during early gestational period.</w:t>
      </w:r>
      <w:r w:rsidR="00E5147F" w:rsidRPr="00B050ED">
        <w:rPr>
          <w:rFonts w:ascii="Arial" w:hAnsi="Arial" w:cs="Arial"/>
        </w:rPr>
        <w:t xml:space="preserve"> </w:t>
      </w:r>
      <w:r w:rsidR="00D404E5" w:rsidRPr="00B050ED">
        <w:rPr>
          <w:rFonts w:ascii="Arial" w:hAnsi="Arial" w:cs="Arial"/>
        </w:rPr>
        <w:t>The girl’s</w:t>
      </w:r>
      <w:r w:rsidR="006952F8" w:rsidRPr="00B050ED">
        <w:rPr>
          <w:rFonts w:ascii="Arial" w:hAnsi="Arial" w:cs="Arial"/>
        </w:rPr>
        <w:t xml:space="preserve"> </w:t>
      </w:r>
      <w:r w:rsidR="00244B0A" w:rsidRPr="00B050ED">
        <w:rPr>
          <w:rFonts w:ascii="Arial" w:hAnsi="Arial" w:cs="Arial"/>
        </w:rPr>
        <w:t xml:space="preserve">overall </w:t>
      </w:r>
      <w:r w:rsidR="0059624C" w:rsidRPr="00B050ED">
        <w:rPr>
          <w:rFonts w:ascii="Arial" w:hAnsi="Arial" w:cs="Arial"/>
        </w:rPr>
        <w:t>development</w:t>
      </w:r>
      <w:r w:rsidR="00244B0A" w:rsidRPr="00B050ED">
        <w:rPr>
          <w:rFonts w:ascii="Arial" w:hAnsi="Arial" w:cs="Arial"/>
        </w:rPr>
        <w:t xml:space="preserve"> and </w:t>
      </w:r>
      <w:r w:rsidR="006952F8" w:rsidRPr="00B050ED">
        <w:rPr>
          <w:rFonts w:ascii="Arial" w:hAnsi="Arial" w:cs="Arial"/>
        </w:rPr>
        <w:t xml:space="preserve">language development reached age-appropriate </w:t>
      </w:r>
      <w:r w:rsidR="006952F8" w:rsidRPr="00B050ED">
        <w:rPr>
          <w:rFonts w:ascii="Arial" w:hAnsi="Arial" w:cs="Arial"/>
        </w:rPr>
        <w:lastRenderedPageBreak/>
        <w:t>levels during her schooling years</w:t>
      </w:r>
      <w:r w:rsidR="0059624C" w:rsidRPr="00B050ED">
        <w:rPr>
          <w:rFonts w:ascii="Arial" w:hAnsi="Arial" w:cs="Arial"/>
        </w:rPr>
        <w:t xml:space="preserve">. </w:t>
      </w:r>
      <w:r w:rsidR="00C213A0" w:rsidRPr="00B050ED">
        <w:rPr>
          <w:rFonts w:ascii="Arial" w:hAnsi="Arial" w:cs="Arial"/>
        </w:rPr>
        <w:t>She</w:t>
      </w:r>
      <w:r w:rsidR="0059624C" w:rsidRPr="00B050ED">
        <w:rPr>
          <w:rFonts w:ascii="Arial" w:hAnsi="Arial" w:cs="Arial"/>
        </w:rPr>
        <w:t xml:space="preserve"> </w:t>
      </w:r>
      <w:r w:rsidR="006952F8" w:rsidRPr="00B050ED">
        <w:rPr>
          <w:rFonts w:ascii="Arial" w:hAnsi="Arial" w:cs="Arial"/>
        </w:rPr>
        <w:t xml:space="preserve">had normal cognitive function. Furthermore, she </w:t>
      </w:r>
      <w:r w:rsidR="00015E72" w:rsidRPr="00B050ED">
        <w:rPr>
          <w:rFonts w:ascii="Arial" w:hAnsi="Arial" w:cs="Arial"/>
        </w:rPr>
        <w:t xml:space="preserve">showed mixed </w:t>
      </w:r>
      <w:r w:rsidR="006952F8" w:rsidRPr="00B050ED">
        <w:rPr>
          <w:rFonts w:ascii="Arial" w:hAnsi="Arial" w:cs="Arial"/>
        </w:rPr>
        <w:t xml:space="preserve">performance in phonic activities, number sense, and spatial reasoning, ranging </w:t>
      </w:r>
      <w:r w:rsidR="00015E72" w:rsidRPr="00B050ED">
        <w:rPr>
          <w:rFonts w:ascii="Arial" w:hAnsi="Arial" w:cs="Arial"/>
        </w:rPr>
        <w:t>f</w:t>
      </w:r>
      <w:r w:rsidR="006952F8" w:rsidRPr="00B050ED">
        <w:rPr>
          <w:rFonts w:ascii="Arial" w:hAnsi="Arial" w:cs="Arial"/>
        </w:rPr>
        <w:t>rom average to exceptional</w:t>
      </w:r>
      <w:r w:rsidR="0063330F" w:rsidRPr="00B050ED">
        <w:rPr>
          <w:rFonts w:ascii="Arial" w:hAnsi="Arial" w:cs="Arial"/>
        </w:rPr>
        <w:t>, even though she was</w:t>
      </w:r>
      <w:r w:rsidR="00DF4515">
        <w:rPr>
          <w:rFonts w:ascii="Arial" w:hAnsi="Arial" w:cs="Arial"/>
        </w:rPr>
        <w:t xml:space="preserve"> completely</w:t>
      </w:r>
      <w:r w:rsidR="0063330F" w:rsidRPr="00B050ED">
        <w:rPr>
          <w:rFonts w:ascii="Arial" w:hAnsi="Arial" w:cs="Arial"/>
        </w:rPr>
        <w:t xml:space="preserve"> missing </w:t>
      </w:r>
      <w:r w:rsidR="00DF4515">
        <w:rPr>
          <w:rFonts w:ascii="Arial" w:hAnsi="Arial" w:cs="Arial"/>
        </w:rPr>
        <w:t xml:space="preserve">a </w:t>
      </w:r>
      <w:r w:rsidR="0063330F" w:rsidRPr="00B050ED">
        <w:rPr>
          <w:rFonts w:ascii="Arial" w:hAnsi="Arial" w:cs="Arial"/>
        </w:rPr>
        <w:t>brain hemisphere.</w:t>
      </w:r>
      <w:r w:rsidR="004308DB">
        <w:rPr>
          <w:rFonts w:ascii="Arial" w:hAnsi="Arial" w:cs="Arial"/>
        </w:rPr>
        <w:t xml:space="preserve">  </w:t>
      </w:r>
      <w:r w:rsidR="003B45FC">
        <w:rPr>
          <w:rFonts w:ascii="Arial" w:hAnsi="Arial" w:cs="Arial"/>
        </w:rPr>
        <w:t xml:space="preserve">Additional </w:t>
      </w:r>
      <w:r w:rsidR="00FA1CA4">
        <w:rPr>
          <w:rFonts w:ascii="Arial" w:hAnsi="Arial" w:cs="Arial"/>
        </w:rPr>
        <w:t>p</w:t>
      </w:r>
      <w:r w:rsidR="00FA1CA4" w:rsidRPr="00B050ED">
        <w:rPr>
          <w:rFonts w:ascii="Arial" w:hAnsi="Arial" w:cs="Arial"/>
        </w:rPr>
        <w:t>atient cases</w:t>
      </w:r>
      <w:r w:rsidR="00CB2EEB">
        <w:rPr>
          <w:rFonts w:ascii="Arial" w:hAnsi="Arial" w:cs="Arial"/>
        </w:rPr>
        <w:t xml:space="preserve"> of hemihydranencephaly</w:t>
      </w:r>
      <w:r w:rsidR="00FA1CA4" w:rsidRPr="00B050ED">
        <w:rPr>
          <w:rFonts w:ascii="Arial" w:hAnsi="Arial" w:cs="Arial"/>
        </w:rPr>
        <w:t xml:space="preserve"> without intellectual disability are </w:t>
      </w:r>
      <w:r w:rsidR="00EF04F1">
        <w:rPr>
          <w:rFonts w:ascii="Arial" w:hAnsi="Arial" w:cs="Arial"/>
        </w:rPr>
        <w:t>covered</w:t>
      </w:r>
      <w:r w:rsidR="00FA1CA4" w:rsidRPr="00B050ED">
        <w:rPr>
          <w:rFonts w:ascii="Arial" w:hAnsi="Arial" w:cs="Arial"/>
        </w:rPr>
        <w:t xml:space="preserve"> in </w:t>
      </w:r>
      <w:r w:rsidR="00FA1CA4" w:rsidRPr="00B050ED">
        <w:rPr>
          <w:rFonts w:ascii="Arial" w:hAnsi="Arial" w:cs="Arial"/>
        </w:rPr>
        <w:fldChar w:fldCharType="begin">
          <w:fldData xml:space="preserve">PEVuZE5vdGU+PENpdGU+PEF1dGhvcj5Nb3NlcjwvQXV0aG9yPjxZZWFyPjE5ODE8L1llYXI+PFJl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Nb3NlcjwvQXV0aG9yPjxZZWFyPjE5ODE8L1llYXI+PFJl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FA1CA4" w:rsidRPr="00B050ED">
        <w:rPr>
          <w:rFonts w:ascii="Arial" w:hAnsi="Arial" w:cs="Arial"/>
        </w:rPr>
      </w:r>
      <w:r w:rsidR="00FA1CA4" w:rsidRPr="00B050ED">
        <w:rPr>
          <w:rFonts w:ascii="Arial" w:hAnsi="Arial" w:cs="Arial"/>
        </w:rPr>
        <w:fldChar w:fldCharType="separate"/>
      </w:r>
      <w:r w:rsidR="008C6415">
        <w:rPr>
          <w:rFonts w:ascii="Arial" w:hAnsi="Arial" w:cs="Arial"/>
          <w:noProof/>
        </w:rPr>
        <w:t>(Balpande et al., 2009a; Balpande et al., 2009b; Becker et al., 2016; Greco et al., 2001; Moser &amp; Seljeskog, 1981; Pavone et al., 2013; Ulmer et al., 2005; Vandoornik &amp; Hennekam, 1992)</w:t>
      </w:r>
      <w:r w:rsidR="00FA1CA4" w:rsidRPr="00B050ED">
        <w:rPr>
          <w:rFonts w:ascii="Arial" w:hAnsi="Arial" w:cs="Arial"/>
        </w:rPr>
        <w:fldChar w:fldCharType="end"/>
      </w:r>
      <w:r w:rsidR="00FA1CA4">
        <w:rPr>
          <w:rFonts w:ascii="Arial" w:hAnsi="Arial" w:cs="Arial"/>
        </w:rPr>
        <w:t>.</w:t>
      </w:r>
    </w:p>
    <w:p w14:paraId="401266D8" w14:textId="77777777" w:rsidR="004308DB" w:rsidRPr="00B050ED" w:rsidRDefault="004308DB" w:rsidP="004308DB">
      <w:pPr>
        <w:jc w:val="both"/>
        <w:rPr>
          <w:rFonts w:ascii="Arial" w:hAnsi="Arial" w:cs="Arial"/>
        </w:rPr>
      </w:pPr>
    </w:p>
    <w:p w14:paraId="2CE593E3" w14:textId="0D1F73D4" w:rsidR="00B741C4" w:rsidRPr="00B050ED" w:rsidRDefault="00B741C4" w:rsidP="00D86C37">
      <w:pPr>
        <w:rPr>
          <w:rFonts w:ascii="Arial" w:hAnsi="Arial" w:cs="Arial"/>
          <w:i/>
          <w:iCs/>
        </w:rPr>
      </w:pPr>
      <w:r w:rsidRPr="00B050ED">
        <w:rPr>
          <w:rFonts w:ascii="Arial" w:hAnsi="Arial" w:cs="Arial"/>
          <w:i/>
          <w:iCs/>
        </w:rPr>
        <w:t>Hemispherectomy</w:t>
      </w:r>
    </w:p>
    <w:p w14:paraId="120C7CEF" w14:textId="18D2B0D1" w:rsidR="00F736AA" w:rsidRPr="00B050ED" w:rsidRDefault="00FE454C" w:rsidP="00D86C37">
      <w:pPr>
        <w:ind w:firstLine="720"/>
        <w:jc w:val="both"/>
        <w:rPr>
          <w:rFonts w:ascii="Arial" w:hAnsi="Arial" w:cs="Arial"/>
        </w:rPr>
      </w:pPr>
      <w:r w:rsidRPr="00B050ED">
        <w:rPr>
          <w:rFonts w:ascii="Arial" w:hAnsi="Arial" w:cs="Arial"/>
        </w:rPr>
        <w:t xml:space="preserve">Hemispherectomy is the surgical removal of an entire </w:t>
      </w:r>
      <w:r w:rsidR="00615A7D">
        <w:rPr>
          <w:rFonts w:ascii="Arial" w:hAnsi="Arial" w:cs="Arial"/>
        </w:rPr>
        <w:t xml:space="preserve">brain </w:t>
      </w:r>
      <w:r w:rsidRPr="00B050ED">
        <w:rPr>
          <w:rFonts w:ascii="Arial" w:hAnsi="Arial" w:cs="Arial"/>
        </w:rPr>
        <w:t xml:space="preserve">hemisphere. </w:t>
      </w:r>
      <w:r w:rsidR="005D7B90">
        <w:rPr>
          <w:rFonts w:ascii="Arial" w:hAnsi="Arial" w:cs="Arial"/>
        </w:rPr>
        <w:t>The procedure</w:t>
      </w:r>
      <w:r w:rsidRPr="00B050ED">
        <w:rPr>
          <w:rFonts w:ascii="Arial" w:hAnsi="Arial" w:cs="Arial"/>
        </w:rPr>
        <w:t xml:space="preserve"> is used for drug-resistant </w:t>
      </w:r>
      <w:r w:rsidR="007B4CFC" w:rsidRPr="00B050ED">
        <w:rPr>
          <w:rFonts w:ascii="Arial" w:hAnsi="Arial" w:cs="Arial"/>
        </w:rPr>
        <w:t xml:space="preserve">severe </w:t>
      </w:r>
      <w:r w:rsidRPr="00B050ED">
        <w:rPr>
          <w:rFonts w:ascii="Arial" w:hAnsi="Arial" w:cs="Arial"/>
        </w:rPr>
        <w:t xml:space="preserve">epilepsy and seizure </w:t>
      </w:r>
      <w:r w:rsidR="00CD30F2" w:rsidRPr="00B050ED">
        <w:rPr>
          <w:rFonts w:ascii="Arial" w:hAnsi="Arial" w:cs="Arial"/>
        </w:rPr>
        <w:t>mitigation</w:t>
      </w:r>
      <w:r w:rsidRPr="00B050ED">
        <w:rPr>
          <w:rFonts w:ascii="Arial" w:hAnsi="Arial" w:cs="Arial"/>
        </w:rPr>
        <w:t xml:space="preserve">. </w:t>
      </w:r>
      <w:r w:rsidR="00AC3D65" w:rsidRPr="00B050ED">
        <w:rPr>
          <w:rFonts w:ascii="Arial" w:hAnsi="Arial" w:cs="Arial"/>
        </w:rPr>
        <w:t xml:space="preserve">In modern day, </w:t>
      </w:r>
      <w:r w:rsidR="00CE0EDA">
        <w:rPr>
          <w:rFonts w:ascii="Arial" w:hAnsi="Arial" w:cs="Arial"/>
        </w:rPr>
        <w:t>hemispherectomy</w:t>
      </w:r>
      <w:r w:rsidR="00AC3D65" w:rsidRPr="00B050ED">
        <w:rPr>
          <w:rFonts w:ascii="Arial" w:hAnsi="Arial" w:cs="Arial"/>
        </w:rPr>
        <w:t xml:space="preserve"> has become </w:t>
      </w:r>
      <w:r w:rsidRPr="00B050ED">
        <w:rPr>
          <w:rFonts w:ascii="Arial" w:hAnsi="Arial" w:cs="Arial"/>
        </w:rPr>
        <w:t xml:space="preserve">a </w:t>
      </w:r>
      <w:r w:rsidR="004165B7" w:rsidRPr="00B050ED">
        <w:rPr>
          <w:rFonts w:ascii="Arial" w:hAnsi="Arial" w:cs="Arial"/>
        </w:rPr>
        <w:t>routine</w:t>
      </w:r>
      <w:r w:rsidRPr="00B050ED">
        <w:rPr>
          <w:rFonts w:ascii="Arial" w:hAnsi="Arial" w:cs="Arial"/>
        </w:rPr>
        <w:t xml:space="preserve">, low risk </w:t>
      </w:r>
      <w:r w:rsidR="000A5CD1" w:rsidRPr="00B050ED">
        <w:rPr>
          <w:rFonts w:ascii="Arial" w:hAnsi="Arial" w:cs="Arial"/>
        </w:rPr>
        <w:t>and effective</w:t>
      </w:r>
      <w:r w:rsidRPr="00B050ED">
        <w:rPr>
          <w:rFonts w:ascii="Arial" w:hAnsi="Arial" w:cs="Arial"/>
        </w:rPr>
        <w:t xml:space="preserve"> in the pediatric population that has been effective in alleviating seizures</w:t>
      </w:r>
      <w:r w:rsidR="004F1839" w:rsidRPr="00B050ED">
        <w:rPr>
          <w:rFonts w:ascii="Arial" w:hAnsi="Arial" w:cs="Arial"/>
        </w:rPr>
        <w:t xml:space="preserve"> with minimal complications</w:t>
      </w:r>
      <w:r w:rsidR="00254C2C" w:rsidRPr="00B050ED">
        <w:rPr>
          <w:rFonts w:ascii="Arial" w:hAnsi="Arial" w:cs="Arial"/>
        </w:rPr>
        <w:t xml:space="preserve"> </w:t>
      </w:r>
      <w:r w:rsidR="00254C2C" w:rsidRPr="00B050ED">
        <w:rPr>
          <w:rFonts w:ascii="Arial" w:hAnsi="Arial" w:cs="Arial"/>
        </w:rPr>
        <w:fldChar w:fldCharType="begin">
          <w:fldData xml:space="preserve">PEVuZE5vdGU+PENpdGU+PEF1dGhvcj5MZXc8L0F1dGhvcj48WWVhcj4yMDE0PC9ZZWFyPjxSZWNO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ZXc8L0F1dGhvcj48WWVhcj4yMDE0PC9ZZWFyPjxSZWNO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254C2C" w:rsidRPr="00B050ED">
        <w:rPr>
          <w:rFonts w:ascii="Arial" w:hAnsi="Arial" w:cs="Arial"/>
        </w:rPr>
      </w:r>
      <w:r w:rsidR="00254C2C" w:rsidRPr="00B050ED">
        <w:rPr>
          <w:rFonts w:ascii="Arial" w:hAnsi="Arial" w:cs="Arial"/>
        </w:rPr>
        <w:fldChar w:fldCharType="separate"/>
      </w:r>
      <w:r w:rsidR="008C6415">
        <w:rPr>
          <w:rFonts w:ascii="Arial" w:hAnsi="Arial" w:cs="Arial"/>
          <w:noProof/>
        </w:rPr>
        <w:t>(Lew, 2014; Shurtleff et al., 2021)</w:t>
      </w:r>
      <w:r w:rsidR="00254C2C" w:rsidRPr="00B050ED">
        <w:rPr>
          <w:rFonts w:ascii="Arial" w:hAnsi="Arial" w:cs="Arial"/>
        </w:rPr>
        <w:fldChar w:fldCharType="end"/>
      </w:r>
      <w:r w:rsidR="004F1839" w:rsidRPr="00B050ED">
        <w:rPr>
          <w:rFonts w:ascii="Arial" w:hAnsi="Arial" w:cs="Arial"/>
        </w:rPr>
        <w:t xml:space="preserve">. </w:t>
      </w:r>
      <w:r w:rsidR="008A00B9" w:rsidRPr="00B050ED">
        <w:rPr>
          <w:rFonts w:ascii="Arial" w:hAnsi="Arial" w:cs="Arial"/>
        </w:rPr>
        <w:t>H</w:t>
      </w:r>
      <w:r w:rsidR="00B0224D" w:rsidRPr="00B050ED">
        <w:rPr>
          <w:rFonts w:ascii="Arial" w:hAnsi="Arial" w:cs="Arial"/>
        </w:rPr>
        <w:t>emispherectomies</w:t>
      </w:r>
      <w:r w:rsidR="009041DE" w:rsidRPr="00B050ED">
        <w:rPr>
          <w:rFonts w:ascii="Arial" w:hAnsi="Arial" w:cs="Arial"/>
        </w:rPr>
        <w:t xml:space="preserve"> are performed in</w:t>
      </w:r>
      <w:r w:rsidR="00613A41" w:rsidRPr="00B050ED">
        <w:rPr>
          <w:rFonts w:ascii="Arial" w:hAnsi="Arial" w:cs="Arial"/>
        </w:rPr>
        <w:t xml:space="preserve"> patients experiencing conditions such as</w:t>
      </w:r>
      <w:r w:rsidR="00DB508E" w:rsidRPr="00B050ED">
        <w:rPr>
          <w:rFonts w:ascii="Arial" w:hAnsi="Arial" w:cs="Arial"/>
        </w:rPr>
        <w:t xml:space="preserve"> </w:t>
      </w:r>
      <w:r w:rsidR="005E2B09" w:rsidRPr="00B050ED">
        <w:rPr>
          <w:rFonts w:ascii="Arial" w:hAnsi="Arial" w:cs="Arial"/>
        </w:rPr>
        <w:t xml:space="preserve">severe epilepsy, </w:t>
      </w:r>
      <w:r w:rsidR="00270E34" w:rsidRPr="00B050ED">
        <w:rPr>
          <w:rFonts w:ascii="Arial" w:hAnsi="Arial" w:cs="Arial"/>
        </w:rPr>
        <w:t>hemimegaloencephaly</w:t>
      </w:r>
      <w:r w:rsidR="00DB508E" w:rsidRPr="00B050ED">
        <w:rPr>
          <w:rFonts w:ascii="Arial" w:hAnsi="Arial" w:cs="Arial"/>
        </w:rPr>
        <w:t>, and</w:t>
      </w:r>
      <w:r w:rsidR="009041DE" w:rsidRPr="00B050ED">
        <w:rPr>
          <w:rFonts w:ascii="Arial" w:hAnsi="Arial" w:cs="Arial"/>
        </w:rPr>
        <w:t xml:space="preserve"> </w:t>
      </w:r>
      <w:r w:rsidR="0015549E" w:rsidRPr="00B050ED">
        <w:rPr>
          <w:rFonts w:ascii="Arial" w:hAnsi="Arial" w:cs="Arial"/>
        </w:rPr>
        <w:t xml:space="preserve">are a mainstay for </w:t>
      </w:r>
      <w:r w:rsidR="00B0224D" w:rsidRPr="00B050ED">
        <w:rPr>
          <w:rFonts w:ascii="Arial" w:hAnsi="Arial" w:cs="Arial"/>
        </w:rPr>
        <w:t>Rasmussen’s</w:t>
      </w:r>
      <w:r w:rsidR="009041DE" w:rsidRPr="00B050ED">
        <w:rPr>
          <w:rFonts w:ascii="Arial" w:hAnsi="Arial" w:cs="Arial"/>
        </w:rPr>
        <w:t xml:space="preserve"> Encephalitis, </w:t>
      </w:r>
      <w:r w:rsidR="005E2B09" w:rsidRPr="00B050ED">
        <w:rPr>
          <w:rFonts w:ascii="Arial" w:hAnsi="Arial" w:cs="Arial"/>
        </w:rPr>
        <w:t>which</w:t>
      </w:r>
      <w:r w:rsidR="009041DE" w:rsidRPr="00B050ED">
        <w:rPr>
          <w:rFonts w:ascii="Arial" w:hAnsi="Arial" w:cs="Arial"/>
        </w:rPr>
        <w:t xml:space="preserve"> is marked by one</w:t>
      </w:r>
      <w:r w:rsidR="00CB69D7" w:rsidRPr="00B050ED">
        <w:rPr>
          <w:rFonts w:ascii="Arial" w:hAnsi="Arial" w:cs="Arial"/>
        </w:rPr>
        <w:t>-</w:t>
      </w:r>
      <w:r w:rsidR="009041DE" w:rsidRPr="00B050ED">
        <w:rPr>
          <w:rFonts w:ascii="Arial" w:hAnsi="Arial" w:cs="Arial"/>
        </w:rPr>
        <w:t xml:space="preserve">sided hemisphere dysfunction and </w:t>
      </w:r>
      <w:r w:rsidR="00227B8D" w:rsidRPr="00B050ED">
        <w:rPr>
          <w:rFonts w:ascii="Arial" w:hAnsi="Arial" w:cs="Arial"/>
        </w:rPr>
        <w:t xml:space="preserve">severe </w:t>
      </w:r>
      <w:r w:rsidR="009041DE" w:rsidRPr="00B050ED">
        <w:rPr>
          <w:rFonts w:ascii="Arial" w:hAnsi="Arial" w:cs="Arial"/>
        </w:rPr>
        <w:t>inflammation of unknown etiology</w:t>
      </w:r>
      <w:r w:rsidR="0015549E" w:rsidRPr="00B050ED">
        <w:rPr>
          <w:rFonts w:ascii="Arial" w:hAnsi="Arial" w:cs="Arial"/>
        </w:rPr>
        <w:t xml:space="preserve"> </w:t>
      </w:r>
      <w:r w:rsidR="008A00B9" w:rsidRPr="00B050ED">
        <w:rPr>
          <w:rFonts w:ascii="Arial" w:hAnsi="Arial" w:cs="Arial"/>
        </w:rPr>
        <w:fldChar w:fldCharType="begin">
          <w:fldData xml:space="preserve">PEVuZE5vdGU+PENpdGU+PEF1dGhvcj5MaXU8L0F1dGhvcj48WWVhcj4yMDIyPC9ZZWFyPjxSZWNO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aXU8L0F1dGhvcj48WWVhcj4yMDIyPC9ZZWFyPjxSZWNO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8A00B9" w:rsidRPr="00B050ED">
        <w:rPr>
          <w:rFonts w:ascii="Arial" w:hAnsi="Arial" w:cs="Arial"/>
        </w:rPr>
      </w:r>
      <w:r w:rsidR="008A00B9" w:rsidRPr="00B050ED">
        <w:rPr>
          <w:rFonts w:ascii="Arial" w:hAnsi="Arial" w:cs="Arial"/>
        </w:rPr>
        <w:fldChar w:fldCharType="separate"/>
      </w:r>
      <w:r w:rsidR="008C6415">
        <w:rPr>
          <w:rFonts w:ascii="Arial" w:hAnsi="Arial" w:cs="Arial"/>
          <w:noProof/>
        </w:rPr>
        <w:t>(Liu et al., 2022; Nava et al., 2023)</w:t>
      </w:r>
      <w:r w:rsidR="008A00B9" w:rsidRPr="00B050ED">
        <w:rPr>
          <w:rFonts w:ascii="Arial" w:hAnsi="Arial" w:cs="Arial"/>
        </w:rPr>
        <w:fldChar w:fldCharType="end"/>
      </w:r>
      <w:r w:rsidR="009041DE" w:rsidRPr="00B050ED">
        <w:rPr>
          <w:rFonts w:ascii="Arial" w:hAnsi="Arial" w:cs="Arial"/>
        </w:rPr>
        <w:t xml:space="preserve">. </w:t>
      </w:r>
      <w:r w:rsidR="00CD4340" w:rsidRPr="00B050ED">
        <w:rPr>
          <w:rFonts w:ascii="Arial" w:hAnsi="Arial" w:cs="Arial"/>
        </w:rPr>
        <w:t>Hemispherectomies generally have few complications and are commonly performed at epilepsy centers around the world</w:t>
      </w:r>
      <w:r w:rsidR="004227A9" w:rsidRPr="00B050ED">
        <w:rPr>
          <w:rFonts w:ascii="Arial" w:hAnsi="Arial" w:cs="Arial"/>
        </w:rPr>
        <w:t xml:space="preserve">, successfully </w:t>
      </w:r>
      <w:r w:rsidR="0032210A" w:rsidRPr="00B050ED">
        <w:rPr>
          <w:rFonts w:ascii="Arial" w:hAnsi="Arial" w:cs="Arial"/>
        </w:rPr>
        <w:t>reducing or eliminating seizures post-surgically</w:t>
      </w:r>
      <w:r w:rsidR="001D7DA2" w:rsidRPr="00B050ED">
        <w:rPr>
          <w:rFonts w:ascii="Arial" w:hAnsi="Arial" w:cs="Arial"/>
        </w:rPr>
        <w:t xml:space="preserve"> </w:t>
      </w:r>
      <w:r w:rsidR="001D7DA2" w:rsidRPr="00B050ED">
        <w:rPr>
          <w:rFonts w:ascii="Arial" w:hAnsi="Arial" w:cs="Arial"/>
        </w:rPr>
        <w:fldChar w:fldCharType="begin"/>
      </w:r>
      <w:r w:rsidR="008C6415">
        <w:rPr>
          <w:rFonts w:ascii="Arial" w:hAnsi="Arial" w:cs="Arial"/>
        </w:rPr>
        <w:instrText xml:space="preserve"> ADDIN EN.CITE &lt;EndNote&gt;&lt;Cite&gt;&lt;Author&gt;Alotaibi&lt;/Author&gt;&lt;Year&gt;2021&lt;/Year&gt;&lt;RecNum&gt;163&lt;/RecNum&gt;&lt;DisplayText&gt;(Alotaibi et al., 2021)&lt;/DisplayText&gt;&lt;record&gt;&lt;rec-number&gt;163&lt;/rec-number&gt;&lt;foreign-keys&gt;&lt;key app="EN" db-id="zte5tatdmtxdw3ezwpdv0tala9dw50xatt2x" timestamp="1703513491"&gt;163&lt;/key&gt;&lt;/foreign-keys&gt;&lt;ref-type name="Journal Article"&gt;17&lt;/ref-type&gt;&lt;contributors&gt;&lt;authors&gt;&lt;author&gt;Alotaibi, Faisal&lt;/author&gt;&lt;author&gt;Albaradie, Raidah&lt;/author&gt;&lt;author&gt;Almubarak, Salah&lt;/author&gt;&lt;author&gt;Baeesa, Saleh&lt;/author&gt;&lt;author&gt;Steven, David A.&lt;/author&gt;&lt;author&gt;Girvin, John P.&lt;/author&gt;&lt;/authors&gt;&lt;/contributors&gt;&lt;auth-address&gt;King Faisal Specialist Hosp &amp;amp; Res Ctr, Div Neurosurg, Neurosci Dept, Riyadh, Saudi Arabia&amp;#xD;Alfaisal Univ, Coll Med, Riyadh, Saudi Arabia&amp;#xD;King Fahad Specialist Hosp, Neurosci Ctr, Dammam, Saudi Arabia&amp;#xD;Univ Saskatchewan, Dept Pediat, Div Neurol, Saskatoon, SK, Canada&amp;#xD;King Abdulaziz Univ, Coll Med, Jeddah, Saudi Arabia&amp;#xD;Western Univ, Dept Clin Neurol Sci, Schulich Sch Med &amp;amp; Dent, London, ON, Canada&amp;#xD;Western Univ, Dept Epidemiol &amp;amp; Biostat, Schulich Sch Med &amp;amp; Dent, London, ON, Canada&lt;/auth-address&gt;&lt;titles&gt;&lt;title&gt;Hemispherotomy for Epilepsy: The Procedure Evolution and Outcome&lt;/title&gt;&lt;secondary-title&gt;CANADIAN JOURNAL OF NEUROLOGICAL SCIENCES&lt;/secondary-title&gt;&lt;/titles&gt;&lt;periodical&gt;&lt;full-title&gt;CANADIAN JOURNAL OF NEUROLOGICAL SCIENCES&lt;/full-title&gt;&lt;/periodical&gt;&lt;pages&gt;451-463&lt;/pages&gt;&lt;volume&gt;48&lt;/volume&gt;&lt;number&gt;4&lt;/number&gt;&lt;section&gt;King Fahad Specialist Hosp&lt;/section&gt;&lt;dates&gt;&lt;year&gt;2021&lt;/year&gt;&lt;pub-dates&gt;&lt;date&gt;2021 JUL&lt;/date&gt;&lt;/pub-dates&gt;&lt;/dates&gt;&lt;isbn&gt;0317-1671&amp;#xD;2057-0155&lt;/isbn&gt;&lt;accession-num&gt;WOS:000664794900001&lt;/accession-num&gt;&lt;work-type&gt;Review&lt;/work-type&gt;&lt;urls&gt;&lt;/urls&gt;&lt;custom7&gt;Pii s0317167120002164&lt;/custom7&gt;&lt;electronic-resource-num&gt;10.1017/cjn.2020.216&lt;/electronic-resource-num&gt;&lt;access-date&gt;2021-07-09&lt;/access-date&gt;&lt;/record&gt;&lt;/Cite&gt;&lt;/EndNote&gt;</w:instrText>
      </w:r>
      <w:r w:rsidR="001D7DA2" w:rsidRPr="00B050ED">
        <w:rPr>
          <w:rFonts w:ascii="Arial" w:hAnsi="Arial" w:cs="Arial"/>
        </w:rPr>
        <w:fldChar w:fldCharType="separate"/>
      </w:r>
      <w:r w:rsidR="008C6415">
        <w:rPr>
          <w:rFonts w:ascii="Arial" w:hAnsi="Arial" w:cs="Arial"/>
          <w:noProof/>
        </w:rPr>
        <w:t>(Alotaibi et al., 2021)</w:t>
      </w:r>
      <w:r w:rsidR="001D7DA2" w:rsidRPr="00B050ED">
        <w:rPr>
          <w:rFonts w:ascii="Arial" w:hAnsi="Arial" w:cs="Arial"/>
        </w:rPr>
        <w:fldChar w:fldCharType="end"/>
      </w:r>
      <w:r w:rsidR="0032210A" w:rsidRPr="00B050ED">
        <w:rPr>
          <w:rFonts w:ascii="Arial" w:hAnsi="Arial" w:cs="Arial"/>
        </w:rPr>
        <w:t xml:space="preserve">. </w:t>
      </w:r>
      <w:r w:rsidR="00445225">
        <w:rPr>
          <w:rFonts w:ascii="Arial" w:hAnsi="Arial" w:cs="Arial"/>
        </w:rPr>
        <w:t>C</w:t>
      </w:r>
      <w:r w:rsidR="00E800AC" w:rsidRPr="00B050ED">
        <w:rPr>
          <w:rFonts w:ascii="Arial" w:hAnsi="Arial" w:cs="Arial"/>
        </w:rPr>
        <w:t xml:space="preserve">ognitive function </w:t>
      </w:r>
      <w:r w:rsidR="005E3319" w:rsidRPr="00B050ED">
        <w:rPr>
          <w:rFonts w:ascii="Arial" w:hAnsi="Arial" w:cs="Arial"/>
        </w:rPr>
        <w:t xml:space="preserve">(including language, </w:t>
      </w:r>
      <w:r w:rsidR="006E6DA1" w:rsidRPr="00B050ED">
        <w:rPr>
          <w:rFonts w:ascii="Arial" w:hAnsi="Arial" w:cs="Arial"/>
        </w:rPr>
        <w:t xml:space="preserve">intelligence, </w:t>
      </w:r>
      <w:r w:rsidR="005E3319" w:rsidRPr="00B050ED">
        <w:rPr>
          <w:rFonts w:ascii="Arial" w:hAnsi="Arial" w:cs="Arial"/>
        </w:rPr>
        <w:t>memory, learning, etc</w:t>
      </w:r>
      <w:r w:rsidR="00445225">
        <w:rPr>
          <w:rFonts w:ascii="Arial" w:hAnsi="Arial" w:cs="Arial"/>
        </w:rPr>
        <w:t>.</w:t>
      </w:r>
      <w:r w:rsidR="005E3319" w:rsidRPr="00B050ED">
        <w:rPr>
          <w:rFonts w:ascii="Arial" w:hAnsi="Arial" w:cs="Arial"/>
        </w:rPr>
        <w:t xml:space="preserve">) </w:t>
      </w:r>
      <w:r w:rsidR="00445225">
        <w:rPr>
          <w:rFonts w:ascii="Arial" w:hAnsi="Arial" w:cs="Arial"/>
        </w:rPr>
        <w:t xml:space="preserve">typically </w:t>
      </w:r>
      <w:r w:rsidR="00E800AC" w:rsidRPr="00B050ED">
        <w:rPr>
          <w:rFonts w:ascii="Arial" w:hAnsi="Arial" w:cs="Arial"/>
        </w:rPr>
        <w:t>remains stable or is improved after hemispherectomy</w:t>
      </w:r>
      <w:r w:rsidR="006E6DA1" w:rsidRPr="00B050ED">
        <w:rPr>
          <w:rFonts w:ascii="Arial" w:hAnsi="Arial" w:cs="Arial"/>
        </w:rPr>
        <w:t xml:space="preserve"> </w:t>
      </w:r>
      <w:r w:rsidR="006E6DA1" w:rsidRPr="00B050ED">
        <w:rPr>
          <w:rFonts w:ascii="Arial" w:hAnsi="Arial" w:cs="Arial"/>
        </w:rPr>
        <w:fldChar w:fldCharType="begin">
          <w:fldData xml:space="preserve">PEVuZE5vdGU+PENpdGU+PEF1dGhvcj5TaHVydGxlZmY8L0F1dGhvcj48WWVhcj4yMDIxPC9ZZWFy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TaHVydGxlZmY8L0F1dGhvcj48WWVhcj4yMDIxPC9ZZWFy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E6DA1" w:rsidRPr="00B050ED">
        <w:rPr>
          <w:rFonts w:ascii="Arial" w:hAnsi="Arial" w:cs="Arial"/>
        </w:rPr>
      </w:r>
      <w:r w:rsidR="006E6DA1" w:rsidRPr="00B050ED">
        <w:rPr>
          <w:rFonts w:ascii="Arial" w:hAnsi="Arial" w:cs="Arial"/>
        </w:rPr>
        <w:fldChar w:fldCharType="separate"/>
      </w:r>
      <w:r w:rsidR="008C6415">
        <w:rPr>
          <w:rFonts w:ascii="Arial" w:hAnsi="Arial" w:cs="Arial"/>
          <w:noProof/>
        </w:rPr>
        <w:t>(Shurtleff et al., 2021)</w:t>
      </w:r>
      <w:r w:rsidR="006E6DA1" w:rsidRPr="00B050ED">
        <w:rPr>
          <w:rFonts w:ascii="Arial" w:hAnsi="Arial" w:cs="Arial"/>
        </w:rPr>
        <w:fldChar w:fldCharType="end"/>
      </w:r>
      <w:r w:rsidR="00AB762D" w:rsidRPr="00B050ED">
        <w:rPr>
          <w:rFonts w:ascii="Arial" w:hAnsi="Arial" w:cs="Arial"/>
        </w:rPr>
        <w:t>.</w:t>
      </w:r>
      <w:r w:rsidR="00CD4340" w:rsidRPr="00B050ED">
        <w:rPr>
          <w:rFonts w:ascii="Arial" w:hAnsi="Arial" w:cs="Arial"/>
        </w:rPr>
        <w:t xml:space="preserve"> </w:t>
      </w:r>
      <w:r w:rsidR="00092AAA" w:rsidRPr="00B050ED">
        <w:rPr>
          <w:rFonts w:ascii="Arial" w:hAnsi="Arial" w:cs="Arial"/>
        </w:rPr>
        <w:t>Hemispherectomy</w:t>
      </w:r>
      <w:r w:rsidR="00CD4340" w:rsidRPr="00B050ED">
        <w:rPr>
          <w:rFonts w:ascii="Arial" w:hAnsi="Arial" w:cs="Arial"/>
        </w:rPr>
        <w:t xml:space="preserve"> can be performed </w:t>
      </w:r>
      <w:r w:rsidR="005E3319" w:rsidRPr="00B050ED">
        <w:rPr>
          <w:rFonts w:ascii="Arial" w:hAnsi="Arial" w:cs="Arial"/>
        </w:rPr>
        <w:t>effectively</w:t>
      </w:r>
      <w:r w:rsidR="00CD4340" w:rsidRPr="00B050ED">
        <w:rPr>
          <w:rFonts w:ascii="Arial" w:hAnsi="Arial" w:cs="Arial"/>
        </w:rPr>
        <w:t xml:space="preserve"> in children, as well as adults</w:t>
      </w:r>
      <w:r w:rsidR="00092AAA" w:rsidRPr="00B050ED">
        <w:rPr>
          <w:rFonts w:ascii="Arial" w:hAnsi="Arial" w:cs="Arial"/>
        </w:rPr>
        <w:t xml:space="preserve"> and adolescents with similar outcomes </w:t>
      </w:r>
      <w:r w:rsidR="00092AAA" w:rsidRPr="00B050ED">
        <w:rPr>
          <w:rFonts w:ascii="Arial" w:hAnsi="Arial" w:cs="Arial"/>
        </w:rPr>
        <w:fldChar w:fldCharType="begin">
          <w:fldData xml:space="preserve">PEVuZE5vdGU+PENpdGU+PEF1dGhvcj5NY0dvdmVybjwvQXV0aG9yPjxZZWFyPjIwMTk8L1llYXI+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NY0dvdmVybjwvQXV0aG9yPjxZZWFyPjIwMTk8L1llYXI+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092AAA" w:rsidRPr="00B050ED">
        <w:rPr>
          <w:rFonts w:ascii="Arial" w:hAnsi="Arial" w:cs="Arial"/>
        </w:rPr>
      </w:r>
      <w:r w:rsidR="00092AAA" w:rsidRPr="00B050ED">
        <w:rPr>
          <w:rFonts w:ascii="Arial" w:hAnsi="Arial" w:cs="Arial"/>
        </w:rPr>
        <w:fldChar w:fldCharType="separate"/>
      </w:r>
      <w:r w:rsidR="008C6415">
        <w:rPr>
          <w:rFonts w:ascii="Arial" w:hAnsi="Arial" w:cs="Arial"/>
          <w:noProof/>
        </w:rPr>
        <w:t>(McGovern et al., 2019)</w:t>
      </w:r>
      <w:r w:rsidR="00092AAA" w:rsidRPr="00B050ED">
        <w:rPr>
          <w:rFonts w:ascii="Arial" w:hAnsi="Arial" w:cs="Arial"/>
        </w:rPr>
        <w:fldChar w:fldCharType="end"/>
      </w:r>
      <w:r w:rsidR="00092AAA" w:rsidRPr="00B050ED">
        <w:rPr>
          <w:rFonts w:ascii="Arial" w:hAnsi="Arial" w:cs="Arial"/>
        </w:rPr>
        <w:t>.</w:t>
      </w:r>
      <w:r w:rsidR="00645EAE" w:rsidRPr="00B050ED">
        <w:rPr>
          <w:rFonts w:ascii="Arial" w:hAnsi="Arial" w:cs="Arial"/>
        </w:rPr>
        <w:t xml:space="preserve"> </w:t>
      </w:r>
      <w:r w:rsidR="002E0E45" w:rsidRPr="00B050ED">
        <w:rPr>
          <w:rFonts w:ascii="Arial" w:hAnsi="Arial" w:cs="Arial"/>
        </w:rPr>
        <w:t xml:space="preserve">It can be difficult to explain how memories remain unperturbed and the ability to form new memories remains </w:t>
      </w:r>
      <w:r w:rsidR="00747C1D" w:rsidRPr="00B050ED">
        <w:rPr>
          <w:rFonts w:ascii="Arial" w:hAnsi="Arial" w:cs="Arial"/>
        </w:rPr>
        <w:t xml:space="preserve">consistent with pre-operative </w:t>
      </w:r>
      <w:r w:rsidR="00426C39" w:rsidRPr="00B050ED">
        <w:rPr>
          <w:rFonts w:ascii="Arial" w:hAnsi="Arial" w:cs="Arial"/>
        </w:rPr>
        <w:t>abilities.</w:t>
      </w:r>
      <w:r w:rsidR="003D5AE8" w:rsidRPr="00B050ED">
        <w:rPr>
          <w:rFonts w:ascii="Arial" w:hAnsi="Arial" w:cs="Arial"/>
        </w:rPr>
        <w:t xml:space="preserve"> Furthermore, it is puzzling to understand the immense and instantaneous re-organization that would need to take place to relocate the known language center of the brain upon removal of the hemisphere which it is normally mapped</w:t>
      </w:r>
      <w:r w:rsidR="000C3B00" w:rsidRPr="00B050ED">
        <w:rPr>
          <w:rFonts w:ascii="Arial" w:hAnsi="Arial" w:cs="Arial"/>
        </w:rPr>
        <w:t xml:space="preserve"> to</w:t>
      </w:r>
      <w:r w:rsidR="003663C6" w:rsidRPr="00B050ED">
        <w:rPr>
          <w:rFonts w:ascii="Arial" w:hAnsi="Arial" w:cs="Arial"/>
        </w:rPr>
        <w:t xml:space="preserve">, given that language </w:t>
      </w:r>
      <w:r w:rsidR="004E1B1A" w:rsidRPr="00B050ED">
        <w:rPr>
          <w:rFonts w:ascii="Arial" w:hAnsi="Arial" w:cs="Arial"/>
        </w:rPr>
        <w:t>comprehension</w:t>
      </w:r>
      <w:r w:rsidR="003663C6" w:rsidRPr="00B050ED">
        <w:rPr>
          <w:rFonts w:ascii="Arial" w:hAnsi="Arial" w:cs="Arial"/>
        </w:rPr>
        <w:t xml:space="preserve"> and production is not lost post-operatively.</w:t>
      </w:r>
    </w:p>
    <w:p w14:paraId="2E2D09B6" w14:textId="77777777" w:rsidR="00B9229C" w:rsidRPr="00B050ED" w:rsidRDefault="00B9229C" w:rsidP="00D86C37">
      <w:pPr>
        <w:rPr>
          <w:rFonts w:ascii="Arial" w:hAnsi="Arial" w:cs="Arial"/>
        </w:rPr>
      </w:pPr>
    </w:p>
    <w:p w14:paraId="197C0C8B" w14:textId="77777777" w:rsidR="001D0BD1" w:rsidRPr="00B050ED" w:rsidRDefault="001D0BD1" w:rsidP="00D86C37">
      <w:pPr>
        <w:rPr>
          <w:rFonts w:ascii="Arial" w:hAnsi="Arial" w:cs="Arial"/>
          <w:i/>
          <w:iCs/>
        </w:rPr>
      </w:pPr>
      <w:r w:rsidRPr="00B050ED">
        <w:rPr>
          <w:rFonts w:ascii="Arial" w:hAnsi="Arial" w:cs="Arial"/>
          <w:i/>
          <w:iCs/>
        </w:rPr>
        <w:t>Microcephaly</w:t>
      </w:r>
    </w:p>
    <w:p w14:paraId="46F9E1E0" w14:textId="06276573" w:rsidR="001D0BD1" w:rsidRPr="00B050ED" w:rsidRDefault="001D0BD1" w:rsidP="00D86C37">
      <w:pPr>
        <w:ind w:firstLine="720"/>
        <w:jc w:val="both"/>
        <w:rPr>
          <w:rFonts w:ascii="Arial" w:hAnsi="Arial" w:cs="Arial"/>
        </w:rPr>
      </w:pPr>
      <w:r w:rsidRPr="00B050ED">
        <w:rPr>
          <w:rFonts w:ascii="Arial" w:hAnsi="Arial" w:cs="Arial"/>
        </w:rPr>
        <w:t xml:space="preserve">It is widely accepted that throughout human evolution, an increase in brain size has been a result of natural selection favoring a rise in general intelligence </w:t>
      </w:r>
      <w:r w:rsidRPr="00B050ED">
        <w:rPr>
          <w:rFonts w:ascii="Arial" w:hAnsi="Arial" w:cs="Arial"/>
        </w:rPr>
        <w:fldChar w:fldCharType="begin"/>
      </w:r>
      <w:r w:rsidR="008C6415">
        <w:rPr>
          <w:rFonts w:ascii="Arial" w:hAnsi="Arial" w:cs="Arial"/>
        </w:rPr>
        <w:instrText xml:space="preserve"> ADDIN EN.CITE &lt;EndNote&gt;&lt;Cite&gt;&lt;Author&gt;Lee&lt;/Author&gt;&lt;Year&gt;2019&lt;/Year&gt;&lt;RecNum&gt;224&lt;/RecNum&gt;&lt;DisplayText&gt;(Lee et al., 2019)&lt;/DisplayText&gt;&lt;record&gt;&lt;rec-number&gt;224&lt;/rec-number&gt;&lt;foreign-keys&gt;&lt;key app="EN" db-id="zte5tatdmtxdw3ezwpdv0tala9dw50xatt2x" timestamp="1704207829"&gt;224&lt;/key&gt;&lt;/foreign-keys&gt;&lt;ref-type name="Journal Article"&gt;17&lt;/ref-type&gt;&lt;contributors&gt;&lt;authors&gt;&lt;author&gt;Lee, J. J.&lt;/author&gt;&lt;author&gt;McGue, M.&lt;/author&gt;&lt;author&gt;Iacono, W. G.&lt;/author&gt;&lt;author&gt;Michael, A. M.&lt;/author&gt;&lt;author&gt;Chabris, C. F.&lt;/author&gt;&lt;/authors&gt;&lt;/contributors&gt;&lt;auth-address&gt;Department of Psychology, University of Minnesota Twin Cities, 75 East River Parkway, Minneapolis, MN 55455, USA.&amp;#xD;Geisinger Health System, 120 Hamm Drive Suite 2A, Lewisburg, PA 17837, USA.&amp;#xD;Duke Institute for Brain Sciences, Duke University, 308 Research Drive, LSRC M051, Durham, NC 27708, USA.&lt;/auth-address&gt;&lt;titles&gt;&lt;title&gt;The causal influence of brain size on human intelligence: Evidence from within-family phenotypic associations and GWAS modeling&lt;/title&gt;&lt;secondary-title&gt;Intelligence&lt;/secondary-title&gt;&lt;/titles&gt;&lt;periodical&gt;&lt;full-title&gt;Intelligence&lt;/full-title&gt;&lt;/periodical&gt;&lt;pages&gt;48-58&lt;/pages&gt;&lt;volume&gt;75&lt;/volume&gt;&lt;edition&gt;20190507&lt;/edition&gt;&lt;keywords&gt;&lt;keyword&gt;Brain size&lt;/keyword&gt;&lt;keyword&gt;Causal inference&lt;/keyword&gt;&lt;keyword&gt;Cognitive evolution&lt;/keyword&gt;&lt;keyword&gt;Intelligence&lt;/keyword&gt;&lt;keyword&gt;Statistical genetics&lt;/keyword&gt;&lt;/keywords&gt;&lt;dates&gt;&lt;year&gt;2019&lt;/year&gt;&lt;pub-dates&gt;&lt;date&gt;Jul-Aug&lt;/date&gt;&lt;/pub-dates&gt;&lt;/dates&gt;&lt;isbn&gt;0160-2896 (Print)&amp;#xD;0160-2896&lt;/isbn&gt;&lt;accession-num&gt;32831433&lt;/accession-num&gt;&lt;urls&gt;&lt;/urls&gt;&lt;custom1&gt;Conflict of interest The authors declare no conflict of interest.&lt;/custom1&gt;&lt;custom2&gt;PMC7440690&lt;/custom2&gt;&lt;custom6&gt;NIHMS1528848&lt;/custom6&gt;&lt;electronic-resource-num&gt;10.1016/j.intell.2019.01.011&lt;/electronic-resource-num&gt;&lt;remote-database-provider&gt;NLM&lt;/remote-database-provider&gt;&lt;language&gt;eng&lt;/language&gt;&lt;/record&gt;&lt;/Cite&gt;&lt;/EndNote&gt;</w:instrText>
      </w:r>
      <w:r w:rsidRPr="00B050ED">
        <w:rPr>
          <w:rFonts w:ascii="Arial" w:hAnsi="Arial" w:cs="Arial"/>
        </w:rPr>
        <w:fldChar w:fldCharType="separate"/>
      </w:r>
      <w:r w:rsidR="008C6415">
        <w:rPr>
          <w:rFonts w:ascii="Arial" w:hAnsi="Arial" w:cs="Arial"/>
          <w:noProof/>
        </w:rPr>
        <w:t>(Lee et al., 2019)</w:t>
      </w:r>
      <w:r w:rsidRPr="00B050ED">
        <w:rPr>
          <w:rFonts w:ascii="Arial" w:hAnsi="Arial" w:cs="Arial"/>
        </w:rPr>
        <w:fldChar w:fldCharType="end"/>
      </w:r>
      <w:r w:rsidRPr="00B050ED">
        <w:rPr>
          <w:rFonts w:ascii="Arial" w:hAnsi="Arial" w:cs="Arial"/>
        </w:rPr>
        <w:t xml:space="preserve">. Even then, the relationship between brain size and cognition cannot be scaled that easily. For example, microcephaly is a congenital condition which is often associated with intellectual disability due to a very small head and brain size. Head circumference measures 2-3 standard deviations below the mean in microcephalic patients </w:t>
      </w:r>
      <w:r w:rsidRPr="00B050ED">
        <w:rPr>
          <w:rFonts w:ascii="Arial" w:hAnsi="Arial" w:cs="Arial"/>
        </w:rPr>
        <w:fldChar w:fldCharType="begin"/>
      </w:r>
      <w:r w:rsidR="008C6415">
        <w:rPr>
          <w:rFonts w:ascii="Arial" w:hAnsi="Arial" w:cs="Arial"/>
        </w:rPr>
        <w:instrText xml:space="preserve"> ADDIN EN.CITE &lt;EndNote&gt;&lt;Cite&gt;&lt;Author&gt;Hanzlik&lt;/Author&gt;&lt;Year&gt;2017&lt;/Year&gt;&lt;RecNum&gt;214&lt;/RecNum&gt;&lt;DisplayText&gt;(Hanzlik &amp;amp; Gigante, 2017)&lt;/DisplayText&gt;&lt;record&gt;&lt;rec-number&gt;214&lt;/rec-number&gt;&lt;foreign-keys&gt;&lt;key app="EN" db-id="zte5tatdmtxdw3ezwpdv0tala9dw50xatt2x" timestamp="1703611527"&gt;214&lt;/key&gt;&lt;/foreign-keys&gt;&lt;ref-type name="Journal Article"&gt;17&lt;/ref-type&gt;&lt;contributors&gt;&lt;authors&gt;&lt;author&gt;Hanzlik, E.&lt;/author&gt;&lt;author&gt;Gigante, J.&lt;/author&gt;&lt;/authors&gt;&lt;/contributors&gt;&lt;auth-address&gt;Department of Pediatrics, Vanderbilt University School of Medicine, 8161 Doctors&amp;apos; Office Tower, 2200 Children&amp;apos;s Way, Nashville, TN 37232, USA. emily.hanzlik@vanderbilt.edu.&amp;#xD;Department of Pediatrics, Vanderbilt University School of Medicine, 8161 Doctors&amp;apos; Office Tower, 2200 Children&amp;apos;s Way, Nashville, TN 37232, USA. joseph.gigante@vanderbilt.edu.&lt;/auth-address&gt;&lt;titles&gt;&lt;title&gt;Microcephaly&lt;/title&gt;&lt;secondary-title&gt;Children (Basel)&lt;/secondary-title&gt;&lt;/titles&gt;&lt;periodical&gt;&lt;full-title&gt;Children (Basel)&lt;/full-title&gt;&lt;/periodical&gt;&lt;volume&gt;4&lt;/volume&gt;&lt;number&gt;6&lt;/number&gt;&lt;edition&gt;20170609&lt;/edition&gt;&lt;keywords&gt;&lt;keyword&gt;Zika virus&lt;/keyword&gt;&lt;keyword&gt;genetic abnormalities&lt;/keyword&gt;&lt;keyword&gt;head circumference&lt;/keyword&gt;&lt;keyword&gt;microcephaly&lt;/keyword&gt;&lt;keyword&gt;neuroimaging&lt;/keyword&gt;&lt;keyword&gt;syndromes&lt;/keyword&gt;&lt;/keywords&gt;&lt;dates&gt;&lt;year&gt;2017&lt;/year&gt;&lt;pub-dates&gt;&lt;date&gt;Jun 9&lt;/date&gt;&lt;/pub-dates&gt;&lt;/dates&gt;&lt;isbn&gt;2227-9067 (Print)&amp;#xD;2227-9067&lt;/isbn&gt;&lt;accession-num&gt;28598357&lt;/accession-num&gt;&lt;urls&gt;&lt;/urls&gt;&lt;custom1&gt;The authors declare no conflict of interest.&lt;/custom1&gt;&lt;custom2&gt;PMC5483622&lt;/custom2&gt;&lt;electronic-resource-num&gt;10.3390/children4060047&lt;/electronic-resource-num&gt;&lt;remote-database-provider&gt;NLM&lt;/remote-database-provider&gt;&lt;language&gt;eng&lt;/language&gt;&lt;/record&gt;&lt;/Cite&gt;&lt;/EndNote&gt;</w:instrText>
      </w:r>
      <w:r w:rsidRPr="00B050ED">
        <w:rPr>
          <w:rFonts w:ascii="Arial" w:hAnsi="Arial" w:cs="Arial"/>
        </w:rPr>
        <w:fldChar w:fldCharType="separate"/>
      </w:r>
      <w:r w:rsidR="008C6415">
        <w:rPr>
          <w:rFonts w:ascii="Arial" w:hAnsi="Arial" w:cs="Arial"/>
          <w:noProof/>
        </w:rPr>
        <w:t>(Hanzlik &amp; Gigante, 2017)</w:t>
      </w:r>
      <w:r w:rsidRPr="00B050ED">
        <w:rPr>
          <w:rFonts w:ascii="Arial" w:hAnsi="Arial" w:cs="Arial"/>
        </w:rPr>
        <w:fldChar w:fldCharType="end"/>
      </w:r>
      <w:r w:rsidRPr="00B050ED">
        <w:rPr>
          <w:rFonts w:ascii="Arial" w:hAnsi="Arial" w:cs="Arial"/>
        </w:rPr>
        <w:t xml:space="preserve">. However, there have been cases of microcephaly reported where patients had normal intelligence </w:t>
      </w:r>
      <w:r w:rsidRPr="00B050ED">
        <w:rPr>
          <w:rFonts w:ascii="Arial" w:hAnsi="Arial" w:cs="Arial"/>
        </w:rPr>
        <w:fldChar w:fldCharType="begin">
          <w:fldData xml:space="preserve">PEVuZE5vdGU+PENpdGU+PEF1dGhvcj5TZWVtYW5vdmE8L0F1dGhvcj48WWVhcj4xOTg1PC9ZZWFy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TZWVtYW5vdmE8L0F1dGhvcj48WWVhcj4xOTg1PC9ZZWFy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Pr="00B050ED">
        <w:rPr>
          <w:rFonts w:ascii="Arial" w:hAnsi="Arial" w:cs="Arial"/>
        </w:rPr>
      </w:r>
      <w:r w:rsidRPr="00B050ED">
        <w:rPr>
          <w:rFonts w:ascii="Arial" w:hAnsi="Arial" w:cs="Arial"/>
        </w:rPr>
        <w:fldChar w:fldCharType="separate"/>
      </w:r>
      <w:r w:rsidR="008C6415">
        <w:rPr>
          <w:rFonts w:ascii="Arial" w:hAnsi="Arial" w:cs="Arial"/>
          <w:noProof/>
        </w:rPr>
        <w:t>(Abdel-Salam &amp; Czeizel, 2000; Seemanova et al., 1985)</w:t>
      </w:r>
      <w:r w:rsidRPr="00B050ED">
        <w:rPr>
          <w:rFonts w:ascii="Arial" w:hAnsi="Arial" w:cs="Arial"/>
        </w:rPr>
        <w:fldChar w:fldCharType="end"/>
      </w:r>
      <w:r w:rsidRPr="00B050ED">
        <w:rPr>
          <w:rFonts w:ascii="Arial" w:hAnsi="Arial" w:cs="Arial"/>
        </w:rPr>
        <w:t>. Patients with Nijmegen breakage syndrome (NBS), a condition common in Slavic populations marked by severe microcephaly, tend to experience decline in intelligence as they age</w:t>
      </w:r>
      <w:r w:rsidR="000C03BE">
        <w:rPr>
          <w:rFonts w:ascii="Arial" w:hAnsi="Arial" w:cs="Arial"/>
        </w:rPr>
        <w:t>. Y</w:t>
      </w:r>
      <w:r w:rsidRPr="00B050ED">
        <w:rPr>
          <w:rFonts w:ascii="Arial" w:hAnsi="Arial" w:cs="Arial"/>
        </w:rPr>
        <w:t>et there have been reports of patients successfully reaching developmental milestones and showing normal intelligence and motor function, such as that of a 15 month</w:t>
      </w:r>
      <w:r w:rsidR="00F96773">
        <w:rPr>
          <w:rFonts w:ascii="Arial" w:hAnsi="Arial" w:cs="Arial"/>
        </w:rPr>
        <w:t>-</w:t>
      </w:r>
      <w:r w:rsidRPr="00B050ED">
        <w:rPr>
          <w:rFonts w:ascii="Arial" w:hAnsi="Arial" w:cs="Arial"/>
        </w:rPr>
        <w:t xml:space="preserve">old girl with </w:t>
      </w:r>
      <w:r w:rsidR="00413C2E" w:rsidRPr="00B050ED">
        <w:rPr>
          <w:rFonts w:ascii="Arial" w:hAnsi="Arial" w:cs="Arial"/>
        </w:rPr>
        <w:t>profound microcephaly: a</w:t>
      </w:r>
      <w:r w:rsidR="00C95441" w:rsidRPr="00B050ED">
        <w:rPr>
          <w:rFonts w:ascii="Arial" w:hAnsi="Arial" w:cs="Arial"/>
        </w:rPr>
        <w:t xml:space="preserve"> </w:t>
      </w:r>
      <w:r w:rsidRPr="00B050ED">
        <w:rPr>
          <w:rFonts w:ascii="Arial" w:hAnsi="Arial" w:cs="Arial"/>
        </w:rPr>
        <w:t xml:space="preserve">head circumference of 36 cm </w:t>
      </w:r>
      <w:r w:rsidRPr="00B050ED">
        <w:rPr>
          <w:rFonts w:ascii="Arial" w:hAnsi="Arial" w:cs="Arial"/>
        </w:rPr>
        <w:fldChar w:fldCharType="begin">
          <w:fldData xml:space="preserve">PEVuZE5vdGU+PENpdGU+PEF1dGhvcj5HcmVlbjwvQXV0aG9yPjxZZWFyPjE5OTU8L1llYXI+PFJl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HcmVlbjwvQXV0aG9yPjxZZWFyPjE5OTU8L1llYXI+PFJl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Pr="00B050ED">
        <w:rPr>
          <w:rFonts w:ascii="Arial" w:hAnsi="Arial" w:cs="Arial"/>
        </w:rPr>
      </w:r>
      <w:r w:rsidRPr="00B050ED">
        <w:rPr>
          <w:rFonts w:ascii="Arial" w:hAnsi="Arial" w:cs="Arial"/>
        </w:rPr>
        <w:fldChar w:fldCharType="separate"/>
      </w:r>
      <w:r w:rsidR="008C6415">
        <w:rPr>
          <w:rFonts w:ascii="Arial" w:hAnsi="Arial" w:cs="Arial"/>
          <w:noProof/>
        </w:rPr>
        <w:t>(Green et al., 1995)</w:t>
      </w:r>
      <w:r w:rsidRPr="00B050ED">
        <w:rPr>
          <w:rFonts w:ascii="Arial" w:hAnsi="Arial" w:cs="Arial"/>
        </w:rPr>
        <w:fldChar w:fldCharType="end"/>
      </w:r>
      <w:r w:rsidRPr="00B050ED">
        <w:rPr>
          <w:rFonts w:ascii="Arial" w:hAnsi="Arial" w:cs="Arial"/>
        </w:rPr>
        <w:t>.</w:t>
      </w:r>
      <w:r w:rsidR="004B0805" w:rsidRPr="00B050ED">
        <w:rPr>
          <w:rFonts w:ascii="Arial" w:hAnsi="Arial" w:cs="Arial"/>
        </w:rPr>
        <w:t xml:space="preserve"> </w:t>
      </w:r>
      <w:r w:rsidR="00F31082">
        <w:rPr>
          <w:rFonts w:ascii="Arial" w:hAnsi="Arial" w:cs="Arial"/>
        </w:rPr>
        <w:t>Interestingly, s</w:t>
      </w:r>
      <w:r w:rsidR="004B0805" w:rsidRPr="00B050ED">
        <w:rPr>
          <w:rFonts w:ascii="Arial" w:hAnsi="Arial" w:cs="Arial"/>
        </w:rPr>
        <w:t>he had normal intellectual development and brain function</w:t>
      </w:r>
      <w:r w:rsidR="00A66A2D" w:rsidRPr="00B050ED">
        <w:rPr>
          <w:rFonts w:ascii="Arial" w:hAnsi="Arial" w:cs="Arial"/>
        </w:rPr>
        <w:t xml:space="preserve"> which was surprising </w:t>
      </w:r>
      <w:r w:rsidR="00CE6AE8">
        <w:rPr>
          <w:rFonts w:ascii="Arial" w:hAnsi="Arial" w:cs="Arial"/>
        </w:rPr>
        <w:t xml:space="preserve">to clinicians </w:t>
      </w:r>
      <w:r w:rsidR="00A66A2D" w:rsidRPr="00B050ED">
        <w:rPr>
          <w:rFonts w:ascii="Arial" w:hAnsi="Arial" w:cs="Arial"/>
        </w:rPr>
        <w:t xml:space="preserve">given her severe </w:t>
      </w:r>
      <w:r w:rsidR="00857E1F" w:rsidRPr="00B050ED">
        <w:rPr>
          <w:rFonts w:ascii="Arial" w:hAnsi="Arial" w:cs="Arial"/>
        </w:rPr>
        <w:t xml:space="preserve">brain </w:t>
      </w:r>
      <w:r w:rsidR="00A66A2D" w:rsidRPr="00B050ED">
        <w:rPr>
          <w:rFonts w:ascii="Arial" w:hAnsi="Arial" w:cs="Arial"/>
        </w:rPr>
        <w:t>condition</w:t>
      </w:r>
      <w:r w:rsidR="006B4559" w:rsidRPr="00B050ED">
        <w:rPr>
          <w:rFonts w:ascii="Arial" w:hAnsi="Arial" w:cs="Arial"/>
        </w:rPr>
        <w:t xml:space="preserve"> and lack of br</w:t>
      </w:r>
      <w:r w:rsidR="00C57E8D" w:rsidRPr="00B050ED">
        <w:rPr>
          <w:rFonts w:ascii="Arial" w:hAnsi="Arial" w:cs="Arial"/>
        </w:rPr>
        <w:t>ai</w:t>
      </w:r>
      <w:r w:rsidR="006B4559" w:rsidRPr="00B050ED">
        <w:rPr>
          <w:rFonts w:ascii="Arial" w:hAnsi="Arial" w:cs="Arial"/>
        </w:rPr>
        <w:t>n growth.</w:t>
      </w:r>
      <w:r w:rsidR="0040449C">
        <w:rPr>
          <w:rFonts w:ascii="Arial" w:hAnsi="Arial" w:cs="Arial"/>
        </w:rPr>
        <w:t xml:space="preserve"> </w:t>
      </w:r>
    </w:p>
    <w:p w14:paraId="37C847EC" w14:textId="77777777" w:rsidR="001D0BD1" w:rsidRPr="00B050ED" w:rsidRDefault="001D0BD1" w:rsidP="00D86C37">
      <w:pPr>
        <w:rPr>
          <w:rFonts w:ascii="Arial" w:hAnsi="Arial" w:cs="Arial"/>
          <w:b/>
          <w:bCs/>
          <w:i/>
          <w:iCs/>
        </w:rPr>
      </w:pPr>
    </w:p>
    <w:p w14:paraId="6AE5D18C" w14:textId="3CA69505" w:rsidR="005E740F" w:rsidRPr="00B050ED" w:rsidRDefault="006177E4" w:rsidP="00D86C37">
      <w:pPr>
        <w:rPr>
          <w:rFonts w:ascii="Arial" w:hAnsi="Arial" w:cs="Arial"/>
          <w:i/>
          <w:iCs/>
        </w:rPr>
      </w:pPr>
      <w:r w:rsidRPr="00B050ED">
        <w:rPr>
          <w:rFonts w:ascii="Arial" w:hAnsi="Arial" w:cs="Arial"/>
          <w:i/>
          <w:iCs/>
        </w:rPr>
        <w:t>Large cerebral malformations</w:t>
      </w:r>
      <w:r w:rsidR="00FD7C1E" w:rsidRPr="00B050ED">
        <w:rPr>
          <w:rFonts w:ascii="Arial" w:hAnsi="Arial" w:cs="Arial"/>
        </w:rPr>
        <w:t xml:space="preserve"> </w:t>
      </w:r>
    </w:p>
    <w:p w14:paraId="07AFDEDC" w14:textId="440E1E2C" w:rsidR="005E740F" w:rsidRPr="00B050ED" w:rsidRDefault="00BC37A7" w:rsidP="00D86C37">
      <w:pPr>
        <w:ind w:firstLine="720"/>
        <w:jc w:val="both"/>
        <w:rPr>
          <w:rFonts w:ascii="Arial" w:hAnsi="Arial" w:cs="Arial"/>
        </w:rPr>
      </w:pPr>
      <w:r>
        <w:rPr>
          <w:rFonts w:ascii="Arial" w:hAnsi="Arial" w:cs="Arial"/>
        </w:rPr>
        <w:t xml:space="preserve">In some cases, patients with multiple cerebral malformations </w:t>
      </w:r>
      <w:r w:rsidR="008473B9">
        <w:rPr>
          <w:rFonts w:ascii="Arial" w:hAnsi="Arial" w:cs="Arial"/>
        </w:rPr>
        <w:t xml:space="preserve">still </w:t>
      </w:r>
      <w:r w:rsidR="007253AC">
        <w:rPr>
          <w:rFonts w:ascii="Arial" w:hAnsi="Arial" w:cs="Arial"/>
        </w:rPr>
        <w:t>have</w:t>
      </w:r>
      <w:r w:rsidR="008473B9">
        <w:rPr>
          <w:rFonts w:ascii="Arial" w:hAnsi="Arial" w:cs="Arial"/>
        </w:rPr>
        <w:t xml:space="preserve"> normal function.</w:t>
      </w:r>
      <w:r>
        <w:rPr>
          <w:rFonts w:ascii="Arial" w:hAnsi="Arial" w:cs="Arial"/>
        </w:rPr>
        <w:t xml:space="preserve"> One</w:t>
      </w:r>
      <w:r w:rsidR="005E740F" w:rsidRPr="00B050ED">
        <w:rPr>
          <w:rFonts w:ascii="Arial" w:hAnsi="Arial" w:cs="Arial"/>
        </w:rPr>
        <w:t xml:space="preserve"> study </w:t>
      </w:r>
      <w:r>
        <w:rPr>
          <w:rFonts w:ascii="Arial" w:hAnsi="Arial" w:cs="Arial"/>
        </w:rPr>
        <w:t xml:space="preserve">in particular </w:t>
      </w:r>
      <w:r w:rsidR="005E740F" w:rsidRPr="00B050ED">
        <w:rPr>
          <w:rFonts w:ascii="Arial" w:hAnsi="Arial" w:cs="Arial"/>
        </w:rPr>
        <w:t xml:space="preserve">presented a case report of a </w:t>
      </w:r>
      <w:r w:rsidR="00E54FCC" w:rsidRPr="00B050ED">
        <w:rPr>
          <w:rFonts w:ascii="Arial" w:hAnsi="Arial" w:cs="Arial"/>
        </w:rPr>
        <w:t>34-month-old</w:t>
      </w:r>
      <w:r w:rsidR="005E740F" w:rsidRPr="00B050ED">
        <w:rPr>
          <w:rFonts w:ascii="Arial" w:hAnsi="Arial" w:cs="Arial"/>
        </w:rPr>
        <w:t xml:space="preserve"> girl with very complex cerebral malformations</w:t>
      </w:r>
      <w:r w:rsidR="002928CC" w:rsidRPr="00B050ED">
        <w:rPr>
          <w:rFonts w:ascii="Arial" w:hAnsi="Arial" w:cs="Arial"/>
        </w:rPr>
        <w:t xml:space="preserve"> with </w:t>
      </w:r>
      <w:r w:rsidR="007C06E2" w:rsidRPr="00B050ED">
        <w:rPr>
          <w:rFonts w:ascii="Arial" w:hAnsi="Arial" w:cs="Arial"/>
        </w:rPr>
        <w:t>normal cognitive function</w:t>
      </w:r>
      <w:r w:rsidR="00AD7908" w:rsidRPr="00B050ED">
        <w:rPr>
          <w:rFonts w:ascii="Arial" w:hAnsi="Arial" w:cs="Arial"/>
        </w:rPr>
        <w:t xml:space="preserve"> </w:t>
      </w:r>
      <w:r w:rsidR="00AD7908" w:rsidRPr="00B050ED">
        <w:rPr>
          <w:rFonts w:ascii="Arial" w:hAnsi="Arial" w:cs="Arial"/>
        </w:rPr>
        <w:fldChar w:fldCharType="begin"/>
      </w:r>
      <w:r w:rsidR="008C6415">
        <w:rPr>
          <w:rFonts w:ascii="Arial" w:hAnsi="Arial" w:cs="Arial"/>
        </w:rPr>
        <w:instrText xml:space="preserve"> ADDIN EN.CITE &lt;EndNote&gt;&lt;Cite&gt;&lt;Author&gt;Distelmaier&lt;/Author&gt;&lt;Year&gt;2007&lt;/Year&gt;&lt;RecNum&gt;49&lt;/RecNum&gt;&lt;DisplayText&gt;(Distelmaier et al., 2007)&lt;/DisplayText&gt;&lt;record&gt;&lt;rec-number&gt;49&lt;/rec-number&gt;&lt;foreign-keys&gt;&lt;key app="EN" db-id="zte5tatdmtxdw3ezwpdv0tala9dw50xatt2x" timestamp="1702510842"&gt;49&lt;/key&gt;&lt;/foreign-keys&gt;&lt;ref-type name="Journal Article"&gt;17&lt;/ref-type&gt;&lt;contributors&gt;&lt;authors&gt;&lt;author&gt;Distelmaier, Felix&lt;/author&gt;&lt;author&gt;Richter-Werkle, Renate&lt;/author&gt;&lt;author&gt;Schaper, Joerg&lt;/author&gt;&lt;author&gt;Messing-Juenger, Martina&lt;/author&gt;&lt;author&gt;Mayatepek, Ertan&lt;/author&gt;&lt;author&gt;Rosenbaum, Thorsten&lt;/author&gt;&lt;/authors&gt;&lt;/contributors&gt;&lt;titles&gt;&lt;title&gt;&amp;quot;How much brain is really necessary?&amp;quot; A case of complex cerebral malformation and its clinical course&lt;/title&gt;&lt;secondary-title&gt;JOURNAL OF CHILD NEUROLOGY&lt;/secondary-title&gt;&lt;/titles&gt;&lt;periodical&gt;&lt;full-title&gt;JOURNAL OF CHILD NEUROLOGY&lt;/full-title&gt;&lt;/periodical&gt;&lt;pages&gt;756-760&lt;/pages&gt;&lt;volume&gt;22&lt;/volume&gt;&lt;number&gt;6&lt;/number&gt;&lt;dates&gt;&lt;year&gt;2007&lt;/year&gt;&lt;pub-dates&gt;&lt;date&gt;2007 JUN&lt;/date&gt;&lt;/pub-dates&gt;&lt;/dates&gt;&lt;isbn&gt;0883-0738&amp;#xD;1708-8283&lt;/isbn&gt;&lt;accession-num&gt;WOS:000247892900014&lt;/accession-num&gt;&lt;work-type&gt;Article&lt;/work-type&gt;&lt;urls&gt;&lt;/urls&gt;&lt;electronic-resource-num&gt;10.1177/0883073807304013&lt;/electronic-resource-num&gt;&lt;access-date&gt;2007-06-01&lt;/access-date&gt;&lt;/record&gt;&lt;/Cite&gt;&lt;/EndNote&gt;</w:instrText>
      </w:r>
      <w:r w:rsidR="00AD7908" w:rsidRPr="00B050ED">
        <w:rPr>
          <w:rFonts w:ascii="Arial" w:hAnsi="Arial" w:cs="Arial"/>
        </w:rPr>
        <w:fldChar w:fldCharType="separate"/>
      </w:r>
      <w:r w:rsidR="008C6415">
        <w:rPr>
          <w:rFonts w:ascii="Arial" w:hAnsi="Arial" w:cs="Arial"/>
          <w:noProof/>
        </w:rPr>
        <w:t>(Distelmaier et al., 2007)</w:t>
      </w:r>
      <w:r w:rsidR="00AD7908" w:rsidRPr="00B050ED">
        <w:rPr>
          <w:rFonts w:ascii="Arial" w:hAnsi="Arial" w:cs="Arial"/>
        </w:rPr>
        <w:fldChar w:fldCharType="end"/>
      </w:r>
      <w:r w:rsidR="005E740F" w:rsidRPr="00B050ED">
        <w:rPr>
          <w:rFonts w:ascii="Arial" w:hAnsi="Arial" w:cs="Arial"/>
        </w:rPr>
        <w:t>. She had Dandy-Walker malformations (abnormal cerebellum developments), hydrocephalus</w:t>
      </w:r>
      <w:r w:rsidR="008236EF" w:rsidRPr="00B050ED">
        <w:rPr>
          <w:rFonts w:ascii="Arial" w:hAnsi="Arial" w:cs="Arial"/>
        </w:rPr>
        <w:t xml:space="preserve"> which was treated by shunting when she was a newborn</w:t>
      </w:r>
      <w:r w:rsidR="005E740F" w:rsidRPr="00B050ED">
        <w:rPr>
          <w:rFonts w:ascii="Arial" w:hAnsi="Arial" w:cs="Arial"/>
        </w:rPr>
        <w:t xml:space="preserve">, bilateral </w:t>
      </w:r>
      <w:proofErr w:type="spellStart"/>
      <w:r w:rsidR="005E740F" w:rsidRPr="00B050ED">
        <w:rPr>
          <w:rFonts w:ascii="Arial" w:hAnsi="Arial" w:cs="Arial"/>
        </w:rPr>
        <w:t>schizencephaly</w:t>
      </w:r>
      <w:proofErr w:type="spellEnd"/>
      <w:r w:rsidR="005E740F" w:rsidRPr="00B050ED">
        <w:rPr>
          <w:rFonts w:ascii="Arial" w:hAnsi="Arial" w:cs="Arial"/>
        </w:rPr>
        <w:t xml:space="preserve"> (fluid filled </w:t>
      </w:r>
      <w:r w:rsidR="00E54FCC" w:rsidRPr="00B050ED">
        <w:rPr>
          <w:rFonts w:ascii="Arial" w:hAnsi="Arial" w:cs="Arial"/>
        </w:rPr>
        <w:t>slits</w:t>
      </w:r>
      <w:r w:rsidR="005E740F" w:rsidRPr="00B050ED">
        <w:rPr>
          <w:rFonts w:ascii="Arial" w:hAnsi="Arial" w:cs="Arial"/>
        </w:rPr>
        <w:t xml:space="preserve"> in both cerebral hemispheres), and a dysgenesis in her </w:t>
      </w:r>
      <w:r w:rsidR="005F16F7" w:rsidRPr="00B050ED">
        <w:rPr>
          <w:rFonts w:ascii="Arial" w:hAnsi="Arial" w:cs="Arial"/>
        </w:rPr>
        <w:t>corpus callosum</w:t>
      </w:r>
      <w:r w:rsidR="005E740F" w:rsidRPr="00B050ED">
        <w:rPr>
          <w:rFonts w:ascii="Arial" w:hAnsi="Arial" w:cs="Arial"/>
        </w:rPr>
        <w:t>. Despite her severe cerebral malformations,</w:t>
      </w:r>
      <w:r w:rsidR="00EB3D36" w:rsidRPr="00B050ED">
        <w:rPr>
          <w:rFonts w:ascii="Arial" w:hAnsi="Arial" w:cs="Arial"/>
        </w:rPr>
        <w:t xml:space="preserve"> by month 34,</w:t>
      </w:r>
      <w:r w:rsidR="005E740F" w:rsidRPr="00B050ED">
        <w:rPr>
          <w:rFonts w:ascii="Arial" w:hAnsi="Arial" w:cs="Arial"/>
        </w:rPr>
        <w:t xml:space="preserve"> the girl showed </w:t>
      </w:r>
      <w:r w:rsidR="00F80BCE" w:rsidRPr="00B050ED">
        <w:rPr>
          <w:rFonts w:ascii="Arial" w:hAnsi="Arial" w:cs="Arial"/>
        </w:rPr>
        <w:t xml:space="preserve">interest in toys matching her age, and interacted socially. Even though she did have motor developmental delays upon neuropsychological assessment, she </w:t>
      </w:r>
      <w:r w:rsidR="005E740F" w:rsidRPr="00B050ED">
        <w:rPr>
          <w:rFonts w:ascii="Arial" w:hAnsi="Arial" w:cs="Arial"/>
        </w:rPr>
        <w:t>had a surprising</w:t>
      </w:r>
      <w:r w:rsidR="00F80BCE" w:rsidRPr="00B050ED">
        <w:rPr>
          <w:rFonts w:ascii="Arial" w:hAnsi="Arial" w:cs="Arial"/>
        </w:rPr>
        <w:t>ly good</w:t>
      </w:r>
      <w:r w:rsidR="009F614A" w:rsidRPr="00B050ED">
        <w:rPr>
          <w:rFonts w:ascii="Arial" w:hAnsi="Arial" w:cs="Arial"/>
        </w:rPr>
        <w:t xml:space="preserve"> clinical course </w:t>
      </w:r>
      <w:r w:rsidR="006D2802" w:rsidRPr="00B050ED">
        <w:rPr>
          <w:rFonts w:ascii="Arial" w:hAnsi="Arial" w:cs="Arial"/>
        </w:rPr>
        <w:t>given</w:t>
      </w:r>
      <w:r w:rsidR="009F614A" w:rsidRPr="00B050ED">
        <w:rPr>
          <w:rFonts w:ascii="Arial" w:hAnsi="Arial" w:cs="Arial"/>
        </w:rPr>
        <w:t xml:space="preserve"> her severe congenital </w:t>
      </w:r>
      <w:r w:rsidR="006360CB" w:rsidRPr="00B050ED">
        <w:rPr>
          <w:rFonts w:ascii="Arial" w:hAnsi="Arial" w:cs="Arial"/>
        </w:rPr>
        <w:t>malformation</w:t>
      </w:r>
      <w:r w:rsidR="00574AE7" w:rsidRPr="00B050ED">
        <w:rPr>
          <w:rFonts w:ascii="Arial" w:hAnsi="Arial" w:cs="Arial"/>
        </w:rPr>
        <w:t>.</w:t>
      </w:r>
      <w:r w:rsidR="009A6F94" w:rsidRPr="00B050ED">
        <w:rPr>
          <w:rFonts w:ascii="Arial" w:hAnsi="Arial" w:cs="Arial"/>
        </w:rPr>
        <w:t xml:space="preserve"> Past works note that half the patients with Dandy-Walker syndrome have normal intellectual development </w:t>
      </w:r>
      <w:r w:rsidR="009A6F94" w:rsidRPr="00B050ED">
        <w:rPr>
          <w:rFonts w:ascii="Arial" w:hAnsi="Arial" w:cs="Arial"/>
        </w:rPr>
        <w:fldChar w:fldCharType="begin"/>
      </w:r>
      <w:r w:rsidR="008C6415">
        <w:rPr>
          <w:rFonts w:ascii="Arial" w:hAnsi="Arial" w:cs="Arial"/>
        </w:rPr>
        <w:instrText xml:space="preserve"> ADDIN EN.CITE &lt;EndNote&gt;&lt;Cite&gt;&lt;Author&gt;Boddaert&lt;/Author&gt;&lt;Year&gt;2003&lt;/Year&gt;&lt;RecNum&gt;215&lt;/RecNum&gt;&lt;DisplayText&gt;(Boddaert et al., 2003)&lt;/DisplayText&gt;&lt;record&gt;&lt;rec-number&gt;215&lt;/rec-number&gt;&lt;foreign-keys&gt;&lt;key app="EN" db-id="zte5tatdmtxdw3ezwpdv0tala9dw50xatt2x" timestamp="1703612823"&gt;215&lt;/key&gt;&lt;/foreign-keys&gt;&lt;ref-type name="Journal Article"&gt;17&lt;/ref-type&gt;&lt;contributors&gt;&lt;authors&gt;&lt;author&gt;Boddaert, N.&lt;/author&gt;&lt;author&gt;Klein, O.&lt;/author&gt;&lt;author&gt;Ferguson, N.&lt;/author&gt;&lt;author&gt;Sonigo, P.&lt;/author&gt;&lt;author&gt;Parisot, D.&lt;/author&gt;&lt;author&gt;Hertz-Pannier, L.&lt;/author&gt;&lt;author&gt;Baraton, J.&lt;/author&gt;&lt;author&gt;Emond, S.&lt;/author&gt;&lt;author&gt;Simon, I.&lt;/author&gt;&lt;author&gt;Chigot, V.&lt;/author&gt;&lt;author&gt;Schmit, P.&lt;/author&gt;&lt;author&gt;Pierre-Kahn, A.&lt;/author&gt;&lt;author&gt;Brunelle, F.&lt;/author&gt;&lt;/authors&gt;&lt;/contributors&gt;&lt;auth-address&gt;Paediatric Radiology Department, Hopital Necker Enfants-Malades, 149 rue de Sèvres, 75015 Paris, France. nathalie.boddaert@nck.ap-hop-paris.fr&lt;/auth-address&gt;&lt;titles&gt;&lt;title&gt;Intellectual prognosis of the Dandy-Walker malformation in children: the importance of vermian lobulation&lt;/title&gt;&lt;secondary-title&gt;Neuroradiology&lt;/secondary-title&gt;&lt;/titles&gt;&lt;periodical&gt;&lt;full-title&gt;Neuroradiology&lt;/full-title&gt;&lt;/periodical&gt;&lt;pages&gt;320-4&lt;/pages&gt;&lt;volume&gt;45&lt;/volume&gt;&lt;number&gt;5&lt;/number&gt;&lt;edition&gt;20030408&lt;/edition&gt;&lt;keywords&gt;&lt;keyword&gt;Adolescent&lt;/keyword&gt;&lt;keyword&gt;Case-Control Studies&lt;/keyword&gt;&lt;keyword&gt;Cerebellum/*abnormalities&lt;/keyword&gt;&lt;keyword&gt;Dandy-Walker Syndrome/*pathology/*physiopathology&lt;/keyword&gt;&lt;keyword&gt;Female&lt;/keyword&gt;&lt;keyword&gt;Humans&lt;/keyword&gt;&lt;keyword&gt;Intellectual Disability/etiology&lt;/keyword&gt;&lt;keyword&gt;*Intelligence&lt;/keyword&gt;&lt;keyword&gt;Intelligence Tests&lt;/keyword&gt;&lt;keyword&gt;*Magnetic Resonance Imaging&lt;/keyword&gt;&lt;keyword&gt;Male&lt;/keyword&gt;&lt;/keywords&gt;&lt;dates&gt;&lt;year&gt;2003&lt;/year&gt;&lt;pub-dates&gt;&lt;date&gt;May&lt;/date&gt;&lt;/pub-dates&gt;&lt;/dates&gt;&lt;isbn&gt;0028-3940 (Print)&amp;#xD;0028-3940&lt;/isbn&gt;&lt;accession-num&gt;12682795&lt;/accession-num&gt;&lt;urls&gt;&lt;/urls&gt;&lt;electronic-resource-num&gt;10.1007/s00234-003-0980-6&lt;/electronic-resource-num&gt;&lt;remote-database-provider&gt;NLM&lt;/remote-database-provider&gt;&lt;language&gt;eng&lt;/language&gt;&lt;/record&gt;&lt;/Cite&gt;&lt;/EndNote&gt;</w:instrText>
      </w:r>
      <w:r w:rsidR="009A6F94" w:rsidRPr="00B050ED">
        <w:rPr>
          <w:rFonts w:ascii="Arial" w:hAnsi="Arial" w:cs="Arial"/>
        </w:rPr>
        <w:fldChar w:fldCharType="separate"/>
      </w:r>
      <w:r w:rsidR="008C6415">
        <w:rPr>
          <w:rFonts w:ascii="Arial" w:hAnsi="Arial" w:cs="Arial"/>
          <w:noProof/>
        </w:rPr>
        <w:t>(Boddaert et al., 2003)</w:t>
      </w:r>
      <w:r w:rsidR="009A6F94" w:rsidRPr="00B050ED">
        <w:rPr>
          <w:rFonts w:ascii="Arial" w:hAnsi="Arial" w:cs="Arial"/>
        </w:rPr>
        <w:fldChar w:fldCharType="end"/>
      </w:r>
      <w:r w:rsidR="009A6F94" w:rsidRPr="00B050ED">
        <w:rPr>
          <w:rFonts w:ascii="Arial" w:hAnsi="Arial" w:cs="Arial"/>
        </w:rPr>
        <w:t xml:space="preserve">. </w:t>
      </w:r>
    </w:p>
    <w:p w14:paraId="0F742A67" w14:textId="77777777" w:rsidR="003C1761" w:rsidRPr="00B050ED" w:rsidRDefault="003C1761" w:rsidP="00D86C37">
      <w:pPr>
        <w:rPr>
          <w:rFonts w:ascii="Arial" w:hAnsi="Arial" w:cs="Arial"/>
        </w:rPr>
      </w:pPr>
    </w:p>
    <w:p w14:paraId="1D09E74E" w14:textId="32A5E6AF" w:rsidR="00531165" w:rsidRDefault="00531165" w:rsidP="00D86C37">
      <w:pPr>
        <w:ind w:firstLine="720"/>
        <w:jc w:val="both"/>
        <w:rPr>
          <w:rFonts w:ascii="Arial" w:hAnsi="Arial" w:cs="Arial"/>
        </w:rPr>
      </w:pPr>
      <w:r w:rsidRPr="00B050ED">
        <w:rPr>
          <w:rFonts w:ascii="Arial" w:hAnsi="Arial" w:cs="Arial"/>
        </w:rPr>
        <w:t xml:space="preserve">These extraordinary cases demonstrate that physical amount of grey and white matter, size of brain, or number of neurons in the CNS is not a </w:t>
      </w:r>
      <w:r w:rsidR="00957E42" w:rsidRPr="00B050ED">
        <w:rPr>
          <w:rFonts w:ascii="Arial" w:hAnsi="Arial" w:cs="Arial"/>
        </w:rPr>
        <w:t>reliable</w:t>
      </w:r>
      <w:r w:rsidRPr="00B050ED">
        <w:rPr>
          <w:rFonts w:ascii="Arial" w:hAnsi="Arial" w:cs="Arial"/>
        </w:rPr>
        <w:t xml:space="preserve"> predictor of </w:t>
      </w:r>
      <w:r w:rsidR="008E42C6" w:rsidRPr="00B050ED">
        <w:rPr>
          <w:rFonts w:ascii="Arial" w:hAnsi="Arial" w:cs="Arial"/>
        </w:rPr>
        <w:t xml:space="preserve">observed </w:t>
      </w:r>
      <w:r w:rsidRPr="00B050ED">
        <w:rPr>
          <w:rFonts w:ascii="Arial" w:hAnsi="Arial" w:cs="Arial"/>
        </w:rPr>
        <w:t>phenotype</w:t>
      </w:r>
      <w:r w:rsidR="000A49B9" w:rsidRPr="00B050ED">
        <w:rPr>
          <w:rFonts w:ascii="Arial" w:hAnsi="Arial" w:cs="Arial"/>
        </w:rPr>
        <w:t>:</w:t>
      </w:r>
      <w:r w:rsidR="006918AE" w:rsidRPr="00B050ED">
        <w:rPr>
          <w:rFonts w:ascii="Arial" w:hAnsi="Arial" w:cs="Arial"/>
        </w:rPr>
        <w:t xml:space="preserve"> </w:t>
      </w:r>
      <w:r w:rsidR="00415B90" w:rsidRPr="00B050ED">
        <w:rPr>
          <w:rFonts w:ascii="Arial" w:hAnsi="Arial" w:cs="Arial"/>
        </w:rPr>
        <w:t xml:space="preserve">the </w:t>
      </w:r>
      <w:r w:rsidRPr="00B050ED">
        <w:rPr>
          <w:rFonts w:ascii="Arial" w:hAnsi="Arial" w:cs="Arial"/>
        </w:rPr>
        <w:t xml:space="preserve">cognitive capacity and </w:t>
      </w:r>
      <w:r w:rsidR="00415B90" w:rsidRPr="00B050ED">
        <w:rPr>
          <w:rFonts w:ascii="Arial" w:hAnsi="Arial" w:cs="Arial"/>
        </w:rPr>
        <w:t>mind are not always dependent on the form of the brain</w:t>
      </w:r>
      <w:r w:rsidRPr="00B050ED">
        <w:rPr>
          <w:rFonts w:ascii="Arial" w:hAnsi="Arial" w:cs="Arial"/>
        </w:rPr>
        <w:t xml:space="preserve">. </w:t>
      </w:r>
      <w:r w:rsidR="003C1761" w:rsidRPr="00B050ED">
        <w:rPr>
          <w:rFonts w:ascii="Arial" w:hAnsi="Arial" w:cs="Arial"/>
        </w:rPr>
        <w:t xml:space="preserve">Altogether, </w:t>
      </w:r>
      <w:r w:rsidR="007C6F1A">
        <w:rPr>
          <w:rFonts w:ascii="Arial" w:hAnsi="Arial" w:cs="Arial"/>
        </w:rPr>
        <w:t>patients</w:t>
      </w:r>
      <w:r w:rsidR="003C1761" w:rsidRPr="00B050ED">
        <w:rPr>
          <w:rFonts w:ascii="Arial" w:hAnsi="Arial" w:cs="Arial"/>
        </w:rPr>
        <w:t xml:space="preserve"> </w:t>
      </w:r>
      <w:r w:rsidR="007C6F1A">
        <w:rPr>
          <w:rFonts w:ascii="Arial" w:hAnsi="Arial" w:cs="Arial"/>
        </w:rPr>
        <w:t>with</w:t>
      </w:r>
      <w:r w:rsidR="003C1761" w:rsidRPr="00B050ED">
        <w:rPr>
          <w:rFonts w:ascii="Arial" w:hAnsi="Arial" w:cs="Arial"/>
        </w:rPr>
        <w:t xml:space="preserve"> damage</w:t>
      </w:r>
      <w:r w:rsidR="007C6F1A">
        <w:rPr>
          <w:rFonts w:ascii="Arial" w:hAnsi="Arial" w:cs="Arial"/>
        </w:rPr>
        <w:t xml:space="preserve">d </w:t>
      </w:r>
      <w:r w:rsidR="003C1761" w:rsidRPr="00B050ED">
        <w:rPr>
          <w:rFonts w:ascii="Arial" w:hAnsi="Arial" w:cs="Arial"/>
        </w:rPr>
        <w:t>or strongly reduce</w:t>
      </w:r>
      <w:r w:rsidR="007C6F1A">
        <w:rPr>
          <w:rFonts w:ascii="Arial" w:hAnsi="Arial" w:cs="Arial"/>
        </w:rPr>
        <w:t>d</w:t>
      </w:r>
      <w:r w:rsidR="003C1761" w:rsidRPr="00B050ED">
        <w:rPr>
          <w:rFonts w:ascii="Arial" w:hAnsi="Arial" w:cs="Arial"/>
        </w:rPr>
        <w:t xml:space="preserve"> brain tissue can still have their higher cognitive processes remain intact. Under the purported mind-brain relationship, we would expect higher order thinking and cognitive abilities to be the first ones to </w:t>
      </w:r>
      <w:r w:rsidR="008B6E88" w:rsidRPr="00B050ED">
        <w:rPr>
          <w:rFonts w:ascii="Arial" w:hAnsi="Arial" w:cs="Arial"/>
        </w:rPr>
        <w:t>decline upon such gross reductions in brain material</w:t>
      </w:r>
      <w:r w:rsidR="003C1761" w:rsidRPr="00B050ED">
        <w:rPr>
          <w:rFonts w:ascii="Arial" w:hAnsi="Arial" w:cs="Arial"/>
        </w:rPr>
        <w:t>, but these cases show that a large removal or damage to brain tissue sees cognition</w:t>
      </w:r>
      <w:r w:rsidR="00D8698A" w:rsidRPr="00B050ED">
        <w:rPr>
          <w:rFonts w:ascii="Arial" w:hAnsi="Arial" w:cs="Arial"/>
        </w:rPr>
        <w:t xml:space="preserve"> (and phenomenal consciousness)</w:t>
      </w:r>
      <w:r w:rsidR="003C1761" w:rsidRPr="00B050ED">
        <w:rPr>
          <w:rFonts w:ascii="Arial" w:hAnsi="Arial" w:cs="Arial"/>
        </w:rPr>
        <w:t xml:space="preserve"> largely unaltered.</w:t>
      </w:r>
    </w:p>
    <w:p w14:paraId="7EDD9736" w14:textId="3427C828" w:rsidR="00FC3323" w:rsidRPr="00CC0157" w:rsidRDefault="00FC3323" w:rsidP="00CC0157">
      <w:pPr>
        <w:ind w:firstLine="720"/>
        <w:jc w:val="both"/>
        <w:rPr>
          <w:rFonts w:ascii="Arial" w:hAnsi="Arial" w:cs="Arial"/>
          <w:i/>
          <w:iCs/>
        </w:rPr>
      </w:pPr>
      <w:r>
        <w:rPr>
          <w:rFonts w:ascii="Arial" w:hAnsi="Arial" w:cs="Arial"/>
        </w:rPr>
        <w:t>More generally,</w:t>
      </w:r>
      <w:r w:rsidR="001C0AFB">
        <w:rPr>
          <w:rFonts w:ascii="Arial" w:hAnsi="Arial" w:cs="Arial"/>
        </w:rPr>
        <w:t xml:space="preserve"> one can attempt to explain these cases </w:t>
      </w:r>
      <w:r w:rsidR="000226B8">
        <w:rPr>
          <w:rFonts w:ascii="Arial" w:hAnsi="Arial" w:cs="Arial"/>
        </w:rPr>
        <w:t xml:space="preserve">with concepts of plasticity and redundancy – remaining tissues taking over the work of missing ones. This is especially tricky with rapid reduction of brain tissue (such as hemispherectomy), as compared to developmental phenotypes in which </w:t>
      </w:r>
      <w:r w:rsidR="00490F4B">
        <w:rPr>
          <w:rFonts w:ascii="Arial" w:hAnsi="Arial" w:cs="Arial"/>
        </w:rPr>
        <w:t>functional</w:t>
      </w:r>
      <w:r w:rsidR="000226B8">
        <w:rPr>
          <w:rFonts w:ascii="Arial" w:hAnsi="Arial" w:cs="Arial"/>
        </w:rPr>
        <w:t xml:space="preserve"> roles of neural assemblies can adapt over months. </w:t>
      </w:r>
      <w:r w:rsidR="003D5BA6">
        <w:rPr>
          <w:rFonts w:ascii="Arial" w:hAnsi="Arial" w:cs="Arial"/>
        </w:rPr>
        <w:t>And</w:t>
      </w:r>
      <w:r w:rsidR="000226B8">
        <w:rPr>
          <w:rFonts w:ascii="Arial" w:hAnsi="Arial" w:cs="Arial"/>
        </w:rPr>
        <w:t xml:space="preserve"> no doubt plasticity and redundancy play a role</w:t>
      </w:r>
      <w:r w:rsidR="00805F74">
        <w:rPr>
          <w:rFonts w:ascii="Arial" w:hAnsi="Arial" w:cs="Arial"/>
        </w:rPr>
        <w:t xml:space="preserve"> </w:t>
      </w:r>
      <w:r w:rsidR="0054057D">
        <w:rPr>
          <w:rFonts w:ascii="Arial" w:hAnsi="Arial" w:cs="Arial"/>
        </w:rPr>
        <w:fldChar w:fldCharType="begin">
          <w:fldData xml:space="preserve">PEVuZE5vdGU+PENpdGU+PEF1dGhvcj5TaWx2YTwvQXV0aG9yPjxZZWFyPjIwMTg8L1llYXI+PFJl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TaWx2YTwvQXV0aG9yPjxZZWFyPjIwMTg8L1llYXI+PFJl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54057D">
        <w:rPr>
          <w:rFonts w:ascii="Arial" w:hAnsi="Arial" w:cs="Arial"/>
        </w:rPr>
      </w:r>
      <w:r w:rsidR="0054057D">
        <w:rPr>
          <w:rFonts w:ascii="Arial" w:hAnsi="Arial" w:cs="Arial"/>
        </w:rPr>
        <w:fldChar w:fldCharType="separate"/>
      </w:r>
      <w:r w:rsidR="008C6415">
        <w:rPr>
          <w:rFonts w:ascii="Arial" w:hAnsi="Arial" w:cs="Arial"/>
          <w:noProof/>
        </w:rPr>
        <w:t>(Bennett et al., 2020; Mizusaki &amp; O'Donnell, 2021; Silva et al., 2018)</w:t>
      </w:r>
      <w:r w:rsidR="0054057D">
        <w:rPr>
          <w:rFonts w:ascii="Arial" w:hAnsi="Arial" w:cs="Arial"/>
        </w:rPr>
        <w:fldChar w:fldCharType="end"/>
      </w:r>
      <w:r w:rsidR="00813D61">
        <w:rPr>
          <w:rFonts w:ascii="Arial" w:hAnsi="Arial" w:cs="Arial"/>
        </w:rPr>
        <w:t>.</w:t>
      </w:r>
      <w:r w:rsidR="000226B8">
        <w:rPr>
          <w:rFonts w:ascii="Arial" w:hAnsi="Arial" w:cs="Arial"/>
        </w:rPr>
        <w:t xml:space="preserve"> However, the bigger point</w:t>
      </w:r>
      <w:r w:rsidR="00505964">
        <w:rPr>
          <w:rFonts w:ascii="Arial" w:hAnsi="Arial" w:cs="Arial"/>
        </w:rPr>
        <w:t xml:space="preserve"> is that brain tissue is incredibly expensive – both in terms of the total percentage of body metabolism it consumes </w:t>
      </w:r>
      <w:r w:rsidR="00A243D8">
        <w:rPr>
          <w:rFonts w:ascii="Arial" w:hAnsi="Arial" w:cs="Arial"/>
        </w:rPr>
        <w:fldChar w:fldCharType="begin">
          <w:fldData xml:space="preserve">PEVuZE5vdGU+PENpdGU+PEF1dGhvcj5GYXJpYS1QZXJlaXJhPC9BdXRob3I+PFllYXI+MjAyMjwv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GYXJpYS1QZXJlaXJhPC9BdXRob3I+PFllYXI+MjAyMjwv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A243D8">
        <w:rPr>
          <w:rFonts w:ascii="Arial" w:hAnsi="Arial" w:cs="Arial"/>
        </w:rPr>
      </w:r>
      <w:r w:rsidR="00A243D8">
        <w:rPr>
          <w:rFonts w:ascii="Arial" w:hAnsi="Arial" w:cs="Arial"/>
        </w:rPr>
        <w:fldChar w:fldCharType="separate"/>
      </w:r>
      <w:r w:rsidR="008C6415">
        <w:rPr>
          <w:rFonts w:ascii="Arial" w:hAnsi="Arial" w:cs="Arial"/>
          <w:noProof/>
        </w:rPr>
        <w:t>(Faria-Pereira &amp; Morais, 2022; Pellerin &amp; Magistretti, 2003)</w:t>
      </w:r>
      <w:r w:rsidR="00A243D8">
        <w:rPr>
          <w:rFonts w:ascii="Arial" w:hAnsi="Arial" w:cs="Arial"/>
        </w:rPr>
        <w:fldChar w:fldCharType="end"/>
      </w:r>
      <w:r w:rsidR="00505964">
        <w:rPr>
          <w:rFonts w:ascii="Arial" w:hAnsi="Arial" w:cs="Arial"/>
        </w:rPr>
        <w:t xml:space="preserve"> and in terms of the risk to the mother during births of babies with large heads </w:t>
      </w:r>
      <w:r w:rsidR="00A243D8">
        <w:rPr>
          <w:rFonts w:ascii="Arial" w:hAnsi="Arial" w:cs="Arial"/>
        </w:rPr>
        <w:fldChar w:fldCharType="begin">
          <w:fldData xml:space="preserve">PEVuZE5vdGU+PENpdGU+PEF1dGhvcj5MaXBzY2h1ZXR6PC9BdXRob3I+PFllYXI+MjAxNTwvWWVh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aXBzY2h1ZXR6PC9BdXRob3I+PFllYXI+MjAxNTwvWWVh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A243D8">
        <w:rPr>
          <w:rFonts w:ascii="Arial" w:hAnsi="Arial" w:cs="Arial"/>
        </w:rPr>
      </w:r>
      <w:r w:rsidR="00A243D8">
        <w:rPr>
          <w:rFonts w:ascii="Arial" w:hAnsi="Arial" w:cs="Arial"/>
        </w:rPr>
        <w:fldChar w:fldCharType="separate"/>
      </w:r>
      <w:r w:rsidR="008C6415">
        <w:rPr>
          <w:rFonts w:ascii="Arial" w:hAnsi="Arial" w:cs="Arial"/>
          <w:noProof/>
        </w:rPr>
        <w:t>(Hofman, 2014; Lipschuetz et al., 2015)</w:t>
      </w:r>
      <w:r w:rsidR="00A243D8">
        <w:rPr>
          <w:rFonts w:ascii="Arial" w:hAnsi="Arial" w:cs="Arial"/>
        </w:rPr>
        <w:fldChar w:fldCharType="end"/>
      </w:r>
      <w:r w:rsidR="000545B6">
        <w:rPr>
          <w:rFonts w:ascii="Arial" w:hAnsi="Arial" w:cs="Arial"/>
        </w:rPr>
        <w:t>.</w:t>
      </w:r>
      <w:r w:rsidR="00505964">
        <w:rPr>
          <w:rFonts w:ascii="Arial" w:hAnsi="Arial" w:cs="Arial"/>
        </w:rPr>
        <w:t xml:space="preserve"> If it were possible to</w:t>
      </w:r>
      <w:r w:rsidR="00490F4B">
        <w:rPr>
          <w:rFonts w:ascii="Arial" w:hAnsi="Arial" w:cs="Arial"/>
        </w:rPr>
        <w:t xml:space="preserve"> simply have the necessary cognitive skills in a smaller amount of computational medium, selection would </w:t>
      </w:r>
      <w:r w:rsidR="00BB0C74">
        <w:rPr>
          <w:rFonts w:ascii="Arial" w:hAnsi="Arial" w:cs="Arial"/>
        </w:rPr>
        <w:t>exert significant</w:t>
      </w:r>
      <w:r w:rsidR="00490F4B">
        <w:rPr>
          <w:rFonts w:ascii="Arial" w:hAnsi="Arial" w:cs="Arial"/>
        </w:rPr>
        <w:t xml:space="preserve"> pressure to reduce brain size. Important directions for future work include addressing </w:t>
      </w:r>
      <w:r w:rsidR="00F21864">
        <w:rPr>
          <w:rFonts w:ascii="Arial" w:hAnsi="Arial" w:cs="Arial"/>
        </w:rPr>
        <w:t>hypotheses for cryptic functions of brain tissue volume, and possible factors of</w:t>
      </w:r>
      <w:r w:rsidR="00490F4B">
        <w:rPr>
          <w:rFonts w:ascii="Arial" w:hAnsi="Arial" w:cs="Arial"/>
        </w:rPr>
        <w:t xml:space="preserve"> evolvability </w:t>
      </w:r>
      <w:r w:rsidR="002126BD">
        <w:rPr>
          <w:rFonts w:ascii="Arial" w:hAnsi="Arial" w:cs="Arial"/>
        </w:rPr>
        <w:t>on</w:t>
      </w:r>
      <w:r w:rsidR="00490F4B">
        <w:rPr>
          <w:rFonts w:ascii="Arial" w:hAnsi="Arial" w:cs="Arial"/>
        </w:rPr>
        <w:t xml:space="preserve"> longer timescales than </w:t>
      </w:r>
      <w:r w:rsidR="002126BD">
        <w:rPr>
          <w:rFonts w:ascii="Arial" w:hAnsi="Arial" w:cs="Arial"/>
        </w:rPr>
        <w:t>is apparent within the</w:t>
      </w:r>
      <w:r w:rsidR="00490F4B">
        <w:rPr>
          <w:rFonts w:ascii="Arial" w:hAnsi="Arial" w:cs="Arial"/>
        </w:rPr>
        <w:t xml:space="preserve"> fitness of cognitive performance of a single human </w:t>
      </w:r>
      <w:r w:rsidR="00490F4B">
        <w:rPr>
          <w:rFonts w:ascii="Arial" w:hAnsi="Arial" w:cs="Arial"/>
        </w:rPr>
        <w:fldChar w:fldCharType="begin">
          <w:fldData xml:space="preserve">PEVuZE5vdGU+PENpdGU+PEF1dGhvcj5MZXZpbjwvQXV0aG9yPjxZZWFyPjIwMjM8L1llYXI+PFJl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ZXZpbjwvQXV0aG9yPjxZZWFyPjIwMjM8L1llYXI+PFJl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490F4B">
        <w:rPr>
          <w:rFonts w:ascii="Arial" w:hAnsi="Arial" w:cs="Arial"/>
        </w:rPr>
      </w:r>
      <w:r w:rsidR="00490F4B">
        <w:rPr>
          <w:rFonts w:ascii="Arial" w:hAnsi="Arial" w:cs="Arial"/>
        </w:rPr>
        <w:fldChar w:fldCharType="separate"/>
      </w:r>
      <w:r w:rsidR="008C6415">
        <w:rPr>
          <w:rFonts w:ascii="Arial" w:hAnsi="Arial" w:cs="Arial"/>
          <w:noProof/>
        </w:rPr>
        <w:t>(Levin, 2023c; Liard et al., 2020; Nehaniv, 2003; Raff, 1994)</w:t>
      </w:r>
      <w:r w:rsidR="00490F4B">
        <w:rPr>
          <w:rFonts w:ascii="Arial" w:hAnsi="Arial" w:cs="Arial"/>
        </w:rPr>
        <w:fldChar w:fldCharType="end"/>
      </w:r>
      <w:r w:rsidR="00490F4B">
        <w:rPr>
          <w:rFonts w:ascii="Arial" w:hAnsi="Arial" w:cs="Arial"/>
        </w:rPr>
        <w:t>.</w:t>
      </w:r>
      <w:r w:rsidR="00CC0157">
        <w:rPr>
          <w:rFonts w:ascii="Arial" w:hAnsi="Arial" w:cs="Arial"/>
        </w:rPr>
        <w:t xml:space="preserve"> Interesting model systems in which to address those questions include the tiny parasitic wasp </w:t>
      </w:r>
      <w:proofErr w:type="spellStart"/>
      <w:r w:rsidR="00CC0157" w:rsidRPr="00CC0157">
        <w:rPr>
          <w:rFonts w:ascii="Arial" w:hAnsi="Arial" w:cs="Arial"/>
          <w:i/>
          <w:iCs/>
        </w:rPr>
        <w:t>Megaphragma</w:t>
      </w:r>
      <w:proofErr w:type="spellEnd"/>
      <w:r w:rsidR="00CC0157" w:rsidRPr="00CC0157">
        <w:rPr>
          <w:rFonts w:ascii="Arial" w:hAnsi="Arial" w:cs="Arial"/>
          <w:i/>
          <w:iCs/>
        </w:rPr>
        <w:t xml:space="preserve"> </w:t>
      </w:r>
      <w:proofErr w:type="spellStart"/>
      <w:r w:rsidR="00CC0157" w:rsidRPr="00CC0157">
        <w:rPr>
          <w:rFonts w:ascii="Arial" w:hAnsi="Arial" w:cs="Arial"/>
          <w:i/>
          <w:iCs/>
        </w:rPr>
        <w:t>mymaripenne</w:t>
      </w:r>
      <w:proofErr w:type="spellEnd"/>
      <w:r w:rsidR="00CC0157">
        <w:rPr>
          <w:rFonts w:ascii="Arial" w:hAnsi="Arial" w:cs="Arial"/>
        </w:rPr>
        <w:t xml:space="preserve">, which is smaller than a unicellular organism such as a paramecium and evolved numerous accommodations (such as neurons without nuclei) to accomplish the necessary processing in an extremely minimal nervous system </w:t>
      </w:r>
      <w:r w:rsidR="00CC0157" w:rsidRPr="00CC0157">
        <w:rPr>
          <w:rFonts w:ascii="Arial" w:hAnsi="Arial" w:cs="Arial"/>
        </w:rPr>
        <w:t>{</w:t>
      </w:r>
      <w:proofErr w:type="spellStart"/>
      <w:r w:rsidR="00CC0157" w:rsidRPr="00CC0157">
        <w:rPr>
          <w:rFonts w:ascii="Arial" w:hAnsi="Arial" w:cs="Arial"/>
        </w:rPr>
        <w:t>Polilov</w:t>
      </w:r>
      <w:proofErr w:type="spellEnd"/>
      <w:r w:rsidR="00CC0157" w:rsidRPr="00CC0157">
        <w:rPr>
          <w:rFonts w:ascii="Arial" w:hAnsi="Arial" w:cs="Arial"/>
        </w:rPr>
        <w:t>, 2023, 36922650;Diakova, 2018, 30533303;Polilov, 2017, 28467417}</w:t>
      </w:r>
      <w:r w:rsidR="00CC0157">
        <w:rPr>
          <w:rFonts w:ascii="Arial" w:hAnsi="Arial" w:cs="Arial"/>
        </w:rPr>
        <w:t>.</w:t>
      </w:r>
    </w:p>
    <w:p w14:paraId="73CF35B4" w14:textId="77777777" w:rsidR="00A9169B" w:rsidRPr="00B050ED" w:rsidRDefault="00A9169B" w:rsidP="00D86C37">
      <w:pPr>
        <w:rPr>
          <w:rFonts w:ascii="Arial" w:hAnsi="Arial" w:cs="Arial"/>
        </w:rPr>
      </w:pPr>
    </w:p>
    <w:p w14:paraId="115AEB33" w14:textId="5108AF3D" w:rsidR="000102BB" w:rsidRPr="00B050ED" w:rsidRDefault="000102BB" w:rsidP="00D86C37">
      <w:pPr>
        <w:rPr>
          <w:rFonts w:ascii="Arial" w:hAnsi="Arial" w:cs="Arial"/>
          <w:u w:val="single"/>
        </w:rPr>
      </w:pPr>
      <w:r w:rsidRPr="00B050ED">
        <w:rPr>
          <w:rFonts w:ascii="Arial" w:hAnsi="Arial" w:cs="Arial"/>
          <w:u w:val="single"/>
        </w:rPr>
        <w:t xml:space="preserve">Dissociation of cognitive function from brain </w:t>
      </w:r>
      <w:r w:rsidR="00E07CFB">
        <w:rPr>
          <w:rFonts w:ascii="Arial" w:hAnsi="Arial" w:cs="Arial"/>
          <w:u w:val="single"/>
        </w:rPr>
        <w:t>electrophysiology</w:t>
      </w:r>
    </w:p>
    <w:p w14:paraId="1B5EBDDD" w14:textId="597D8053" w:rsidR="00A06138" w:rsidRPr="00B050ED" w:rsidRDefault="00A06138" w:rsidP="00D86C37">
      <w:pPr>
        <w:ind w:firstLine="720"/>
        <w:jc w:val="both"/>
        <w:rPr>
          <w:rFonts w:ascii="Arial" w:hAnsi="Arial" w:cs="Arial"/>
        </w:rPr>
      </w:pPr>
      <w:r w:rsidRPr="00B050ED">
        <w:rPr>
          <w:rFonts w:ascii="Arial" w:hAnsi="Arial" w:cs="Arial"/>
        </w:rPr>
        <w:lastRenderedPageBreak/>
        <w:t xml:space="preserve">Brain activity can be monitored </w:t>
      </w:r>
      <w:r w:rsidR="008D0AD7">
        <w:rPr>
          <w:rFonts w:ascii="Arial" w:hAnsi="Arial" w:cs="Arial"/>
        </w:rPr>
        <w:t>via electrophysiological recordings, with the current paradigm driving the expectation that when electrical activity ceases, so does cognition</w:t>
      </w:r>
      <w:r w:rsidRPr="00B050ED">
        <w:rPr>
          <w:rFonts w:ascii="Arial" w:hAnsi="Arial" w:cs="Arial"/>
        </w:rPr>
        <w:t xml:space="preserve">. </w:t>
      </w:r>
      <w:r>
        <w:rPr>
          <w:rFonts w:ascii="Arial" w:hAnsi="Arial" w:cs="Arial"/>
        </w:rPr>
        <w:t>Next,</w:t>
      </w:r>
      <w:r w:rsidRPr="00B050ED">
        <w:rPr>
          <w:rFonts w:ascii="Arial" w:hAnsi="Arial" w:cs="Arial"/>
        </w:rPr>
        <w:t xml:space="preserve"> we review cases </w:t>
      </w:r>
      <w:r w:rsidR="00C93993">
        <w:rPr>
          <w:rFonts w:ascii="Arial" w:hAnsi="Arial" w:cs="Arial"/>
        </w:rPr>
        <w:t>suggesting mental activity despite documented,</w:t>
      </w:r>
      <w:r w:rsidRPr="00B050ED">
        <w:rPr>
          <w:rFonts w:ascii="Arial" w:hAnsi="Arial" w:cs="Arial"/>
        </w:rPr>
        <w:t xml:space="preserve"> </w:t>
      </w:r>
      <w:r w:rsidR="00C93993">
        <w:rPr>
          <w:rFonts w:ascii="Arial" w:hAnsi="Arial" w:cs="Arial"/>
        </w:rPr>
        <w:t xml:space="preserve">significant </w:t>
      </w:r>
      <w:r w:rsidRPr="00B050ED">
        <w:rPr>
          <w:rFonts w:ascii="Arial" w:hAnsi="Arial" w:cs="Arial"/>
        </w:rPr>
        <w:t>diminution or collapse of brain activity (with or without pathophysiology of the brain)</w:t>
      </w:r>
      <w:r w:rsidR="005B3DD0">
        <w:rPr>
          <w:rFonts w:ascii="Arial" w:hAnsi="Arial" w:cs="Arial"/>
        </w:rPr>
        <w:t>. T</w:t>
      </w:r>
      <w:r w:rsidRPr="00B050ED">
        <w:rPr>
          <w:rFonts w:ascii="Arial" w:hAnsi="Arial" w:cs="Arial"/>
        </w:rPr>
        <w:t>his was</w:t>
      </w:r>
      <w:r w:rsidR="005B3DD0">
        <w:rPr>
          <w:rFonts w:ascii="Arial" w:hAnsi="Arial" w:cs="Arial"/>
        </w:rPr>
        <w:t xml:space="preserve">, in some cases, </w:t>
      </w:r>
      <w:r w:rsidRPr="00B050ED">
        <w:rPr>
          <w:rFonts w:ascii="Arial" w:hAnsi="Arial" w:cs="Arial"/>
        </w:rPr>
        <w:t>paradoxically associated with periods of greater cognitive capacities, mental clarity, implicit learning, and vivid experiences. Normally, EEG research suggests that delta waves are present when consciousness is absent, as seen in sleep stages, anesthesia, epileptic seizure, coma and vegetative states</w:t>
      </w:r>
      <w:r w:rsidR="00964658">
        <w:rPr>
          <w:rFonts w:ascii="Arial" w:hAnsi="Arial" w:cs="Arial"/>
        </w:rPr>
        <w:t>; c</w:t>
      </w:r>
      <w:r w:rsidR="00964658" w:rsidRPr="00B050ED">
        <w:rPr>
          <w:rFonts w:ascii="Arial" w:hAnsi="Arial" w:cs="Arial"/>
        </w:rPr>
        <w:t xml:space="preserve">onsciousness </w:t>
      </w:r>
      <w:r w:rsidR="00964658">
        <w:rPr>
          <w:rFonts w:ascii="Arial" w:hAnsi="Arial" w:cs="Arial"/>
        </w:rPr>
        <w:t xml:space="preserve">does </w:t>
      </w:r>
      <w:r w:rsidR="00964658" w:rsidRPr="00B050ED">
        <w:rPr>
          <w:rFonts w:ascii="Arial" w:hAnsi="Arial" w:cs="Arial"/>
        </w:rPr>
        <w:t>not disappear during the lowest frequency delta waves in a wide variety of case studies</w:t>
      </w:r>
      <w:r w:rsidR="00E45951">
        <w:rPr>
          <w:rFonts w:ascii="Arial" w:hAnsi="Arial" w:cs="Arial"/>
        </w:rPr>
        <w:t xml:space="preserve"> </w:t>
      </w:r>
      <w:r w:rsidRPr="00B050ED">
        <w:rPr>
          <w:rFonts w:ascii="Arial" w:hAnsi="Arial" w:cs="Arial"/>
        </w:rPr>
        <w:fldChar w:fldCharType="begin"/>
      </w:r>
      <w:r w:rsidR="008C6415">
        <w:rPr>
          <w:rFonts w:ascii="Arial" w:hAnsi="Arial" w:cs="Arial"/>
        </w:rPr>
        <w:instrText xml:space="preserve"> ADDIN EN.CITE &lt;EndNote&gt;&lt;Cite&gt;&lt;Author&gt;Frohlich&lt;/Author&gt;&lt;Year&gt;2021&lt;/Year&gt;&lt;RecNum&gt;223&lt;/RecNum&gt;&lt;DisplayText&gt;(Frohlich et al., 2021)&lt;/DisplayText&gt;&lt;record&gt;&lt;rec-number&gt;223&lt;/rec-number&gt;&lt;foreign-keys&gt;&lt;key app="EN" db-id="zte5tatdmtxdw3ezwpdv0tala9dw50xatt2x" timestamp="1704206627"&gt;223&lt;/key&gt;&lt;/foreign-keys&gt;&lt;ref-type name="Journal Article"&gt;17&lt;/ref-type&gt;&lt;contributors&gt;&lt;authors&gt;&lt;author&gt;Frohlich, J.&lt;/author&gt;&lt;author&gt;Toker, D.&lt;/author&gt;&lt;author&gt;Monti, M. M.&lt;/author&gt;&lt;/authors&gt;&lt;/contributors&gt;&lt;titles&gt;&lt;title&gt;Consciousness among delta waves: a paradox?&lt;/title&gt;&lt;secondary-title&gt;BRAIN&lt;/secondary-title&gt;&lt;/titles&gt;&lt;periodical&gt;&lt;full-title&gt;Brain&lt;/full-title&gt;&lt;/periodical&gt;&lt;pages&gt;2257-2277&lt;/pages&gt;&lt;volume&gt;144&lt;/volume&gt;&lt;dates&gt;&lt;year&gt;2021&lt;/year&gt;&lt;pub-dates&gt;&lt;date&gt;AUG&lt;/date&gt;&lt;/pub-dates&gt;&lt;/dates&gt;&lt;isbn&gt;0006-8950&amp;#xD;1460-2156&lt;/isbn&gt;&lt;accession-num&gt;WOS:000710930500015&lt;/accession-num&gt;&lt;urls&gt;&lt;/urls&gt;&lt;custom6&gt;MAR 2021&lt;/custom6&gt;&lt;electronic-resource-num&gt;10.1093/brain/awab095&lt;/electronic-resource-num&gt;&lt;/record&gt;&lt;/Cite&gt;&lt;/EndNote&gt;</w:instrText>
      </w:r>
      <w:r w:rsidRPr="00B050ED">
        <w:rPr>
          <w:rFonts w:ascii="Arial" w:hAnsi="Arial" w:cs="Arial"/>
        </w:rPr>
        <w:fldChar w:fldCharType="separate"/>
      </w:r>
      <w:r w:rsidR="008C6415">
        <w:rPr>
          <w:rFonts w:ascii="Arial" w:hAnsi="Arial" w:cs="Arial"/>
          <w:noProof/>
        </w:rPr>
        <w:t>(Frohlich et al., 2021)</w:t>
      </w:r>
      <w:r w:rsidRPr="00B050ED">
        <w:rPr>
          <w:rFonts w:ascii="Arial" w:hAnsi="Arial" w:cs="Arial"/>
        </w:rPr>
        <w:fldChar w:fldCharType="end"/>
      </w:r>
      <w:r w:rsidRPr="00B050ED">
        <w:rPr>
          <w:rFonts w:ascii="Arial" w:hAnsi="Arial" w:cs="Arial"/>
        </w:rPr>
        <w:t xml:space="preserve">. We </w:t>
      </w:r>
      <w:r w:rsidR="005B3DD0">
        <w:rPr>
          <w:rFonts w:ascii="Arial" w:hAnsi="Arial" w:cs="Arial"/>
        </w:rPr>
        <w:t>also</w:t>
      </w:r>
      <w:r w:rsidRPr="00B050ED">
        <w:rPr>
          <w:rFonts w:ascii="Arial" w:hAnsi="Arial" w:cs="Arial"/>
        </w:rPr>
        <w:t xml:space="preserve"> discuss cases of awareness during </w:t>
      </w:r>
      <w:r w:rsidR="000E3995">
        <w:rPr>
          <w:rFonts w:ascii="Arial" w:hAnsi="Arial" w:cs="Arial"/>
        </w:rPr>
        <w:t xml:space="preserve">interoperative </w:t>
      </w:r>
      <w:r w:rsidRPr="00B050ED">
        <w:rPr>
          <w:rFonts w:ascii="Arial" w:hAnsi="Arial" w:cs="Arial"/>
        </w:rPr>
        <w:t xml:space="preserve">general anesthesia, terminal </w:t>
      </w:r>
      <w:r w:rsidR="000E3995">
        <w:rPr>
          <w:rFonts w:ascii="Arial" w:hAnsi="Arial" w:cs="Arial"/>
        </w:rPr>
        <w:t xml:space="preserve">and </w:t>
      </w:r>
      <w:r w:rsidRPr="00B050ED">
        <w:rPr>
          <w:rFonts w:ascii="Arial" w:hAnsi="Arial" w:cs="Arial"/>
        </w:rPr>
        <w:t>paradoxical lucidity</w:t>
      </w:r>
      <w:r w:rsidR="008329CF">
        <w:rPr>
          <w:rFonts w:ascii="Arial" w:hAnsi="Arial" w:cs="Arial"/>
        </w:rPr>
        <w:t xml:space="preserve"> </w:t>
      </w:r>
      <w:r w:rsidRPr="00B050ED">
        <w:rPr>
          <w:rFonts w:ascii="Arial" w:hAnsi="Arial" w:cs="Arial"/>
        </w:rPr>
        <w:t xml:space="preserve">and the psychedelic experience, which all </w:t>
      </w:r>
      <w:r w:rsidR="00EA5A28">
        <w:rPr>
          <w:rFonts w:ascii="Arial" w:hAnsi="Arial" w:cs="Arial"/>
        </w:rPr>
        <w:t>serve as interesting test cases for current models of</w:t>
      </w:r>
      <w:r w:rsidRPr="00B050ED">
        <w:rPr>
          <w:rFonts w:ascii="Arial" w:hAnsi="Arial" w:cs="Arial"/>
        </w:rPr>
        <w:t xml:space="preserve"> </w:t>
      </w:r>
      <w:r w:rsidR="00EA5A28">
        <w:rPr>
          <w:rFonts w:ascii="Arial" w:hAnsi="Arial" w:cs="Arial"/>
        </w:rPr>
        <w:t xml:space="preserve">the </w:t>
      </w:r>
      <w:r w:rsidRPr="00B050ED">
        <w:rPr>
          <w:rFonts w:ascii="Arial" w:hAnsi="Arial" w:cs="Arial"/>
        </w:rPr>
        <w:t xml:space="preserve">mind-brain relationship </w:t>
      </w:r>
      <w:r w:rsidR="00EA5A28">
        <w:rPr>
          <w:rFonts w:ascii="Arial" w:hAnsi="Arial" w:cs="Arial"/>
        </w:rPr>
        <w:t xml:space="preserve">and the role of </w:t>
      </w:r>
      <w:r w:rsidRPr="00B050ED">
        <w:rPr>
          <w:rFonts w:ascii="Arial" w:hAnsi="Arial" w:cs="Arial"/>
        </w:rPr>
        <w:t>brain activity</w:t>
      </w:r>
      <w:r w:rsidR="002C7D11">
        <w:rPr>
          <w:rFonts w:ascii="Arial" w:hAnsi="Arial" w:cs="Arial"/>
        </w:rPr>
        <w:t>, as measured by conventional electrical recordings,</w:t>
      </w:r>
      <w:r w:rsidRPr="00B050ED">
        <w:rPr>
          <w:rFonts w:ascii="Arial" w:hAnsi="Arial" w:cs="Arial"/>
        </w:rPr>
        <w:t xml:space="preserve"> does not tell the full story </w:t>
      </w:r>
      <w:r w:rsidR="000972C5">
        <w:rPr>
          <w:rFonts w:ascii="Arial" w:hAnsi="Arial" w:cs="Arial"/>
        </w:rPr>
        <w:t>of</w:t>
      </w:r>
      <w:r w:rsidRPr="00B050ED">
        <w:rPr>
          <w:rFonts w:ascii="Arial" w:hAnsi="Arial" w:cs="Arial"/>
        </w:rPr>
        <w:t xml:space="preserve"> the richness of conscious experiences</w:t>
      </w:r>
      <w:r w:rsidR="00EA5A28">
        <w:rPr>
          <w:rFonts w:ascii="Arial" w:hAnsi="Arial" w:cs="Arial"/>
        </w:rPr>
        <w:t xml:space="preserve"> and cognitive performance</w:t>
      </w:r>
      <w:r w:rsidRPr="00B050ED">
        <w:rPr>
          <w:rFonts w:ascii="Arial" w:hAnsi="Arial" w:cs="Arial"/>
        </w:rPr>
        <w:t>.</w:t>
      </w:r>
    </w:p>
    <w:p w14:paraId="0EC0CC3E" w14:textId="77777777" w:rsidR="000102BB" w:rsidRPr="00B050ED" w:rsidRDefault="000102BB" w:rsidP="00D86C37">
      <w:pPr>
        <w:rPr>
          <w:rFonts w:ascii="Arial" w:hAnsi="Arial" w:cs="Arial"/>
          <w:b/>
          <w:bCs/>
        </w:rPr>
      </w:pPr>
    </w:p>
    <w:p w14:paraId="5AA89CDA" w14:textId="67FDCD7B" w:rsidR="00A9169B" w:rsidRPr="00B050ED" w:rsidRDefault="00A9169B" w:rsidP="00D86C37">
      <w:pPr>
        <w:rPr>
          <w:rFonts w:ascii="Arial" w:hAnsi="Arial" w:cs="Arial"/>
          <w:i/>
          <w:iCs/>
        </w:rPr>
      </w:pPr>
      <w:r w:rsidRPr="00B050ED">
        <w:rPr>
          <w:rFonts w:ascii="Arial" w:hAnsi="Arial" w:cs="Arial"/>
          <w:i/>
          <w:iCs/>
        </w:rPr>
        <w:t>Accidental awareness during general anesthesia</w:t>
      </w:r>
    </w:p>
    <w:p w14:paraId="175E77EA" w14:textId="24B910DE" w:rsidR="009E4844" w:rsidRDefault="00954680" w:rsidP="00D86C37">
      <w:pPr>
        <w:ind w:firstLine="720"/>
        <w:jc w:val="both"/>
        <w:rPr>
          <w:rFonts w:ascii="Arial" w:hAnsi="Arial" w:cs="Arial"/>
        </w:rPr>
      </w:pPr>
      <w:r>
        <w:rPr>
          <w:rFonts w:ascii="Arial" w:hAnsi="Arial" w:cs="Arial"/>
        </w:rPr>
        <w:t>T</w:t>
      </w:r>
      <w:r w:rsidR="007053FC">
        <w:rPr>
          <w:rFonts w:ascii="Arial" w:hAnsi="Arial" w:cs="Arial"/>
        </w:rPr>
        <w:t>he mainstream model of the</w:t>
      </w:r>
      <w:r w:rsidR="000C15E0" w:rsidRPr="00B050ED">
        <w:rPr>
          <w:rFonts w:ascii="Arial" w:hAnsi="Arial" w:cs="Arial"/>
        </w:rPr>
        <w:t xml:space="preserve"> mind</w:t>
      </w:r>
      <w:r w:rsidR="007053FC">
        <w:rPr>
          <w:rFonts w:ascii="Arial" w:hAnsi="Arial" w:cs="Arial"/>
        </w:rPr>
        <w:t>-</w:t>
      </w:r>
      <w:r w:rsidR="000C15E0" w:rsidRPr="00B050ED">
        <w:rPr>
          <w:rFonts w:ascii="Arial" w:hAnsi="Arial" w:cs="Arial"/>
        </w:rPr>
        <w:t>brain relationship</w:t>
      </w:r>
      <w:r>
        <w:rPr>
          <w:rFonts w:ascii="Arial" w:hAnsi="Arial" w:cs="Arial"/>
        </w:rPr>
        <w:t xml:space="preserve"> implies two things: </w:t>
      </w:r>
      <w:r w:rsidR="00FD5AA2">
        <w:rPr>
          <w:rFonts w:ascii="Arial" w:hAnsi="Arial" w:cs="Arial"/>
        </w:rPr>
        <w:t xml:space="preserve">(1) </w:t>
      </w:r>
      <w:r w:rsidR="006148A6">
        <w:rPr>
          <w:rFonts w:ascii="Arial" w:hAnsi="Arial" w:cs="Arial"/>
        </w:rPr>
        <w:t>it should be straightforward to detect brain activity because the cognition-relevant events are electrical signals which are easily measured</w:t>
      </w:r>
      <w:r w:rsidR="00FD5AA2">
        <w:rPr>
          <w:rFonts w:ascii="Arial" w:hAnsi="Arial" w:cs="Arial"/>
        </w:rPr>
        <w:t>, and (2) a</w:t>
      </w:r>
      <w:r w:rsidR="00FD5AA2" w:rsidRPr="00B050ED">
        <w:rPr>
          <w:rFonts w:ascii="Arial" w:hAnsi="Arial" w:cs="Arial"/>
        </w:rPr>
        <w:t xml:space="preserve"> </w:t>
      </w:r>
      <w:r w:rsidR="00FD5AA2">
        <w:rPr>
          <w:rFonts w:ascii="Arial" w:hAnsi="Arial" w:cs="Arial"/>
        </w:rPr>
        <w:t>lack of</w:t>
      </w:r>
      <w:r w:rsidR="00FD5AA2" w:rsidRPr="00B050ED">
        <w:rPr>
          <w:rFonts w:ascii="Arial" w:hAnsi="Arial" w:cs="Arial"/>
        </w:rPr>
        <w:t xml:space="preserve"> brain activity </w:t>
      </w:r>
      <w:r w:rsidR="00FD5AA2">
        <w:rPr>
          <w:rFonts w:ascii="Arial" w:hAnsi="Arial" w:cs="Arial"/>
        </w:rPr>
        <w:t>means</w:t>
      </w:r>
      <w:r w:rsidR="00FD5AA2" w:rsidRPr="00B050ED">
        <w:rPr>
          <w:rFonts w:ascii="Arial" w:hAnsi="Arial" w:cs="Arial"/>
        </w:rPr>
        <w:t xml:space="preserve"> the absence of consciousness and awareness</w:t>
      </w:r>
      <w:r w:rsidR="000C15E0" w:rsidRPr="00B050ED">
        <w:rPr>
          <w:rFonts w:ascii="Arial" w:hAnsi="Arial" w:cs="Arial"/>
        </w:rPr>
        <w:t>.</w:t>
      </w:r>
      <w:r w:rsidR="00467776" w:rsidRPr="00B050ED">
        <w:rPr>
          <w:rFonts w:ascii="Arial" w:hAnsi="Arial" w:cs="Arial"/>
        </w:rPr>
        <w:t xml:space="preserve"> </w:t>
      </w:r>
      <w:r w:rsidR="00FD5AA2">
        <w:rPr>
          <w:rFonts w:ascii="Arial" w:hAnsi="Arial" w:cs="Arial"/>
        </w:rPr>
        <w:t xml:space="preserve">With respect to the first, it turns out that the situation is far from simple. </w:t>
      </w:r>
    </w:p>
    <w:p w14:paraId="4F37AA21" w14:textId="6C1B0A5C" w:rsidR="00FB21FD" w:rsidRDefault="00FB21FD" w:rsidP="00D86C37">
      <w:pPr>
        <w:ind w:firstLine="720"/>
        <w:jc w:val="both"/>
        <w:rPr>
          <w:rFonts w:ascii="Arial" w:hAnsi="Arial" w:cs="Arial"/>
        </w:rPr>
      </w:pPr>
      <w:r w:rsidRPr="00B050ED">
        <w:rPr>
          <w:rFonts w:ascii="Arial" w:hAnsi="Arial" w:cs="Arial"/>
        </w:rPr>
        <w:t>Anesthesiologists commonly monitor patient brain activity</w:t>
      </w:r>
      <w:r w:rsidR="00D52652">
        <w:rPr>
          <w:rFonts w:ascii="Arial" w:hAnsi="Arial" w:cs="Arial"/>
        </w:rPr>
        <w:t xml:space="preserve"> to</w:t>
      </w:r>
      <w:r w:rsidRPr="00B050ED">
        <w:rPr>
          <w:rFonts w:ascii="Arial" w:hAnsi="Arial" w:cs="Arial"/>
        </w:rPr>
        <w:t xml:space="preserve"> ensure patients are unaware during a procedure. </w:t>
      </w:r>
      <w:r w:rsidR="001C49DA" w:rsidRPr="00B050ED">
        <w:rPr>
          <w:rFonts w:ascii="Arial" w:hAnsi="Arial" w:cs="Arial"/>
        </w:rPr>
        <w:t>Brain function monitors are recorders based on electroencephalography</w:t>
      </w:r>
      <w:r w:rsidR="00867EAF">
        <w:rPr>
          <w:rFonts w:ascii="Arial" w:hAnsi="Arial" w:cs="Arial"/>
        </w:rPr>
        <w:t xml:space="preserve"> </w:t>
      </w:r>
      <w:r w:rsidR="001C49DA" w:rsidRPr="00B050ED">
        <w:rPr>
          <w:rFonts w:ascii="Arial" w:hAnsi="Arial" w:cs="Arial"/>
        </w:rPr>
        <w:t xml:space="preserve">measure and record cortical and sub-cortical activity </w:t>
      </w:r>
      <w:r w:rsidR="001C49DA" w:rsidRPr="00B050ED">
        <w:rPr>
          <w:rFonts w:ascii="Arial" w:hAnsi="Arial" w:cs="Arial"/>
        </w:rPr>
        <w:fldChar w:fldCharType="begin"/>
      </w:r>
      <w:r w:rsidR="008C6415">
        <w:rPr>
          <w:rFonts w:ascii="Arial" w:hAnsi="Arial" w:cs="Arial"/>
        </w:rPr>
        <w:instrText xml:space="preserve"> ADDIN EN.CITE &lt;EndNote&gt;&lt;Cite&gt;&lt;Year&gt;2006&lt;/Year&gt;&lt;RecNum&gt;184&lt;/RecNum&gt;&lt;DisplayText&gt;(&amp;quot;Practice Advisory for Intraoperative Awareness and Brain Function Monitoring: A Report by the American Society of Anesthesiologists Task Force on Intraoperative Awareness,&amp;quot; 2006)&lt;/DisplayText&gt;&lt;record&gt;&lt;rec-number&gt;184&lt;/rec-number&gt;&lt;foreign-keys&gt;&lt;key app="EN" db-id="zte5tatdmtxdw3ezwpdv0tala9dw50xatt2x" timestamp="1703602490"&gt;184&lt;/key&gt;&lt;/foreign-keys&gt;&lt;ref-type name="Journal Article"&gt;17&lt;/ref-type&gt;&lt;contributors&gt;&lt;/contributors&gt;&lt;titles&gt;&lt;title&gt;Practice Advisory for Intraoperative Awareness and Brain Function Monitoring: A Report by the American Society of Anesthesiologists Task Force on Intraoperative Awareness&lt;/title&gt;&lt;secondary-title&gt;Anesthesiology&lt;/secondary-title&gt;&lt;/titles&gt;&lt;periodical&gt;&lt;full-title&gt;ANESTHESIOLOGY&lt;/full-title&gt;&lt;/periodical&gt;&lt;pages&gt;847-864&lt;/pages&gt;&lt;volume&gt;104&lt;/volume&gt;&lt;number&gt;4&lt;/number&gt;&lt;dates&gt;&lt;year&gt;2006&lt;/year&gt;&lt;/dates&gt;&lt;isbn&gt;0003-3022&lt;/isbn&gt;&lt;urls&gt;&lt;related-urls&gt;&lt;url&gt;https://doi.org/10.1097/00000542-200604000-00031&lt;/url&gt;&lt;/related-urls&gt;&lt;/urls&gt;&lt;electronic-resource-num&gt;10.1097/00000542-200604000-00031&lt;/electronic-resource-num&gt;&lt;access-date&gt;12/26/2023&lt;/access-date&gt;&lt;/record&gt;&lt;/Cite&gt;&lt;/EndNote&gt;</w:instrText>
      </w:r>
      <w:r w:rsidR="001C49DA" w:rsidRPr="00B050ED">
        <w:rPr>
          <w:rFonts w:ascii="Arial" w:hAnsi="Arial" w:cs="Arial"/>
        </w:rPr>
        <w:fldChar w:fldCharType="separate"/>
      </w:r>
      <w:r w:rsidR="008C6415">
        <w:rPr>
          <w:rFonts w:ascii="Arial" w:hAnsi="Arial" w:cs="Arial"/>
          <w:noProof/>
        </w:rPr>
        <w:t>("Practice Advisory for Intraoperative Awareness and Brain Function Monitoring: A Report by the American Society of Anesthesiologists Task Force on Intraoperative Awareness," 2006)</w:t>
      </w:r>
      <w:r w:rsidR="001C49DA" w:rsidRPr="00B050ED">
        <w:rPr>
          <w:rFonts w:ascii="Arial" w:hAnsi="Arial" w:cs="Arial"/>
        </w:rPr>
        <w:fldChar w:fldCharType="end"/>
      </w:r>
      <w:r w:rsidR="001C49DA" w:rsidRPr="00B050ED">
        <w:rPr>
          <w:rFonts w:ascii="Arial" w:hAnsi="Arial" w:cs="Arial"/>
        </w:rPr>
        <w:t>.</w:t>
      </w:r>
      <w:r w:rsidR="009F6796">
        <w:rPr>
          <w:rFonts w:ascii="Arial" w:hAnsi="Arial" w:cs="Arial"/>
        </w:rPr>
        <w:t xml:space="preserve"> </w:t>
      </w:r>
      <w:r w:rsidR="00B854DB" w:rsidRPr="00B050ED">
        <w:rPr>
          <w:rFonts w:ascii="Arial" w:hAnsi="Arial" w:cs="Arial"/>
        </w:rPr>
        <w:t xml:space="preserve">After induction of anesthesia, the EEG pattern </w:t>
      </w:r>
      <w:r w:rsidR="000704A6" w:rsidRPr="00B050ED">
        <w:rPr>
          <w:rFonts w:ascii="Arial" w:hAnsi="Arial" w:cs="Arial"/>
        </w:rPr>
        <w:t>resembles that seen during unc</w:t>
      </w:r>
      <w:r w:rsidR="00CB3ABF" w:rsidRPr="00B050ED">
        <w:rPr>
          <w:rFonts w:ascii="Arial" w:hAnsi="Arial" w:cs="Arial"/>
        </w:rPr>
        <w:t>onsciousness</w:t>
      </w:r>
      <w:r w:rsidR="00A86431" w:rsidRPr="00B050ED">
        <w:rPr>
          <w:rFonts w:ascii="Arial" w:hAnsi="Arial" w:cs="Arial"/>
        </w:rPr>
        <w:t xml:space="preserve">, </w:t>
      </w:r>
      <w:r w:rsidR="00741944" w:rsidRPr="00B050ED">
        <w:rPr>
          <w:rFonts w:ascii="Arial" w:hAnsi="Arial" w:cs="Arial"/>
        </w:rPr>
        <w:t xml:space="preserve">with low to no frequency electrical waves read on the monitor, </w:t>
      </w:r>
      <w:r w:rsidR="00A86431" w:rsidRPr="00B050ED">
        <w:rPr>
          <w:rFonts w:ascii="Arial" w:hAnsi="Arial" w:cs="Arial"/>
        </w:rPr>
        <w:t xml:space="preserve">as well the patient is </w:t>
      </w:r>
      <w:r w:rsidR="00BA2FE3" w:rsidRPr="00B050ED">
        <w:rPr>
          <w:rFonts w:ascii="Arial" w:hAnsi="Arial" w:cs="Arial"/>
        </w:rPr>
        <w:t>unresponsive</w:t>
      </w:r>
      <w:r w:rsidR="00AF4D58" w:rsidRPr="00B050ED">
        <w:rPr>
          <w:rFonts w:ascii="Arial" w:hAnsi="Arial" w:cs="Arial"/>
        </w:rPr>
        <w:t xml:space="preserve"> to pain stimuli</w:t>
      </w:r>
      <w:r w:rsidR="008803A0" w:rsidRPr="00B050ED">
        <w:rPr>
          <w:rFonts w:ascii="Arial" w:hAnsi="Arial" w:cs="Arial"/>
        </w:rPr>
        <w:t>.</w:t>
      </w:r>
      <w:r w:rsidR="00B854DB" w:rsidRPr="00B050ED">
        <w:rPr>
          <w:rFonts w:ascii="Arial" w:hAnsi="Arial" w:cs="Arial"/>
        </w:rPr>
        <w:t xml:space="preserve"> </w:t>
      </w:r>
      <w:r w:rsidR="001E595D" w:rsidRPr="00B050ED">
        <w:rPr>
          <w:rFonts w:ascii="Arial" w:hAnsi="Arial" w:cs="Arial"/>
        </w:rPr>
        <w:t xml:space="preserve">There have been many technological </w:t>
      </w:r>
      <w:r w:rsidR="0061744D" w:rsidRPr="00B050ED">
        <w:rPr>
          <w:rFonts w:ascii="Arial" w:hAnsi="Arial" w:cs="Arial"/>
        </w:rPr>
        <w:t>tool</w:t>
      </w:r>
      <w:r w:rsidR="00301FFA">
        <w:rPr>
          <w:rFonts w:ascii="Arial" w:hAnsi="Arial" w:cs="Arial"/>
        </w:rPr>
        <w:t>s</w:t>
      </w:r>
      <w:r w:rsidR="0061744D" w:rsidRPr="00B050ED">
        <w:rPr>
          <w:rFonts w:ascii="Arial" w:hAnsi="Arial" w:cs="Arial"/>
        </w:rPr>
        <w:t xml:space="preserve"> developed</w:t>
      </w:r>
      <w:r w:rsidR="001E595D" w:rsidRPr="00B050ED">
        <w:rPr>
          <w:rFonts w:ascii="Arial" w:hAnsi="Arial" w:cs="Arial"/>
        </w:rPr>
        <w:t xml:space="preserve"> to track depth of anesthesia </w:t>
      </w:r>
      <w:r w:rsidR="00B854DB" w:rsidRPr="00B050ED">
        <w:rPr>
          <w:rFonts w:ascii="Arial" w:hAnsi="Arial" w:cs="Arial"/>
        </w:rPr>
        <w:t xml:space="preserve">more precisely </w:t>
      </w:r>
      <w:r w:rsidR="001E595D" w:rsidRPr="00B050ED">
        <w:rPr>
          <w:rFonts w:ascii="Arial" w:hAnsi="Arial" w:cs="Arial"/>
        </w:rPr>
        <w:t>using EEG tools such as the Bi-</w:t>
      </w:r>
      <w:r w:rsidR="00DE18E2" w:rsidRPr="00B050ED">
        <w:rPr>
          <w:rFonts w:ascii="Arial" w:hAnsi="Arial" w:cs="Arial"/>
        </w:rPr>
        <w:t>S</w:t>
      </w:r>
      <w:r w:rsidR="001E595D" w:rsidRPr="00B050ED">
        <w:rPr>
          <w:rFonts w:ascii="Arial" w:hAnsi="Arial" w:cs="Arial"/>
        </w:rPr>
        <w:t>pectral Index (BIS) encephalography</w:t>
      </w:r>
      <w:r w:rsidR="0061744D" w:rsidRPr="00B050ED">
        <w:rPr>
          <w:rFonts w:ascii="Arial" w:hAnsi="Arial" w:cs="Arial"/>
        </w:rPr>
        <w:t>, as well as</w:t>
      </w:r>
      <w:r w:rsidR="001E595D" w:rsidRPr="00B050ED">
        <w:rPr>
          <w:rFonts w:ascii="Arial" w:hAnsi="Arial" w:cs="Arial"/>
        </w:rPr>
        <w:t xml:space="preserve"> isolated forearm technique that tracks respon</w:t>
      </w:r>
      <w:r w:rsidR="001C6649" w:rsidRPr="00B050ED">
        <w:rPr>
          <w:rFonts w:ascii="Arial" w:hAnsi="Arial" w:cs="Arial"/>
        </w:rPr>
        <w:t>ses</w:t>
      </w:r>
      <w:r w:rsidR="001E595D" w:rsidRPr="00B050ED">
        <w:rPr>
          <w:rFonts w:ascii="Arial" w:hAnsi="Arial" w:cs="Arial"/>
        </w:rPr>
        <w:t xml:space="preserve"> to commands </w:t>
      </w:r>
      <w:r w:rsidR="001E595D" w:rsidRPr="00B050ED">
        <w:rPr>
          <w:rFonts w:ascii="Arial" w:hAnsi="Arial" w:cs="Arial"/>
        </w:rPr>
        <w:fldChar w:fldCharType="begin">
          <w:fldData xml:space="preserve">PEVuZE5vdGU+PENpdGU+PEF1dGhvcj5NYXNob3VyPC9BdXRob3I+PFllYXI+MjAxNTwvWWVhcj48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=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NYXNob3VyPC9BdXRob3I+PFllYXI+MjAxNTwvWWVhcj48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=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1E595D" w:rsidRPr="00B050ED">
        <w:rPr>
          <w:rFonts w:ascii="Arial" w:hAnsi="Arial" w:cs="Arial"/>
        </w:rPr>
      </w:r>
      <w:r w:rsidR="001E595D" w:rsidRPr="00B050ED">
        <w:rPr>
          <w:rFonts w:ascii="Arial" w:hAnsi="Arial" w:cs="Arial"/>
        </w:rPr>
        <w:fldChar w:fldCharType="separate"/>
      </w:r>
      <w:r w:rsidR="008C6415">
        <w:rPr>
          <w:rFonts w:ascii="Arial" w:hAnsi="Arial" w:cs="Arial"/>
          <w:noProof/>
        </w:rPr>
        <w:t>(Chang et al., 2019; Mashour &amp; Avidan, 2015)</w:t>
      </w:r>
      <w:r w:rsidR="001E595D" w:rsidRPr="00B050ED">
        <w:rPr>
          <w:rFonts w:ascii="Arial" w:hAnsi="Arial" w:cs="Arial"/>
        </w:rPr>
        <w:fldChar w:fldCharType="end"/>
      </w:r>
      <w:r w:rsidR="001E595D" w:rsidRPr="00B050ED">
        <w:rPr>
          <w:rFonts w:ascii="Arial" w:hAnsi="Arial" w:cs="Arial"/>
        </w:rPr>
        <w:t xml:space="preserve">. </w:t>
      </w:r>
      <w:r w:rsidR="00D155A1" w:rsidRPr="00B050ED">
        <w:rPr>
          <w:rFonts w:ascii="Arial" w:hAnsi="Arial" w:cs="Arial"/>
        </w:rPr>
        <w:t>Ideally, patients at greater risk of awareness during general anesthesia (elderly, emergency trauma patients, etc</w:t>
      </w:r>
      <w:r w:rsidR="009C1A05" w:rsidRPr="00B050ED">
        <w:rPr>
          <w:rFonts w:ascii="Arial" w:hAnsi="Arial" w:cs="Arial"/>
        </w:rPr>
        <w:t>.</w:t>
      </w:r>
      <w:r w:rsidR="00D155A1" w:rsidRPr="00B050ED">
        <w:rPr>
          <w:rFonts w:ascii="Arial" w:hAnsi="Arial" w:cs="Arial"/>
        </w:rPr>
        <w:t>)</w:t>
      </w:r>
      <w:r w:rsidR="00876916" w:rsidRPr="00B050ED">
        <w:rPr>
          <w:rFonts w:ascii="Arial" w:hAnsi="Arial" w:cs="Arial"/>
        </w:rPr>
        <w:t xml:space="preserve"> are monitored</w:t>
      </w:r>
      <w:r w:rsidR="00A60BC2">
        <w:rPr>
          <w:rFonts w:ascii="Arial" w:hAnsi="Arial" w:cs="Arial"/>
        </w:rPr>
        <w:t xml:space="preserve">. If BIS signal is low enough, this would indicate a </w:t>
      </w:r>
      <w:r w:rsidR="00876916" w:rsidRPr="00B050ED">
        <w:rPr>
          <w:rFonts w:ascii="Arial" w:hAnsi="Arial" w:cs="Arial"/>
        </w:rPr>
        <w:t>low likelihood of awareness and/or explicit recall.</w:t>
      </w:r>
      <w:r w:rsidR="00D155A1" w:rsidRPr="00B050ED">
        <w:rPr>
          <w:rFonts w:ascii="Arial" w:hAnsi="Arial" w:cs="Arial"/>
        </w:rPr>
        <w:t xml:space="preserve"> </w:t>
      </w:r>
    </w:p>
    <w:p w14:paraId="3ECE1FA9" w14:textId="5D035174" w:rsidR="00A8674C" w:rsidRPr="00B050ED" w:rsidRDefault="001E595D" w:rsidP="00D86C37">
      <w:pPr>
        <w:ind w:firstLine="720"/>
        <w:jc w:val="both"/>
        <w:rPr>
          <w:rFonts w:ascii="Arial" w:hAnsi="Arial" w:cs="Arial"/>
        </w:rPr>
      </w:pPr>
      <w:r w:rsidRPr="00B050ED">
        <w:rPr>
          <w:rFonts w:ascii="Arial" w:hAnsi="Arial" w:cs="Arial"/>
        </w:rPr>
        <w:t xml:space="preserve">No method of monitoring is perfectly reliable though, </w:t>
      </w:r>
      <w:r w:rsidR="00463569" w:rsidRPr="00B050ED">
        <w:rPr>
          <w:rFonts w:ascii="Arial" w:hAnsi="Arial" w:cs="Arial"/>
        </w:rPr>
        <w:t xml:space="preserve">and there have been cases reported in which anesthesiologist does not see any signs of brain activity resembling the conscious state, yet the patient is </w:t>
      </w:r>
      <w:r w:rsidR="00F85CA0" w:rsidRPr="00B050ED">
        <w:rPr>
          <w:rFonts w:ascii="Arial" w:hAnsi="Arial" w:cs="Arial"/>
        </w:rPr>
        <w:t xml:space="preserve">still </w:t>
      </w:r>
      <w:r w:rsidR="00463569" w:rsidRPr="00B050ED">
        <w:rPr>
          <w:rFonts w:ascii="Arial" w:hAnsi="Arial" w:cs="Arial"/>
        </w:rPr>
        <w:t>conscious and aware during their procedure</w:t>
      </w:r>
      <w:r w:rsidR="00E32034" w:rsidRPr="00B050ED">
        <w:rPr>
          <w:rFonts w:ascii="Arial" w:hAnsi="Arial" w:cs="Arial"/>
        </w:rPr>
        <w:t xml:space="preserve"> </w:t>
      </w:r>
      <w:r w:rsidR="00A8674C" w:rsidRPr="00B050ED">
        <w:rPr>
          <w:rFonts w:ascii="Arial" w:hAnsi="Arial" w:cs="Arial"/>
        </w:rPr>
        <w:fldChar w:fldCharType="begin">
          <w:fldData xml:space="preserve">PEVuZE5vdGU+PENpdGU+PEF1dGhvcj5DYXNjZWxsYTwvQXV0aG9yPjxZZWFyPjIwMTY8L1llYXI+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DYXNjZWxsYTwvQXV0aG9yPjxZZWFyPjIwMTY8L1llYXI+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A8674C" w:rsidRPr="00B050ED">
        <w:rPr>
          <w:rFonts w:ascii="Arial" w:hAnsi="Arial" w:cs="Arial"/>
        </w:rPr>
      </w:r>
      <w:r w:rsidR="00A8674C" w:rsidRPr="00B050ED">
        <w:rPr>
          <w:rFonts w:ascii="Arial" w:hAnsi="Arial" w:cs="Arial"/>
        </w:rPr>
        <w:fldChar w:fldCharType="separate"/>
      </w:r>
      <w:r w:rsidR="008C6415">
        <w:rPr>
          <w:rFonts w:ascii="Arial" w:hAnsi="Arial" w:cs="Arial"/>
          <w:noProof/>
        </w:rPr>
        <w:t>(Cascella, 2016, 2020a)</w:t>
      </w:r>
      <w:r w:rsidR="00A8674C" w:rsidRPr="00B050ED">
        <w:rPr>
          <w:rFonts w:ascii="Arial" w:hAnsi="Arial" w:cs="Arial"/>
        </w:rPr>
        <w:fldChar w:fldCharType="end"/>
      </w:r>
      <w:r w:rsidR="00463569" w:rsidRPr="00B050ED">
        <w:rPr>
          <w:rFonts w:ascii="Arial" w:hAnsi="Arial" w:cs="Arial"/>
        </w:rPr>
        <w:t>.</w:t>
      </w:r>
      <w:r w:rsidR="00F2297D">
        <w:rPr>
          <w:rFonts w:ascii="Arial" w:hAnsi="Arial" w:cs="Arial"/>
        </w:rPr>
        <w:t xml:space="preserve"> </w:t>
      </w:r>
      <w:r w:rsidR="003D0674">
        <w:rPr>
          <w:rFonts w:ascii="Arial" w:hAnsi="Arial" w:cs="Arial"/>
        </w:rPr>
        <w:t>With this consideration, a</w:t>
      </w:r>
      <w:r w:rsidR="001979FD">
        <w:rPr>
          <w:rFonts w:ascii="Arial" w:hAnsi="Arial" w:cs="Arial"/>
        </w:rPr>
        <w:t xml:space="preserve">nesthesiologists routinely administer </w:t>
      </w:r>
      <w:r w:rsidR="00F5303E">
        <w:rPr>
          <w:rFonts w:ascii="Arial" w:hAnsi="Arial" w:cs="Arial"/>
        </w:rPr>
        <w:t>benzodiazepines</w:t>
      </w:r>
      <w:r w:rsidR="001979FD">
        <w:rPr>
          <w:rFonts w:ascii="Arial" w:hAnsi="Arial" w:cs="Arial"/>
        </w:rPr>
        <w:t xml:space="preserve"> to </w:t>
      </w:r>
      <w:r w:rsidR="001F2421">
        <w:rPr>
          <w:rFonts w:ascii="Arial" w:hAnsi="Arial" w:cs="Arial"/>
        </w:rPr>
        <w:t>produce</w:t>
      </w:r>
      <w:r w:rsidR="001979FD">
        <w:rPr>
          <w:rFonts w:ascii="Arial" w:hAnsi="Arial" w:cs="Arial"/>
        </w:rPr>
        <w:t xml:space="preserve"> anterograde amnesia</w:t>
      </w:r>
      <w:r w:rsidR="0099443B">
        <w:rPr>
          <w:rFonts w:ascii="Arial" w:hAnsi="Arial" w:cs="Arial"/>
        </w:rPr>
        <w:t>,</w:t>
      </w:r>
      <w:r w:rsidR="001979FD">
        <w:rPr>
          <w:rFonts w:ascii="Arial" w:hAnsi="Arial" w:cs="Arial"/>
        </w:rPr>
        <w:t xml:space="preserve"> in the event of accidental awareness during anesthesia. </w:t>
      </w:r>
      <w:r w:rsidR="00FC2F51">
        <w:rPr>
          <w:rFonts w:ascii="Arial" w:hAnsi="Arial" w:cs="Arial"/>
        </w:rPr>
        <w:t xml:space="preserve">For quite some time, </w:t>
      </w:r>
      <w:r w:rsidR="00775E76" w:rsidRPr="00B050ED">
        <w:rPr>
          <w:rFonts w:ascii="Arial" w:hAnsi="Arial" w:cs="Arial"/>
        </w:rPr>
        <w:t>BIS</w:t>
      </w:r>
      <w:r w:rsidR="00ED5AE8">
        <w:rPr>
          <w:rFonts w:ascii="Arial" w:hAnsi="Arial" w:cs="Arial"/>
        </w:rPr>
        <w:t xml:space="preserve"> monitoring</w:t>
      </w:r>
      <w:r w:rsidR="00775E76" w:rsidRPr="00B050ED">
        <w:rPr>
          <w:rFonts w:ascii="Arial" w:hAnsi="Arial" w:cs="Arial"/>
        </w:rPr>
        <w:t xml:space="preserve"> was considered the </w:t>
      </w:r>
      <w:r w:rsidR="00594465" w:rsidRPr="00B050ED">
        <w:rPr>
          <w:rFonts w:ascii="Arial" w:hAnsi="Arial" w:cs="Arial"/>
        </w:rPr>
        <w:t>best solution</w:t>
      </w:r>
      <w:r w:rsidR="00775E76" w:rsidRPr="00B050ED">
        <w:rPr>
          <w:rFonts w:ascii="Arial" w:hAnsi="Arial" w:cs="Arial"/>
        </w:rPr>
        <w:t xml:space="preserve"> to the </w:t>
      </w:r>
      <w:r w:rsidR="00D173AC">
        <w:rPr>
          <w:rFonts w:ascii="Arial" w:hAnsi="Arial" w:cs="Arial"/>
        </w:rPr>
        <w:t>A</w:t>
      </w:r>
      <w:r w:rsidR="00775E76" w:rsidRPr="00B050ED">
        <w:rPr>
          <w:rFonts w:ascii="Arial" w:hAnsi="Arial" w:cs="Arial"/>
        </w:rPr>
        <w:t xml:space="preserve">nesthesia </w:t>
      </w:r>
      <w:r w:rsidR="00D173AC">
        <w:rPr>
          <w:rFonts w:ascii="Arial" w:hAnsi="Arial" w:cs="Arial"/>
        </w:rPr>
        <w:t>A</w:t>
      </w:r>
      <w:r w:rsidR="00775E76" w:rsidRPr="00B050ED">
        <w:rPr>
          <w:rFonts w:ascii="Arial" w:hAnsi="Arial" w:cs="Arial"/>
        </w:rPr>
        <w:t>wareness problem, yet after a lot of controversy</w:t>
      </w:r>
      <w:r w:rsidR="0084538C" w:rsidRPr="00B050ED">
        <w:rPr>
          <w:rFonts w:ascii="Arial" w:hAnsi="Arial" w:cs="Arial"/>
        </w:rPr>
        <w:t xml:space="preserve"> and </w:t>
      </w:r>
      <w:r w:rsidR="007B3849" w:rsidRPr="00B050ED">
        <w:rPr>
          <w:rFonts w:ascii="Arial" w:hAnsi="Arial" w:cs="Arial"/>
        </w:rPr>
        <w:t>investigation</w:t>
      </w:r>
      <w:r w:rsidR="002126BD">
        <w:rPr>
          <w:rFonts w:ascii="Arial" w:hAnsi="Arial" w:cs="Arial"/>
        </w:rPr>
        <w:t xml:space="preserve">, there </w:t>
      </w:r>
      <w:r w:rsidR="00C368B3">
        <w:rPr>
          <w:rFonts w:ascii="Arial" w:hAnsi="Arial" w:cs="Arial"/>
        </w:rPr>
        <w:t>appears to be</w:t>
      </w:r>
      <w:r w:rsidR="002126BD">
        <w:rPr>
          <w:rFonts w:ascii="Arial" w:hAnsi="Arial" w:cs="Arial"/>
        </w:rPr>
        <w:t xml:space="preserve"> no accepted definitive way to</w:t>
      </w:r>
      <w:r w:rsidR="00402763" w:rsidRPr="00B050ED">
        <w:rPr>
          <w:rFonts w:ascii="Arial" w:hAnsi="Arial" w:cs="Arial"/>
        </w:rPr>
        <w:t xml:space="preserve"> </w:t>
      </w:r>
      <w:r w:rsidR="002126BD">
        <w:rPr>
          <w:rFonts w:ascii="Arial" w:hAnsi="Arial" w:cs="Arial"/>
        </w:rPr>
        <w:t>establish</w:t>
      </w:r>
      <w:r w:rsidR="00402763" w:rsidRPr="00B050ED">
        <w:rPr>
          <w:rFonts w:ascii="Arial" w:hAnsi="Arial" w:cs="Arial"/>
        </w:rPr>
        <w:t xml:space="preserve"> neural correlates of </w:t>
      </w:r>
      <w:r w:rsidR="00722753">
        <w:rPr>
          <w:rFonts w:ascii="Arial" w:hAnsi="Arial" w:cs="Arial"/>
        </w:rPr>
        <w:t>awareness</w:t>
      </w:r>
      <w:r w:rsidR="00580302" w:rsidRPr="00B050ED">
        <w:rPr>
          <w:rFonts w:ascii="Arial" w:hAnsi="Arial" w:cs="Arial"/>
        </w:rPr>
        <w:t xml:space="preserve">. </w:t>
      </w:r>
      <w:r w:rsidR="00CF4E70" w:rsidRPr="00B050ED">
        <w:rPr>
          <w:rFonts w:ascii="Arial" w:hAnsi="Arial" w:cs="Arial"/>
        </w:rPr>
        <w:t>S</w:t>
      </w:r>
      <w:r w:rsidR="009B66BA" w:rsidRPr="00B050ED">
        <w:rPr>
          <w:rFonts w:ascii="Arial" w:hAnsi="Arial" w:cs="Arial"/>
        </w:rPr>
        <w:t xml:space="preserve">tudies that found that BIS monitoring did not </w:t>
      </w:r>
      <w:r w:rsidR="001F1E9A" w:rsidRPr="00B050ED">
        <w:rPr>
          <w:rFonts w:ascii="Arial" w:hAnsi="Arial" w:cs="Arial"/>
        </w:rPr>
        <w:t xml:space="preserve">provide a perfectly reliable way of </w:t>
      </w:r>
      <w:r w:rsidR="009B66BA" w:rsidRPr="00B050ED">
        <w:rPr>
          <w:rFonts w:ascii="Arial" w:hAnsi="Arial" w:cs="Arial"/>
        </w:rPr>
        <w:t>reducing incidence of Anesthesia Awareness</w:t>
      </w:r>
      <w:r w:rsidR="00AA73BA" w:rsidRPr="00B050ED">
        <w:rPr>
          <w:rFonts w:ascii="Arial" w:hAnsi="Arial" w:cs="Arial"/>
        </w:rPr>
        <w:t xml:space="preserve">, thus there is no totally reliable way to ascertain </w:t>
      </w:r>
      <w:r w:rsidR="00E738BA" w:rsidRPr="00B050ED">
        <w:rPr>
          <w:rFonts w:ascii="Arial" w:hAnsi="Arial" w:cs="Arial"/>
        </w:rPr>
        <w:t>no</w:t>
      </w:r>
      <w:r w:rsidR="00AA73BA" w:rsidRPr="00B050ED">
        <w:rPr>
          <w:rFonts w:ascii="Arial" w:hAnsi="Arial" w:cs="Arial"/>
        </w:rPr>
        <w:t xml:space="preserve"> awareness</w:t>
      </w:r>
      <w:r w:rsidR="009B4C83" w:rsidRPr="00B050ED">
        <w:rPr>
          <w:rFonts w:ascii="Arial" w:hAnsi="Arial" w:cs="Arial"/>
        </w:rPr>
        <w:t>, especially in risk groups</w:t>
      </w:r>
      <w:r w:rsidR="009B66BA" w:rsidRPr="00B050ED">
        <w:rPr>
          <w:rFonts w:ascii="Arial" w:hAnsi="Arial" w:cs="Arial"/>
        </w:rPr>
        <w:t xml:space="preserve"> </w:t>
      </w:r>
      <w:r w:rsidR="00A8674C" w:rsidRPr="00B050ED">
        <w:rPr>
          <w:rFonts w:ascii="Arial" w:hAnsi="Arial" w:cs="Arial"/>
        </w:rPr>
        <w:fldChar w:fldCharType="begin">
          <w:fldData xml:space="preserve">PEVuZE5vdGU+PENpdGU+PEF1dGhvcj5BdmlkYW48L0F1dGhvcj48WWVhcj4yMDA4PC9ZZWFyPjxS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BdmlkYW48L0F1dGhvcj48WWVhcj4yMDA4PC9ZZWFyPjxS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A8674C" w:rsidRPr="00B050ED">
        <w:rPr>
          <w:rFonts w:ascii="Arial" w:hAnsi="Arial" w:cs="Arial"/>
        </w:rPr>
      </w:r>
      <w:r w:rsidR="00A8674C" w:rsidRPr="00B050ED">
        <w:rPr>
          <w:rFonts w:ascii="Arial" w:hAnsi="Arial" w:cs="Arial"/>
        </w:rPr>
        <w:fldChar w:fldCharType="separate"/>
      </w:r>
      <w:r w:rsidR="008C6415">
        <w:rPr>
          <w:rFonts w:ascii="Arial" w:hAnsi="Arial" w:cs="Arial"/>
          <w:noProof/>
        </w:rPr>
        <w:t>(Avidan et al., 2008)</w:t>
      </w:r>
      <w:r w:rsidR="00A8674C" w:rsidRPr="00B050ED">
        <w:rPr>
          <w:rFonts w:ascii="Arial" w:hAnsi="Arial" w:cs="Arial"/>
        </w:rPr>
        <w:fldChar w:fldCharType="end"/>
      </w:r>
      <w:r w:rsidR="009B66BA" w:rsidRPr="00B050ED">
        <w:rPr>
          <w:rFonts w:ascii="Arial" w:hAnsi="Arial" w:cs="Arial"/>
        </w:rPr>
        <w:t>.</w:t>
      </w:r>
      <w:r w:rsidR="000F5538" w:rsidRPr="00B050ED">
        <w:rPr>
          <w:rFonts w:ascii="Arial" w:hAnsi="Arial" w:cs="Arial"/>
        </w:rPr>
        <w:t xml:space="preserve"> </w:t>
      </w:r>
      <w:r w:rsidR="007B3849" w:rsidRPr="00B050ED">
        <w:rPr>
          <w:rFonts w:ascii="Arial" w:hAnsi="Arial" w:cs="Arial"/>
        </w:rPr>
        <w:t xml:space="preserve">Thus, </w:t>
      </w:r>
      <w:r w:rsidR="007B3849" w:rsidRPr="00B050ED">
        <w:rPr>
          <w:rFonts w:ascii="Arial" w:hAnsi="Arial" w:cs="Arial"/>
        </w:rPr>
        <w:lastRenderedPageBreak/>
        <w:t xml:space="preserve">anesthesiologists </w:t>
      </w:r>
      <w:r w:rsidR="00ED719B">
        <w:rPr>
          <w:rFonts w:ascii="Arial" w:hAnsi="Arial" w:cs="Arial"/>
        </w:rPr>
        <w:t>tend to</w:t>
      </w:r>
      <w:r w:rsidR="007B3849" w:rsidRPr="00B050ED">
        <w:rPr>
          <w:rFonts w:ascii="Arial" w:hAnsi="Arial" w:cs="Arial"/>
        </w:rPr>
        <w:t xml:space="preserve"> rely on signs like rapid hypertension and breathing rate as a cue that something might be awry</w:t>
      </w:r>
      <w:r w:rsidR="00FB21FD">
        <w:rPr>
          <w:rFonts w:ascii="Arial" w:hAnsi="Arial" w:cs="Arial"/>
        </w:rPr>
        <w:t xml:space="preserve"> intraoperatively</w:t>
      </w:r>
      <w:r w:rsidR="007B3849" w:rsidRPr="00B050ED">
        <w:rPr>
          <w:rFonts w:ascii="Arial" w:hAnsi="Arial" w:cs="Arial"/>
        </w:rPr>
        <w:t>.</w:t>
      </w:r>
      <w:r w:rsidR="00DE0E46" w:rsidRPr="00B050ED">
        <w:rPr>
          <w:rFonts w:ascii="Arial" w:hAnsi="Arial" w:cs="Arial"/>
        </w:rPr>
        <w:t xml:space="preserve"> </w:t>
      </w:r>
    </w:p>
    <w:p w14:paraId="3CB097E9" w14:textId="7B5ECD63" w:rsidR="00940530" w:rsidRDefault="003E2550" w:rsidP="00D86C37">
      <w:pPr>
        <w:jc w:val="both"/>
        <w:rPr>
          <w:rFonts w:ascii="Arial" w:hAnsi="Arial" w:cs="Arial"/>
        </w:rPr>
      </w:pPr>
      <w:r>
        <w:rPr>
          <w:rFonts w:ascii="Arial" w:hAnsi="Arial" w:cs="Arial"/>
        </w:rPr>
        <w:tab/>
      </w:r>
      <w:r w:rsidR="00821B1B">
        <w:rPr>
          <w:rFonts w:ascii="Arial" w:hAnsi="Arial" w:cs="Arial"/>
        </w:rPr>
        <w:t xml:space="preserve">With regards to the efficacy of modern Depth of Awareness monitoring methods, anesthesiologist </w:t>
      </w:r>
      <w:proofErr w:type="spellStart"/>
      <w:r w:rsidR="001F12E1" w:rsidRPr="003E2550">
        <w:rPr>
          <w:rFonts w:ascii="Arial" w:hAnsi="Arial" w:cs="Arial"/>
        </w:rPr>
        <w:t>Cascella</w:t>
      </w:r>
      <w:proofErr w:type="spellEnd"/>
      <w:r w:rsidR="001F12E1" w:rsidRPr="003E2550">
        <w:rPr>
          <w:rFonts w:ascii="Arial" w:hAnsi="Arial" w:cs="Arial"/>
        </w:rPr>
        <w:t xml:space="preserve"> states</w:t>
      </w:r>
      <w:r w:rsidR="009D1D8A">
        <w:rPr>
          <w:rFonts w:ascii="Arial" w:hAnsi="Arial" w:cs="Arial"/>
        </w:rPr>
        <w:t>:</w:t>
      </w:r>
    </w:p>
    <w:p w14:paraId="438D7461" w14:textId="77777777" w:rsidR="00940530" w:rsidRDefault="00940530" w:rsidP="00D86C37">
      <w:pPr>
        <w:jc w:val="both"/>
        <w:rPr>
          <w:rFonts w:ascii="Arial" w:hAnsi="Arial" w:cs="Arial"/>
        </w:rPr>
      </w:pPr>
    </w:p>
    <w:p w14:paraId="784361E5" w14:textId="0682F98F" w:rsidR="00940530" w:rsidRDefault="001F12E1" w:rsidP="00D86C37">
      <w:pPr>
        <w:ind w:left="720"/>
        <w:jc w:val="both"/>
        <w:rPr>
          <w:rFonts w:ascii="Arial" w:hAnsi="Arial" w:cs="Arial"/>
        </w:rPr>
      </w:pPr>
      <w:r w:rsidRPr="003E2550">
        <w:rPr>
          <w:rFonts w:ascii="Arial" w:hAnsi="Arial" w:cs="Arial"/>
        </w:rPr>
        <w:t>“</w:t>
      </w:r>
      <w:r w:rsidRPr="00954680">
        <w:rPr>
          <w:rFonts w:ascii="Arial" w:hAnsi="Arial" w:cs="Arial"/>
        </w:rPr>
        <w:t xml:space="preserve">Probably, the main gap of </w:t>
      </w:r>
      <w:r w:rsidR="00552C44">
        <w:rPr>
          <w:rFonts w:ascii="Arial" w:hAnsi="Arial" w:cs="Arial"/>
        </w:rPr>
        <w:t>[Depth of Awareness]</w:t>
      </w:r>
      <w:r w:rsidRPr="00954680">
        <w:rPr>
          <w:rFonts w:ascii="Arial" w:hAnsi="Arial" w:cs="Arial"/>
        </w:rPr>
        <w:t xml:space="preserve"> technologies </w:t>
      </w:r>
      <w:proofErr w:type="gramStart"/>
      <w:r w:rsidRPr="00954680">
        <w:rPr>
          <w:rFonts w:ascii="Arial" w:hAnsi="Arial" w:cs="Arial"/>
        </w:rPr>
        <w:t>lies</w:t>
      </w:r>
      <w:proofErr w:type="gramEnd"/>
      <w:r w:rsidRPr="00954680">
        <w:rPr>
          <w:rFonts w:ascii="Arial" w:hAnsi="Arial" w:cs="Arial"/>
        </w:rPr>
        <w:t xml:space="preserve"> in their impossibility of disc</w:t>
      </w:r>
      <w:r w:rsidR="003E2550">
        <w:rPr>
          <w:rFonts w:ascii="Arial" w:hAnsi="Arial" w:cs="Arial"/>
        </w:rPr>
        <w:t>ri</w:t>
      </w:r>
      <w:r w:rsidRPr="00954680">
        <w:rPr>
          <w:rFonts w:ascii="Arial" w:hAnsi="Arial" w:cs="Arial"/>
        </w:rPr>
        <w:t xml:space="preserve">minating with precision between consciousness and unconsciousness. Indeed, their functioning is based on EEG signal analysis rather than considerate the corticocortical connectivity and communication processes. This is a complex topic encompassing </w:t>
      </w:r>
      <w:r w:rsidR="00641804" w:rsidRPr="00954680">
        <w:rPr>
          <w:rFonts w:ascii="Arial" w:hAnsi="Arial" w:cs="Arial"/>
        </w:rPr>
        <w:t xml:space="preserve">(1) </w:t>
      </w:r>
      <w:r w:rsidRPr="00954680">
        <w:rPr>
          <w:rFonts w:ascii="Arial" w:hAnsi="Arial" w:cs="Arial"/>
        </w:rPr>
        <w:t>consciousness/unconsciousness transition and mechanisms, and (2) the operating mechanism of general anesthetics. Neuronal and functional mechanisms that regulate the switch from consciousness to unconsciousness still require investigation</w:t>
      </w:r>
      <w:r w:rsidR="00A8674C" w:rsidRPr="00954680">
        <w:rPr>
          <w:rFonts w:ascii="Arial" w:hAnsi="Arial" w:cs="Arial"/>
        </w:rPr>
        <w:t>”</w:t>
      </w:r>
      <w:r w:rsidRPr="003E2550">
        <w:rPr>
          <w:rFonts w:ascii="Arial" w:hAnsi="Arial" w:cs="Arial"/>
        </w:rPr>
        <w:t xml:space="preserve"> </w:t>
      </w:r>
      <w:r w:rsidR="001F1E9A" w:rsidRPr="003E2550">
        <w:rPr>
          <w:rFonts w:ascii="Arial" w:hAnsi="Arial" w:cs="Arial"/>
        </w:rPr>
        <w:fldChar w:fldCharType="begin"/>
      </w:r>
      <w:r w:rsidR="008C6415">
        <w:rPr>
          <w:rFonts w:ascii="Arial" w:hAnsi="Arial" w:cs="Arial"/>
        </w:rPr>
        <w:instrText xml:space="preserve"> ADDIN EN.CITE &lt;EndNote&gt;&lt;Cite&gt;&lt;Author&gt;Cascella&lt;/Author&gt;&lt;Year&gt;2020&lt;/Year&gt;&lt;RecNum&gt;218&lt;/RecNum&gt;&lt;DisplayText&gt;(Cascella, 2020b)&lt;/DisplayText&gt;&lt;record&gt;&lt;rec-number&gt;218&lt;/rec-number&gt;&lt;foreign-keys&gt;&lt;key app="EN" db-id="zte5tatdmtxdw3ezwpdv0tala9dw50xatt2x" timestamp="1704119756"&gt;218&lt;/key&gt;&lt;/foreign-keys&gt;&lt;ref-type name="Book Section"&gt;5&lt;/ref-type&gt;&lt;contributors&gt;&lt;authors&gt;&lt;author&gt;Cascella, M.&lt;/author&gt;&lt;/authors&gt;&lt;secondary-authors&gt;&lt;author&gt;Cascella, M.&lt;/author&gt;&lt;/secondary-authors&gt;&lt;/contributors&gt;&lt;titles&gt;&lt;title&gt;Impact of Anesthetics on Brain Electrical Activity and Principles of pEEG-Based Monitoring During General Anesthesia&lt;/title&gt;&lt;secondary-title&gt;GENERAL ANESTHESIA RESEARCH&lt;/secondary-title&gt;&lt;/titles&gt;&lt;pages&gt;35-56&lt;/pages&gt;&lt;volume&gt;150&lt;/volume&gt;&lt;dates&gt;&lt;year&gt;2020&lt;/year&gt;&lt;/dates&gt;&lt;isbn&gt;0893-2336&amp;#xD;1940-6045&amp;#xD;978-1-4939-9891-3&amp;#xD;978-1-4939-9890-6&lt;/isbn&gt;&lt;accession-num&gt;WOS:000541669800004&lt;/accession-num&gt;&lt;urls&gt;&lt;/urls&gt;&lt;electronic-resource-num&gt;10.1007/978-1-4939-9891-3_2&amp;#xD;10.1007/978-1-4939-9891-3&lt;/electronic-resource-num&gt;&lt;/record&gt;&lt;/Cite&gt;&lt;/EndNote&gt;</w:instrText>
      </w:r>
      <w:r w:rsidR="001F1E9A" w:rsidRPr="003E2550">
        <w:rPr>
          <w:rFonts w:ascii="Arial" w:hAnsi="Arial" w:cs="Arial"/>
        </w:rPr>
        <w:fldChar w:fldCharType="separate"/>
      </w:r>
      <w:r w:rsidR="008C6415">
        <w:rPr>
          <w:rFonts w:ascii="Arial" w:hAnsi="Arial" w:cs="Arial"/>
          <w:noProof/>
        </w:rPr>
        <w:t>(Cascella, 2020b)</w:t>
      </w:r>
      <w:r w:rsidR="001F1E9A" w:rsidRPr="003E2550">
        <w:rPr>
          <w:rFonts w:ascii="Arial" w:hAnsi="Arial" w:cs="Arial"/>
        </w:rPr>
        <w:fldChar w:fldCharType="end"/>
      </w:r>
      <w:r w:rsidR="00CA2265" w:rsidRPr="003E2550">
        <w:rPr>
          <w:rFonts w:ascii="Arial" w:hAnsi="Arial" w:cs="Arial"/>
        </w:rPr>
        <w:t xml:space="preserve"> </w:t>
      </w:r>
    </w:p>
    <w:p w14:paraId="0A275DD7" w14:textId="77777777" w:rsidR="00940530" w:rsidRDefault="00940530" w:rsidP="00D86C37">
      <w:pPr>
        <w:jc w:val="both"/>
        <w:rPr>
          <w:rFonts w:ascii="Arial" w:hAnsi="Arial" w:cs="Arial"/>
        </w:rPr>
      </w:pPr>
    </w:p>
    <w:p w14:paraId="3941E315" w14:textId="4CE24E8D" w:rsidR="00606248" w:rsidRPr="00B050ED" w:rsidRDefault="00CE00BE" w:rsidP="00D86C37">
      <w:pPr>
        <w:ind w:firstLine="720"/>
        <w:jc w:val="both"/>
        <w:rPr>
          <w:rFonts w:ascii="Arial" w:hAnsi="Arial" w:cs="Arial"/>
        </w:rPr>
      </w:pPr>
      <w:r>
        <w:rPr>
          <w:rFonts w:ascii="Arial" w:hAnsi="Arial" w:cs="Arial"/>
        </w:rPr>
        <w:t>With respect to the expected cessation of cognition upon quieting of brain electrical signaling,</w:t>
      </w:r>
      <w:r w:rsidR="00817A47" w:rsidRPr="00B050ED">
        <w:rPr>
          <w:rFonts w:ascii="Arial" w:hAnsi="Arial" w:cs="Arial"/>
        </w:rPr>
        <w:t xml:space="preserve"> </w:t>
      </w:r>
      <w:r w:rsidR="00A660C9" w:rsidRPr="00B050ED">
        <w:rPr>
          <w:rFonts w:ascii="Arial" w:hAnsi="Arial" w:cs="Arial"/>
        </w:rPr>
        <w:t xml:space="preserve">there has been a consistent </w:t>
      </w:r>
      <w:r w:rsidR="009862CC" w:rsidRPr="00B050ED">
        <w:rPr>
          <w:rFonts w:ascii="Arial" w:hAnsi="Arial" w:cs="Arial"/>
        </w:rPr>
        <w:t>incidence of</w:t>
      </w:r>
      <w:r w:rsidR="00817A47" w:rsidRPr="00B050ED">
        <w:rPr>
          <w:rFonts w:ascii="Arial" w:hAnsi="Arial" w:cs="Arial"/>
        </w:rPr>
        <w:t xml:space="preserve"> cases reported for many decades</w:t>
      </w:r>
      <w:r w:rsidR="0009323A" w:rsidRPr="00B050ED">
        <w:rPr>
          <w:rFonts w:ascii="Arial" w:hAnsi="Arial" w:cs="Arial"/>
        </w:rPr>
        <w:t xml:space="preserve"> </w:t>
      </w:r>
      <w:r w:rsidR="0009323A" w:rsidRPr="00B050ED">
        <w:rPr>
          <w:rFonts w:ascii="Arial" w:hAnsi="Arial" w:cs="Arial"/>
        </w:rPr>
        <w:fldChar w:fldCharType="begin">
          <w:fldData xml:space="preserve">PEVuZE5vdGU+PENpdGU+PEF1dGhvcj5BbmRyYWRlPC9BdXRob3I+PFllYXI+MjAwODwvWWVhcj48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BbmRyYWRlPC9BdXRob3I+PFllYXI+MjAwODwvWWVhcj48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09323A" w:rsidRPr="00B050ED">
        <w:rPr>
          <w:rFonts w:ascii="Arial" w:hAnsi="Arial" w:cs="Arial"/>
        </w:rPr>
      </w:r>
      <w:r w:rsidR="0009323A" w:rsidRPr="00B050ED">
        <w:rPr>
          <w:rFonts w:ascii="Arial" w:hAnsi="Arial" w:cs="Arial"/>
        </w:rPr>
        <w:fldChar w:fldCharType="separate"/>
      </w:r>
      <w:r w:rsidR="008C6415">
        <w:rPr>
          <w:rFonts w:ascii="Arial" w:hAnsi="Arial" w:cs="Arial"/>
          <w:noProof/>
        </w:rPr>
        <w:t>(Andrade et al., 2008; Bischoff &amp; Rundshagen, 2011; Breckenridge &amp; Aitkenhead, 1983; Errando et al., 2008; Ghoneim &amp; Block, 1992; Jones, 1994; Liu et al., 1991; Ranta et al., 1998; Sandin et al., 2000; Sebel et al., 2004)</w:t>
      </w:r>
      <w:r w:rsidR="0009323A" w:rsidRPr="00B050ED">
        <w:rPr>
          <w:rFonts w:ascii="Arial" w:hAnsi="Arial" w:cs="Arial"/>
        </w:rPr>
        <w:fldChar w:fldCharType="end"/>
      </w:r>
      <w:r w:rsidR="00817A47" w:rsidRPr="00B050ED">
        <w:rPr>
          <w:rFonts w:ascii="Arial" w:hAnsi="Arial" w:cs="Arial"/>
        </w:rPr>
        <w:t xml:space="preserve"> of Accidental Awareness during Anesthesia</w:t>
      </w:r>
      <w:r w:rsidR="00A95CE3" w:rsidRPr="00B050ED">
        <w:rPr>
          <w:rFonts w:ascii="Arial" w:hAnsi="Arial" w:cs="Arial"/>
        </w:rPr>
        <w:t xml:space="preserve"> </w:t>
      </w:r>
      <w:r w:rsidR="00A95CE3" w:rsidRPr="00B050ED">
        <w:rPr>
          <w:rFonts w:ascii="Arial" w:hAnsi="Arial" w:cs="Arial"/>
        </w:rPr>
        <w:fldChar w:fldCharType="begin"/>
      </w:r>
      <w:r w:rsidR="008C6415">
        <w:rPr>
          <w:rFonts w:ascii="Arial" w:hAnsi="Arial" w:cs="Arial"/>
        </w:rPr>
        <w:instrText xml:space="preserve"> ADDIN EN.CITE &lt;EndNote&gt;&lt;Cite&gt;&lt;Author&gt;Bischoff&lt;/Author&gt;&lt;Year&gt;2015&lt;/Year&gt;&lt;RecNum&gt;192&lt;/RecNum&gt;&lt;DisplayText&gt;(Bischoff et al., 2015)&lt;/DisplayText&gt;&lt;record&gt;&lt;rec-number&gt;192&lt;/rec-number&gt;&lt;foreign-keys&gt;&lt;key app="EN" db-id="zte5tatdmtxdw3ezwpdv0tala9dw50xatt2x" timestamp="1703602859"&gt;192&lt;/key&gt;&lt;/foreign-keys&gt;&lt;ref-type name="Journal Article"&gt;17&lt;/ref-type&gt;&lt;contributors&gt;&lt;authors&gt;&lt;author&gt;Bischoff, P.&lt;/author&gt;&lt;author&gt;Rundshagen, I.&lt;/author&gt;&lt;author&gt;Schneider, G.&lt;/author&gt;&lt;/authors&gt;&lt;/contributors&gt;&lt;auth-address&gt;Ruhr Univ Bochum, Univ Klinikum, Marien Hosp Herne, Klin Anasthesiol Operat Intensivmed Schmerz &amp;amp; Pal, D-44625 Herne, Germany&amp;#xD;Praxisgemeinschaft Dupierry, Hamburg, Germany&amp;#xD;Klinikum Univ Witten Herdecke, HELIOS Klinikum Wuppertal, Anasthesiol Klin, Wuppertal, Germany&lt;/auth-address&gt;&lt;titles&gt;&lt;title&gt;Undesired awareness phenomena during general anesthesia. Evidence-based state of knowledge, current discussions and strategies for prevention and management&lt;/title&gt;&lt;secondary-title&gt;ANAESTHESIST&lt;/secondary-title&gt;&lt;/titles&gt;&lt;periodical&gt;&lt;full-title&gt;ANAESTHESIST&lt;/full-title&gt;&lt;/periodical&gt;&lt;pages&gt;732-739&lt;/pages&gt;&lt;volume&gt;64&lt;/volume&gt;&lt;number&gt;10&lt;/number&gt;&lt;section&gt;Praxisgemeinschaft Dupierry&lt;/section&gt;&lt;dates&gt;&lt;year&gt;2015&lt;/year&gt;&lt;pub-dates&gt;&lt;date&gt;2015 OCT&lt;/date&gt;&lt;/pub-dates&gt;&lt;/dates&gt;&lt;isbn&gt;0003-2417&amp;#xD;1432-055X&lt;/isbn&gt;&lt;accession-num&gt;WOS:000363241800004&lt;/accession-num&gt;&lt;work-type&gt;Article&lt;/work-type&gt;&lt;urls&gt;&lt;/urls&gt;&lt;electronic-resource-num&gt;10.1007/s00101-015-0095-6&lt;/electronic-resource-num&gt;&lt;access-date&gt;2015-11-11&lt;/access-date&gt;&lt;/record&gt;&lt;/Cite&gt;&lt;/EndNote&gt;</w:instrText>
      </w:r>
      <w:r w:rsidR="00A95CE3" w:rsidRPr="00B050ED">
        <w:rPr>
          <w:rFonts w:ascii="Arial" w:hAnsi="Arial" w:cs="Arial"/>
        </w:rPr>
        <w:fldChar w:fldCharType="separate"/>
      </w:r>
      <w:r w:rsidR="008C6415">
        <w:rPr>
          <w:rFonts w:ascii="Arial" w:hAnsi="Arial" w:cs="Arial"/>
          <w:noProof/>
        </w:rPr>
        <w:t>(Bischoff et al., 2015)</w:t>
      </w:r>
      <w:r w:rsidR="00A95CE3" w:rsidRPr="00B050ED">
        <w:rPr>
          <w:rFonts w:ascii="Arial" w:hAnsi="Arial" w:cs="Arial"/>
        </w:rPr>
        <w:fldChar w:fldCharType="end"/>
      </w:r>
      <w:r w:rsidR="00DC6ABD" w:rsidRPr="00B050ED">
        <w:rPr>
          <w:rFonts w:ascii="Arial" w:hAnsi="Arial" w:cs="Arial"/>
        </w:rPr>
        <w:t xml:space="preserve">, </w:t>
      </w:r>
      <w:r w:rsidR="0053090F" w:rsidRPr="00B050ED">
        <w:rPr>
          <w:rFonts w:ascii="Arial" w:hAnsi="Arial" w:cs="Arial"/>
        </w:rPr>
        <w:t xml:space="preserve">incidence estimated to be </w:t>
      </w:r>
      <w:r w:rsidR="00DC6ABD" w:rsidRPr="00B050ED">
        <w:rPr>
          <w:rFonts w:ascii="Arial" w:hAnsi="Arial" w:cs="Arial"/>
        </w:rPr>
        <w:t>ranging from 0.017% to 4%</w:t>
      </w:r>
      <w:r w:rsidR="00686755" w:rsidRPr="00B050ED">
        <w:rPr>
          <w:rFonts w:ascii="Arial" w:hAnsi="Arial" w:cs="Arial"/>
        </w:rPr>
        <w:t xml:space="preserve"> </w:t>
      </w:r>
      <w:r w:rsidR="00686755" w:rsidRPr="00B050ED">
        <w:rPr>
          <w:rFonts w:ascii="Arial" w:hAnsi="Arial" w:cs="Arial"/>
        </w:rPr>
        <w:fldChar w:fldCharType="begin">
          <w:fldData xml:space="preserve">PEVuZE5vdGU+PENpdGU+PEF1dGhvcj5IYWNoZW5iZXJnPC9BdXRob3I+PFllYXI+MjAyMzwvWWVh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IYWNoZW5iZXJnPC9BdXRob3I+PFllYXI+MjAyMzwvWWVh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86755" w:rsidRPr="00B050ED">
        <w:rPr>
          <w:rFonts w:ascii="Arial" w:hAnsi="Arial" w:cs="Arial"/>
        </w:rPr>
      </w:r>
      <w:r w:rsidR="00686755" w:rsidRPr="00B050ED">
        <w:rPr>
          <w:rFonts w:ascii="Arial" w:hAnsi="Arial" w:cs="Arial"/>
        </w:rPr>
        <w:fldChar w:fldCharType="separate"/>
      </w:r>
      <w:r w:rsidR="008C6415">
        <w:rPr>
          <w:rFonts w:ascii="Arial" w:hAnsi="Arial" w:cs="Arial"/>
          <w:noProof/>
        </w:rPr>
        <w:t>(Chang et al., 2019; Hachenberg &amp; Scheller, 2023)</w:t>
      </w:r>
      <w:r w:rsidR="00686755" w:rsidRPr="00B050ED">
        <w:rPr>
          <w:rFonts w:ascii="Arial" w:hAnsi="Arial" w:cs="Arial"/>
        </w:rPr>
        <w:fldChar w:fldCharType="end"/>
      </w:r>
      <w:r w:rsidR="005C411E" w:rsidRPr="00B050ED">
        <w:rPr>
          <w:rFonts w:ascii="Arial" w:hAnsi="Arial" w:cs="Arial"/>
        </w:rPr>
        <w:t xml:space="preserve">, and </w:t>
      </w:r>
      <w:r w:rsidR="00FF5978" w:rsidRPr="00B050ED">
        <w:rPr>
          <w:rFonts w:ascii="Arial" w:hAnsi="Arial" w:cs="Arial"/>
        </w:rPr>
        <w:t>with higher</w:t>
      </w:r>
      <w:r w:rsidR="005C411E" w:rsidRPr="00B050ED">
        <w:rPr>
          <w:rFonts w:ascii="Arial" w:hAnsi="Arial" w:cs="Arial"/>
        </w:rPr>
        <w:t xml:space="preserve"> incidence in risk groups such as obstetric</w:t>
      </w:r>
      <w:r w:rsidR="005866C0" w:rsidRPr="00B050ED">
        <w:rPr>
          <w:rFonts w:ascii="Arial" w:hAnsi="Arial" w:cs="Arial"/>
        </w:rPr>
        <w:t xml:space="preserve"> surgeries</w:t>
      </w:r>
      <w:r w:rsidR="005C411E" w:rsidRPr="00B050ED">
        <w:rPr>
          <w:rFonts w:ascii="Arial" w:hAnsi="Arial" w:cs="Arial"/>
        </w:rPr>
        <w:t xml:space="preserve"> </w:t>
      </w:r>
      <w:r w:rsidR="00686755" w:rsidRPr="00B050ED">
        <w:rPr>
          <w:rFonts w:ascii="Arial" w:hAnsi="Arial" w:cs="Arial"/>
        </w:rPr>
        <w:fldChar w:fldCharType="begin">
          <w:fldData xml:space="preserve">PEVuZE5vdGU+PENpdGU+PEF1dGhvcj5PZG9yPC9BdXRob3I+PFllYXI+MjAyMTwvWWVhcj48UmVj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PZG9yPC9BdXRob3I+PFllYXI+MjAyMTwvWWVhcj48UmVj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86755" w:rsidRPr="00B050ED">
        <w:rPr>
          <w:rFonts w:ascii="Arial" w:hAnsi="Arial" w:cs="Arial"/>
        </w:rPr>
      </w:r>
      <w:r w:rsidR="00686755" w:rsidRPr="00B050ED">
        <w:rPr>
          <w:rFonts w:ascii="Arial" w:hAnsi="Arial" w:cs="Arial"/>
        </w:rPr>
        <w:fldChar w:fldCharType="separate"/>
      </w:r>
      <w:r w:rsidR="008C6415">
        <w:rPr>
          <w:rFonts w:ascii="Arial" w:hAnsi="Arial" w:cs="Arial"/>
          <w:noProof/>
        </w:rPr>
        <w:t>(Odor et al., 2021; Srivastava et al., 2021)</w:t>
      </w:r>
      <w:r w:rsidR="00686755" w:rsidRPr="00B050ED">
        <w:rPr>
          <w:rFonts w:ascii="Arial" w:hAnsi="Arial" w:cs="Arial"/>
        </w:rPr>
        <w:fldChar w:fldCharType="end"/>
      </w:r>
      <w:r w:rsidR="005C411E" w:rsidRPr="00B050ED">
        <w:rPr>
          <w:rFonts w:ascii="Arial" w:hAnsi="Arial" w:cs="Arial"/>
        </w:rPr>
        <w:t xml:space="preserve">. </w:t>
      </w:r>
      <w:r w:rsidR="004A35BC" w:rsidRPr="00B050ED">
        <w:rPr>
          <w:rFonts w:ascii="Arial" w:hAnsi="Arial" w:cs="Arial"/>
        </w:rPr>
        <w:t xml:space="preserve">In addition, incidents of implicit learning and memory during anesthesia have been extensively reviewed over the past decades </w:t>
      </w:r>
      <w:r w:rsidR="003C4E27" w:rsidRPr="00B050ED">
        <w:rPr>
          <w:rFonts w:ascii="Arial" w:hAnsi="Arial" w:cs="Arial"/>
        </w:rPr>
        <w:fldChar w:fldCharType="begin"/>
      </w:r>
      <w:r w:rsidR="008C6415">
        <w:rPr>
          <w:rFonts w:ascii="Arial" w:hAnsi="Arial" w:cs="Arial"/>
        </w:rPr>
        <w:instrText xml:space="preserve"> ADDIN EN.CITE &lt;EndNote&gt;&lt;Cite&gt;&lt;Author&gt;Andrade&lt;/Author&gt;&lt;Year&gt;1995&lt;/Year&gt;&lt;RecNum&gt;231&lt;/RecNum&gt;&lt;DisplayText&gt;(Andrade, 1995; Ghoneim &amp;amp; Block, 1997)&lt;/DisplayText&gt;&lt;record&gt;&lt;rec-number&gt;231&lt;/rec-number&gt;&lt;foreign-keys&gt;&lt;key app="EN" db-id="zte5tatdmtxdw3ezwpdv0tala9dw50xatt2x" timestamp="1704399039"&gt;231&lt;/key&gt;&lt;/foreign-keys&gt;&lt;ref-type name="Journal Article"&gt;17&lt;/ref-type&gt;&lt;contributors&gt;&lt;authors&gt;&lt;author&gt;Andrade, J.&lt;/author&gt;&lt;/authors&gt;&lt;/contributors&gt;&lt;titles&gt;&lt;title&gt;LEARNING DURING ANESTHESIA - A REVIEW&lt;/title&gt;&lt;secondary-title&gt;BRITISH JOURNAL OF PSYCHOLOGY&lt;/secondary-title&gt;&lt;/titles&gt;&lt;periodical&gt;&lt;full-title&gt;BRITISH JOURNAL OF PSYCHOLOGY&lt;/full-title&gt;&lt;/periodical&gt;&lt;pages&gt;479-506&lt;/pages&gt;&lt;volume&gt;86&lt;/volume&gt;&lt;dates&gt;&lt;year&gt;1995&lt;/year&gt;&lt;pub-dates&gt;&lt;date&gt;1995 NOV&lt;/date&gt;&lt;/pub-dates&gt;&lt;/dates&gt;&lt;isbn&gt;0007-1269&amp;#xD;2044-8295&lt;/isbn&gt;&lt;accession-num&gt;WOS:A1995TH50000002&lt;/accession-num&gt;&lt;work-type&gt;Review&lt;/work-type&gt;&lt;urls&gt;&lt;/urls&gt;&lt;electronic-resource-num&gt;10.1111/j.2044-8295.1995.tb02566.x&lt;/electronic-resource-num&gt;&lt;access-date&gt;1995-11-01&lt;/access-date&gt;&lt;/record&gt;&lt;/Cite&gt;&lt;Cite&gt;&lt;Author&gt;Ghoneim&lt;/Author&gt;&lt;Year&gt;1997&lt;/Year&gt;&lt;RecNum&gt;230&lt;/RecNum&gt;&lt;record&gt;&lt;rec-number&gt;230&lt;/rec-number&gt;&lt;foreign-keys&gt;&lt;key app="EN" db-id="zte5tatdmtxdw3ezwpdv0tala9dw50xatt2x" timestamp="1704399039"&gt;230&lt;/key&gt;&lt;/foreign-keys&gt;&lt;ref-type name="Journal Article"&gt;17&lt;/ref-type&gt;&lt;contributors&gt;&lt;authors&gt;&lt;author&gt;Ghoneim, M. M.&lt;/author&gt;&lt;author&gt;Block, R. I.&lt;/author&gt;&lt;/authors&gt;&lt;/contributors&gt;&lt;titles&gt;&lt;title&gt;Learning and memory during general anesthesia - An update&lt;/title&gt;&lt;secondary-title&gt;ANESTHESIOLOGY&lt;/secondary-title&gt;&lt;/titles&gt;&lt;periodical&gt;&lt;full-title&gt;ANESTHESIOLOGY&lt;/full-title&gt;&lt;/periodical&gt;&lt;pages&gt;387-410&lt;/pages&gt;&lt;volume&gt;87&lt;/volume&gt;&lt;number&gt;2&lt;/number&gt;&lt;dates&gt;&lt;year&gt;1997&lt;/year&gt;&lt;pub-dates&gt;&lt;date&gt;1997 AUG&lt;/date&gt;&lt;/pub-dates&gt;&lt;/dates&gt;&lt;isbn&gt;0003-3022&amp;#xD;1528-1175&lt;/isbn&gt;&lt;accession-num&gt;WOS:A1997XR40600027&lt;/accession-num&gt;&lt;work-type&gt;Review&lt;/work-type&gt;&lt;urls&gt;&lt;/urls&gt;&lt;electronic-resource-num&gt;10.1097/00000542-199708000-00027&lt;/electronic-resource-num&gt;&lt;access-date&gt;1997-08-01&lt;/access-date&gt;&lt;/record&gt;&lt;/Cite&gt;&lt;/EndNote&gt;</w:instrText>
      </w:r>
      <w:r w:rsidR="003C4E27" w:rsidRPr="00B050ED">
        <w:rPr>
          <w:rFonts w:ascii="Arial" w:hAnsi="Arial" w:cs="Arial"/>
        </w:rPr>
        <w:fldChar w:fldCharType="separate"/>
      </w:r>
      <w:r w:rsidR="008C6415">
        <w:rPr>
          <w:rFonts w:ascii="Arial" w:hAnsi="Arial" w:cs="Arial"/>
          <w:noProof/>
        </w:rPr>
        <w:t>(Andrade, 1995; Ghoneim &amp; Block, 1997)</w:t>
      </w:r>
      <w:r w:rsidR="003C4E27" w:rsidRPr="00B050ED">
        <w:rPr>
          <w:rFonts w:ascii="Arial" w:hAnsi="Arial" w:cs="Arial"/>
        </w:rPr>
        <w:fldChar w:fldCharType="end"/>
      </w:r>
      <w:r w:rsidR="004A35BC" w:rsidRPr="00B050ED">
        <w:rPr>
          <w:rFonts w:ascii="Arial" w:hAnsi="Arial" w:cs="Arial"/>
        </w:rPr>
        <w:t>.</w:t>
      </w:r>
      <w:r w:rsidR="00BA10AD" w:rsidRPr="00B050ED">
        <w:rPr>
          <w:rFonts w:ascii="Arial" w:hAnsi="Arial" w:cs="Arial"/>
        </w:rPr>
        <w:t xml:space="preserve"> </w:t>
      </w:r>
      <w:r w:rsidR="002966AB" w:rsidRPr="00B050ED">
        <w:rPr>
          <w:rFonts w:ascii="Arial" w:hAnsi="Arial" w:cs="Arial"/>
        </w:rPr>
        <w:t>T</w:t>
      </w:r>
      <w:r w:rsidR="005264DF" w:rsidRPr="00B050ED">
        <w:rPr>
          <w:rFonts w:ascii="Arial" w:hAnsi="Arial" w:cs="Arial"/>
        </w:rPr>
        <w:t>here are two kinds of General Anesthesia Awareness – anesthesia awareness with recall and anesthesia awareness without recall</w:t>
      </w:r>
      <w:r w:rsidR="005C755B" w:rsidRPr="00B050ED">
        <w:rPr>
          <w:rFonts w:ascii="Arial" w:hAnsi="Arial" w:cs="Arial"/>
        </w:rPr>
        <w:t>, as not all patients are able to consolidate memories after their awareness experience</w:t>
      </w:r>
      <w:r w:rsidR="00D25564" w:rsidRPr="00B050ED">
        <w:rPr>
          <w:rFonts w:ascii="Arial" w:hAnsi="Arial" w:cs="Arial"/>
        </w:rPr>
        <w:t xml:space="preserve"> </w:t>
      </w:r>
      <w:r w:rsidR="00A8674C" w:rsidRPr="00B050ED">
        <w:rPr>
          <w:rFonts w:ascii="Arial" w:hAnsi="Arial" w:cs="Arial"/>
        </w:rPr>
        <w:fldChar w:fldCharType="begin"/>
      </w:r>
      <w:r w:rsidR="008C6415">
        <w:rPr>
          <w:rFonts w:ascii="Arial" w:hAnsi="Arial" w:cs="Arial"/>
        </w:rPr>
        <w:instrText xml:space="preserve"> ADDIN EN.CITE &lt;EndNote&gt;&lt;Cite&gt;&lt;Author&gt;Cascella&lt;/Author&gt;&lt;Year&gt;2020&lt;/Year&gt;&lt;RecNum&gt;171&lt;/RecNum&gt;&lt;DisplayText&gt;(Cascella, 2020a)&lt;/DisplayText&gt;&lt;record&gt;&lt;rec-number&gt;171&lt;/rec-number&gt;&lt;foreign-keys&gt;&lt;key app="EN" db-id="zte5tatdmtxdw3ezwpdv0tala9dw50xatt2x" timestamp="1703599935"&gt;171&lt;/key&gt;&lt;/foreign-keys&gt;&lt;ref-type name="Book Section"&gt;5&lt;/ref-type&gt;&lt;contributors&gt;&lt;authors&gt;&lt;author&gt;Cascella, M.&lt;/author&gt;&lt;/authors&gt;&lt;secondary-authors&gt;&lt;author&gt;Cascella, M.&lt;/author&gt;&lt;/secondary-authors&gt;&lt;/contributors&gt;&lt;titles&gt;&lt;title&gt;The Challenge of Accidental Awareness During General Anesthesia&lt;/title&gt;&lt;secondary-title&gt;GENERAL ANESTHESIA RESEARCH&lt;/secondary-title&gt;&lt;/titles&gt;&lt;pages&gt;1-33&lt;/pages&gt;&lt;volume&gt;150&lt;/volume&gt;&lt;dates&gt;&lt;year&gt;2020&lt;/year&gt;&lt;/dates&gt;&lt;isbn&gt;0893-2336&amp;#xD;1940-6045&amp;#xD;978-1-4939-9891-3&amp;#xD;978-1-4939-9890-6&lt;/isbn&gt;&lt;accession-num&gt;WOS:000541669800003&lt;/accession-num&gt;&lt;urls&gt;&lt;/urls&gt;&lt;electronic-resource-num&gt;10.1007/978-1-4939-9891-3_1&amp;#xD;10.1007/978-1-4939-9891-3&lt;/electronic-resource-num&gt;&lt;/record&gt;&lt;/Cite&gt;&lt;/EndNote&gt;</w:instrText>
      </w:r>
      <w:r w:rsidR="00A8674C" w:rsidRPr="00B050ED">
        <w:rPr>
          <w:rFonts w:ascii="Arial" w:hAnsi="Arial" w:cs="Arial"/>
        </w:rPr>
        <w:fldChar w:fldCharType="separate"/>
      </w:r>
      <w:r w:rsidR="008C6415">
        <w:rPr>
          <w:rFonts w:ascii="Arial" w:hAnsi="Arial" w:cs="Arial"/>
          <w:noProof/>
        </w:rPr>
        <w:t>(Cascella, 2020a)</w:t>
      </w:r>
      <w:r w:rsidR="00A8674C" w:rsidRPr="00B050ED">
        <w:rPr>
          <w:rFonts w:ascii="Arial" w:hAnsi="Arial" w:cs="Arial"/>
        </w:rPr>
        <w:fldChar w:fldCharType="end"/>
      </w:r>
      <w:r w:rsidR="005264DF" w:rsidRPr="00B050ED">
        <w:rPr>
          <w:rFonts w:ascii="Arial" w:hAnsi="Arial" w:cs="Arial"/>
        </w:rPr>
        <w:t xml:space="preserve">. </w:t>
      </w:r>
      <w:r w:rsidR="00154047" w:rsidRPr="00B050ED">
        <w:rPr>
          <w:rFonts w:ascii="Arial" w:hAnsi="Arial" w:cs="Arial"/>
        </w:rPr>
        <w:t>“</w:t>
      </w:r>
      <w:r w:rsidR="00F60378" w:rsidRPr="00B050ED">
        <w:rPr>
          <w:rFonts w:ascii="Arial" w:hAnsi="Arial" w:cs="Arial"/>
        </w:rPr>
        <w:t>Recall</w:t>
      </w:r>
      <w:r w:rsidR="00154047" w:rsidRPr="00B050ED">
        <w:rPr>
          <w:rFonts w:ascii="Arial" w:hAnsi="Arial" w:cs="Arial"/>
        </w:rPr>
        <w:t>”</w:t>
      </w:r>
      <w:r w:rsidR="00F60378" w:rsidRPr="00B050ED">
        <w:rPr>
          <w:rFonts w:ascii="Arial" w:hAnsi="Arial" w:cs="Arial"/>
        </w:rPr>
        <w:t xml:space="preserve"> </w:t>
      </w:r>
      <w:r w:rsidR="00154047" w:rsidRPr="00B050ED">
        <w:rPr>
          <w:rFonts w:ascii="Arial" w:hAnsi="Arial" w:cs="Arial"/>
        </w:rPr>
        <w:t xml:space="preserve">is </w:t>
      </w:r>
      <w:r w:rsidR="00F60378" w:rsidRPr="00B050ED">
        <w:rPr>
          <w:rFonts w:ascii="Arial" w:hAnsi="Arial" w:cs="Arial"/>
        </w:rPr>
        <w:t xml:space="preserve">the ability of </w:t>
      </w:r>
      <w:r w:rsidR="003755A6" w:rsidRPr="00B050ED">
        <w:rPr>
          <w:rFonts w:ascii="Arial" w:hAnsi="Arial" w:cs="Arial"/>
        </w:rPr>
        <w:t>a patient</w:t>
      </w:r>
      <w:r w:rsidR="00F60378" w:rsidRPr="00B050ED">
        <w:rPr>
          <w:rFonts w:ascii="Arial" w:hAnsi="Arial" w:cs="Arial"/>
        </w:rPr>
        <w:t xml:space="preserve"> to retrieve memories and remember what went on while they were under general anesthesia</w:t>
      </w:r>
      <w:r w:rsidR="00A95CE3" w:rsidRPr="00B050ED">
        <w:rPr>
          <w:rFonts w:ascii="Arial" w:hAnsi="Arial" w:cs="Arial"/>
        </w:rPr>
        <w:t xml:space="preserve">, </w:t>
      </w:r>
      <w:r w:rsidR="003F74A8" w:rsidRPr="00B050ED">
        <w:rPr>
          <w:rFonts w:ascii="Arial" w:hAnsi="Arial" w:cs="Arial"/>
        </w:rPr>
        <w:t xml:space="preserve">so this is </w:t>
      </w:r>
      <w:r w:rsidR="00A95CE3" w:rsidRPr="00B050ED">
        <w:rPr>
          <w:rFonts w:ascii="Arial" w:hAnsi="Arial" w:cs="Arial"/>
        </w:rPr>
        <w:t xml:space="preserve">a subset of patients who are aware during their surgeries can encode, store and later retrieve these memories </w:t>
      </w:r>
      <w:r w:rsidR="00A95CE3" w:rsidRPr="00B050ED">
        <w:rPr>
          <w:rFonts w:ascii="Arial" w:hAnsi="Arial" w:cs="Arial"/>
        </w:rPr>
        <w:fldChar w:fldCharType="begin"/>
      </w:r>
      <w:r w:rsidR="008C6415">
        <w:rPr>
          <w:rFonts w:ascii="Arial" w:hAnsi="Arial" w:cs="Arial"/>
        </w:rPr>
        <w:instrText xml:space="preserve"> ADDIN EN.CITE &lt;EndNote&gt;&lt;Cite&gt;&lt;Author&gt;Chung&lt;/Author&gt;&lt;Year&gt;2014&lt;/Year&gt;&lt;RecNum&gt;194&lt;/RecNum&gt;&lt;DisplayText&gt;(Chung, 2014)&lt;/DisplayText&gt;&lt;record&gt;&lt;rec-number&gt;194&lt;/rec-number&gt;&lt;foreign-keys&gt;&lt;key app="EN" db-id="zte5tatdmtxdw3ezwpdv0tala9dw50xatt2x" timestamp="1703602859"&gt;194&lt;/key&gt;&lt;/foreign-keys&gt;&lt;ref-type name="Journal Article"&gt;17&lt;/ref-type&gt;&lt;contributors&gt;&lt;authors&gt;&lt;author&gt;Chung, Hyun Sik&lt;/author&gt;&lt;/authors&gt;&lt;/contributors&gt;&lt;auth-address&gt;Department of Anaesthesiology and Pain Medicine, Seoul St. Mary&amp;apos;s Hospital, The Catholic University of Korea, College of Medicine, Seoul, Korea.&lt;/auth-address&gt;&lt;titles&gt;&lt;title&gt;Awareness and recall during general anesthesia&lt;/title&gt;&lt;secondary-title&gt;Korean journal of anesthesiology&lt;/secondary-title&gt;&lt;/titles&gt;&lt;periodical&gt;&lt;full-title&gt;Korean journal of anesthesiology&lt;/full-title&gt;&lt;/periodical&gt;&lt;pages&gt;339-45&lt;/pages&gt;&lt;volume&gt;66&lt;/volume&gt;&lt;number&gt;5&lt;/number&gt;&lt;dates&gt;&lt;year&gt;2014&lt;/year&gt;&lt;pub-dates&gt;&lt;date&gt;2014 May (Epub 2014 May 26)&lt;/date&gt;&lt;/pub-dates&gt;&lt;/dates&gt;&lt;isbn&gt;2005-6419&lt;/isbn&gt;&lt;accession-num&gt;MEDLINE:24910724&lt;/accession-num&gt;&lt;work-type&gt;Journal Article&amp;#xD;Review&lt;/work-type&gt;&lt;urls&gt;&lt;/urls&gt;&lt;electronic-resource-num&gt;10.4097/kjae.2014.66.5.339&lt;/electronic-resource-num&gt;&lt;access-date&gt;2014-05-01&lt;/access-date&gt;&lt;/record&gt;&lt;/Cite&gt;&lt;/EndNote&gt;</w:instrText>
      </w:r>
      <w:r w:rsidR="00A95CE3" w:rsidRPr="00B050ED">
        <w:rPr>
          <w:rFonts w:ascii="Arial" w:hAnsi="Arial" w:cs="Arial"/>
        </w:rPr>
        <w:fldChar w:fldCharType="separate"/>
      </w:r>
      <w:r w:rsidR="008C6415">
        <w:rPr>
          <w:rFonts w:ascii="Arial" w:hAnsi="Arial" w:cs="Arial"/>
          <w:noProof/>
        </w:rPr>
        <w:t>(Chung, 2014)</w:t>
      </w:r>
      <w:r w:rsidR="00A95CE3" w:rsidRPr="00B050ED">
        <w:rPr>
          <w:rFonts w:ascii="Arial" w:hAnsi="Arial" w:cs="Arial"/>
        </w:rPr>
        <w:fldChar w:fldCharType="end"/>
      </w:r>
      <w:r w:rsidR="00F60378" w:rsidRPr="00B050ED">
        <w:rPr>
          <w:rFonts w:ascii="Arial" w:hAnsi="Arial" w:cs="Arial"/>
        </w:rPr>
        <w:t xml:space="preserve">. </w:t>
      </w:r>
    </w:p>
    <w:p w14:paraId="62DB82FC" w14:textId="664EC08A" w:rsidR="00880B1E" w:rsidRPr="00B050ED" w:rsidRDefault="00A36632" w:rsidP="00D86C37">
      <w:pPr>
        <w:jc w:val="both"/>
        <w:rPr>
          <w:rFonts w:ascii="Arial" w:hAnsi="Arial" w:cs="Arial"/>
        </w:rPr>
      </w:pPr>
      <w:r>
        <w:rPr>
          <w:rFonts w:ascii="Arial" w:hAnsi="Arial" w:cs="Arial"/>
        </w:rPr>
        <w:tab/>
      </w:r>
      <w:r w:rsidR="00AA7BFC" w:rsidRPr="00B050ED">
        <w:rPr>
          <w:rFonts w:ascii="Arial" w:hAnsi="Arial" w:cs="Arial"/>
        </w:rPr>
        <w:t xml:space="preserve">Explicit </w:t>
      </w:r>
      <w:r w:rsidR="00A1748D" w:rsidRPr="00B050ED">
        <w:rPr>
          <w:rFonts w:ascii="Arial" w:hAnsi="Arial" w:cs="Arial"/>
        </w:rPr>
        <w:t xml:space="preserve">and implicit </w:t>
      </w:r>
      <w:r w:rsidR="00AA7BFC" w:rsidRPr="00B050ED">
        <w:rPr>
          <w:rFonts w:ascii="Arial" w:hAnsi="Arial" w:cs="Arial"/>
        </w:rPr>
        <w:t>memor</w:t>
      </w:r>
      <w:r w:rsidR="00A1748D" w:rsidRPr="00B050ED">
        <w:rPr>
          <w:rFonts w:ascii="Arial" w:hAnsi="Arial" w:cs="Arial"/>
        </w:rPr>
        <w:t>ies</w:t>
      </w:r>
      <w:r w:rsidR="00AA7BFC" w:rsidRPr="00B050ED">
        <w:rPr>
          <w:rFonts w:ascii="Arial" w:hAnsi="Arial" w:cs="Arial"/>
        </w:rPr>
        <w:t xml:space="preserve"> </w:t>
      </w:r>
      <w:r w:rsidR="00630F57" w:rsidRPr="00B050ED">
        <w:rPr>
          <w:rFonts w:ascii="Arial" w:hAnsi="Arial" w:cs="Arial"/>
        </w:rPr>
        <w:t>can form during the surgery</w:t>
      </w:r>
      <w:r w:rsidR="00AA7BFC" w:rsidRPr="00B050ED">
        <w:rPr>
          <w:rFonts w:ascii="Arial" w:hAnsi="Arial" w:cs="Arial"/>
        </w:rPr>
        <w:t xml:space="preserve"> if the patient becomes conscious and aware during the operation. </w:t>
      </w:r>
      <w:r w:rsidR="002959AB" w:rsidRPr="00B050ED">
        <w:rPr>
          <w:rFonts w:ascii="Arial" w:hAnsi="Arial" w:cs="Arial"/>
        </w:rPr>
        <w:t>Intraoperative awareness with</w:t>
      </w:r>
      <w:r w:rsidR="00391B4B" w:rsidRPr="00B050ED">
        <w:rPr>
          <w:rFonts w:ascii="Arial" w:hAnsi="Arial" w:cs="Arial"/>
        </w:rPr>
        <w:t xml:space="preserve"> </w:t>
      </w:r>
      <w:r w:rsidR="002959AB" w:rsidRPr="00B050ED">
        <w:rPr>
          <w:rFonts w:ascii="Arial" w:hAnsi="Arial" w:cs="Arial"/>
        </w:rPr>
        <w:t xml:space="preserve">recall takes place when a patient </w:t>
      </w:r>
      <w:r w:rsidR="00F42D54" w:rsidRPr="00B050ED">
        <w:rPr>
          <w:rFonts w:ascii="Arial" w:hAnsi="Arial" w:cs="Arial"/>
        </w:rPr>
        <w:t>i</w:t>
      </w:r>
      <w:r w:rsidR="002959AB" w:rsidRPr="00B050ED">
        <w:rPr>
          <w:rFonts w:ascii="Arial" w:hAnsi="Arial" w:cs="Arial"/>
        </w:rPr>
        <w:t>s</w:t>
      </w:r>
      <w:r w:rsidR="00F42D54" w:rsidRPr="00B050ED">
        <w:rPr>
          <w:rFonts w:ascii="Arial" w:hAnsi="Arial" w:cs="Arial"/>
        </w:rPr>
        <w:t xml:space="preserve"> cognizant</w:t>
      </w:r>
      <w:r w:rsidR="002959AB" w:rsidRPr="00B050ED">
        <w:rPr>
          <w:rFonts w:ascii="Arial" w:hAnsi="Arial" w:cs="Arial"/>
        </w:rPr>
        <w:t xml:space="preserve"> during their surgery, </w:t>
      </w:r>
      <w:r w:rsidR="006640ED" w:rsidRPr="00B050ED">
        <w:rPr>
          <w:rFonts w:ascii="Arial" w:hAnsi="Arial" w:cs="Arial"/>
        </w:rPr>
        <w:t>is aware of and memorizes</w:t>
      </w:r>
      <w:r w:rsidR="002959AB" w:rsidRPr="00B050ED">
        <w:rPr>
          <w:rFonts w:ascii="Arial" w:hAnsi="Arial" w:cs="Arial"/>
        </w:rPr>
        <w:t xml:space="preserve"> sounds and discussions and feeling severe pain while being unable to move, breathe, </w:t>
      </w:r>
      <w:r w:rsidR="00B1228F" w:rsidRPr="00B050ED">
        <w:rPr>
          <w:rFonts w:ascii="Arial" w:hAnsi="Arial" w:cs="Arial"/>
        </w:rPr>
        <w:t>speak,</w:t>
      </w:r>
      <w:r w:rsidR="002959AB" w:rsidRPr="00B050ED">
        <w:rPr>
          <w:rFonts w:ascii="Arial" w:hAnsi="Arial" w:cs="Arial"/>
        </w:rPr>
        <w:t xml:space="preserve"> </w:t>
      </w:r>
      <w:r w:rsidR="00E96DB2" w:rsidRPr="00B050ED">
        <w:rPr>
          <w:rFonts w:ascii="Arial" w:hAnsi="Arial" w:cs="Arial"/>
        </w:rPr>
        <w:t>the feeling is often devastating</w:t>
      </w:r>
      <w:r w:rsidR="00CC01B9" w:rsidRPr="00B050ED">
        <w:rPr>
          <w:rFonts w:ascii="Arial" w:hAnsi="Arial" w:cs="Arial"/>
        </w:rPr>
        <w:t xml:space="preserve"> </w:t>
      </w:r>
      <w:r w:rsidR="0076271C" w:rsidRPr="00B050ED">
        <w:rPr>
          <w:rFonts w:ascii="Arial" w:hAnsi="Arial" w:cs="Arial"/>
        </w:rPr>
        <w:fldChar w:fldCharType="begin"/>
      </w:r>
      <w:r w:rsidR="008C6415">
        <w:rPr>
          <w:rFonts w:ascii="Arial" w:hAnsi="Arial" w:cs="Arial"/>
        </w:rPr>
        <w:instrText xml:space="preserve"> ADDIN EN.CITE &lt;EndNote&gt;&lt;Cite&gt;&lt;Author&gt;Bombardieri&lt;/Author&gt;&lt;Year&gt;2019&lt;/Year&gt;&lt;RecNum&gt;189&lt;/RecNum&gt;&lt;DisplayText&gt;(Bombardieri et al., 2019)&lt;/DisplayText&gt;&lt;record&gt;&lt;rec-number&gt;189&lt;/rec-number&gt;&lt;foreign-keys&gt;&lt;key app="EN" db-id="zte5tatdmtxdw3ezwpdv0tala9dw50xatt2x" timestamp="1703602859"&gt;189&lt;/key&gt;&lt;/foreign-keys&gt;&lt;ref-type name="Journal Article"&gt;17&lt;/ref-type&gt;&lt;contributors&gt;&lt;authors&gt;&lt;author&gt;Bombardieri, Anna Maria&lt;/author&gt;&lt;author&gt;Mathur, Shagun&lt;/author&gt;&lt;author&gt;Soares, Andrea&lt;/author&gt;&lt;author&gt;Sharma, Anshuman&lt;/author&gt;&lt;author&gt;Ben Abdallah, Arbi&lt;/author&gt;&lt;author&gt;Wildes, Troy S.&lt;/author&gt;&lt;author&gt;Avidan, Michael S.&lt;/author&gt;&lt;/authors&gt;&lt;/contributors&gt;&lt;auth-address&gt;Washington Univ, Dept Anesthesiol, Sch Med, 660 S Euclid Ave,Campus Box 8054, St Louis, MO 63110 USA&amp;#xD;Univ Michigan, Dept Anesthesiol, Ann Arbor, MI 48109 USA&amp;#xD;Washington Univ, Dept Med, Sch Med, St Louis, MO 63110 USA&lt;/auth-address&gt;&lt;titles&gt;&lt;title&gt;Intraoperative Awareness With Recall: A Descriptive, Survey-Based, Cohort Study&lt;/title&gt;&lt;secondary-title&gt;ANESTHESIA AND ANALGESIA&lt;/secondary-title&gt;&lt;/titles&gt;&lt;periodical&gt;&lt;full-title&gt;ANESTHESIA AND ANALGESIA&lt;/full-title&gt;&lt;/periodical&gt;&lt;pages&gt;1291-1297&lt;/pages&gt;&lt;volume&gt;129&lt;/volume&gt;&lt;number&gt;5&lt;/number&gt;&lt;dates&gt;&lt;year&gt;2019&lt;/year&gt;&lt;pub-dates&gt;&lt;date&gt;2019 NOV&lt;/date&gt;&lt;/pub-dates&gt;&lt;/dates&gt;&lt;isbn&gt;0003-2999&lt;/isbn&gt;&lt;accession-num&gt;WOS:000490258700034&lt;/accession-num&gt;&lt;work-type&gt;Article&lt;/work-type&gt;&lt;urls&gt;&lt;/urls&gt;&lt;electronic-resource-num&gt;10.1213/ANE.0000000000004358&lt;/electronic-resource-num&gt;&lt;access-date&gt;2019-10-24&lt;/access-date&gt;&lt;/record&gt;&lt;/Cite&gt;&lt;/EndNote&gt;</w:instrText>
      </w:r>
      <w:r w:rsidR="0076271C" w:rsidRPr="00B050ED">
        <w:rPr>
          <w:rFonts w:ascii="Arial" w:hAnsi="Arial" w:cs="Arial"/>
        </w:rPr>
        <w:fldChar w:fldCharType="separate"/>
      </w:r>
      <w:r w:rsidR="008C6415">
        <w:rPr>
          <w:rFonts w:ascii="Arial" w:hAnsi="Arial" w:cs="Arial"/>
          <w:noProof/>
        </w:rPr>
        <w:t>(Bombardieri et al., 2019)</w:t>
      </w:r>
      <w:r w:rsidR="0076271C" w:rsidRPr="00B050ED">
        <w:rPr>
          <w:rFonts w:ascii="Arial" w:hAnsi="Arial" w:cs="Arial"/>
        </w:rPr>
        <w:fldChar w:fldCharType="end"/>
      </w:r>
      <w:r w:rsidR="002959AB" w:rsidRPr="00B050ED">
        <w:rPr>
          <w:rFonts w:ascii="Arial" w:hAnsi="Arial" w:cs="Arial"/>
        </w:rPr>
        <w:t xml:space="preserve">. </w:t>
      </w:r>
      <w:r w:rsidR="00880B1E" w:rsidRPr="00B050ED">
        <w:rPr>
          <w:rFonts w:ascii="Arial" w:hAnsi="Arial" w:cs="Arial"/>
        </w:rPr>
        <w:t xml:space="preserve">Most patients report </w:t>
      </w:r>
      <w:r w:rsidR="005F2DC0" w:rsidRPr="00B050ED">
        <w:rPr>
          <w:rFonts w:ascii="Arial" w:hAnsi="Arial" w:cs="Arial"/>
        </w:rPr>
        <w:t xml:space="preserve">feeling </w:t>
      </w:r>
      <w:r w:rsidR="00880B1E" w:rsidRPr="00B050ED">
        <w:rPr>
          <w:rFonts w:ascii="Arial" w:hAnsi="Arial" w:cs="Arial"/>
        </w:rPr>
        <w:t xml:space="preserve">hearing voices in the operating room, some recall entire conversations. Other cases </w:t>
      </w:r>
      <w:r w:rsidR="009A7694" w:rsidRPr="00B050ED">
        <w:rPr>
          <w:rFonts w:ascii="Arial" w:hAnsi="Arial" w:cs="Arial"/>
        </w:rPr>
        <w:t>can</w:t>
      </w:r>
      <w:r w:rsidR="00880B1E" w:rsidRPr="00B050ED">
        <w:rPr>
          <w:rFonts w:ascii="Arial" w:hAnsi="Arial" w:cs="Arial"/>
        </w:rPr>
        <w:t xml:space="preserve"> describe how </w:t>
      </w:r>
      <w:r w:rsidR="009B1182" w:rsidRPr="00B050ED">
        <w:rPr>
          <w:rFonts w:ascii="Arial" w:hAnsi="Arial" w:cs="Arial"/>
        </w:rPr>
        <w:t>medical procedures</w:t>
      </w:r>
      <w:r w:rsidR="00880B1E" w:rsidRPr="00B050ED">
        <w:rPr>
          <w:rFonts w:ascii="Arial" w:hAnsi="Arial" w:cs="Arial"/>
        </w:rPr>
        <w:t xml:space="preserve"> felt</w:t>
      </w:r>
      <w:r w:rsidR="00EF4BFE" w:rsidRPr="00B050ED">
        <w:rPr>
          <w:rFonts w:ascii="Arial" w:hAnsi="Arial" w:cs="Arial"/>
        </w:rPr>
        <w:t>,</w:t>
      </w:r>
      <w:r w:rsidR="00880B1E" w:rsidRPr="00B050ED">
        <w:rPr>
          <w:rFonts w:ascii="Arial" w:hAnsi="Arial" w:cs="Arial"/>
        </w:rPr>
        <w:t xml:space="preserve"> such as endotracheal tube insertion</w:t>
      </w:r>
      <w:r w:rsidR="00A84DDF" w:rsidRPr="00B050ED">
        <w:rPr>
          <w:rFonts w:ascii="Arial" w:hAnsi="Arial" w:cs="Arial"/>
        </w:rPr>
        <w:t>, or</w:t>
      </w:r>
      <w:r w:rsidR="00C57784" w:rsidRPr="00B050ED">
        <w:rPr>
          <w:rFonts w:ascii="Arial" w:hAnsi="Arial" w:cs="Arial"/>
        </w:rPr>
        <w:t xml:space="preserve"> discomfort at the</w:t>
      </w:r>
      <w:r w:rsidR="00A84DDF" w:rsidRPr="00B050ED">
        <w:rPr>
          <w:rFonts w:ascii="Arial" w:hAnsi="Arial" w:cs="Arial"/>
        </w:rPr>
        <w:t xml:space="preserve"> incision site</w:t>
      </w:r>
      <w:r w:rsidR="00A75D7A" w:rsidRPr="00B050ED">
        <w:rPr>
          <w:rFonts w:ascii="Arial" w:hAnsi="Arial" w:cs="Arial"/>
        </w:rPr>
        <w:t xml:space="preserve"> </w:t>
      </w:r>
      <w:r w:rsidR="00A75D7A" w:rsidRPr="00B050ED">
        <w:rPr>
          <w:rFonts w:ascii="Arial" w:hAnsi="Arial" w:cs="Arial"/>
        </w:rPr>
        <w:fldChar w:fldCharType="begin"/>
      </w:r>
      <w:r w:rsidR="008C6415">
        <w:rPr>
          <w:rFonts w:ascii="Arial" w:hAnsi="Arial" w:cs="Arial"/>
        </w:rPr>
        <w:instrText xml:space="preserve"> ADDIN EN.CITE &lt;EndNote&gt;&lt;Cite&gt;&lt;Author&gt;Cascella&lt;/Author&gt;&lt;Year&gt;2020&lt;/Year&gt;&lt;RecNum&gt;171&lt;/RecNum&gt;&lt;DisplayText&gt;(Cascella, 2020a)&lt;/DisplayText&gt;&lt;record&gt;&lt;rec-number&gt;171&lt;/rec-number&gt;&lt;foreign-keys&gt;&lt;key app="EN" db-id="zte5tatdmtxdw3ezwpdv0tala9dw50xatt2x" timestamp="1703599935"&gt;171&lt;/key&gt;&lt;/foreign-keys&gt;&lt;ref-type name="Book Section"&gt;5&lt;/ref-type&gt;&lt;contributors&gt;&lt;authors&gt;&lt;author&gt;Cascella, M.&lt;/author&gt;&lt;/authors&gt;&lt;secondary-authors&gt;&lt;author&gt;Cascella, M.&lt;/author&gt;&lt;/secondary-authors&gt;&lt;/contributors&gt;&lt;titles&gt;&lt;title&gt;The Challenge of Accidental Awareness During General Anesthesia&lt;/title&gt;&lt;secondary-title&gt;GENERAL ANESTHESIA RESEARCH&lt;/secondary-title&gt;&lt;/titles&gt;&lt;pages&gt;1-33&lt;/pages&gt;&lt;volume&gt;150&lt;/volume&gt;&lt;dates&gt;&lt;year&gt;2020&lt;/year&gt;&lt;/dates&gt;&lt;isbn&gt;0893-2336&amp;#xD;1940-6045&amp;#xD;978-1-4939-9891-3&amp;#xD;978-1-4939-9890-6&lt;/isbn&gt;&lt;accession-num&gt;WOS:000541669800003&lt;/accession-num&gt;&lt;urls&gt;&lt;/urls&gt;&lt;electronic-resource-num&gt;10.1007/978-1-4939-9891-3_1&amp;#xD;10.1007/978-1-4939-9891-3&lt;/electronic-resource-num&gt;&lt;/record&gt;&lt;/Cite&gt;&lt;/EndNote&gt;</w:instrText>
      </w:r>
      <w:r w:rsidR="00A75D7A" w:rsidRPr="00B050ED">
        <w:rPr>
          <w:rFonts w:ascii="Arial" w:hAnsi="Arial" w:cs="Arial"/>
        </w:rPr>
        <w:fldChar w:fldCharType="separate"/>
      </w:r>
      <w:r w:rsidR="008C6415">
        <w:rPr>
          <w:rFonts w:ascii="Arial" w:hAnsi="Arial" w:cs="Arial"/>
          <w:noProof/>
        </w:rPr>
        <w:t>(Cascella, 2020a)</w:t>
      </w:r>
      <w:r w:rsidR="00A75D7A" w:rsidRPr="00B050ED">
        <w:rPr>
          <w:rFonts w:ascii="Arial" w:hAnsi="Arial" w:cs="Arial"/>
        </w:rPr>
        <w:fldChar w:fldCharType="end"/>
      </w:r>
      <w:r w:rsidR="00880B1E" w:rsidRPr="00B050ED">
        <w:rPr>
          <w:rFonts w:ascii="Arial" w:hAnsi="Arial" w:cs="Arial"/>
        </w:rPr>
        <w:t xml:space="preserve">. Uncomfortable sensations are reported but pain is not commonly reported, and when pain is reported, it is often described as severe and distressing. </w:t>
      </w:r>
      <w:r w:rsidR="00AA7D2E" w:rsidRPr="00B050ED">
        <w:rPr>
          <w:rFonts w:ascii="Arial" w:hAnsi="Arial" w:cs="Arial"/>
        </w:rPr>
        <w:t xml:space="preserve">Sometimes patients report feeling </w:t>
      </w:r>
      <w:r w:rsidR="002C4122" w:rsidRPr="00B050ED">
        <w:rPr>
          <w:rFonts w:ascii="Arial" w:hAnsi="Arial" w:cs="Arial"/>
        </w:rPr>
        <w:t xml:space="preserve">buried alive, </w:t>
      </w:r>
      <w:r w:rsidR="00EF144D" w:rsidRPr="00B050ED">
        <w:rPr>
          <w:rFonts w:ascii="Arial" w:hAnsi="Arial" w:cs="Arial"/>
        </w:rPr>
        <w:t>paralyzed,</w:t>
      </w:r>
      <w:r w:rsidR="00AA7D2E" w:rsidRPr="00B050ED">
        <w:rPr>
          <w:rFonts w:ascii="Arial" w:hAnsi="Arial" w:cs="Arial"/>
        </w:rPr>
        <w:t xml:space="preserve"> or suffocated</w:t>
      </w:r>
      <w:r w:rsidR="00A75D7A" w:rsidRPr="00B050ED">
        <w:rPr>
          <w:rFonts w:ascii="Arial" w:hAnsi="Arial" w:cs="Arial"/>
        </w:rPr>
        <w:t xml:space="preserve">  </w:t>
      </w:r>
      <w:r w:rsidR="00A75D7A" w:rsidRPr="00B050ED">
        <w:rPr>
          <w:rFonts w:ascii="Arial" w:hAnsi="Arial" w:cs="Arial"/>
        </w:rPr>
        <w:fldChar w:fldCharType="begin"/>
      </w:r>
      <w:r w:rsidR="008C6415">
        <w:rPr>
          <w:rFonts w:ascii="Arial" w:hAnsi="Arial" w:cs="Arial"/>
        </w:rPr>
        <w:instrText xml:space="preserve"> ADDIN EN.CITE &lt;EndNote&gt;&lt;Cite&gt;&lt;Author&gt;Cascella&lt;/Author&gt;&lt;Year&gt;2020&lt;/Year&gt;&lt;RecNum&gt;171&lt;/RecNum&gt;&lt;DisplayText&gt;(Cascella, 2020a)&lt;/DisplayText&gt;&lt;record&gt;&lt;rec-number&gt;171&lt;/rec-number&gt;&lt;foreign-keys&gt;&lt;key app="EN" db-id="zte5tatdmtxdw3ezwpdv0tala9dw50xatt2x" timestamp="1703599935"&gt;171&lt;/key&gt;&lt;/foreign-keys&gt;&lt;ref-type name="Book Section"&gt;5&lt;/ref-type&gt;&lt;contributors&gt;&lt;authors&gt;&lt;author&gt;Cascella, M.&lt;/author&gt;&lt;/authors&gt;&lt;secondary-authors&gt;&lt;author&gt;Cascella, M.&lt;/author&gt;&lt;/secondary-authors&gt;&lt;/contributors&gt;&lt;titles&gt;&lt;title&gt;The Challenge of Accidental Awareness During General Anesthesia&lt;/title&gt;&lt;secondary-title&gt;GENERAL ANESTHESIA RESEARCH&lt;/secondary-title&gt;&lt;/titles&gt;&lt;pages&gt;1-33&lt;/pages&gt;&lt;volume&gt;150&lt;/volume&gt;&lt;dates&gt;&lt;year&gt;2020&lt;/year&gt;&lt;/dates&gt;&lt;isbn&gt;0893-2336&amp;#xD;1940-6045&amp;#xD;978-1-4939-9891-3&amp;#xD;978-1-4939-9890-6&lt;/isbn&gt;&lt;accession-num&gt;WOS:000541669800003&lt;/accession-num&gt;&lt;urls&gt;&lt;/urls&gt;&lt;electronic-resource-num&gt;10.1007/978-1-4939-9891-3_1&amp;#xD;10.1007/978-1-4939-9891-3&lt;/electronic-resource-num&gt;&lt;/record&gt;&lt;/Cite&gt;&lt;/EndNote&gt;</w:instrText>
      </w:r>
      <w:r w:rsidR="00A75D7A" w:rsidRPr="00B050ED">
        <w:rPr>
          <w:rFonts w:ascii="Arial" w:hAnsi="Arial" w:cs="Arial"/>
        </w:rPr>
        <w:fldChar w:fldCharType="separate"/>
      </w:r>
      <w:r w:rsidR="008C6415">
        <w:rPr>
          <w:rFonts w:ascii="Arial" w:hAnsi="Arial" w:cs="Arial"/>
          <w:noProof/>
        </w:rPr>
        <w:t>(Cascella, 2020a)</w:t>
      </w:r>
      <w:r w:rsidR="00A75D7A" w:rsidRPr="00B050ED">
        <w:rPr>
          <w:rFonts w:ascii="Arial" w:hAnsi="Arial" w:cs="Arial"/>
        </w:rPr>
        <w:fldChar w:fldCharType="end"/>
      </w:r>
      <w:r w:rsidR="00AA7D2E" w:rsidRPr="00B050ED">
        <w:rPr>
          <w:rFonts w:ascii="Arial" w:hAnsi="Arial" w:cs="Arial"/>
        </w:rPr>
        <w:t xml:space="preserve">. </w:t>
      </w:r>
      <w:r w:rsidR="00B912D3" w:rsidRPr="00B050ED">
        <w:rPr>
          <w:rFonts w:ascii="Arial" w:hAnsi="Arial" w:cs="Arial"/>
        </w:rPr>
        <w:t xml:space="preserve">This is especially distressing if muscle </w:t>
      </w:r>
      <w:r w:rsidR="00F01D5D" w:rsidRPr="00B050ED">
        <w:rPr>
          <w:rFonts w:ascii="Arial" w:hAnsi="Arial" w:cs="Arial"/>
        </w:rPr>
        <w:t>relaxants and</w:t>
      </w:r>
      <w:r w:rsidR="007B4F6D" w:rsidRPr="00B050ED">
        <w:rPr>
          <w:rFonts w:ascii="Arial" w:hAnsi="Arial" w:cs="Arial"/>
        </w:rPr>
        <w:t xml:space="preserve"> neuromuscular blocking agents</w:t>
      </w:r>
      <w:r w:rsidR="00B912D3" w:rsidRPr="00B050ED">
        <w:rPr>
          <w:rFonts w:ascii="Arial" w:hAnsi="Arial" w:cs="Arial"/>
        </w:rPr>
        <w:t xml:space="preserve"> (NMBAs) were administered</w:t>
      </w:r>
      <w:r w:rsidR="00467797" w:rsidRPr="00B050ED">
        <w:rPr>
          <w:rFonts w:ascii="Arial" w:hAnsi="Arial" w:cs="Arial"/>
        </w:rPr>
        <w:t xml:space="preserve">. </w:t>
      </w:r>
      <w:r w:rsidR="00AA7BFC" w:rsidRPr="00B050ED">
        <w:rPr>
          <w:rFonts w:ascii="Arial" w:hAnsi="Arial" w:cs="Arial"/>
        </w:rPr>
        <w:t>Often</w:t>
      </w:r>
      <w:r w:rsidR="000006A4" w:rsidRPr="00B050ED">
        <w:rPr>
          <w:rFonts w:ascii="Arial" w:hAnsi="Arial" w:cs="Arial"/>
        </w:rPr>
        <w:t xml:space="preserve"> patients who </w:t>
      </w:r>
      <w:r w:rsidR="00EF1CE1" w:rsidRPr="00B050ED">
        <w:rPr>
          <w:rFonts w:ascii="Arial" w:hAnsi="Arial" w:cs="Arial"/>
        </w:rPr>
        <w:t>go through</w:t>
      </w:r>
      <w:r w:rsidR="000006A4" w:rsidRPr="00B050ED">
        <w:rPr>
          <w:rFonts w:ascii="Arial" w:hAnsi="Arial" w:cs="Arial"/>
        </w:rPr>
        <w:t xml:space="preserve"> </w:t>
      </w:r>
      <w:r w:rsidR="00EF597E" w:rsidRPr="00B050ED">
        <w:rPr>
          <w:rFonts w:ascii="Arial" w:hAnsi="Arial" w:cs="Arial"/>
        </w:rPr>
        <w:t>intraoperative awareness</w:t>
      </w:r>
      <w:r w:rsidR="00AB06D0" w:rsidRPr="00B050ED">
        <w:rPr>
          <w:rFonts w:ascii="Arial" w:hAnsi="Arial" w:cs="Arial"/>
        </w:rPr>
        <w:t xml:space="preserve"> and </w:t>
      </w:r>
      <w:r w:rsidR="000B7E29" w:rsidRPr="00B050ED">
        <w:rPr>
          <w:rFonts w:ascii="Arial" w:hAnsi="Arial" w:cs="Arial"/>
        </w:rPr>
        <w:t>recall</w:t>
      </w:r>
      <w:r w:rsidR="00AB06D0" w:rsidRPr="00B050ED">
        <w:rPr>
          <w:rFonts w:ascii="Arial" w:hAnsi="Arial" w:cs="Arial"/>
        </w:rPr>
        <w:t xml:space="preserve"> it</w:t>
      </w:r>
      <w:r w:rsidR="00035B74" w:rsidRPr="00B050ED">
        <w:rPr>
          <w:rFonts w:ascii="Arial" w:hAnsi="Arial" w:cs="Arial"/>
        </w:rPr>
        <w:t xml:space="preserve"> after the surgery</w:t>
      </w:r>
      <w:r w:rsidR="00297FD0" w:rsidRPr="00B050ED">
        <w:rPr>
          <w:rFonts w:ascii="Arial" w:hAnsi="Arial" w:cs="Arial"/>
        </w:rPr>
        <w:t xml:space="preserve"> experience </w:t>
      </w:r>
      <w:r w:rsidR="00EF597E" w:rsidRPr="00B050ED">
        <w:rPr>
          <w:rFonts w:ascii="Arial" w:hAnsi="Arial" w:cs="Arial"/>
        </w:rPr>
        <w:t xml:space="preserve">psychological consequences and </w:t>
      </w:r>
      <w:r w:rsidR="00C53A8D" w:rsidRPr="00B050ED">
        <w:rPr>
          <w:rFonts w:ascii="Arial" w:hAnsi="Arial" w:cs="Arial"/>
        </w:rPr>
        <w:t>acquire</w:t>
      </w:r>
      <w:r w:rsidR="00EF597E" w:rsidRPr="00B050ED">
        <w:rPr>
          <w:rFonts w:ascii="Arial" w:hAnsi="Arial" w:cs="Arial"/>
        </w:rPr>
        <w:t xml:space="preserve"> </w:t>
      </w:r>
      <w:r w:rsidR="00F91A97" w:rsidRPr="00B050ED">
        <w:rPr>
          <w:rFonts w:ascii="Arial" w:hAnsi="Arial" w:cs="Arial"/>
        </w:rPr>
        <w:t>Post-Traumatic Stress Disorder (</w:t>
      </w:r>
      <w:r w:rsidR="00EF597E" w:rsidRPr="00B050ED">
        <w:rPr>
          <w:rFonts w:ascii="Arial" w:hAnsi="Arial" w:cs="Arial"/>
        </w:rPr>
        <w:t>PTSD</w:t>
      </w:r>
      <w:r w:rsidR="00F91A97" w:rsidRPr="00B050ED">
        <w:rPr>
          <w:rFonts w:ascii="Arial" w:hAnsi="Arial" w:cs="Arial"/>
        </w:rPr>
        <w:t>)</w:t>
      </w:r>
      <w:r w:rsidR="00EF597E" w:rsidRPr="00B050ED">
        <w:rPr>
          <w:rFonts w:ascii="Arial" w:hAnsi="Arial" w:cs="Arial"/>
        </w:rPr>
        <w:t>, nightmares, an aversion to future surgeries</w:t>
      </w:r>
      <w:r w:rsidR="00B02019" w:rsidRPr="00B050ED">
        <w:rPr>
          <w:rFonts w:ascii="Arial" w:hAnsi="Arial" w:cs="Arial"/>
        </w:rPr>
        <w:t>, and other life-altering emotional sequelae.</w:t>
      </w:r>
      <w:r w:rsidR="001A1195" w:rsidRPr="00B050ED">
        <w:rPr>
          <w:rFonts w:ascii="Arial" w:hAnsi="Arial" w:cs="Arial"/>
        </w:rPr>
        <w:t xml:space="preserve"> </w:t>
      </w:r>
    </w:p>
    <w:p w14:paraId="05C8F01C" w14:textId="570A66DB" w:rsidR="00EC52EB" w:rsidRPr="003E2550" w:rsidRDefault="00EC52EB" w:rsidP="00D86C37">
      <w:pPr>
        <w:ind w:firstLine="720"/>
        <w:jc w:val="both"/>
        <w:rPr>
          <w:rFonts w:ascii="Arial" w:hAnsi="Arial" w:cs="Arial"/>
        </w:rPr>
      </w:pPr>
      <w:r>
        <w:rPr>
          <w:rFonts w:ascii="Arial" w:hAnsi="Arial" w:cs="Arial"/>
        </w:rPr>
        <w:lastRenderedPageBreak/>
        <w:t>There is still a very incomplete</w:t>
      </w:r>
      <w:r w:rsidRPr="003E2550">
        <w:rPr>
          <w:rFonts w:ascii="Arial" w:hAnsi="Arial" w:cs="Arial"/>
        </w:rPr>
        <w:t xml:space="preserve"> understanding of the neural correlates of consciousness and awareness </w:t>
      </w:r>
      <w:r w:rsidRPr="003E2550">
        <w:rPr>
          <w:rFonts w:ascii="Arial" w:hAnsi="Arial" w:cs="Arial"/>
        </w:rPr>
        <w:fldChar w:fldCharType="begin">
          <w:fldData xml:space="preserve">PEVuZE5vdGU+PENpdGU+PEF1dGhvcj5NYXNob3VyPC9BdXRob3I+PFllYXI+MjAxMTwvWWVhcj48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NYXNob3VyPC9BdXRob3I+PFllYXI+MjAxMTwvWWVhcj48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Pr="003E2550">
        <w:rPr>
          <w:rFonts w:ascii="Arial" w:hAnsi="Arial" w:cs="Arial"/>
        </w:rPr>
      </w:r>
      <w:r w:rsidRPr="003E2550">
        <w:rPr>
          <w:rFonts w:ascii="Arial" w:hAnsi="Arial" w:cs="Arial"/>
        </w:rPr>
        <w:fldChar w:fldCharType="separate"/>
      </w:r>
      <w:r w:rsidR="008C6415">
        <w:rPr>
          <w:rFonts w:ascii="Arial" w:hAnsi="Arial" w:cs="Arial"/>
          <w:noProof/>
        </w:rPr>
        <w:t>(Mashour et al., 2011; Tasbihgou et al., 2018)</w:t>
      </w:r>
      <w:r w:rsidRPr="003E2550">
        <w:rPr>
          <w:rFonts w:ascii="Arial" w:hAnsi="Arial" w:cs="Arial"/>
        </w:rPr>
        <w:fldChar w:fldCharType="end"/>
      </w:r>
      <w:r>
        <w:rPr>
          <w:rFonts w:ascii="Arial" w:hAnsi="Arial" w:cs="Arial"/>
        </w:rPr>
        <w:t xml:space="preserve">, and a very active field of research that seeks to specify precisely what features of neurons (or other </w:t>
      </w:r>
      <w:proofErr w:type="spellStart"/>
      <w:r>
        <w:rPr>
          <w:rFonts w:ascii="Arial" w:hAnsi="Arial" w:cs="Arial"/>
        </w:rPr>
        <w:t>physico</w:t>
      </w:r>
      <w:proofErr w:type="spellEnd"/>
      <w:r>
        <w:rPr>
          <w:rFonts w:ascii="Arial" w:hAnsi="Arial" w:cs="Arial"/>
        </w:rPr>
        <w:t xml:space="preserve">-chemical media) are necessary or sufficient for inner experience </w:t>
      </w:r>
      <w:r w:rsidR="00616343">
        <w:rPr>
          <w:rFonts w:ascii="Arial" w:hAnsi="Arial" w:cs="Arial"/>
        </w:rPr>
        <w:fldChar w:fldCharType="begin">
          <w:fldData xml:space="preserve">PEVuZE5vdGU+PENpdGU+PEF1dGhvcj5Ub25vbmk8L0F1dGhvcj48WWVhcj4yMDE2PC9ZZWFyPjxS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=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Ub25vbmk8L0F1dGhvcj48WWVhcj4yMDE2PC9ZZWFyPjxS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=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16343">
        <w:rPr>
          <w:rFonts w:ascii="Arial" w:hAnsi="Arial" w:cs="Arial"/>
        </w:rPr>
      </w:r>
      <w:r w:rsidR="00616343">
        <w:rPr>
          <w:rFonts w:ascii="Arial" w:hAnsi="Arial" w:cs="Arial"/>
        </w:rPr>
        <w:fldChar w:fldCharType="separate"/>
      </w:r>
      <w:r w:rsidR="008C6415">
        <w:rPr>
          <w:rFonts w:ascii="Arial" w:hAnsi="Arial" w:cs="Arial"/>
          <w:noProof/>
        </w:rPr>
        <w:t>(Hudetz et al., 2016; Sanders et al., 2015; Tononi et al., 2016)</w:t>
      </w:r>
      <w:r w:rsidR="00616343">
        <w:rPr>
          <w:rFonts w:ascii="Arial" w:hAnsi="Arial" w:cs="Arial"/>
        </w:rPr>
        <w:fldChar w:fldCharType="end"/>
      </w:r>
      <w:r w:rsidRPr="003E2550">
        <w:rPr>
          <w:rFonts w:ascii="Arial" w:hAnsi="Arial" w:cs="Arial"/>
        </w:rPr>
        <w:t>.</w:t>
      </w:r>
      <w:r w:rsidR="00E07CFB">
        <w:rPr>
          <w:rFonts w:ascii="Arial" w:hAnsi="Arial" w:cs="Arial"/>
        </w:rPr>
        <w:t xml:space="preserve"> A specific research program suggested by these data, paralleling the search for the medium of memory beyond synaptic tuning </w:t>
      </w:r>
      <w:r w:rsidR="0010045C">
        <w:rPr>
          <w:rFonts w:ascii="Arial" w:hAnsi="Arial" w:cs="Arial"/>
        </w:rPr>
        <w:fldChar w:fldCharType="begin">
          <w:fldData xml:space="preserve">PEVuZE5vdGU+PENpdGU+PEF1dGhvcj5HZXJzaG1hbjwvQXV0aG9yPjxZZWFyPjIwMjM8L1llYXI+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HZXJzaG1hbjwvQXV0aG9yPjxZZWFyPjIwMjM8L1llYXI+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10045C">
        <w:rPr>
          <w:rFonts w:ascii="Arial" w:hAnsi="Arial" w:cs="Arial"/>
        </w:rPr>
      </w:r>
      <w:r w:rsidR="0010045C">
        <w:rPr>
          <w:rFonts w:ascii="Arial" w:hAnsi="Arial" w:cs="Arial"/>
        </w:rPr>
        <w:fldChar w:fldCharType="separate"/>
      </w:r>
      <w:r w:rsidR="008C6415">
        <w:rPr>
          <w:rFonts w:ascii="Arial" w:hAnsi="Arial" w:cs="Arial"/>
          <w:noProof/>
        </w:rPr>
        <w:t>(Abraham et al., 2019; Dasgupta &amp; Gershman, 2021; Gallistel, 2017b, 2020; Gershman, 2023; Gershman et al., 2021; Langille &amp; Gallistel, 2020; Queenan et al., 2017)</w:t>
      </w:r>
      <w:r w:rsidR="0010045C">
        <w:rPr>
          <w:rFonts w:ascii="Arial" w:hAnsi="Arial" w:cs="Arial"/>
        </w:rPr>
        <w:fldChar w:fldCharType="end"/>
      </w:r>
      <w:r w:rsidR="00E07CFB">
        <w:rPr>
          <w:rFonts w:ascii="Arial" w:hAnsi="Arial" w:cs="Arial"/>
        </w:rPr>
        <w:t xml:space="preserve">, is the investigation of other biophysical events in tissue, such as cytoskeletal dynamics </w:t>
      </w:r>
      <w:r w:rsidR="0010045C">
        <w:rPr>
          <w:rFonts w:ascii="Arial" w:hAnsi="Arial" w:cs="Arial"/>
        </w:rPr>
        <w:fldChar w:fldCharType="begin">
          <w:fldData xml:space="preserve">PEVuZE5vdGU+PENpdGU+PEF1dGhvcj5GaWVsZHM8L0F1dGhvcj48WWVhcj4yMDE3PC9ZZWFyPjxS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GaWVsZHM8L0F1dGhvcj48WWVhcj4yMDE3PC9ZZWFyPjxS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10045C">
        <w:rPr>
          <w:rFonts w:ascii="Arial" w:hAnsi="Arial" w:cs="Arial"/>
        </w:rPr>
      </w:r>
      <w:r w:rsidR="0010045C">
        <w:rPr>
          <w:rFonts w:ascii="Arial" w:hAnsi="Arial" w:cs="Arial"/>
        </w:rPr>
        <w:fldChar w:fldCharType="separate"/>
      </w:r>
      <w:r w:rsidR="008C6415">
        <w:rPr>
          <w:rFonts w:ascii="Arial" w:hAnsi="Arial" w:cs="Arial"/>
          <w:noProof/>
        </w:rPr>
        <w:t>(Craddock et al., 2012; Dent, 2017; Fields &amp; Levin, 2017; Lamprecht, 2016; Priel et al., 2010; Smythies, 2015)</w:t>
      </w:r>
      <w:r w:rsidR="0010045C">
        <w:rPr>
          <w:rFonts w:ascii="Arial" w:hAnsi="Arial" w:cs="Arial"/>
        </w:rPr>
        <w:fldChar w:fldCharType="end"/>
      </w:r>
      <w:r w:rsidR="00E07CFB">
        <w:rPr>
          <w:rFonts w:ascii="Arial" w:hAnsi="Arial" w:cs="Arial"/>
        </w:rPr>
        <w:t xml:space="preserve"> and biochemical networks </w:t>
      </w:r>
      <w:r w:rsidR="0010045C">
        <w:rPr>
          <w:rFonts w:ascii="Arial" w:hAnsi="Arial" w:cs="Arial"/>
        </w:rPr>
        <w:fldChar w:fldCharType="begin">
          <w:fldData xml:space="preserve">PEVuZE5vdGU+PENpdGU+PEF1dGhvcj5CaXN3YXM8L0F1dGhvcj48WWVhcj4yMDIyPC9ZZWFyPjxS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CaXN3YXM8L0F1dGhvcj48WWVhcj4yMDIyPC9ZZWFyPjxS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10045C">
        <w:rPr>
          <w:rFonts w:ascii="Arial" w:hAnsi="Arial" w:cs="Arial"/>
        </w:rPr>
      </w:r>
      <w:r w:rsidR="0010045C">
        <w:rPr>
          <w:rFonts w:ascii="Arial" w:hAnsi="Arial" w:cs="Arial"/>
        </w:rPr>
        <w:fldChar w:fldCharType="separate"/>
      </w:r>
      <w:r w:rsidR="008C6415">
        <w:rPr>
          <w:rFonts w:ascii="Arial" w:hAnsi="Arial" w:cs="Arial"/>
          <w:noProof/>
        </w:rPr>
        <w:t>(Biswas et al., 2022; Biswas et al., 2021; Katz &amp; Fontana, 2022; Katz et al., 2018)</w:t>
      </w:r>
      <w:r w:rsidR="0010045C">
        <w:rPr>
          <w:rFonts w:ascii="Arial" w:hAnsi="Arial" w:cs="Arial"/>
        </w:rPr>
        <w:fldChar w:fldCharType="end"/>
      </w:r>
      <w:r w:rsidR="00E07CFB">
        <w:rPr>
          <w:rFonts w:ascii="Arial" w:hAnsi="Arial" w:cs="Arial"/>
        </w:rPr>
        <w:t xml:space="preserve">, which could underlie aspects of cognition in human and other life forms that are normally attributed to neurons </w:t>
      </w:r>
      <w:r w:rsidR="0010045C">
        <w:rPr>
          <w:rFonts w:ascii="Arial" w:hAnsi="Arial" w:cs="Arial"/>
        </w:rPr>
        <w:fldChar w:fldCharType="begin">
          <w:fldData xml:space="preserve">PEVuZE5vdGU+PENpdGU+PEF1dGhvcj5CYWx1c2thPC9BdXRob3I+PFllYXI+MjAyMjwvWWVhcj48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=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CYWx1c2thPC9BdXRob3I+PFllYXI+MjAyMjwvWWVhcj48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=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10045C">
        <w:rPr>
          <w:rFonts w:ascii="Arial" w:hAnsi="Arial" w:cs="Arial"/>
        </w:rPr>
      </w:r>
      <w:r w:rsidR="0010045C">
        <w:rPr>
          <w:rFonts w:ascii="Arial" w:hAnsi="Arial" w:cs="Arial"/>
        </w:rPr>
        <w:fldChar w:fldCharType="separate"/>
      </w:r>
      <w:r w:rsidR="008C6415">
        <w:rPr>
          <w:rFonts w:ascii="Arial" w:hAnsi="Arial" w:cs="Arial"/>
          <w:noProof/>
        </w:rPr>
        <w:t>(Baluska, Miller, et al., 2022; Baluska &amp; Reber, 2021; Baluska, Reber, et al., 2022; Reber &amp; Baluska, 2021)</w:t>
      </w:r>
      <w:r w:rsidR="0010045C">
        <w:rPr>
          <w:rFonts w:ascii="Arial" w:hAnsi="Arial" w:cs="Arial"/>
        </w:rPr>
        <w:fldChar w:fldCharType="end"/>
      </w:r>
      <w:r w:rsidR="00E07CFB">
        <w:rPr>
          <w:rFonts w:ascii="Arial" w:hAnsi="Arial" w:cs="Arial"/>
        </w:rPr>
        <w:t>.</w:t>
      </w:r>
    </w:p>
    <w:p w14:paraId="7F9F48BF" w14:textId="77777777" w:rsidR="00A9169B" w:rsidRPr="00E07CFB" w:rsidRDefault="00A9169B" w:rsidP="00D86C37">
      <w:pPr>
        <w:rPr>
          <w:rFonts w:ascii="Arial" w:hAnsi="Arial" w:cs="Arial"/>
          <w:b/>
          <w:bCs/>
        </w:rPr>
      </w:pPr>
    </w:p>
    <w:p w14:paraId="1CB6C3D8" w14:textId="5F4DC5AF" w:rsidR="00A9169B" w:rsidRPr="00B050ED" w:rsidRDefault="00A9169B" w:rsidP="00D86C37">
      <w:pPr>
        <w:rPr>
          <w:rFonts w:ascii="Arial" w:hAnsi="Arial" w:cs="Arial"/>
          <w:i/>
          <w:iCs/>
        </w:rPr>
      </w:pPr>
      <w:r w:rsidRPr="00B050ED">
        <w:rPr>
          <w:rFonts w:ascii="Arial" w:hAnsi="Arial" w:cs="Arial"/>
          <w:i/>
          <w:iCs/>
        </w:rPr>
        <w:t xml:space="preserve">Implicit learning </w:t>
      </w:r>
      <w:r w:rsidR="00EB3F0B" w:rsidRPr="00B050ED">
        <w:rPr>
          <w:rFonts w:ascii="Arial" w:hAnsi="Arial" w:cs="Arial"/>
          <w:i/>
          <w:iCs/>
        </w:rPr>
        <w:t>and consciousness during cardiac arrest</w:t>
      </w:r>
    </w:p>
    <w:p w14:paraId="6AB11A8C" w14:textId="5BB4417B" w:rsidR="00C55794" w:rsidRPr="00B050ED" w:rsidRDefault="00EB3F0B" w:rsidP="00D86C37">
      <w:pPr>
        <w:ind w:firstLine="720"/>
        <w:jc w:val="both"/>
        <w:rPr>
          <w:rFonts w:ascii="Arial" w:hAnsi="Arial" w:cs="Arial"/>
        </w:rPr>
      </w:pPr>
      <w:r w:rsidRPr="00B050ED">
        <w:rPr>
          <w:rFonts w:ascii="Arial" w:hAnsi="Arial" w:cs="Arial"/>
        </w:rPr>
        <w:t xml:space="preserve">The most all-encompassing work on consciousness and awareness near-death is </w:t>
      </w:r>
      <w:proofErr w:type="spellStart"/>
      <w:r w:rsidRPr="00B050ED">
        <w:rPr>
          <w:rFonts w:ascii="Arial" w:hAnsi="Arial" w:cs="Arial"/>
        </w:rPr>
        <w:t>Parnia’s</w:t>
      </w:r>
      <w:proofErr w:type="spellEnd"/>
      <w:r w:rsidRPr="00B050ED">
        <w:rPr>
          <w:rFonts w:ascii="Arial" w:hAnsi="Arial" w:cs="Arial"/>
        </w:rPr>
        <w:t xml:space="preserve"> AWARE studies </w:t>
      </w:r>
      <w:r w:rsidR="003C4E27" w:rsidRPr="00B050ED">
        <w:rPr>
          <w:rFonts w:ascii="Arial" w:hAnsi="Arial" w:cs="Arial"/>
        </w:rPr>
        <w:fldChar w:fldCharType="begin">
          <w:fldData xml:space="preserve">PEVuZE5vdGU+PENpdGU+PEF1dGhvcj5QYXJuaWE8L0F1dGhvcj48WWVhcj4yMDE0PC9ZZWFyPjxS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Jlc3Vz
Y2l0YXRpb24uMjAyMy4xMDk5MDM8L2VsZWN0cm9uaWMtcmVzb3VyY2UtbnVtPjxyZW1vdGUtZGF0
YWJhc2UtbmFtZT5NZWRsaW5lPC9yZW1vdGUtZGF0YWJhc2UtbmFtZT48cmVtb3RlLWRhdGFiYXNl
LXByb3ZpZGVyPk5MTTwvcmVtb3RlLWRhdGFiYXNlLXByb3ZpZGVyPjwvcmVjb3JkPjwvQ2l0ZT48
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QYXJuaWE8L0F1dGhvcj48WWVhcj4yMDE0PC9ZZWFyPjxS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Jlc3Vz
Y2l0YXRpb24uMjAyMy4xMDk5MDM8L2VsZWN0cm9uaWMtcmVzb3VyY2UtbnVtPjxyZW1vdGUtZGF0
YWJhc2UtbmFtZT5NZWRsaW5lPC9yZW1vdGUtZGF0YWJhc2UtbmFtZT48cmVtb3RlLWRhdGFiYXNl
LXByb3ZpZGVyPk5MTTwvcmVtb3RlLWRhdGFiYXNlLXByb3ZpZGVyPjwvcmVjb3JkPjwvQ2l0ZT48
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3C4E27" w:rsidRPr="00B050ED">
        <w:rPr>
          <w:rFonts w:ascii="Arial" w:hAnsi="Arial" w:cs="Arial"/>
        </w:rPr>
      </w:r>
      <w:r w:rsidR="003C4E27" w:rsidRPr="00B050ED">
        <w:rPr>
          <w:rFonts w:ascii="Arial" w:hAnsi="Arial" w:cs="Arial"/>
        </w:rPr>
        <w:fldChar w:fldCharType="separate"/>
      </w:r>
      <w:r w:rsidR="008C6415">
        <w:rPr>
          <w:rFonts w:ascii="Arial" w:hAnsi="Arial" w:cs="Arial"/>
          <w:noProof/>
        </w:rPr>
        <w:t>(Parnia et al., 2023; Parnia et al., 2014)</w:t>
      </w:r>
      <w:r w:rsidR="003C4E27" w:rsidRPr="00B050ED">
        <w:rPr>
          <w:rFonts w:ascii="Arial" w:hAnsi="Arial" w:cs="Arial"/>
        </w:rPr>
        <w:fldChar w:fldCharType="end"/>
      </w:r>
      <w:r w:rsidRPr="00B050ED">
        <w:rPr>
          <w:rFonts w:ascii="Arial" w:hAnsi="Arial" w:cs="Arial"/>
        </w:rPr>
        <w:t>.</w:t>
      </w:r>
      <w:r w:rsidR="00A109C0" w:rsidRPr="00B050ED">
        <w:rPr>
          <w:rFonts w:ascii="Arial" w:hAnsi="Arial" w:cs="Arial"/>
        </w:rPr>
        <w:t xml:space="preserve"> These investigate the transition to death by interviewing patients who have transitioned into death but then survive</w:t>
      </w:r>
      <w:r w:rsidR="00680E71" w:rsidRPr="00B050ED">
        <w:rPr>
          <w:rFonts w:ascii="Arial" w:hAnsi="Arial" w:cs="Arial"/>
        </w:rPr>
        <w:t xml:space="preserve"> by resuscitatio</w:t>
      </w:r>
      <w:r w:rsidR="00457D46" w:rsidRPr="00B050ED">
        <w:rPr>
          <w:rFonts w:ascii="Arial" w:hAnsi="Arial" w:cs="Arial"/>
        </w:rPr>
        <w:t xml:space="preserve">n </w:t>
      </w:r>
      <w:r w:rsidR="00A24407" w:rsidRPr="00B050ED">
        <w:rPr>
          <w:rFonts w:ascii="Arial" w:hAnsi="Arial" w:cs="Arial"/>
        </w:rPr>
        <w:fldChar w:fldCharType="begin">
          <w:fldData xml:space="preserve">PEVuZE5vdGU+PENpdGU+PEF1dGhvcj5QYXJuaWE8L0F1dGhvcj48WWVhcj4yMDAyPC9ZZWFyPjxS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QYXJuaWE8L0F1dGhvcj48WWVhcj4yMDAyPC9ZZWFyPjxS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A24407" w:rsidRPr="00B050ED">
        <w:rPr>
          <w:rFonts w:ascii="Arial" w:hAnsi="Arial" w:cs="Arial"/>
        </w:rPr>
      </w:r>
      <w:r w:rsidR="00A24407" w:rsidRPr="00B050ED">
        <w:rPr>
          <w:rFonts w:ascii="Arial" w:hAnsi="Arial" w:cs="Arial"/>
        </w:rPr>
        <w:fldChar w:fldCharType="separate"/>
      </w:r>
      <w:r w:rsidR="008C6415">
        <w:rPr>
          <w:rFonts w:ascii="Arial" w:hAnsi="Arial" w:cs="Arial"/>
          <w:noProof/>
        </w:rPr>
        <w:t>(Parnia &amp; Fenwick, 2002; Parnia et al., 2014; Shlobin et al., 2023)</w:t>
      </w:r>
      <w:r w:rsidR="00A24407" w:rsidRPr="00B050ED">
        <w:rPr>
          <w:rFonts w:ascii="Arial" w:hAnsi="Arial" w:cs="Arial"/>
        </w:rPr>
        <w:fldChar w:fldCharType="end"/>
      </w:r>
      <w:r w:rsidR="00457D46" w:rsidRPr="00B050ED">
        <w:rPr>
          <w:rFonts w:ascii="Arial" w:hAnsi="Arial" w:cs="Arial"/>
        </w:rPr>
        <w:t>.</w:t>
      </w:r>
      <w:r w:rsidRPr="00B050ED">
        <w:rPr>
          <w:rFonts w:ascii="Arial" w:hAnsi="Arial" w:cs="Arial"/>
        </w:rPr>
        <w:t xml:space="preserve"> </w:t>
      </w:r>
      <w:r w:rsidR="001747A3" w:rsidRPr="00B050ED">
        <w:rPr>
          <w:rFonts w:ascii="Arial" w:hAnsi="Arial" w:cs="Arial"/>
        </w:rPr>
        <w:t xml:space="preserve">Electrical activity of the brain was monitored throughout the resuscitation effort by way of </w:t>
      </w:r>
      <w:r w:rsidR="00DE07D8">
        <w:rPr>
          <w:rFonts w:ascii="Arial" w:hAnsi="Arial" w:cs="Arial"/>
        </w:rPr>
        <w:t>e</w:t>
      </w:r>
      <w:r w:rsidR="00DE07D8" w:rsidRPr="00B050ED">
        <w:rPr>
          <w:rFonts w:ascii="Arial" w:hAnsi="Arial" w:cs="Arial"/>
        </w:rPr>
        <w:t>lectroencephalography</w:t>
      </w:r>
      <w:r w:rsidR="001747A3" w:rsidRPr="00B050ED">
        <w:rPr>
          <w:rFonts w:ascii="Arial" w:hAnsi="Arial" w:cs="Arial"/>
        </w:rPr>
        <w:t xml:space="preserve"> (EEG).</w:t>
      </w:r>
      <w:r w:rsidR="001747A3">
        <w:rPr>
          <w:rFonts w:ascii="Arial" w:hAnsi="Arial" w:cs="Arial"/>
        </w:rPr>
        <w:t xml:space="preserve"> </w:t>
      </w:r>
      <w:r w:rsidR="00596617" w:rsidRPr="00B050ED">
        <w:rPr>
          <w:rFonts w:ascii="Arial" w:hAnsi="Arial" w:cs="Arial"/>
        </w:rPr>
        <w:t xml:space="preserve">In the </w:t>
      </w:r>
      <w:r w:rsidR="00A52A87" w:rsidRPr="00B050ED">
        <w:rPr>
          <w:rFonts w:ascii="Arial" w:hAnsi="Arial" w:cs="Arial"/>
        </w:rPr>
        <w:t>original</w:t>
      </w:r>
      <w:r w:rsidR="00596617" w:rsidRPr="00B050ED">
        <w:rPr>
          <w:rFonts w:ascii="Arial" w:hAnsi="Arial" w:cs="Arial"/>
        </w:rPr>
        <w:t xml:space="preserve"> </w:t>
      </w:r>
      <w:r w:rsidR="00A52A87" w:rsidRPr="00B050ED">
        <w:rPr>
          <w:rFonts w:ascii="Arial" w:hAnsi="Arial" w:cs="Arial"/>
        </w:rPr>
        <w:t xml:space="preserve">2014 </w:t>
      </w:r>
      <w:r w:rsidR="005224B7" w:rsidRPr="00B050ED">
        <w:rPr>
          <w:rFonts w:ascii="Arial" w:hAnsi="Arial" w:cs="Arial"/>
        </w:rPr>
        <w:t>study,</w:t>
      </w:r>
      <w:r w:rsidR="00596617" w:rsidRPr="00B050ED">
        <w:rPr>
          <w:rFonts w:ascii="Arial" w:hAnsi="Arial" w:cs="Arial"/>
        </w:rPr>
        <w:t xml:space="preserve"> 46% of </w:t>
      </w:r>
      <w:r w:rsidR="00A52A87" w:rsidRPr="00B050ED">
        <w:rPr>
          <w:rFonts w:ascii="Arial" w:hAnsi="Arial" w:cs="Arial"/>
        </w:rPr>
        <w:t>cardiac</w:t>
      </w:r>
      <w:r w:rsidR="00596617" w:rsidRPr="00B050ED">
        <w:rPr>
          <w:rFonts w:ascii="Arial" w:hAnsi="Arial" w:cs="Arial"/>
        </w:rPr>
        <w:t xml:space="preserve"> arrest survivors are reported to have formed memories during this ti</w:t>
      </w:r>
      <w:r w:rsidR="00BB7056" w:rsidRPr="00B050ED">
        <w:rPr>
          <w:rFonts w:ascii="Arial" w:hAnsi="Arial" w:cs="Arial"/>
        </w:rPr>
        <w:t>me.</w:t>
      </w:r>
      <w:r w:rsidR="00A24407" w:rsidRPr="00B050ED">
        <w:rPr>
          <w:rFonts w:ascii="Arial" w:hAnsi="Arial" w:cs="Arial"/>
        </w:rPr>
        <w:t xml:space="preserve"> While the near-death experience is associated with absent cerebral activity as monitored through EEG, patients experience heightened consciousness and a paradoxical level of awareness</w:t>
      </w:r>
      <w:r w:rsidR="005502F7">
        <w:rPr>
          <w:rFonts w:ascii="Arial" w:hAnsi="Arial" w:cs="Arial"/>
        </w:rPr>
        <w:t xml:space="preserve">. </w:t>
      </w:r>
      <w:r w:rsidRPr="00B050ED">
        <w:rPr>
          <w:rFonts w:ascii="Arial" w:hAnsi="Arial" w:cs="Arial"/>
        </w:rPr>
        <w:t xml:space="preserve">In the most recent </w:t>
      </w:r>
      <w:r w:rsidR="00BB7056" w:rsidRPr="00B050ED">
        <w:rPr>
          <w:rFonts w:ascii="Arial" w:hAnsi="Arial" w:cs="Arial"/>
        </w:rPr>
        <w:t>AWARE study</w:t>
      </w:r>
      <w:r w:rsidR="009F632A" w:rsidRPr="00B050ED">
        <w:rPr>
          <w:rFonts w:ascii="Arial" w:hAnsi="Arial" w:cs="Arial"/>
        </w:rPr>
        <w:t xml:space="preserve">, Sam </w:t>
      </w:r>
      <w:proofErr w:type="spellStart"/>
      <w:r w:rsidR="009F632A" w:rsidRPr="00B050ED">
        <w:rPr>
          <w:rFonts w:ascii="Arial" w:hAnsi="Arial" w:cs="Arial"/>
        </w:rPr>
        <w:t>Parnia</w:t>
      </w:r>
      <w:proofErr w:type="spellEnd"/>
      <w:r w:rsidR="009F632A" w:rsidRPr="00B050ED">
        <w:rPr>
          <w:rFonts w:ascii="Arial" w:hAnsi="Arial" w:cs="Arial"/>
        </w:rPr>
        <w:t xml:space="preserve"> and his team studied consciousness, awareness and anesthesia during </w:t>
      </w:r>
      <w:r w:rsidR="004E6D6B">
        <w:rPr>
          <w:rFonts w:ascii="Arial" w:hAnsi="Arial" w:cs="Arial"/>
        </w:rPr>
        <w:t>c</w:t>
      </w:r>
      <w:r w:rsidR="009F632A" w:rsidRPr="00B050ED">
        <w:rPr>
          <w:rFonts w:ascii="Arial" w:hAnsi="Arial" w:cs="Arial"/>
        </w:rPr>
        <w:t>ardiac arrest</w:t>
      </w:r>
      <w:r w:rsidR="007830B9" w:rsidRPr="00B050ED">
        <w:rPr>
          <w:rFonts w:ascii="Arial" w:hAnsi="Arial" w:cs="Arial"/>
        </w:rPr>
        <w:t xml:space="preserve"> and cardiopulmonary </w:t>
      </w:r>
      <w:r w:rsidR="00685063" w:rsidRPr="00B050ED">
        <w:rPr>
          <w:rFonts w:ascii="Arial" w:hAnsi="Arial" w:cs="Arial"/>
        </w:rPr>
        <w:t>resuscitation</w:t>
      </w:r>
      <w:r w:rsidR="007830B9" w:rsidRPr="00B050ED">
        <w:rPr>
          <w:rFonts w:ascii="Arial" w:hAnsi="Arial" w:cs="Arial"/>
        </w:rPr>
        <w:t xml:space="preserve"> in a hospital setting</w:t>
      </w:r>
      <w:r w:rsidR="009F632A" w:rsidRPr="00B050ED">
        <w:rPr>
          <w:rFonts w:ascii="Arial" w:hAnsi="Arial" w:cs="Arial"/>
        </w:rPr>
        <w:t xml:space="preserve">, </w:t>
      </w:r>
      <w:r w:rsidR="009B4ECD" w:rsidRPr="00B050ED">
        <w:rPr>
          <w:rFonts w:ascii="Arial" w:hAnsi="Arial" w:cs="Arial"/>
        </w:rPr>
        <w:t xml:space="preserve">and some patients recalled their heightened conscious experience, </w:t>
      </w:r>
      <w:r w:rsidR="009F632A" w:rsidRPr="00B050ED">
        <w:rPr>
          <w:rFonts w:ascii="Arial" w:hAnsi="Arial" w:cs="Arial"/>
        </w:rPr>
        <w:t xml:space="preserve">even </w:t>
      </w:r>
      <w:r w:rsidR="0093612D" w:rsidRPr="00B050ED">
        <w:rPr>
          <w:rFonts w:ascii="Arial" w:hAnsi="Arial" w:cs="Arial"/>
        </w:rPr>
        <w:t>though they</w:t>
      </w:r>
      <w:r w:rsidR="00685063" w:rsidRPr="00B050ED">
        <w:rPr>
          <w:rFonts w:ascii="Arial" w:hAnsi="Arial" w:cs="Arial"/>
        </w:rPr>
        <w:t xml:space="preserve"> were</w:t>
      </w:r>
      <w:r w:rsidR="009F632A" w:rsidRPr="00B050ED">
        <w:rPr>
          <w:rFonts w:ascii="Arial" w:hAnsi="Arial" w:cs="Arial"/>
        </w:rPr>
        <w:t xml:space="preserve"> clearly unconscious by all other measurements</w:t>
      </w:r>
      <w:r w:rsidR="00F62210" w:rsidRPr="00B050ED">
        <w:rPr>
          <w:rFonts w:ascii="Arial" w:hAnsi="Arial" w:cs="Arial"/>
        </w:rPr>
        <w:t xml:space="preserve"> during the cardiac arrest</w:t>
      </w:r>
      <w:r w:rsidR="00354DF3" w:rsidRPr="00B050ED">
        <w:rPr>
          <w:rFonts w:ascii="Arial" w:hAnsi="Arial" w:cs="Arial"/>
        </w:rPr>
        <w:t xml:space="preserve"> </w:t>
      </w:r>
      <w:r w:rsidR="003C4E27" w:rsidRPr="00B050ED">
        <w:rPr>
          <w:rFonts w:ascii="Arial" w:hAnsi="Arial" w:cs="Arial"/>
        </w:rPr>
        <w:fldChar w:fldCharType="begin">
          <w:fldData xml:space="preserve">PEVuZE5vdGU+PENpdGU+PEF1dGhvcj5QYXJuaWE8L0F1dGhvcj48WWVhcj4yMDIzPC9ZZWFyPjxS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QYXJuaWE8L0F1dGhvcj48WWVhcj4yMDIzPC9ZZWFyPjxS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3C4E27" w:rsidRPr="00B050ED">
        <w:rPr>
          <w:rFonts w:ascii="Arial" w:hAnsi="Arial" w:cs="Arial"/>
        </w:rPr>
      </w:r>
      <w:r w:rsidR="003C4E27" w:rsidRPr="00B050ED">
        <w:rPr>
          <w:rFonts w:ascii="Arial" w:hAnsi="Arial" w:cs="Arial"/>
        </w:rPr>
        <w:fldChar w:fldCharType="separate"/>
      </w:r>
      <w:r w:rsidR="008C6415">
        <w:rPr>
          <w:rFonts w:ascii="Arial" w:hAnsi="Arial" w:cs="Arial"/>
          <w:noProof/>
        </w:rPr>
        <w:t>(Parnia et al., 2023)</w:t>
      </w:r>
      <w:r w:rsidR="003C4E27" w:rsidRPr="00B050ED">
        <w:rPr>
          <w:rFonts w:ascii="Arial" w:hAnsi="Arial" w:cs="Arial"/>
        </w:rPr>
        <w:fldChar w:fldCharType="end"/>
      </w:r>
      <w:r w:rsidR="009F632A" w:rsidRPr="00B050ED">
        <w:rPr>
          <w:rFonts w:ascii="Arial" w:hAnsi="Arial" w:cs="Arial"/>
        </w:rPr>
        <w:t>. The study concluded that even if consciousness is clinically not detectable, consciousness might still be there. Cardiac arrest patients went through phenomenological experiences while they were being resuscitated</w:t>
      </w:r>
      <w:r w:rsidR="00792425" w:rsidRPr="00B050ED">
        <w:rPr>
          <w:rFonts w:ascii="Arial" w:hAnsi="Arial" w:cs="Arial"/>
        </w:rPr>
        <w:t xml:space="preserve"> and as they approached brain death (but not reached it – as no one has been brought back to life past brain death </w:t>
      </w:r>
      <w:r w:rsidR="00F62E7B" w:rsidRPr="00B050ED">
        <w:rPr>
          <w:rFonts w:ascii="Arial" w:hAnsi="Arial" w:cs="Arial"/>
        </w:rPr>
        <w:fldChar w:fldCharType="begin"/>
      </w:r>
      <w:r w:rsidR="008C6415">
        <w:rPr>
          <w:rFonts w:ascii="Arial" w:hAnsi="Arial" w:cs="Arial"/>
        </w:rPr>
        <w:instrText xml:space="preserve"> ADDIN EN.CITE &lt;EndNote&gt;&lt;Cite&gt;&lt;Author&gt;Shlobin&lt;/Author&gt;&lt;Year&gt;2023&lt;/Year&gt;&lt;RecNum&gt;234&lt;/RecNum&gt;&lt;DisplayText&gt;(Shlobin et al., 2023)&lt;/DisplayText&gt;&lt;record&gt;&lt;rec-number&gt;234&lt;/rec-number&gt;&lt;foreign-keys&gt;&lt;key app="EN" db-id="zte5tatdmtxdw3ezwpdv0tala9dw50xatt2x" timestamp="1704400961"&gt;234&lt;/key&gt;&lt;/foreign-keys&gt;&lt;ref-type name="Journal Article"&gt;17&lt;/ref-type&gt;&lt;contributors&gt;&lt;authors&gt;&lt;author&gt;Shlobin, N. A.&lt;/author&gt;&lt;author&gt;Aru, J.&lt;/author&gt;&lt;author&gt;Vicente, R.&lt;/author&gt;&lt;author&gt;Zemmar, A.&lt;/author&gt;&lt;/authors&gt;&lt;/contributors&gt;&lt;titles&gt;&lt;title&gt;What happens in the brain when we die? Deciphering the neurophysiology of the final moments in life&lt;/title&gt;&lt;secondary-title&gt;FRONTIERS IN AGING NEUROSCIENCE&lt;/secondary-title&gt;&lt;/titles&gt;&lt;periodical&gt;&lt;full-title&gt;FRONTIERS IN AGING NEUROSCIENCE&lt;/full-title&gt;&lt;/periodical&gt;&lt;volume&gt;15&lt;/volume&gt;&lt;dates&gt;&lt;year&gt;2023&lt;/year&gt;&lt;pub-dates&gt;&lt;date&gt;MAY 9&lt;/date&gt;&lt;/pub-dates&gt;&lt;/dates&gt;&lt;isbn&gt;1663-4365&lt;/isbn&gt;&lt;accession-num&gt;WOS:000991189600001&lt;/accession-num&gt;&lt;urls&gt;&lt;/urls&gt;&lt;custom7&gt;1143848&lt;/custom7&gt;&lt;electronic-resource-num&gt;10.3389/fnagi.2023.1143848&lt;/electronic-resource-num&gt;&lt;/record&gt;&lt;/Cite&gt;&lt;/EndNote&gt;</w:instrText>
      </w:r>
      <w:r w:rsidR="00F62E7B" w:rsidRPr="00B050ED">
        <w:rPr>
          <w:rFonts w:ascii="Arial" w:hAnsi="Arial" w:cs="Arial"/>
        </w:rPr>
        <w:fldChar w:fldCharType="separate"/>
      </w:r>
      <w:r w:rsidR="008C6415">
        <w:rPr>
          <w:rFonts w:ascii="Arial" w:hAnsi="Arial" w:cs="Arial"/>
          <w:noProof/>
        </w:rPr>
        <w:t>(Shlobin et al., 2023)</w:t>
      </w:r>
      <w:r w:rsidR="00F62E7B" w:rsidRPr="00B050ED">
        <w:rPr>
          <w:rFonts w:ascii="Arial" w:hAnsi="Arial" w:cs="Arial"/>
        </w:rPr>
        <w:fldChar w:fldCharType="end"/>
      </w:r>
      <w:r w:rsidR="00792425" w:rsidRPr="00B050ED">
        <w:rPr>
          <w:rFonts w:ascii="Arial" w:hAnsi="Arial" w:cs="Arial"/>
        </w:rPr>
        <w:t>)</w:t>
      </w:r>
      <w:r w:rsidR="009F632A" w:rsidRPr="00B050ED">
        <w:rPr>
          <w:rFonts w:ascii="Arial" w:hAnsi="Arial" w:cs="Arial"/>
        </w:rPr>
        <w:t>.</w:t>
      </w:r>
      <w:r w:rsidR="00CB5724" w:rsidRPr="00B050ED">
        <w:rPr>
          <w:rFonts w:ascii="Arial" w:hAnsi="Arial" w:cs="Arial"/>
        </w:rPr>
        <w:t xml:space="preserve"> Survivors of the resuscitation efforts were offered to be interviewed, where individuals shared their cognitive experience and memories while they were</w:t>
      </w:r>
      <w:r w:rsidR="00CC0CF8" w:rsidRPr="00B050ED">
        <w:rPr>
          <w:rFonts w:ascii="Arial" w:hAnsi="Arial" w:cs="Arial"/>
        </w:rPr>
        <w:t xml:space="preserve"> experiencing cardiac arrest</w:t>
      </w:r>
      <w:r w:rsidR="00CB5724" w:rsidRPr="00B050ED">
        <w:rPr>
          <w:rFonts w:ascii="Arial" w:hAnsi="Arial" w:cs="Arial"/>
        </w:rPr>
        <w:t>.</w:t>
      </w:r>
      <w:r w:rsidR="009F632A" w:rsidRPr="00B050ED">
        <w:rPr>
          <w:rFonts w:ascii="Arial" w:hAnsi="Arial" w:cs="Arial"/>
        </w:rPr>
        <w:t xml:space="preserve"> </w:t>
      </w:r>
      <w:r w:rsidR="0092055B" w:rsidRPr="00B050ED">
        <w:rPr>
          <w:rFonts w:ascii="Arial" w:hAnsi="Arial" w:cs="Arial"/>
        </w:rPr>
        <w:t xml:space="preserve">When this study interviewed consenting </w:t>
      </w:r>
      <w:r w:rsidR="00835691" w:rsidRPr="00B050ED">
        <w:rPr>
          <w:rFonts w:ascii="Arial" w:hAnsi="Arial" w:cs="Arial"/>
        </w:rPr>
        <w:t xml:space="preserve">patients after </w:t>
      </w:r>
      <w:r w:rsidR="0092055B" w:rsidRPr="00B050ED">
        <w:rPr>
          <w:rFonts w:ascii="Arial" w:hAnsi="Arial" w:cs="Arial"/>
        </w:rPr>
        <w:t>resuscitation, a proportion of them had Recalled Experiences of Death</w:t>
      </w:r>
      <w:r w:rsidR="00BF403F" w:rsidRPr="00B050ED">
        <w:rPr>
          <w:rFonts w:ascii="Arial" w:hAnsi="Arial" w:cs="Arial"/>
        </w:rPr>
        <w:t xml:space="preserve"> and/or transcendental experiences</w:t>
      </w:r>
      <w:r w:rsidR="0092055B" w:rsidRPr="00B050ED">
        <w:rPr>
          <w:rFonts w:ascii="Arial" w:hAnsi="Arial" w:cs="Arial"/>
        </w:rPr>
        <w:t xml:space="preserve"> – a form of paradoxical lucidity where </w:t>
      </w:r>
      <w:r w:rsidR="00685694" w:rsidRPr="00B050ED">
        <w:rPr>
          <w:rFonts w:ascii="Arial" w:hAnsi="Arial" w:cs="Arial"/>
        </w:rPr>
        <w:t>patients</w:t>
      </w:r>
      <w:r w:rsidR="0092055B" w:rsidRPr="00B050ED">
        <w:rPr>
          <w:rFonts w:ascii="Arial" w:hAnsi="Arial" w:cs="Arial"/>
        </w:rPr>
        <w:t xml:space="preserve"> go through a meaningful review of their life in an</w:t>
      </w:r>
      <w:r w:rsidR="00685694" w:rsidRPr="00B050ED">
        <w:rPr>
          <w:rFonts w:ascii="Arial" w:hAnsi="Arial" w:cs="Arial"/>
        </w:rPr>
        <w:t xml:space="preserve"> drastically</w:t>
      </w:r>
      <w:r w:rsidR="0092055B" w:rsidRPr="00B050ED">
        <w:rPr>
          <w:rFonts w:ascii="Arial" w:hAnsi="Arial" w:cs="Arial"/>
        </w:rPr>
        <w:t xml:space="preserve"> increased level of consciousness, they re-evaluate moral highs</w:t>
      </w:r>
      <w:r w:rsidR="001B6ADD" w:rsidRPr="00B050ED">
        <w:rPr>
          <w:rFonts w:ascii="Arial" w:hAnsi="Arial" w:cs="Arial"/>
        </w:rPr>
        <w:t xml:space="preserve"> </w:t>
      </w:r>
      <w:r w:rsidR="0092055B" w:rsidRPr="00B050ED">
        <w:rPr>
          <w:rFonts w:ascii="Arial" w:hAnsi="Arial" w:cs="Arial"/>
        </w:rPr>
        <w:t>and lows in their own life</w:t>
      </w:r>
      <w:r w:rsidR="00806ED1" w:rsidRPr="00B050ED">
        <w:rPr>
          <w:rFonts w:ascii="Arial" w:hAnsi="Arial" w:cs="Arial"/>
        </w:rPr>
        <w:t xml:space="preserve"> </w:t>
      </w:r>
      <w:r w:rsidR="003C4E27" w:rsidRPr="00B050ED">
        <w:rPr>
          <w:rFonts w:ascii="Arial" w:hAnsi="Arial" w:cs="Arial"/>
        </w:rPr>
        <w:fldChar w:fldCharType="begin">
          <w:fldData xml:space="preserve">PEVuZE5vdGU+PENpdGU+PEF1dGhvcj5QYXJuaWE8L0F1dGhvcj48WWVhcj4yMDIzPC9ZZWFyPjxS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QYXJuaWE8L0F1dGhvcj48WWVhcj4yMDIzPC9ZZWFyPjxS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3C4E27" w:rsidRPr="00B050ED">
        <w:rPr>
          <w:rFonts w:ascii="Arial" w:hAnsi="Arial" w:cs="Arial"/>
        </w:rPr>
      </w:r>
      <w:r w:rsidR="003C4E27" w:rsidRPr="00B050ED">
        <w:rPr>
          <w:rFonts w:ascii="Arial" w:hAnsi="Arial" w:cs="Arial"/>
        </w:rPr>
        <w:fldChar w:fldCharType="separate"/>
      </w:r>
      <w:r w:rsidR="008C6415">
        <w:rPr>
          <w:rFonts w:ascii="Arial" w:hAnsi="Arial" w:cs="Arial"/>
          <w:noProof/>
        </w:rPr>
        <w:t>(Parnia et al., 2023)</w:t>
      </w:r>
      <w:r w:rsidR="003C4E27" w:rsidRPr="00B050ED">
        <w:rPr>
          <w:rFonts w:ascii="Arial" w:hAnsi="Arial" w:cs="Arial"/>
        </w:rPr>
        <w:fldChar w:fldCharType="end"/>
      </w:r>
      <w:r w:rsidR="001747A3">
        <w:rPr>
          <w:rFonts w:ascii="Arial" w:hAnsi="Arial" w:cs="Arial"/>
        </w:rPr>
        <w:t>.</w:t>
      </w:r>
    </w:p>
    <w:p w14:paraId="335F3131" w14:textId="77777777" w:rsidR="002B5592" w:rsidRPr="00B050ED" w:rsidRDefault="002B5592" w:rsidP="00D86C37">
      <w:pPr>
        <w:rPr>
          <w:rFonts w:ascii="Arial" w:hAnsi="Arial" w:cs="Arial"/>
        </w:rPr>
      </w:pPr>
    </w:p>
    <w:p w14:paraId="07ACCBAD" w14:textId="3BD78B92" w:rsidR="00A27C79" w:rsidRPr="00B050ED" w:rsidRDefault="00A27C79" w:rsidP="00D86C37">
      <w:pPr>
        <w:rPr>
          <w:rFonts w:ascii="Arial" w:hAnsi="Arial" w:cs="Arial"/>
          <w:i/>
          <w:iCs/>
        </w:rPr>
      </w:pPr>
      <w:r w:rsidRPr="00B050ED">
        <w:rPr>
          <w:rFonts w:ascii="Arial" w:hAnsi="Arial" w:cs="Arial"/>
          <w:i/>
          <w:iCs/>
        </w:rPr>
        <w:t>Terminal Lucidity</w:t>
      </w:r>
      <w:r w:rsidR="005714B5" w:rsidRPr="00B050ED">
        <w:rPr>
          <w:rFonts w:ascii="Arial" w:hAnsi="Arial" w:cs="Arial"/>
          <w:i/>
          <w:iCs/>
        </w:rPr>
        <w:t xml:space="preserve"> and Paradoxical Lucidity</w:t>
      </w:r>
    </w:p>
    <w:p w14:paraId="002582CF" w14:textId="777E3565" w:rsidR="009F4351" w:rsidRPr="00B050ED" w:rsidRDefault="00336884" w:rsidP="00D86C37">
      <w:pPr>
        <w:ind w:firstLine="720"/>
        <w:jc w:val="both"/>
        <w:rPr>
          <w:rFonts w:ascii="Arial" w:hAnsi="Arial" w:cs="Arial"/>
        </w:rPr>
      </w:pPr>
      <w:r>
        <w:rPr>
          <w:rFonts w:ascii="Arial" w:hAnsi="Arial" w:cs="Arial"/>
        </w:rPr>
        <w:t>Unlike salamanders</w:t>
      </w:r>
      <w:r w:rsidR="00616343">
        <w:rPr>
          <w:rFonts w:ascii="Arial" w:hAnsi="Arial" w:cs="Arial"/>
        </w:rPr>
        <w:t xml:space="preserve"> and planaria</w:t>
      </w:r>
      <w:r>
        <w:rPr>
          <w:rFonts w:ascii="Arial" w:hAnsi="Arial" w:cs="Arial"/>
        </w:rPr>
        <w:t xml:space="preserve"> </w:t>
      </w:r>
      <w:r w:rsidR="00616343">
        <w:rPr>
          <w:rFonts w:ascii="Arial" w:hAnsi="Arial" w:cs="Arial"/>
        </w:rPr>
        <w:fldChar w:fldCharType="begin">
          <w:fldData xml:space="preserve">PEVuZE5vdGU+PENpdGU+PEF1dGhvcj5QaWV0c2NoPC9BdXRob3I+PFllYXI+MTk4MTwvWWVhcj48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QaWV0c2NoPC9BdXRob3I+PFllYXI+MTk4MTwvWWVhcj48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16343">
        <w:rPr>
          <w:rFonts w:ascii="Arial" w:hAnsi="Arial" w:cs="Arial"/>
        </w:rPr>
      </w:r>
      <w:r w:rsidR="00616343">
        <w:rPr>
          <w:rFonts w:ascii="Arial" w:hAnsi="Arial" w:cs="Arial"/>
        </w:rPr>
        <w:fldChar w:fldCharType="separate"/>
      </w:r>
      <w:r w:rsidR="008C6415">
        <w:rPr>
          <w:rFonts w:ascii="Arial" w:hAnsi="Arial" w:cs="Arial"/>
          <w:noProof/>
        </w:rPr>
        <w:t>(Agata &amp; Umesono, 2008; Endo et al., 2007; Pietsch, 1981)</w:t>
      </w:r>
      <w:r w:rsidR="00616343">
        <w:rPr>
          <w:rFonts w:ascii="Arial" w:hAnsi="Arial" w:cs="Arial"/>
        </w:rPr>
        <w:fldChar w:fldCharType="end"/>
      </w:r>
      <w:r>
        <w:rPr>
          <w:rFonts w:ascii="Arial" w:hAnsi="Arial" w:cs="Arial"/>
        </w:rPr>
        <w:t xml:space="preserve">, human brains are not thought to regenerate. </w:t>
      </w:r>
      <w:r w:rsidR="004D28B5">
        <w:rPr>
          <w:rFonts w:ascii="Arial" w:hAnsi="Arial" w:cs="Arial"/>
        </w:rPr>
        <w:t>The standard picture of advanced age and degenerative disease is that of consistent monotonic decline in cognitive capacities</w:t>
      </w:r>
      <w:r w:rsidR="00E21E95" w:rsidRPr="00B050ED">
        <w:rPr>
          <w:rFonts w:ascii="Arial" w:hAnsi="Arial" w:cs="Arial"/>
        </w:rPr>
        <w:t>.</w:t>
      </w:r>
      <w:r w:rsidR="00E02541" w:rsidRPr="00B050ED">
        <w:rPr>
          <w:rFonts w:ascii="Arial" w:hAnsi="Arial" w:cs="Arial"/>
        </w:rPr>
        <w:t xml:space="preserve"> </w:t>
      </w:r>
      <w:r w:rsidR="001F5842" w:rsidRPr="00B050ED">
        <w:rPr>
          <w:rFonts w:ascii="Arial" w:hAnsi="Arial" w:cs="Arial"/>
        </w:rPr>
        <w:t xml:space="preserve">However, </w:t>
      </w:r>
      <w:r w:rsidR="00154C5B">
        <w:rPr>
          <w:rFonts w:ascii="Arial" w:hAnsi="Arial" w:cs="Arial"/>
        </w:rPr>
        <w:t>this prediction is</w:t>
      </w:r>
      <w:r w:rsidR="001F5842" w:rsidRPr="00B050ED">
        <w:rPr>
          <w:rFonts w:ascii="Arial" w:hAnsi="Arial" w:cs="Arial"/>
        </w:rPr>
        <w:t xml:space="preserve"> challenged by frequent </w:t>
      </w:r>
      <w:r w:rsidR="00E32032" w:rsidRPr="00B050ED">
        <w:rPr>
          <w:rFonts w:ascii="Arial" w:hAnsi="Arial" w:cs="Arial"/>
        </w:rPr>
        <w:t xml:space="preserve">reported </w:t>
      </w:r>
      <w:r w:rsidR="001F5842" w:rsidRPr="00B050ED">
        <w:rPr>
          <w:rFonts w:ascii="Arial" w:hAnsi="Arial" w:cs="Arial"/>
        </w:rPr>
        <w:t>cases of</w:t>
      </w:r>
      <w:r w:rsidR="00E32032" w:rsidRPr="00B050ED">
        <w:rPr>
          <w:rFonts w:ascii="Arial" w:hAnsi="Arial" w:cs="Arial"/>
        </w:rPr>
        <w:t xml:space="preserve"> </w:t>
      </w:r>
      <w:r w:rsidR="001F5842" w:rsidRPr="00B050ED">
        <w:rPr>
          <w:rFonts w:ascii="Arial" w:hAnsi="Arial" w:cs="Arial"/>
        </w:rPr>
        <w:lastRenderedPageBreak/>
        <w:t>terminal lucidity</w:t>
      </w:r>
      <w:r w:rsidR="00154C5B">
        <w:rPr>
          <w:rFonts w:ascii="Arial" w:hAnsi="Arial" w:cs="Arial"/>
        </w:rPr>
        <w:t xml:space="preserve">, </w:t>
      </w:r>
      <w:r w:rsidR="001F5842" w:rsidRPr="00B050ED">
        <w:rPr>
          <w:rFonts w:ascii="Arial" w:hAnsi="Arial" w:cs="Arial"/>
        </w:rPr>
        <w:t>a</w:t>
      </w:r>
      <w:r w:rsidR="00EA4561" w:rsidRPr="00B050ED">
        <w:rPr>
          <w:rFonts w:ascii="Arial" w:hAnsi="Arial" w:cs="Arial"/>
        </w:rPr>
        <w:t xml:space="preserve"> phenomenon that has been reported in patients since the </w:t>
      </w:r>
      <w:r w:rsidR="002B7D30" w:rsidRPr="00B050ED">
        <w:rPr>
          <w:rFonts w:ascii="Arial" w:hAnsi="Arial" w:cs="Arial"/>
        </w:rPr>
        <w:t>18</w:t>
      </w:r>
      <w:r w:rsidR="002B7D30" w:rsidRPr="00B050ED">
        <w:rPr>
          <w:rFonts w:ascii="Arial" w:hAnsi="Arial" w:cs="Arial"/>
          <w:vertAlign w:val="superscript"/>
        </w:rPr>
        <w:t>th</w:t>
      </w:r>
      <w:r w:rsidR="002B7D30" w:rsidRPr="00B050ED">
        <w:rPr>
          <w:rFonts w:ascii="Arial" w:hAnsi="Arial" w:cs="Arial"/>
        </w:rPr>
        <w:t xml:space="preserve"> century</w:t>
      </w:r>
      <w:r w:rsidR="004815DC" w:rsidRPr="00B050ED">
        <w:rPr>
          <w:rFonts w:ascii="Arial" w:hAnsi="Arial" w:cs="Arial"/>
        </w:rPr>
        <w:t xml:space="preserve"> in </w:t>
      </w:r>
      <w:r w:rsidR="00102851" w:rsidRPr="00B050ED">
        <w:rPr>
          <w:rFonts w:ascii="Arial" w:hAnsi="Arial" w:cs="Arial"/>
        </w:rPr>
        <w:t>many</w:t>
      </w:r>
      <w:r w:rsidR="00625AFB" w:rsidRPr="00B050ED">
        <w:rPr>
          <w:rFonts w:ascii="Arial" w:hAnsi="Arial" w:cs="Arial"/>
        </w:rPr>
        <w:t xml:space="preserve"> different</w:t>
      </w:r>
      <w:r w:rsidR="004815DC" w:rsidRPr="00B050ED">
        <w:rPr>
          <w:rFonts w:ascii="Arial" w:hAnsi="Arial" w:cs="Arial"/>
        </w:rPr>
        <w:t xml:space="preserve"> retrospective case studies</w:t>
      </w:r>
      <w:r w:rsidR="002450DC" w:rsidRPr="00B050ED">
        <w:rPr>
          <w:rFonts w:ascii="Arial" w:hAnsi="Arial" w:cs="Arial"/>
        </w:rPr>
        <w:t xml:space="preserve">, as reviewed in </w:t>
      </w:r>
      <w:r w:rsidR="002450DC" w:rsidRPr="00B050ED">
        <w:rPr>
          <w:rFonts w:ascii="Arial" w:hAnsi="Arial" w:cs="Arial"/>
        </w:rPr>
        <w:fldChar w:fldCharType="begin">
          <w:fldData xml:space="preserve">PEVuZE5vdGU+PENpdGU+PEF1dGhvcj5OYWhtPC9BdXRob3I+PFllYXI+MjAxMjwvWWVhcj48UmVj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OYWhtPC9BdXRob3I+PFllYXI+MjAxMjwvWWVhcj48UmVj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2450DC" w:rsidRPr="00B050ED">
        <w:rPr>
          <w:rFonts w:ascii="Arial" w:hAnsi="Arial" w:cs="Arial"/>
        </w:rPr>
      </w:r>
      <w:r w:rsidR="002450DC" w:rsidRPr="00B050ED">
        <w:rPr>
          <w:rFonts w:ascii="Arial" w:hAnsi="Arial" w:cs="Arial"/>
        </w:rPr>
        <w:fldChar w:fldCharType="separate"/>
      </w:r>
      <w:r w:rsidR="008C6415">
        <w:rPr>
          <w:rFonts w:ascii="Arial" w:hAnsi="Arial" w:cs="Arial"/>
          <w:noProof/>
        </w:rPr>
        <w:t>(Macleod, 2009; Nahm &amp; Greyson, 2009; Nahm et al., 2012)</w:t>
      </w:r>
      <w:r w:rsidR="002450DC" w:rsidRPr="00B050ED">
        <w:rPr>
          <w:rFonts w:ascii="Arial" w:hAnsi="Arial" w:cs="Arial"/>
        </w:rPr>
        <w:fldChar w:fldCharType="end"/>
      </w:r>
      <w:r w:rsidR="00985490" w:rsidRPr="00B050ED">
        <w:rPr>
          <w:rFonts w:ascii="Arial" w:hAnsi="Arial" w:cs="Arial"/>
        </w:rPr>
        <w:t>.</w:t>
      </w:r>
      <w:r w:rsidR="005065CE">
        <w:rPr>
          <w:rFonts w:ascii="Arial" w:hAnsi="Arial" w:cs="Arial"/>
        </w:rPr>
        <w:t xml:space="preserve"> </w:t>
      </w:r>
      <w:r w:rsidR="000F324F" w:rsidRPr="00B050ED">
        <w:rPr>
          <w:rFonts w:ascii="Arial" w:hAnsi="Arial" w:cs="Arial"/>
        </w:rPr>
        <w:t>Terminal lucidity occurs in patients with terminal conditions</w:t>
      </w:r>
      <w:r w:rsidR="002734F5" w:rsidRPr="00B050ED">
        <w:rPr>
          <w:rFonts w:ascii="Arial" w:hAnsi="Arial" w:cs="Arial"/>
        </w:rPr>
        <w:t>, including neurodegenerative conditions</w:t>
      </w:r>
      <w:r w:rsidR="00D36B31" w:rsidRPr="00B050ED">
        <w:rPr>
          <w:rFonts w:ascii="Arial" w:hAnsi="Arial" w:cs="Arial"/>
        </w:rPr>
        <w:t>,</w:t>
      </w:r>
      <w:r w:rsidR="000F324F" w:rsidRPr="00B050ED">
        <w:rPr>
          <w:rFonts w:ascii="Arial" w:hAnsi="Arial" w:cs="Arial"/>
        </w:rPr>
        <w:t xml:space="preserve"> </w:t>
      </w:r>
      <w:r w:rsidR="00D736E5" w:rsidRPr="00B050ED">
        <w:rPr>
          <w:rFonts w:ascii="Arial" w:hAnsi="Arial" w:cs="Arial"/>
        </w:rPr>
        <w:t xml:space="preserve">minutes, </w:t>
      </w:r>
      <w:r w:rsidR="00C527F9" w:rsidRPr="00B050ED">
        <w:rPr>
          <w:rFonts w:ascii="Arial" w:hAnsi="Arial" w:cs="Arial"/>
        </w:rPr>
        <w:t>hours,</w:t>
      </w:r>
      <w:r w:rsidR="00D736E5" w:rsidRPr="00B050ED">
        <w:rPr>
          <w:rFonts w:ascii="Arial" w:hAnsi="Arial" w:cs="Arial"/>
        </w:rPr>
        <w:t xml:space="preserve"> or days</w:t>
      </w:r>
      <w:r w:rsidR="000F324F" w:rsidRPr="00B050ED">
        <w:rPr>
          <w:rFonts w:ascii="Arial" w:hAnsi="Arial" w:cs="Arial"/>
        </w:rPr>
        <w:t xml:space="preserve"> before death. Patients experience a sudden mental clarity, the return of memories and normal cognitive function shortly before dying, which seems impossible given the extent of their </w:t>
      </w:r>
      <w:r w:rsidR="002E77DF" w:rsidRPr="00B050ED">
        <w:rPr>
          <w:rFonts w:ascii="Arial" w:hAnsi="Arial" w:cs="Arial"/>
        </w:rPr>
        <w:t xml:space="preserve">past state, and history of </w:t>
      </w:r>
      <w:r w:rsidR="000F324F" w:rsidRPr="00B050ED">
        <w:rPr>
          <w:rFonts w:ascii="Arial" w:hAnsi="Arial" w:cs="Arial"/>
        </w:rPr>
        <w:t>brain degeneration and damage.</w:t>
      </w:r>
      <w:r w:rsidR="00106852" w:rsidRPr="00B050ED">
        <w:rPr>
          <w:rFonts w:ascii="Arial" w:hAnsi="Arial" w:cs="Arial"/>
        </w:rPr>
        <w:t xml:space="preserve"> </w:t>
      </w:r>
      <w:r w:rsidR="008E4AA4" w:rsidRPr="00B050ED">
        <w:rPr>
          <w:rFonts w:ascii="Arial" w:hAnsi="Arial" w:cs="Arial"/>
        </w:rPr>
        <w:t>The</w:t>
      </w:r>
      <w:r w:rsidR="00190B47" w:rsidRPr="00B050ED">
        <w:rPr>
          <w:rFonts w:ascii="Arial" w:hAnsi="Arial" w:cs="Arial"/>
        </w:rPr>
        <w:t>se</w:t>
      </w:r>
      <w:r w:rsidR="008E4AA4" w:rsidRPr="00B050ED">
        <w:rPr>
          <w:rFonts w:ascii="Arial" w:hAnsi="Arial" w:cs="Arial"/>
        </w:rPr>
        <w:t xml:space="preserve"> </w:t>
      </w:r>
      <w:r w:rsidR="005B03C2" w:rsidRPr="00B050ED">
        <w:rPr>
          <w:rFonts w:ascii="Arial" w:hAnsi="Arial" w:cs="Arial"/>
        </w:rPr>
        <w:t xml:space="preserve">coherent </w:t>
      </w:r>
      <w:r w:rsidR="00D77EFB" w:rsidRPr="00B050ED">
        <w:rPr>
          <w:rFonts w:ascii="Arial" w:hAnsi="Arial" w:cs="Arial"/>
        </w:rPr>
        <w:t>interactions</w:t>
      </w:r>
      <w:r w:rsidR="008E4AA4" w:rsidRPr="00B050ED">
        <w:rPr>
          <w:rFonts w:ascii="Arial" w:hAnsi="Arial" w:cs="Arial"/>
        </w:rPr>
        <w:t xml:space="preserve"> can have a duration ranging from </w:t>
      </w:r>
      <w:r w:rsidR="00406FA7" w:rsidRPr="00B050ED">
        <w:rPr>
          <w:rFonts w:ascii="Arial" w:hAnsi="Arial" w:cs="Arial"/>
        </w:rPr>
        <w:t>minutes</w:t>
      </w:r>
      <w:r w:rsidR="008E4AA4" w:rsidRPr="00B050ED">
        <w:rPr>
          <w:rFonts w:ascii="Arial" w:hAnsi="Arial" w:cs="Arial"/>
        </w:rPr>
        <w:t xml:space="preserve"> to days</w:t>
      </w:r>
      <w:r w:rsidR="00001E9F" w:rsidRPr="00B050ED">
        <w:rPr>
          <w:rFonts w:ascii="Arial" w:hAnsi="Arial" w:cs="Arial"/>
        </w:rPr>
        <w:t>, and most patients pass away within the next few days</w:t>
      </w:r>
      <w:r w:rsidR="00F86C36" w:rsidRPr="00B050ED">
        <w:rPr>
          <w:rFonts w:ascii="Arial" w:hAnsi="Arial" w:cs="Arial"/>
        </w:rPr>
        <w:t xml:space="preserve"> </w:t>
      </w:r>
      <w:r w:rsidR="00F86C36" w:rsidRPr="00B050ED">
        <w:rPr>
          <w:rFonts w:ascii="Arial" w:hAnsi="Arial" w:cs="Arial"/>
        </w:rPr>
        <w:fldChar w:fldCharType="begin"/>
      </w:r>
      <w:r w:rsidR="008C6415">
        <w:rPr>
          <w:rFonts w:ascii="Arial" w:hAnsi="Arial" w:cs="Arial"/>
        </w:rPr>
        <w:instrText xml:space="preserve"> ADDIN EN.CITE &lt;EndNote&gt;&lt;Cite&gt;&lt;Author&gt;Lim&lt;/Author&gt;&lt;Year&gt;2020&lt;/Year&gt;&lt;RecNum&gt;145&lt;/RecNum&gt;&lt;DisplayText&gt;(Lim et al., 2020)&lt;/DisplayText&gt;&lt;record&gt;&lt;rec-number&gt;145&lt;/rec-number&gt;&lt;foreign-keys&gt;&lt;key app="EN" db-id="zte5tatdmtxdw3ezwpdv0tala9dw50xatt2x" timestamp="1703449241"&gt;145&lt;/key&gt;&lt;/foreign-keys&gt;&lt;ref-type name="Journal Article"&gt;17&lt;/ref-type&gt;&lt;contributors&gt;&lt;authors&gt;&lt;author&gt;Lim, Chi-Yeon&lt;/author&gt;&lt;author&gt;Park, Jae Yoon&lt;/author&gt;&lt;author&gt;Kim, Do Yeun&lt;/author&gt;&lt;author&gt;Yoo, Kyung Don&lt;/author&gt;&lt;author&gt;Kim, Hyo Jin&lt;/author&gt;&lt;author&gt;Kim, Yunmi&lt;/author&gt;&lt;author&gt;Shin, Sung Joon&lt;/author&gt;&lt;/authors&gt;&lt;/contributors&gt;&lt;auth-address&gt;Dongguk Univ, Ilsan Hosp, Sch Med, Clin Trial Ctr, Seoul, South Korea&amp;#xD;Dongguk Univ, Ilsan Hosp, Sch Med, Dept Internal Med, Seoul, South Korea&amp;#xD;Dongguk Univ, Ilsan Hosp, Sch Med, Dept Hematol &amp;amp; Med Oncol, Seoul, South Korea&amp;#xD;Dongguk Univ, Sch Med, Dept Internal Med, Gyeongju, South Korea&amp;#xD;Univ British Columbia, W Maurice Young Ctr Appl Eth, Vancouver, BC, Canada&lt;/auth-address&gt;&lt;titles&gt;&lt;title&gt;Terminal lucidity in the teaching hospital setting&lt;/title&gt;&lt;secondary-title&gt;DEATH STUDIES&lt;/secondary-title&gt;&lt;/titles&gt;&lt;periodical&gt;&lt;full-title&gt;DEATH STUDIES&lt;/full-title&gt;&lt;/periodical&gt;&lt;pages&gt;285-291&lt;/pages&gt;&lt;volume&gt;44&lt;/volume&gt;&lt;number&gt;5&lt;/number&gt;&lt;dates&gt;&lt;year&gt;2020&lt;/year&gt;&lt;pub-dates&gt;&lt;date&gt;2020 MAY 3&lt;/date&gt;&lt;/pub-dates&gt;&lt;/dates&gt;&lt;isbn&gt;0748-1187&amp;#xD;1091-7683&lt;/isbn&gt;&lt;accession-num&gt;WOS:000516381900004&lt;/accession-num&gt;&lt;work-type&gt;Article&lt;/work-type&gt;&lt;urls&gt;&lt;/urls&gt;&lt;electronic-resource-num&gt;10.1080/07481187.2018.1541943&lt;/electronic-resource-num&gt;&lt;access-date&gt;2020-03-10&lt;/access-date&gt;&lt;/record&gt;&lt;/Cite&gt;&lt;/EndNote&gt;</w:instrText>
      </w:r>
      <w:r w:rsidR="00F86C36" w:rsidRPr="00B050ED">
        <w:rPr>
          <w:rFonts w:ascii="Arial" w:hAnsi="Arial" w:cs="Arial"/>
        </w:rPr>
        <w:fldChar w:fldCharType="separate"/>
      </w:r>
      <w:r w:rsidR="008C6415">
        <w:rPr>
          <w:rFonts w:ascii="Arial" w:hAnsi="Arial" w:cs="Arial"/>
          <w:noProof/>
        </w:rPr>
        <w:t>(Lim et al., 2020)</w:t>
      </w:r>
      <w:r w:rsidR="00F86C36" w:rsidRPr="00B050ED">
        <w:rPr>
          <w:rFonts w:ascii="Arial" w:hAnsi="Arial" w:cs="Arial"/>
        </w:rPr>
        <w:fldChar w:fldCharType="end"/>
      </w:r>
      <w:r w:rsidR="008E4AA4" w:rsidRPr="00B050ED">
        <w:rPr>
          <w:rFonts w:ascii="Arial" w:hAnsi="Arial" w:cs="Arial"/>
        </w:rPr>
        <w:t xml:space="preserve">. </w:t>
      </w:r>
    </w:p>
    <w:p w14:paraId="2B9B9BAB" w14:textId="239FDD02" w:rsidR="00333C0F" w:rsidRPr="00B050ED" w:rsidRDefault="00154C5B" w:rsidP="00D86C37">
      <w:pPr>
        <w:jc w:val="both"/>
        <w:rPr>
          <w:rFonts w:ascii="Arial" w:hAnsi="Arial" w:cs="Arial"/>
        </w:rPr>
      </w:pPr>
      <w:r>
        <w:rPr>
          <w:rFonts w:ascii="Arial" w:hAnsi="Arial" w:cs="Arial"/>
        </w:rPr>
        <w:tab/>
      </w:r>
      <w:r w:rsidR="00E91E27" w:rsidRPr="00B050ED">
        <w:rPr>
          <w:rFonts w:ascii="Arial" w:hAnsi="Arial" w:cs="Arial"/>
        </w:rPr>
        <w:t>This phenomenon has been</w:t>
      </w:r>
      <w:r w:rsidR="00A31F7F" w:rsidRPr="00B050ED">
        <w:rPr>
          <w:rFonts w:ascii="Arial" w:hAnsi="Arial" w:cs="Arial"/>
        </w:rPr>
        <w:t xml:space="preserve"> observed in </w:t>
      </w:r>
      <w:r w:rsidR="00F31EF7" w:rsidRPr="00B050ED">
        <w:rPr>
          <w:rFonts w:ascii="Arial" w:hAnsi="Arial" w:cs="Arial"/>
        </w:rPr>
        <w:t xml:space="preserve">the most enigmatic cases including </w:t>
      </w:r>
      <w:r w:rsidR="00A31F7F" w:rsidRPr="00B050ED">
        <w:rPr>
          <w:rFonts w:ascii="Arial" w:hAnsi="Arial" w:cs="Arial"/>
        </w:rPr>
        <w:t xml:space="preserve">Alzheimer’s patients, dementia patients, </w:t>
      </w:r>
      <w:r w:rsidR="00BC490D" w:rsidRPr="00B050ED">
        <w:rPr>
          <w:rFonts w:ascii="Arial" w:hAnsi="Arial" w:cs="Arial"/>
        </w:rPr>
        <w:t xml:space="preserve">chronic </w:t>
      </w:r>
      <w:r w:rsidR="00A31F7F" w:rsidRPr="00B050ED">
        <w:rPr>
          <w:rFonts w:ascii="Arial" w:hAnsi="Arial" w:cs="Arial"/>
        </w:rPr>
        <w:t>schizophrenia</w:t>
      </w:r>
      <w:r w:rsidR="00BC490D" w:rsidRPr="00B050ED">
        <w:rPr>
          <w:rFonts w:ascii="Arial" w:hAnsi="Arial" w:cs="Arial"/>
        </w:rPr>
        <w:t xml:space="preserve"> patients</w:t>
      </w:r>
      <w:r w:rsidR="00A31F7F" w:rsidRPr="00B050ED">
        <w:rPr>
          <w:rFonts w:ascii="Arial" w:hAnsi="Arial" w:cs="Arial"/>
        </w:rPr>
        <w:t xml:space="preserve">, </w:t>
      </w:r>
      <w:r w:rsidR="000F607E" w:rsidRPr="00B050ED">
        <w:rPr>
          <w:rFonts w:ascii="Arial" w:hAnsi="Arial" w:cs="Arial"/>
        </w:rPr>
        <w:t xml:space="preserve">comatose patients, </w:t>
      </w:r>
      <w:r w:rsidR="00A31F7F" w:rsidRPr="00B050ED">
        <w:rPr>
          <w:rFonts w:ascii="Arial" w:hAnsi="Arial" w:cs="Arial"/>
        </w:rPr>
        <w:t xml:space="preserve">as well as those patients </w:t>
      </w:r>
      <w:r w:rsidR="0060507B" w:rsidRPr="00B050ED">
        <w:rPr>
          <w:rFonts w:ascii="Arial" w:hAnsi="Arial" w:cs="Arial"/>
        </w:rPr>
        <w:t>with</w:t>
      </w:r>
      <w:r w:rsidR="00A31F7F" w:rsidRPr="00B050ED">
        <w:rPr>
          <w:rFonts w:ascii="Arial" w:hAnsi="Arial" w:cs="Arial"/>
        </w:rPr>
        <w:t xml:space="preserve"> brain abscess, </w:t>
      </w:r>
      <w:r w:rsidR="00A7380C" w:rsidRPr="00B050ED">
        <w:rPr>
          <w:rFonts w:ascii="Arial" w:hAnsi="Arial" w:cs="Arial"/>
        </w:rPr>
        <w:t xml:space="preserve">brain </w:t>
      </w:r>
      <w:r w:rsidR="00A31F7F" w:rsidRPr="00B050ED">
        <w:rPr>
          <w:rFonts w:ascii="Arial" w:hAnsi="Arial" w:cs="Arial"/>
        </w:rPr>
        <w:t>tumors</w:t>
      </w:r>
      <w:r w:rsidR="00A64A7F" w:rsidRPr="00B050ED">
        <w:rPr>
          <w:rFonts w:ascii="Arial" w:hAnsi="Arial" w:cs="Arial"/>
        </w:rPr>
        <w:t xml:space="preserve"> </w:t>
      </w:r>
      <w:r w:rsidR="00A64A7F" w:rsidRPr="00B050ED">
        <w:rPr>
          <w:rFonts w:ascii="Arial" w:hAnsi="Arial" w:cs="Arial"/>
        </w:rPr>
        <w:fldChar w:fldCharType="begin"/>
      </w:r>
      <w:r w:rsidR="008C6415">
        <w:rPr>
          <w:rFonts w:ascii="Arial" w:hAnsi="Arial" w:cs="Arial"/>
        </w:rPr>
        <w:instrText xml:space="preserve"> ADDIN EN.CITE &lt;EndNote&gt;&lt;Cite&gt;&lt;Author&gt;Mutis&lt;/Author&gt;&lt;Year&gt;2019&lt;/Year&gt;&lt;RecNum&gt;148&lt;/RecNum&gt;&lt;DisplayText&gt;(Mutis et al., 2019)&lt;/DisplayText&gt;&lt;record&gt;&lt;rec-number&gt;148&lt;/rec-number&gt;&lt;foreign-keys&gt;&lt;key app="EN" db-id="zte5tatdmtxdw3ezwpdv0tala9dw50xatt2x" timestamp="1703449241"&gt;148&lt;/key&gt;&lt;/foreign-keys&gt;&lt;ref-type name="Journal Article"&gt;17&lt;/ref-type&gt;&lt;contributors&gt;&lt;authors&gt;&lt;author&gt;Mutis, M.&lt;/author&gt;&lt;author&gt;Evrard, R.&lt;/author&gt;&lt;author&gt;Bacque, M. F.&lt;/author&gt;&lt;/authors&gt;&lt;/contributors&gt;&lt;auth-address&gt;Univ Lorraine, Lab InterPsy, 11 Rue Courbet, F-54000 Maxeville, France&amp;#xD;Univ Lorraine, Lab InterPsy, 40 Rue Laxou, F-54000 Nancy, France&amp;#xD;Univ Strasbourg, SuLiSoM EA3071, 12 Rue Goethe, F-67000 Strasbourg, France&lt;/auth-address&gt;&lt;titles&gt;&lt;title&gt;Brain Tumors and Terminal Ludicity&lt;/title&gt;&lt;secondary-title&gt;PSYCHO-ONCOLOGIE&lt;/secondary-title&gt;&lt;/titles&gt;&lt;periodical&gt;&lt;full-title&gt;PSYCHO-ONCOLOGIE&lt;/full-title&gt;&lt;/periodical&gt;&lt;pages&gt;53-56&lt;/pages&gt;&lt;volume&gt;13&lt;/volume&gt;&lt;number&gt;1&lt;/number&gt;&lt;dates&gt;&lt;year&gt;2019&lt;/year&gt;&lt;pub-dates&gt;&lt;date&gt;2019 MAR&lt;/date&gt;&lt;/pub-dates&gt;&lt;/dates&gt;&lt;isbn&gt;1778-3798&amp;#xD;1778-381X&lt;/isbn&gt;&lt;accession-num&gt;WOS:000483115200014&lt;/accession-num&gt;&lt;work-type&gt;Article&lt;/work-type&gt;&lt;urls&gt;&lt;/urls&gt;&lt;electronic-resource-num&gt;10.3166/pson-2019-0085&lt;/electronic-resource-num&gt;&lt;access-date&gt;2019-09-11&lt;/access-date&gt;&lt;/record&gt;&lt;/Cite&gt;&lt;/EndNote&gt;</w:instrText>
      </w:r>
      <w:r w:rsidR="00A64A7F" w:rsidRPr="00B050ED">
        <w:rPr>
          <w:rFonts w:ascii="Arial" w:hAnsi="Arial" w:cs="Arial"/>
        </w:rPr>
        <w:fldChar w:fldCharType="separate"/>
      </w:r>
      <w:r w:rsidR="008C6415">
        <w:rPr>
          <w:rFonts w:ascii="Arial" w:hAnsi="Arial" w:cs="Arial"/>
          <w:noProof/>
        </w:rPr>
        <w:t>(Mutis et al., 2019)</w:t>
      </w:r>
      <w:r w:rsidR="00A64A7F" w:rsidRPr="00B050ED">
        <w:rPr>
          <w:rFonts w:ascii="Arial" w:hAnsi="Arial" w:cs="Arial"/>
        </w:rPr>
        <w:fldChar w:fldCharType="end"/>
      </w:r>
      <w:r w:rsidR="00A31F7F" w:rsidRPr="00B050ED">
        <w:rPr>
          <w:rFonts w:ascii="Arial" w:hAnsi="Arial" w:cs="Arial"/>
        </w:rPr>
        <w:t>, strokes, and meningitis</w:t>
      </w:r>
      <w:r w:rsidR="000F607E" w:rsidRPr="00B050ED">
        <w:rPr>
          <w:rFonts w:ascii="Arial" w:hAnsi="Arial" w:cs="Arial"/>
        </w:rPr>
        <w:t xml:space="preserve"> </w:t>
      </w:r>
      <w:r w:rsidR="0051464F" w:rsidRPr="00B050ED">
        <w:rPr>
          <w:rFonts w:ascii="Arial" w:hAnsi="Arial" w:cs="Arial"/>
        </w:rPr>
        <w:fldChar w:fldCharType="begin"/>
      </w:r>
      <w:r w:rsidR="008C6415">
        <w:rPr>
          <w:rFonts w:ascii="Arial" w:hAnsi="Arial" w:cs="Arial"/>
        </w:rPr>
        <w:instrText xml:space="preserve"> ADDIN EN.CITE &lt;EndNote&gt;&lt;Cite&gt;&lt;Author&gt;Nahm&lt;/Author&gt;&lt;Year&gt;2012&lt;/Year&gt;&lt;RecNum&gt;152&lt;/RecNum&gt;&lt;DisplayText&gt;(Nahm et al., 2012)&lt;/DisplayText&gt;&lt;record&gt;&lt;rec-number&gt;152&lt;/rec-number&gt;&lt;foreign-keys&gt;&lt;key app="EN" db-id="zte5tatdmtxdw3ezwpdv0tala9dw50xatt2x" timestamp="1703449241"&gt;152&lt;/key&gt;&lt;/foreign-keys&gt;&lt;ref-type name="Journal Article"&gt;17&lt;/ref-type&gt;&lt;contributors&gt;&lt;authors&gt;&lt;author&gt;Nahm, Michael&lt;/author&gt;&lt;author&gt;Greyson, Bruce&lt;/author&gt;&lt;author&gt;Kelly, Emily Williams&lt;/author&gt;&lt;author&gt;Haraldsson, Erlendur&lt;/author&gt;&lt;/authors&gt;&lt;/contributors&gt;&lt;auth-address&gt;Univ Virginia Hlth Syst, Dept Psychiat &amp;amp; Neurobehav Sci, Div Perceptual Studies, Charlottesville, VA 22902 USA&amp;#xD;Univ Iceland, Dept Psychol, IS-101 Reykjavik, Iceland&lt;/auth-address&gt;&lt;titles&gt;&lt;title&gt;Terminal lucidity: A review and a case collection&lt;/title&gt;&lt;secondary-title&gt;ARCHIVES OF GERONTOLOGY AND GERIATRICS&lt;/secondary-title&gt;&lt;/titles&gt;&lt;periodical&gt;&lt;full-title&gt;ARCHIVES OF GERONTOLOGY AND GERIATRICS&lt;/full-title&gt;&lt;/periodical&gt;&lt;pages&gt;138-142&lt;/pages&gt;&lt;volume&gt;55&lt;/volume&gt;&lt;number&gt;1&lt;/number&gt;&lt;dates&gt;&lt;year&gt;2012&lt;/year&gt;&lt;pub-dates&gt;&lt;date&gt;2012 JUL-AUG&lt;/date&gt;&lt;/pub-dates&gt;&lt;/dates&gt;&lt;isbn&gt;0167-4943&amp;#xD;1872-6976&lt;/isbn&gt;&lt;accession-num&gt;WOS:000304247300029&lt;/accession-num&gt;&lt;work-type&gt;Review&lt;/work-type&gt;&lt;urls&gt;&lt;/urls&gt;&lt;electronic-resource-num&gt;10.1016/j.archger.2011.06.031&lt;/electronic-resource-num&gt;&lt;access-date&gt;2012-07-01&lt;/access-date&gt;&lt;/record&gt;&lt;/Cite&gt;&lt;/EndNote&gt;</w:instrText>
      </w:r>
      <w:r w:rsidR="0051464F" w:rsidRPr="00B050ED">
        <w:rPr>
          <w:rFonts w:ascii="Arial" w:hAnsi="Arial" w:cs="Arial"/>
        </w:rPr>
        <w:fldChar w:fldCharType="separate"/>
      </w:r>
      <w:r w:rsidR="008C6415">
        <w:rPr>
          <w:rFonts w:ascii="Arial" w:hAnsi="Arial" w:cs="Arial"/>
          <w:noProof/>
        </w:rPr>
        <w:t>(Nahm et al., 2012)</w:t>
      </w:r>
      <w:r w:rsidR="0051464F" w:rsidRPr="00B050ED">
        <w:rPr>
          <w:rFonts w:ascii="Arial" w:hAnsi="Arial" w:cs="Arial"/>
        </w:rPr>
        <w:fldChar w:fldCharType="end"/>
      </w:r>
      <w:r w:rsidR="00A31F7F" w:rsidRPr="00B050ED">
        <w:rPr>
          <w:rFonts w:ascii="Arial" w:hAnsi="Arial" w:cs="Arial"/>
        </w:rPr>
        <w:t xml:space="preserve">. </w:t>
      </w:r>
      <w:r w:rsidR="00010CF4" w:rsidRPr="00B050ED">
        <w:rPr>
          <w:rFonts w:ascii="Arial" w:hAnsi="Arial" w:cs="Arial"/>
        </w:rPr>
        <w:t>For example,</w:t>
      </w:r>
      <w:r w:rsidR="00FC2F4D" w:rsidRPr="00B050ED">
        <w:rPr>
          <w:rFonts w:ascii="Arial" w:hAnsi="Arial" w:cs="Arial"/>
        </w:rPr>
        <w:t xml:space="preserve"> a</w:t>
      </w:r>
      <w:r w:rsidR="00010CF4" w:rsidRPr="00B050ED">
        <w:rPr>
          <w:rFonts w:ascii="Arial" w:hAnsi="Arial" w:cs="Arial"/>
        </w:rPr>
        <w:t xml:space="preserve"> </w:t>
      </w:r>
      <w:r w:rsidR="00FC2F4D" w:rsidRPr="00B050ED">
        <w:rPr>
          <w:rFonts w:ascii="Arial" w:hAnsi="Arial" w:cs="Arial"/>
        </w:rPr>
        <w:t xml:space="preserve">case was </w:t>
      </w:r>
      <w:r w:rsidR="00010CF4" w:rsidRPr="00B050ED">
        <w:rPr>
          <w:rFonts w:ascii="Arial" w:hAnsi="Arial" w:cs="Arial"/>
        </w:rPr>
        <w:t xml:space="preserve">reported of a young man with metastatic </w:t>
      </w:r>
      <w:r w:rsidR="004846D8" w:rsidRPr="00B050ED">
        <w:rPr>
          <w:rFonts w:ascii="Arial" w:hAnsi="Arial" w:cs="Arial"/>
        </w:rPr>
        <w:t xml:space="preserve">lung </w:t>
      </w:r>
      <w:r w:rsidR="00010CF4" w:rsidRPr="00B050ED">
        <w:rPr>
          <w:rFonts w:ascii="Arial" w:hAnsi="Arial" w:cs="Arial"/>
        </w:rPr>
        <w:t xml:space="preserve">cancer, who was unable to speak or to move because the tumor had replaced his brain matter. However, in the hours before his death, he woke up and conversed with his family, </w:t>
      </w:r>
      <w:r w:rsidR="002D04E9" w:rsidRPr="00B050ED">
        <w:rPr>
          <w:rFonts w:ascii="Arial" w:hAnsi="Arial" w:cs="Arial"/>
        </w:rPr>
        <w:t>said</w:t>
      </w:r>
      <w:r w:rsidR="00010CF4" w:rsidRPr="00B050ED">
        <w:rPr>
          <w:rFonts w:ascii="Arial" w:hAnsi="Arial" w:cs="Arial"/>
        </w:rPr>
        <w:t xml:space="preserve"> goodbye</w:t>
      </w:r>
      <w:r w:rsidR="00C621DA" w:rsidRPr="00B050ED">
        <w:rPr>
          <w:rFonts w:ascii="Arial" w:hAnsi="Arial" w:cs="Arial"/>
        </w:rPr>
        <w:t xml:space="preserve">, then </w:t>
      </w:r>
      <w:r w:rsidR="009528B8" w:rsidRPr="00B050ED">
        <w:rPr>
          <w:rFonts w:ascii="Arial" w:hAnsi="Arial" w:cs="Arial"/>
        </w:rPr>
        <w:t>died</w:t>
      </w:r>
      <w:r w:rsidR="00C621DA" w:rsidRPr="00B050ED">
        <w:rPr>
          <w:rFonts w:ascii="Arial" w:hAnsi="Arial" w:cs="Arial"/>
        </w:rPr>
        <w:t xml:space="preserve"> shortly after</w:t>
      </w:r>
      <w:r w:rsidR="006330DA" w:rsidRPr="00B050ED">
        <w:rPr>
          <w:rFonts w:ascii="Arial" w:hAnsi="Arial" w:cs="Arial"/>
        </w:rPr>
        <w:t xml:space="preserve"> </w:t>
      </w:r>
      <w:r w:rsidR="006330DA" w:rsidRPr="00B050ED">
        <w:rPr>
          <w:rFonts w:ascii="Arial" w:hAnsi="Arial" w:cs="Arial"/>
        </w:rPr>
        <w:fldChar w:fldCharType="begin"/>
      </w:r>
      <w:r w:rsidR="008C6415">
        <w:rPr>
          <w:rFonts w:ascii="Arial" w:hAnsi="Arial" w:cs="Arial"/>
        </w:rPr>
        <w:instrText xml:space="preserve"> ADDIN EN.CITE &lt;EndNote&gt;&lt;Cite&gt;&lt;Author&gt;Nahm&lt;/Author&gt;&lt;Year&gt;2012&lt;/Year&gt;&lt;RecNum&gt;152&lt;/RecNum&gt;&lt;DisplayText&gt;(Nahm et al., 2012)&lt;/DisplayText&gt;&lt;record&gt;&lt;rec-number&gt;152&lt;/rec-number&gt;&lt;foreign-keys&gt;&lt;key app="EN" db-id="zte5tatdmtxdw3ezwpdv0tala9dw50xatt2x" timestamp="1703449241"&gt;152&lt;/key&gt;&lt;/foreign-keys&gt;&lt;ref-type name="Journal Article"&gt;17&lt;/ref-type&gt;&lt;contributors&gt;&lt;authors&gt;&lt;author&gt;Nahm, Michael&lt;/author&gt;&lt;author&gt;Greyson, Bruce&lt;/author&gt;&lt;author&gt;Kelly, Emily Williams&lt;/author&gt;&lt;author&gt;Haraldsson, Erlendur&lt;/author&gt;&lt;/authors&gt;&lt;/contributors&gt;&lt;auth-address&gt;Univ Virginia Hlth Syst, Dept Psychiat &amp;amp; Neurobehav Sci, Div Perceptual Studies, Charlottesville, VA 22902 USA&amp;#xD;Univ Iceland, Dept Psychol, IS-101 Reykjavik, Iceland&lt;/auth-address&gt;&lt;titles&gt;&lt;title&gt;Terminal lucidity: A review and a case collection&lt;/title&gt;&lt;secondary-title&gt;ARCHIVES OF GERONTOLOGY AND GERIATRICS&lt;/secondary-title&gt;&lt;/titles&gt;&lt;periodical&gt;&lt;full-title&gt;ARCHIVES OF GERONTOLOGY AND GERIATRICS&lt;/full-title&gt;&lt;/periodical&gt;&lt;pages&gt;138-142&lt;/pages&gt;&lt;volume&gt;55&lt;/volume&gt;&lt;number&gt;1&lt;/number&gt;&lt;dates&gt;&lt;year&gt;2012&lt;/year&gt;&lt;pub-dates&gt;&lt;date&gt;2012 JUL-AUG&lt;/date&gt;&lt;/pub-dates&gt;&lt;/dates&gt;&lt;isbn&gt;0167-4943&amp;#xD;1872-6976&lt;/isbn&gt;&lt;accession-num&gt;WOS:000304247300029&lt;/accession-num&gt;&lt;work-type&gt;Review&lt;/work-type&gt;&lt;urls&gt;&lt;/urls&gt;&lt;electronic-resource-num&gt;10.1016/j.archger.2011.06.031&lt;/electronic-resource-num&gt;&lt;access-date&gt;2012-07-01&lt;/access-date&gt;&lt;/record&gt;&lt;/Cite&gt;&lt;/EndNote&gt;</w:instrText>
      </w:r>
      <w:r w:rsidR="006330DA" w:rsidRPr="00B050ED">
        <w:rPr>
          <w:rFonts w:ascii="Arial" w:hAnsi="Arial" w:cs="Arial"/>
        </w:rPr>
        <w:fldChar w:fldCharType="separate"/>
      </w:r>
      <w:r w:rsidR="008C6415">
        <w:rPr>
          <w:rFonts w:ascii="Arial" w:hAnsi="Arial" w:cs="Arial"/>
          <w:noProof/>
        </w:rPr>
        <w:t>(Nahm et al., 2012)</w:t>
      </w:r>
      <w:r w:rsidR="006330DA" w:rsidRPr="00B050ED">
        <w:rPr>
          <w:rFonts w:ascii="Arial" w:hAnsi="Arial" w:cs="Arial"/>
        </w:rPr>
        <w:fldChar w:fldCharType="end"/>
      </w:r>
      <w:r w:rsidR="00C621DA" w:rsidRPr="00B050ED">
        <w:rPr>
          <w:rFonts w:ascii="Arial" w:hAnsi="Arial" w:cs="Arial"/>
        </w:rPr>
        <w:t>.</w:t>
      </w:r>
      <w:r w:rsidR="00890251" w:rsidRPr="00B050ED">
        <w:rPr>
          <w:rFonts w:ascii="Arial" w:hAnsi="Arial" w:cs="Arial"/>
        </w:rPr>
        <w:t xml:space="preserve"> </w:t>
      </w:r>
      <w:r w:rsidR="000A17D6" w:rsidRPr="00B050ED">
        <w:rPr>
          <w:rFonts w:ascii="Arial" w:hAnsi="Arial" w:cs="Arial"/>
        </w:rPr>
        <w:t>In another case, a</w:t>
      </w:r>
      <w:r w:rsidR="00890251" w:rsidRPr="00B050ED">
        <w:rPr>
          <w:rFonts w:ascii="Arial" w:hAnsi="Arial" w:cs="Arial"/>
        </w:rPr>
        <w:t xml:space="preserve"> 91 year old patient was paralyzed </w:t>
      </w:r>
      <w:r w:rsidR="000D3A62" w:rsidRPr="00B050ED">
        <w:rPr>
          <w:rFonts w:ascii="Arial" w:hAnsi="Arial" w:cs="Arial"/>
        </w:rPr>
        <w:t>and</w:t>
      </w:r>
      <w:r w:rsidR="00E30945" w:rsidRPr="00B050ED">
        <w:rPr>
          <w:rFonts w:ascii="Arial" w:hAnsi="Arial" w:cs="Arial"/>
        </w:rPr>
        <w:t xml:space="preserve"> </w:t>
      </w:r>
      <w:r w:rsidR="00F00A64" w:rsidRPr="00B050ED">
        <w:rPr>
          <w:rFonts w:ascii="Arial" w:hAnsi="Arial" w:cs="Arial"/>
        </w:rPr>
        <w:t xml:space="preserve">had a </w:t>
      </w:r>
      <w:r w:rsidR="00E30945" w:rsidRPr="00B050ED">
        <w:rPr>
          <w:rFonts w:ascii="Arial" w:hAnsi="Arial" w:cs="Arial"/>
        </w:rPr>
        <w:t>totally</w:t>
      </w:r>
      <w:r w:rsidR="000D3A62" w:rsidRPr="00B050ED">
        <w:rPr>
          <w:rFonts w:ascii="Arial" w:hAnsi="Arial" w:cs="Arial"/>
        </w:rPr>
        <w:t xml:space="preserve"> frozen countenance </w:t>
      </w:r>
      <w:r w:rsidR="00890251" w:rsidRPr="00B050ED">
        <w:rPr>
          <w:rFonts w:ascii="Arial" w:hAnsi="Arial" w:cs="Arial"/>
        </w:rPr>
        <w:t>after two consecutive strokes</w:t>
      </w:r>
      <w:r w:rsidR="000D3A62" w:rsidRPr="00B050ED">
        <w:rPr>
          <w:rFonts w:ascii="Arial" w:hAnsi="Arial" w:cs="Arial"/>
        </w:rPr>
        <w:t>, yet right before death she sat up in bed, raised her arms and exclaimed the name of her husband</w:t>
      </w:r>
      <w:r w:rsidR="006330DA" w:rsidRPr="00B050ED">
        <w:rPr>
          <w:rFonts w:ascii="Arial" w:hAnsi="Arial" w:cs="Arial"/>
        </w:rPr>
        <w:t xml:space="preserve"> </w:t>
      </w:r>
      <w:r w:rsidR="006330DA" w:rsidRPr="00B050ED">
        <w:rPr>
          <w:rFonts w:ascii="Arial" w:hAnsi="Arial" w:cs="Arial"/>
        </w:rPr>
        <w:fldChar w:fldCharType="begin"/>
      </w:r>
      <w:r w:rsidR="008C6415">
        <w:rPr>
          <w:rFonts w:ascii="Arial" w:hAnsi="Arial" w:cs="Arial"/>
        </w:rPr>
        <w:instrText xml:space="preserve"> ADDIN EN.CITE &lt;EndNote&gt;&lt;Cite&gt;&lt;Author&gt;Nahm&lt;/Author&gt;&lt;Year&gt;2012&lt;/Year&gt;&lt;RecNum&gt;152&lt;/RecNum&gt;&lt;DisplayText&gt;(Nahm et al., 2012)&lt;/DisplayText&gt;&lt;record&gt;&lt;rec-number&gt;152&lt;/rec-number&gt;&lt;foreign-keys&gt;&lt;key app="EN" db-id="zte5tatdmtxdw3ezwpdv0tala9dw50xatt2x" timestamp="1703449241"&gt;152&lt;/key&gt;&lt;/foreign-keys&gt;&lt;ref-type name="Journal Article"&gt;17&lt;/ref-type&gt;&lt;contributors&gt;&lt;authors&gt;&lt;author&gt;Nahm, Michael&lt;/author&gt;&lt;author&gt;Greyson, Bruce&lt;/author&gt;&lt;author&gt;Kelly, Emily Williams&lt;/author&gt;&lt;author&gt;Haraldsson, Erlendur&lt;/author&gt;&lt;/authors&gt;&lt;/contributors&gt;&lt;auth-address&gt;Univ Virginia Hlth Syst, Dept Psychiat &amp;amp; Neurobehav Sci, Div Perceptual Studies, Charlottesville, VA 22902 USA&amp;#xD;Univ Iceland, Dept Psychol, IS-101 Reykjavik, Iceland&lt;/auth-address&gt;&lt;titles&gt;&lt;title&gt;Terminal lucidity: A review and a case collection&lt;/title&gt;&lt;secondary-title&gt;ARCHIVES OF GERONTOLOGY AND GERIATRICS&lt;/secondary-title&gt;&lt;/titles&gt;&lt;periodical&gt;&lt;full-title&gt;ARCHIVES OF GERONTOLOGY AND GERIATRICS&lt;/full-title&gt;&lt;/periodical&gt;&lt;pages&gt;138-142&lt;/pages&gt;&lt;volume&gt;55&lt;/volume&gt;&lt;number&gt;1&lt;/number&gt;&lt;dates&gt;&lt;year&gt;2012&lt;/year&gt;&lt;pub-dates&gt;&lt;date&gt;2012 JUL-AUG&lt;/date&gt;&lt;/pub-dates&gt;&lt;/dates&gt;&lt;isbn&gt;0167-4943&amp;#xD;1872-6976&lt;/isbn&gt;&lt;accession-num&gt;WOS:000304247300029&lt;/accession-num&gt;&lt;work-type&gt;Review&lt;/work-type&gt;&lt;urls&gt;&lt;/urls&gt;&lt;electronic-resource-num&gt;10.1016/j.archger.2011.06.031&lt;/electronic-resource-num&gt;&lt;access-date&gt;2012-07-01&lt;/access-date&gt;&lt;/record&gt;&lt;/Cite&gt;&lt;/EndNote&gt;</w:instrText>
      </w:r>
      <w:r w:rsidR="006330DA" w:rsidRPr="00B050ED">
        <w:rPr>
          <w:rFonts w:ascii="Arial" w:hAnsi="Arial" w:cs="Arial"/>
        </w:rPr>
        <w:fldChar w:fldCharType="separate"/>
      </w:r>
      <w:r w:rsidR="008C6415">
        <w:rPr>
          <w:rFonts w:ascii="Arial" w:hAnsi="Arial" w:cs="Arial"/>
          <w:noProof/>
        </w:rPr>
        <w:t>(Nahm et al., 2012)</w:t>
      </w:r>
      <w:r w:rsidR="006330DA" w:rsidRPr="00B050ED">
        <w:rPr>
          <w:rFonts w:ascii="Arial" w:hAnsi="Arial" w:cs="Arial"/>
        </w:rPr>
        <w:fldChar w:fldCharType="end"/>
      </w:r>
      <w:r w:rsidR="000D3A62" w:rsidRPr="00B050ED">
        <w:rPr>
          <w:rFonts w:ascii="Arial" w:hAnsi="Arial" w:cs="Arial"/>
        </w:rPr>
        <w:t>.</w:t>
      </w:r>
      <w:r w:rsidR="00480105" w:rsidRPr="00B050ED">
        <w:rPr>
          <w:rFonts w:ascii="Arial" w:hAnsi="Arial" w:cs="Arial"/>
        </w:rPr>
        <w:t xml:space="preserve"> Another case study involved Anna Katharina Ehmer</w:t>
      </w:r>
      <w:r w:rsidR="00B05C62" w:rsidRPr="00B050ED">
        <w:rPr>
          <w:rFonts w:ascii="Arial" w:hAnsi="Arial" w:cs="Arial"/>
        </w:rPr>
        <w:t xml:space="preserve">, a </w:t>
      </w:r>
      <w:r w:rsidR="00C14217" w:rsidRPr="00B050ED">
        <w:rPr>
          <w:rFonts w:ascii="Arial" w:hAnsi="Arial" w:cs="Arial"/>
        </w:rPr>
        <w:t>26-year-old</w:t>
      </w:r>
      <w:r w:rsidR="00B05C62" w:rsidRPr="00B050ED">
        <w:rPr>
          <w:rFonts w:ascii="Arial" w:hAnsi="Arial" w:cs="Arial"/>
        </w:rPr>
        <w:t xml:space="preserve"> patient with severe mental disabilities</w:t>
      </w:r>
      <w:r w:rsidR="00C14217" w:rsidRPr="00B050ED">
        <w:rPr>
          <w:rFonts w:ascii="Arial" w:hAnsi="Arial" w:cs="Arial"/>
        </w:rPr>
        <w:t>. S</w:t>
      </w:r>
      <w:r w:rsidR="00B05C62" w:rsidRPr="00B050ED">
        <w:rPr>
          <w:rFonts w:ascii="Arial" w:hAnsi="Arial" w:cs="Arial"/>
        </w:rPr>
        <w:t>he</w:t>
      </w:r>
      <w:r w:rsidR="00480105" w:rsidRPr="00B050ED">
        <w:rPr>
          <w:rFonts w:ascii="Arial" w:hAnsi="Arial" w:cs="Arial"/>
        </w:rPr>
        <w:t xml:space="preserve"> </w:t>
      </w:r>
      <w:r w:rsidR="00F430A2" w:rsidRPr="00B050ED">
        <w:rPr>
          <w:rFonts w:ascii="Arial" w:hAnsi="Arial" w:cs="Arial"/>
        </w:rPr>
        <w:t xml:space="preserve">reportedly </w:t>
      </w:r>
      <w:r w:rsidR="00480105" w:rsidRPr="00B050ED">
        <w:rPr>
          <w:rFonts w:ascii="Arial" w:hAnsi="Arial" w:cs="Arial"/>
        </w:rPr>
        <w:t xml:space="preserve">never uttered a word in her life, yet </w:t>
      </w:r>
      <w:r w:rsidR="00755137" w:rsidRPr="00B050ED">
        <w:rPr>
          <w:rFonts w:ascii="Arial" w:hAnsi="Arial" w:cs="Arial"/>
        </w:rPr>
        <w:t xml:space="preserve">spontaneously </w:t>
      </w:r>
      <w:r w:rsidR="00074A98" w:rsidRPr="00B050ED">
        <w:rPr>
          <w:rFonts w:ascii="Arial" w:hAnsi="Arial" w:cs="Arial"/>
        </w:rPr>
        <w:t xml:space="preserve">sang songs for half an hour right before her death </w:t>
      </w:r>
      <w:r w:rsidR="00074A98" w:rsidRPr="00B050ED">
        <w:rPr>
          <w:rFonts w:ascii="Arial" w:hAnsi="Arial" w:cs="Arial"/>
        </w:rPr>
        <w:fldChar w:fldCharType="begin"/>
      </w:r>
      <w:r w:rsidR="008C6415">
        <w:rPr>
          <w:rFonts w:ascii="Arial" w:hAnsi="Arial" w:cs="Arial"/>
        </w:rPr>
        <w:instrText xml:space="preserve"> ADDIN EN.CITE &lt;EndNote&gt;&lt;Cite&gt;&lt;Author&gt;Nahm&lt;/Author&gt;&lt;Year&gt;2013&lt;/Year&gt;&lt;RecNum&gt;151&lt;/RecNum&gt;&lt;DisplayText&gt;(Nahm &amp;amp; Greyson, 2013)&lt;/DisplayText&gt;&lt;record&gt;&lt;rec-number&gt;151&lt;/rec-number&gt;&lt;foreign-keys&gt;&lt;key app="EN" db-id="zte5tatdmtxdw3ezwpdv0tala9dw50xatt2x" timestamp="1703449241"&gt;151&lt;/key&gt;&lt;/foreign-keys&gt;&lt;ref-type name="Journal Article"&gt;17&lt;/ref-type&gt;&lt;contributors&gt;&lt;authors&gt;&lt;author&gt;Nahm, Michael&lt;/author&gt;&lt;author&gt;Greyson, Bruce&lt;/author&gt;&lt;/authors&gt;&lt;/contributors&gt;&lt;auth-address&gt;Univ Virginia, Charlottesville, VA 22903 USA&lt;/auth-address&gt;&lt;titles&gt;&lt;title&gt;THE DEATH OF ANNA KATHARINA EHMER: A CASE STUDY IN TERMINAL LUCIDITY&lt;/title&gt;&lt;secondary-title&gt;OMEGA-JOURNAL OF DEATH AND DYING&lt;/secondary-title&gt;&lt;/titles&gt;&lt;periodical&gt;&lt;full-title&gt;OMEGA-JOURNAL OF DEATH AND DYING&lt;/full-title&gt;&lt;/periodical&gt;&lt;pages&gt;77-87&lt;/pages&gt;&lt;volume&gt;68&lt;/volume&gt;&lt;number&gt;1&lt;/number&gt;&lt;dates&gt;&lt;year&gt;2013&lt;/year&gt;&lt;pub-dates&gt;&lt;date&gt;2013&lt;/date&gt;&lt;/pub-dates&gt;&lt;/dates&gt;&lt;isbn&gt;0030-2228&amp;#xD;1541-3764&lt;/isbn&gt;&lt;accession-num&gt;WOS:000327021500005&lt;/accession-num&gt;&lt;work-type&gt;Article&lt;/work-type&gt;&lt;urls&gt;&lt;/urls&gt;&lt;electronic-resource-num&gt;10.2190/OM.68.1.e&lt;/electronic-resource-num&gt;&lt;access-date&gt;2013-01-01&lt;/access-date&gt;&lt;/record&gt;&lt;/Cite&gt;&lt;/EndNote&gt;</w:instrText>
      </w:r>
      <w:r w:rsidR="00074A98" w:rsidRPr="00B050ED">
        <w:rPr>
          <w:rFonts w:ascii="Arial" w:hAnsi="Arial" w:cs="Arial"/>
        </w:rPr>
        <w:fldChar w:fldCharType="separate"/>
      </w:r>
      <w:r w:rsidR="008C6415">
        <w:rPr>
          <w:rFonts w:ascii="Arial" w:hAnsi="Arial" w:cs="Arial"/>
          <w:noProof/>
        </w:rPr>
        <w:t>(Nahm &amp; Greyson, 2013)</w:t>
      </w:r>
      <w:r w:rsidR="00074A98" w:rsidRPr="00B050ED">
        <w:rPr>
          <w:rFonts w:ascii="Arial" w:hAnsi="Arial" w:cs="Arial"/>
        </w:rPr>
        <w:fldChar w:fldCharType="end"/>
      </w:r>
      <w:r w:rsidR="00074A98" w:rsidRPr="00B050ED">
        <w:rPr>
          <w:rFonts w:ascii="Arial" w:hAnsi="Arial" w:cs="Arial"/>
        </w:rPr>
        <w:t>.</w:t>
      </w:r>
    </w:p>
    <w:p w14:paraId="639D9E1E" w14:textId="735042E8" w:rsidR="00333C0F" w:rsidRPr="00B050ED" w:rsidRDefault="00362B7B" w:rsidP="00D86C37">
      <w:pPr>
        <w:jc w:val="both"/>
        <w:rPr>
          <w:rFonts w:ascii="Arial" w:hAnsi="Arial" w:cs="Arial"/>
        </w:rPr>
      </w:pPr>
      <w:r>
        <w:rPr>
          <w:rFonts w:ascii="Arial" w:hAnsi="Arial" w:cs="Arial"/>
        </w:rPr>
        <w:tab/>
      </w:r>
      <w:r w:rsidR="0051464F" w:rsidRPr="00B050ED">
        <w:rPr>
          <w:rFonts w:ascii="Arial" w:hAnsi="Arial" w:cs="Arial"/>
        </w:rPr>
        <w:t xml:space="preserve">Terminal lucidity has been recorded in the pediatric population </w:t>
      </w:r>
      <w:r w:rsidR="00C01A06" w:rsidRPr="00B050ED">
        <w:rPr>
          <w:rFonts w:ascii="Arial" w:hAnsi="Arial" w:cs="Arial"/>
        </w:rPr>
        <w:t>as well</w:t>
      </w:r>
      <w:r w:rsidR="0051464F" w:rsidRPr="00B050ED">
        <w:rPr>
          <w:rFonts w:ascii="Arial" w:hAnsi="Arial" w:cs="Arial"/>
        </w:rPr>
        <w:t>,</w:t>
      </w:r>
      <w:r w:rsidR="00690870" w:rsidRPr="00B050ED">
        <w:rPr>
          <w:rFonts w:ascii="Arial" w:hAnsi="Arial" w:cs="Arial"/>
        </w:rPr>
        <w:t xml:space="preserve"> lately </w:t>
      </w:r>
      <w:r w:rsidR="0051464F" w:rsidRPr="00B050ED">
        <w:rPr>
          <w:rFonts w:ascii="Arial" w:hAnsi="Arial" w:cs="Arial"/>
        </w:rPr>
        <w:t>including</w:t>
      </w:r>
      <w:r w:rsidR="008E1895" w:rsidRPr="00B050ED">
        <w:rPr>
          <w:rFonts w:ascii="Arial" w:hAnsi="Arial" w:cs="Arial"/>
        </w:rPr>
        <w:t xml:space="preserve"> unresponsive children</w:t>
      </w:r>
      <w:r w:rsidR="0051464F" w:rsidRPr="00B050ED">
        <w:rPr>
          <w:rFonts w:ascii="Arial" w:hAnsi="Arial" w:cs="Arial"/>
        </w:rPr>
        <w:t xml:space="preserve"> suddenly regaining communication ability, physical activity, and reduced mental impairment through elation, energy, and calmness just prior to their passing</w:t>
      </w:r>
      <w:r w:rsidR="00690870" w:rsidRPr="00B050ED">
        <w:rPr>
          <w:rFonts w:ascii="Arial" w:hAnsi="Arial" w:cs="Arial"/>
        </w:rPr>
        <w:t xml:space="preserve">; a common theme was </w:t>
      </w:r>
      <w:r w:rsidR="00A725C4" w:rsidRPr="00B050ED">
        <w:rPr>
          <w:rFonts w:ascii="Arial" w:hAnsi="Arial" w:cs="Arial"/>
        </w:rPr>
        <w:t xml:space="preserve">that the dying </w:t>
      </w:r>
      <w:r w:rsidR="00690870" w:rsidRPr="00B050ED">
        <w:rPr>
          <w:rFonts w:ascii="Arial" w:hAnsi="Arial" w:cs="Arial"/>
        </w:rPr>
        <w:t xml:space="preserve">children </w:t>
      </w:r>
      <w:r w:rsidR="00283E61" w:rsidRPr="00B050ED">
        <w:rPr>
          <w:rFonts w:ascii="Arial" w:hAnsi="Arial" w:cs="Arial"/>
        </w:rPr>
        <w:t>reassured</w:t>
      </w:r>
      <w:r w:rsidR="00690870" w:rsidRPr="00B050ED">
        <w:rPr>
          <w:rFonts w:ascii="Arial" w:hAnsi="Arial" w:cs="Arial"/>
        </w:rPr>
        <w:t xml:space="preserve"> their parents they </w:t>
      </w:r>
      <w:r w:rsidR="00786EEA" w:rsidRPr="00B050ED">
        <w:rPr>
          <w:rFonts w:ascii="Arial" w:hAnsi="Arial" w:cs="Arial"/>
        </w:rPr>
        <w:t>would</w:t>
      </w:r>
      <w:r w:rsidR="00690870" w:rsidRPr="00B050ED">
        <w:rPr>
          <w:rFonts w:ascii="Arial" w:hAnsi="Arial" w:cs="Arial"/>
        </w:rPr>
        <w:t xml:space="preserve"> </w:t>
      </w:r>
      <w:r w:rsidR="002776DF" w:rsidRPr="00B050ED">
        <w:rPr>
          <w:rFonts w:ascii="Arial" w:hAnsi="Arial" w:cs="Arial"/>
        </w:rPr>
        <w:t>“</w:t>
      </w:r>
      <w:r w:rsidR="00690870" w:rsidRPr="00B050ED">
        <w:rPr>
          <w:rFonts w:ascii="Arial" w:hAnsi="Arial" w:cs="Arial"/>
        </w:rPr>
        <w:t xml:space="preserve">be </w:t>
      </w:r>
      <w:r w:rsidR="006D3A15" w:rsidRPr="00B050ED">
        <w:rPr>
          <w:rFonts w:ascii="Arial" w:hAnsi="Arial" w:cs="Arial"/>
        </w:rPr>
        <w:t>alright</w:t>
      </w:r>
      <w:r w:rsidR="002776DF" w:rsidRPr="00B050ED">
        <w:rPr>
          <w:rFonts w:ascii="Arial" w:hAnsi="Arial" w:cs="Arial"/>
        </w:rPr>
        <w:t>”</w:t>
      </w:r>
      <w:r w:rsidR="0051464F" w:rsidRPr="00B050ED">
        <w:rPr>
          <w:rFonts w:ascii="Arial" w:hAnsi="Arial" w:cs="Arial"/>
        </w:rPr>
        <w:t xml:space="preserve"> </w:t>
      </w:r>
      <w:r w:rsidR="0051464F" w:rsidRPr="00B050ED">
        <w:rPr>
          <w:rFonts w:ascii="Arial" w:hAnsi="Arial" w:cs="Arial"/>
        </w:rPr>
        <w:fldChar w:fldCharType="begin"/>
      </w:r>
      <w:r w:rsidR="008C6415">
        <w:rPr>
          <w:rFonts w:ascii="Arial" w:hAnsi="Arial" w:cs="Arial"/>
        </w:rPr>
        <w:instrText xml:space="preserve"> ADDIN EN.CITE &lt;EndNote&gt;&lt;Cite&gt;&lt;Author&gt;Roehrs&lt;/Author&gt;&lt;Year&gt;2023&lt;/Year&gt;&lt;RecNum&gt;137&lt;/RecNum&gt;&lt;DisplayText&gt;(Roehrs et al., 2023)&lt;/DisplayText&gt;&lt;record&gt;&lt;rec-number&gt;137&lt;/rec-number&gt;&lt;foreign-keys&gt;&lt;key app="EN" db-id="zte5tatdmtxdw3ezwpdv0tala9dw50xatt2x" timestamp="1703449241"&gt;137&lt;/key&gt;&lt;/foreign-keys&gt;&lt;ref-type name="Journal Article"&gt;17&lt;/ref-type&gt;&lt;contributors&gt;&lt;authors&gt;&lt;author&gt;Roehrs, Philip&lt;/author&gt;&lt;author&gt;Fenwick, Peter&lt;/author&gt;&lt;author&gt;Greyson, Bruce&lt;/author&gt;&lt;author&gt;Kellehear, Allan&lt;/author&gt;&lt;author&gt;Kothe, Karalee&lt;/author&gt;&lt;author&gt;Nahm, Michael&lt;/author&gt;&lt;author&gt;Roe, Chris&lt;/author&gt;&lt;author&gt;Tassell-Matamua, Natasha&lt;/author&gt;&lt;author&gt;Woollacott, Marjorie&lt;/author&gt;&lt;/authors&gt;&lt;/contributors&gt;&lt;auth-address&gt;University of Virginia, Charlottesville, Virginia.&amp;#xD;King&amp;apos;s College London, London, United Kingdom.&amp;#xD;University of Vermont, Burlington, Vermont.&amp;#xD;University of Colorado Denver, Denver, Colorado.&amp;#xD;Institute for Frontier Areas of Psychology and Mental Health, Freiburg, Germany.&amp;#xD;University of Northampton, Northampton, United Kingdom.&amp;#xD;Massey University, Palmerston North, New Zealand.&amp;#xD;University of Oregon, Eugene, Oregon.&lt;/auth-address&gt;&lt;titles&gt;&lt;title&gt;Terminal Lucidity in a Pediatric Oncology Clinic&lt;/title&gt;&lt;secondary-title&gt;The Journal of nervous and mental disease&lt;/secondary-title&gt;&lt;/titles&gt;&lt;periodical&gt;&lt;full-title&gt;The Journal of nervous and mental disease&lt;/full-title&gt;&lt;/periodical&gt;&lt;dates&gt;&lt;year&gt;2023&lt;/year&gt;&lt;pub-dates&gt;&lt;date&gt;2023 Sep 21 (Epub 2023 Sep 21)&lt;/date&gt;&lt;/pub-dates&gt;&lt;/dates&gt;&lt;isbn&gt;1539-736X&lt;/isbn&gt;&lt;accession-num&gt;MEDLINE:37734159&lt;/accession-num&gt;&lt;work-type&gt;Journal Article&lt;/work-type&gt;&lt;urls&gt;&lt;/urls&gt;&lt;electronic-resource-num&gt;10.1097/NMD.0000000000001711&lt;/electronic-resource-num&gt;&lt;access-date&gt;2023-09-23&lt;/access-date&gt;&lt;/record&gt;&lt;/Cite&gt;&lt;/EndNote&gt;</w:instrText>
      </w:r>
      <w:r w:rsidR="0051464F" w:rsidRPr="00B050ED">
        <w:rPr>
          <w:rFonts w:ascii="Arial" w:hAnsi="Arial" w:cs="Arial"/>
        </w:rPr>
        <w:fldChar w:fldCharType="separate"/>
      </w:r>
      <w:r w:rsidR="008C6415">
        <w:rPr>
          <w:rFonts w:ascii="Arial" w:hAnsi="Arial" w:cs="Arial"/>
          <w:noProof/>
        </w:rPr>
        <w:t>(Roehrs et al., 2023)</w:t>
      </w:r>
      <w:r w:rsidR="0051464F" w:rsidRPr="00B050ED">
        <w:rPr>
          <w:rFonts w:ascii="Arial" w:hAnsi="Arial" w:cs="Arial"/>
        </w:rPr>
        <w:fldChar w:fldCharType="end"/>
      </w:r>
      <w:r w:rsidR="0051464F" w:rsidRPr="00B050ED">
        <w:rPr>
          <w:rFonts w:ascii="Arial" w:hAnsi="Arial" w:cs="Arial"/>
        </w:rPr>
        <w:t xml:space="preserve">. </w:t>
      </w:r>
    </w:p>
    <w:p w14:paraId="20EF7DA8" w14:textId="238D4FA6" w:rsidR="00531165" w:rsidRPr="00B050ED" w:rsidRDefault="00362B7B" w:rsidP="00D86C37">
      <w:pPr>
        <w:jc w:val="both"/>
        <w:rPr>
          <w:rFonts w:ascii="Arial" w:hAnsi="Arial" w:cs="Arial"/>
        </w:rPr>
      </w:pPr>
      <w:r>
        <w:rPr>
          <w:rFonts w:ascii="Arial" w:hAnsi="Arial" w:cs="Arial"/>
        </w:rPr>
        <w:tab/>
      </w:r>
      <w:r w:rsidR="00993E7F" w:rsidRPr="00B050ED">
        <w:rPr>
          <w:rFonts w:ascii="Arial" w:hAnsi="Arial" w:cs="Arial"/>
        </w:rPr>
        <w:t xml:space="preserve">These cases </w:t>
      </w:r>
      <w:r w:rsidR="005E47C8" w:rsidRPr="00B050ED">
        <w:rPr>
          <w:rFonts w:ascii="Arial" w:hAnsi="Arial" w:cs="Arial"/>
        </w:rPr>
        <w:t xml:space="preserve">are not one-offs: cases </w:t>
      </w:r>
      <w:r w:rsidR="00993E7F" w:rsidRPr="00B050ED">
        <w:rPr>
          <w:rFonts w:ascii="Arial" w:hAnsi="Arial" w:cs="Arial"/>
        </w:rPr>
        <w:t>of terminal lucidity and other end of life phenomena</w:t>
      </w:r>
      <w:r w:rsidR="004F2B1B" w:rsidRPr="00B050ED">
        <w:rPr>
          <w:rFonts w:ascii="Arial" w:hAnsi="Arial" w:cs="Arial"/>
        </w:rPr>
        <w:t xml:space="preserve"> </w:t>
      </w:r>
      <w:r w:rsidR="004F2B1B" w:rsidRPr="00B050ED">
        <w:rPr>
          <w:rFonts w:ascii="Arial" w:hAnsi="Arial" w:cs="Arial"/>
        </w:rPr>
        <w:fldChar w:fldCharType="begin"/>
      </w:r>
      <w:r w:rsidR="008C6415">
        <w:rPr>
          <w:rFonts w:ascii="Arial" w:hAnsi="Arial" w:cs="Arial"/>
        </w:rPr>
        <w:instrText xml:space="preserve"> ADDIN EN.CITE &lt;EndNote&gt;&lt;Cite&gt;&lt;Author&gt;Claxton-Oldfield&lt;/Author&gt;&lt;Year&gt;2018&lt;/Year&gt;&lt;RecNum&gt;149&lt;/RecNum&gt;&lt;DisplayText&gt;(Claxton-Oldfield &amp;amp; Dunnett, 2018)&lt;/DisplayText&gt;&lt;record&gt;&lt;rec-number&gt;149&lt;/rec-number&gt;&lt;foreign-keys&gt;&lt;key app="EN" db-id="zte5tatdmtxdw3ezwpdv0tala9dw50xatt2x" timestamp="1703449241"&gt;149&lt;/key&gt;&lt;/foreign-keys&gt;&lt;ref-type name="Journal Article"&gt;17&lt;/ref-type&gt;&lt;contributors&gt;&lt;authors&gt;&lt;author&gt;Claxton-Oldfield, Stephen&lt;/author&gt;&lt;author&gt;Dunnett, Alexie&lt;/author&gt;&lt;/authors&gt;&lt;/contributors&gt;&lt;auth-address&gt;Mt Allison Univ, Psychol Dept, 49A York St, Sackville, NB E4L 1C7, Canada&amp;#xD;Mt Allison Univ, Psychol, Sackville, NB, Canada&lt;/auth-address&gt;&lt;titles&gt;&lt;title&gt;Hospice Palliative Care Volunteers&amp;apos; Experiences With Unusual End-of-Life Phenomena&lt;/title&gt;&lt;secondary-title&gt;OMEGA-JOURNAL OF DEATH AND DYING&lt;/secondary-title&gt;&lt;/titles&gt;&lt;periodical&gt;&lt;full-title&gt;OMEGA-JOURNAL OF DEATH AND DYING&lt;/full-title&gt;&lt;/periodical&gt;&lt;pages&gt;3-14&lt;/pages&gt;&lt;volume&gt;77&lt;/volume&gt;&lt;number&gt;1&lt;/number&gt;&lt;dates&gt;&lt;year&gt;2018&lt;/year&gt;&lt;pub-dates&gt;&lt;date&gt;2018 MAY&lt;/date&gt;&lt;/pub-dates&gt;&lt;/dates&gt;&lt;isbn&gt;0030-2228&amp;#xD;1541-3764&lt;/isbn&gt;&lt;accession-num&gt;WOS:000429900600001&lt;/accession-num&gt;&lt;work-type&gt;Article&lt;/work-type&gt;&lt;urls&gt;&lt;/urls&gt;&lt;electronic-resource-num&gt;10.1177/0030222816666541&lt;/electronic-resource-num&gt;&lt;access-date&gt;2018-04-27&lt;/access-date&gt;&lt;/record&gt;&lt;/Cite&gt;&lt;/EndNote&gt;</w:instrText>
      </w:r>
      <w:r w:rsidR="004F2B1B" w:rsidRPr="00B050ED">
        <w:rPr>
          <w:rFonts w:ascii="Arial" w:hAnsi="Arial" w:cs="Arial"/>
        </w:rPr>
        <w:fldChar w:fldCharType="separate"/>
      </w:r>
      <w:r w:rsidR="008C6415">
        <w:rPr>
          <w:rFonts w:ascii="Arial" w:hAnsi="Arial" w:cs="Arial"/>
          <w:noProof/>
        </w:rPr>
        <w:t>(Claxton-Oldfield &amp; Dunnett, 2018)</w:t>
      </w:r>
      <w:r w:rsidR="004F2B1B" w:rsidRPr="00B050ED">
        <w:rPr>
          <w:rFonts w:ascii="Arial" w:hAnsi="Arial" w:cs="Arial"/>
        </w:rPr>
        <w:fldChar w:fldCharType="end"/>
      </w:r>
      <w:r w:rsidR="00993E7F" w:rsidRPr="00B050ED">
        <w:rPr>
          <w:rFonts w:ascii="Arial" w:hAnsi="Arial" w:cs="Arial"/>
        </w:rPr>
        <w:t xml:space="preserve"> </w:t>
      </w:r>
      <w:r w:rsidR="00441592" w:rsidRPr="00B050ED">
        <w:rPr>
          <w:rFonts w:ascii="Arial" w:hAnsi="Arial" w:cs="Arial"/>
        </w:rPr>
        <w:t>are typically</w:t>
      </w:r>
      <w:r w:rsidR="00993E7F" w:rsidRPr="00B050ED">
        <w:rPr>
          <w:rFonts w:ascii="Arial" w:hAnsi="Arial" w:cs="Arial"/>
        </w:rPr>
        <w:t xml:space="preserve"> </w:t>
      </w:r>
      <w:r w:rsidR="00A838E4" w:rsidRPr="00B050ED">
        <w:rPr>
          <w:rFonts w:ascii="Arial" w:hAnsi="Arial" w:cs="Arial"/>
        </w:rPr>
        <w:t>reported</w:t>
      </w:r>
      <w:r w:rsidR="00993E7F" w:rsidRPr="00B050ED">
        <w:rPr>
          <w:rFonts w:ascii="Arial" w:hAnsi="Arial" w:cs="Arial"/>
        </w:rPr>
        <w:t xml:space="preserve"> by hospital </w:t>
      </w:r>
      <w:r w:rsidR="00A838E4" w:rsidRPr="00B050ED">
        <w:rPr>
          <w:rFonts w:ascii="Arial" w:hAnsi="Arial" w:cs="Arial"/>
        </w:rPr>
        <w:t xml:space="preserve">staff, </w:t>
      </w:r>
      <w:r w:rsidR="00993E7F" w:rsidRPr="00B050ED">
        <w:rPr>
          <w:rFonts w:ascii="Arial" w:hAnsi="Arial" w:cs="Arial"/>
        </w:rPr>
        <w:t>families</w:t>
      </w:r>
      <w:r w:rsidR="00A838E4" w:rsidRPr="00B050ED">
        <w:rPr>
          <w:rFonts w:ascii="Arial" w:hAnsi="Arial" w:cs="Arial"/>
        </w:rPr>
        <w:t xml:space="preserve"> and friends</w:t>
      </w:r>
      <w:r w:rsidR="00993E7F" w:rsidRPr="00B050ED">
        <w:rPr>
          <w:rFonts w:ascii="Arial" w:hAnsi="Arial" w:cs="Arial"/>
        </w:rPr>
        <w:t xml:space="preserve"> of the bereaved</w:t>
      </w:r>
      <w:r w:rsidR="00A838E4" w:rsidRPr="00B050ED">
        <w:rPr>
          <w:rFonts w:ascii="Arial" w:hAnsi="Arial" w:cs="Arial"/>
        </w:rPr>
        <w:t>, and palliative care hospice workers</w:t>
      </w:r>
      <w:r w:rsidR="00993E7F" w:rsidRPr="00B050ED">
        <w:rPr>
          <w:rFonts w:ascii="Arial" w:hAnsi="Arial" w:cs="Arial"/>
        </w:rPr>
        <w:t>.</w:t>
      </w:r>
      <w:r w:rsidR="00C621DA" w:rsidRPr="00B050ED">
        <w:rPr>
          <w:rFonts w:ascii="Arial" w:hAnsi="Arial" w:cs="Arial"/>
        </w:rPr>
        <w:t xml:space="preserve"> </w:t>
      </w:r>
      <w:r w:rsidR="00FD688B" w:rsidRPr="00B050ED">
        <w:rPr>
          <w:rFonts w:ascii="Arial" w:hAnsi="Arial" w:cs="Arial"/>
        </w:rPr>
        <w:t xml:space="preserve">It can be a profoundly emotional </w:t>
      </w:r>
      <w:r w:rsidR="00995E48" w:rsidRPr="00B050ED">
        <w:rPr>
          <w:rFonts w:ascii="Arial" w:hAnsi="Arial" w:cs="Arial"/>
        </w:rPr>
        <w:t xml:space="preserve">but also confusing </w:t>
      </w:r>
      <w:r w:rsidR="00FD688B" w:rsidRPr="00B050ED">
        <w:rPr>
          <w:rFonts w:ascii="Arial" w:hAnsi="Arial" w:cs="Arial"/>
        </w:rPr>
        <w:t>experience</w:t>
      </w:r>
      <w:r w:rsidR="00305E04" w:rsidRPr="00B050ED">
        <w:rPr>
          <w:rFonts w:ascii="Arial" w:hAnsi="Arial" w:cs="Arial"/>
        </w:rPr>
        <w:t xml:space="preserve"> for loved ones</w:t>
      </w:r>
      <w:r w:rsidR="00421387" w:rsidRPr="00B050ED">
        <w:rPr>
          <w:rFonts w:ascii="Arial" w:hAnsi="Arial" w:cs="Arial"/>
        </w:rPr>
        <w:t xml:space="preserve"> of the ill patient,</w:t>
      </w:r>
      <w:r w:rsidR="00FD688B" w:rsidRPr="00B050ED">
        <w:rPr>
          <w:rFonts w:ascii="Arial" w:hAnsi="Arial" w:cs="Arial"/>
        </w:rPr>
        <w:t xml:space="preserve"> that has been compared to being</w:t>
      </w:r>
      <w:r w:rsidR="002F3275" w:rsidRPr="00B050ED">
        <w:rPr>
          <w:rFonts w:ascii="Arial" w:hAnsi="Arial" w:cs="Arial"/>
        </w:rPr>
        <w:t xml:space="preserve"> granted </w:t>
      </w:r>
      <w:r w:rsidR="006E7782" w:rsidRPr="00B050ED">
        <w:rPr>
          <w:rFonts w:ascii="Arial" w:hAnsi="Arial" w:cs="Arial"/>
        </w:rPr>
        <w:t>one last dance on a c</w:t>
      </w:r>
      <w:r w:rsidR="00A962F0" w:rsidRPr="00B050ED">
        <w:rPr>
          <w:rFonts w:ascii="Arial" w:hAnsi="Arial" w:cs="Arial"/>
        </w:rPr>
        <w:t>old November night</w:t>
      </w:r>
      <w:r w:rsidR="0085061B" w:rsidRPr="00B050ED">
        <w:rPr>
          <w:rFonts w:ascii="Arial" w:hAnsi="Arial" w:cs="Arial"/>
        </w:rPr>
        <w:t xml:space="preserve"> with a loved one as a last farewell</w:t>
      </w:r>
      <w:r w:rsidR="00937F5A" w:rsidRPr="00B050ED">
        <w:rPr>
          <w:rFonts w:ascii="Arial" w:hAnsi="Arial" w:cs="Arial"/>
        </w:rPr>
        <w:t>,</w:t>
      </w:r>
      <w:r w:rsidR="002F3275" w:rsidRPr="00B050ED">
        <w:rPr>
          <w:rFonts w:ascii="Arial" w:hAnsi="Arial" w:cs="Arial"/>
        </w:rPr>
        <w:t xml:space="preserve"> after seeing them</w:t>
      </w:r>
      <w:r w:rsidR="0085061B" w:rsidRPr="00B050ED">
        <w:rPr>
          <w:rFonts w:ascii="Arial" w:hAnsi="Arial" w:cs="Arial"/>
        </w:rPr>
        <w:t xml:space="preserve"> drained of life</w:t>
      </w:r>
      <w:r w:rsidR="00FC451C" w:rsidRPr="00B050ED">
        <w:rPr>
          <w:rFonts w:ascii="Arial" w:hAnsi="Arial" w:cs="Arial"/>
        </w:rPr>
        <w:t xml:space="preserve"> </w:t>
      </w:r>
      <w:r w:rsidR="00FC451C" w:rsidRPr="00B050ED">
        <w:rPr>
          <w:rFonts w:ascii="Arial" w:hAnsi="Arial" w:cs="Arial"/>
        </w:rPr>
        <w:fldChar w:fldCharType="begin"/>
      </w:r>
      <w:r w:rsidR="008C6415">
        <w:rPr>
          <w:rFonts w:ascii="Arial" w:hAnsi="Arial" w:cs="Arial"/>
        </w:rPr>
        <w:instrText xml:space="preserve"> ADDIN EN.CITE &lt;EndNote&gt;&lt;Cite&gt;&lt;Author&gt;Zieneldien&lt;/Author&gt;&lt;Year&gt;2023&lt;/Year&gt;&lt;RecNum&gt;136&lt;/RecNum&gt;&lt;DisplayText&gt;(Zieneldien, 2023)&lt;/DisplayText&gt;&lt;record&gt;&lt;rec-number&gt;136&lt;/rec-number&gt;&lt;foreign-keys&gt;&lt;key app="EN" db-id="zte5tatdmtxdw3ezwpdv0tala9dw50xatt2x" timestamp="1703449241"&gt;136&lt;/key&gt;&lt;/foreign-keys&gt;&lt;ref-type name="Journal Article"&gt;17&lt;/ref-type&gt;&lt;contributors&gt;&lt;authors&gt;&lt;author&gt;Zieneldien, Tarek&lt;/author&gt;&lt;/authors&gt;&lt;/contributors&gt;&lt;auth-address&gt;Univ S Florida, Coll Arts &amp;amp; Sci, Tampa, FL 33620 USA&lt;/auth-address&gt;&lt;titles&gt;&lt;title&gt;Terminal lucidity&lt;/title&gt;&lt;secondary-title&gt;PALLIATIVE &amp;amp; SUPPORTIVE CARE&lt;/secondary-title&gt;&lt;/titles&gt;&lt;periodical&gt;&lt;full-title&gt;PALLIATIVE &amp;amp; SUPPORTIVE CARE&lt;/full-title&gt;&lt;/periodical&gt;&lt;dates&gt;&lt;year&gt;2023&lt;/year&gt;&lt;pub-dates&gt;&lt;date&gt;2023 NOV 16&lt;/date&gt;&lt;/pub-dates&gt;&lt;/dates&gt;&lt;isbn&gt;1478-9515&amp;#xD;1478-9523&lt;/isbn&gt;&lt;accession-num&gt;WOS:001106419800001&lt;/accession-num&gt;&lt;work-type&gt;Poetry&amp;#xD;Early Access&lt;/work-type&gt;&lt;urls&gt;&lt;/urls&gt;&lt;custom6&gt;NOV 2023&lt;/custom6&gt;&lt;electronic-resource-num&gt;10.1017/S1478951523001748&lt;/electronic-resource-num&gt;&lt;access-date&gt;2023-12-02&lt;/access-date&gt;&lt;/record&gt;&lt;/Cite&gt;&lt;/EndNote&gt;</w:instrText>
      </w:r>
      <w:r w:rsidR="00FC451C" w:rsidRPr="00B050ED">
        <w:rPr>
          <w:rFonts w:ascii="Arial" w:hAnsi="Arial" w:cs="Arial"/>
        </w:rPr>
        <w:fldChar w:fldCharType="separate"/>
      </w:r>
      <w:r w:rsidR="008C6415">
        <w:rPr>
          <w:rFonts w:ascii="Arial" w:hAnsi="Arial" w:cs="Arial"/>
          <w:noProof/>
        </w:rPr>
        <w:t>(Zieneldien, 2023)</w:t>
      </w:r>
      <w:r w:rsidR="00FC451C" w:rsidRPr="00B050ED">
        <w:rPr>
          <w:rFonts w:ascii="Arial" w:hAnsi="Arial" w:cs="Arial"/>
        </w:rPr>
        <w:fldChar w:fldCharType="end"/>
      </w:r>
      <w:r w:rsidR="001F71C2" w:rsidRPr="00B050ED">
        <w:rPr>
          <w:rFonts w:ascii="Arial" w:hAnsi="Arial" w:cs="Arial"/>
        </w:rPr>
        <w:t xml:space="preserve">. These cases offer examples of completely unexpected cognitive and motor function </w:t>
      </w:r>
      <w:r w:rsidR="0015433B" w:rsidRPr="00B050ED">
        <w:rPr>
          <w:rFonts w:ascii="Arial" w:hAnsi="Arial" w:cs="Arial"/>
        </w:rPr>
        <w:t>despite</w:t>
      </w:r>
      <w:r w:rsidR="001F71C2" w:rsidRPr="00B050ED">
        <w:rPr>
          <w:rFonts w:ascii="Arial" w:hAnsi="Arial" w:cs="Arial"/>
        </w:rPr>
        <w:t xml:space="preserve"> </w:t>
      </w:r>
      <w:r w:rsidR="006A16B4" w:rsidRPr="00B050ED">
        <w:rPr>
          <w:rFonts w:ascii="Arial" w:hAnsi="Arial" w:cs="Arial"/>
        </w:rPr>
        <w:t xml:space="preserve">months of coma, </w:t>
      </w:r>
      <w:r w:rsidR="001F71C2" w:rsidRPr="00B050ED">
        <w:rPr>
          <w:rFonts w:ascii="Arial" w:hAnsi="Arial" w:cs="Arial"/>
        </w:rPr>
        <w:t>severe brain damage or dysfunction.</w:t>
      </w:r>
    </w:p>
    <w:p w14:paraId="5F30C581" w14:textId="210A247E" w:rsidR="00E21E95" w:rsidRPr="0052444D" w:rsidRDefault="00362B7B" w:rsidP="00D86C37">
      <w:pPr>
        <w:jc w:val="both"/>
        <w:rPr>
          <w:rFonts w:ascii="Arial" w:hAnsi="Arial" w:cs="Arial"/>
        </w:rPr>
      </w:pPr>
      <w:r>
        <w:rPr>
          <w:rFonts w:ascii="Arial" w:hAnsi="Arial" w:cs="Arial"/>
        </w:rPr>
        <w:tab/>
      </w:r>
      <w:r w:rsidR="00872B03" w:rsidRPr="00B050ED">
        <w:rPr>
          <w:rFonts w:ascii="Arial" w:hAnsi="Arial" w:cs="Arial"/>
        </w:rPr>
        <w:t xml:space="preserve">A similar, yet </w:t>
      </w:r>
      <w:r w:rsidR="00294718" w:rsidRPr="00B050ED">
        <w:rPr>
          <w:rFonts w:ascii="Arial" w:hAnsi="Arial" w:cs="Arial"/>
        </w:rPr>
        <w:t>distinct</w:t>
      </w:r>
      <w:r w:rsidR="00872B03" w:rsidRPr="00B050ED">
        <w:rPr>
          <w:rFonts w:ascii="Arial" w:hAnsi="Arial" w:cs="Arial"/>
        </w:rPr>
        <w:t xml:space="preserve"> term has been </w:t>
      </w:r>
      <w:r w:rsidR="00713663" w:rsidRPr="00B050ED">
        <w:rPr>
          <w:rFonts w:ascii="Arial" w:hAnsi="Arial" w:cs="Arial"/>
        </w:rPr>
        <w:t>defined</w:t>
      </w:r>
      <w:r w:rsidR="00872B03" w:rsidRPr="00B050ED">
        <w:rPr>
          <w:rFonts w:ascii="Arial" w:hAnsi="Arial" w:cs="Arial"/>
        </w:rPr>
        <w:t xml:space="preserve"> </w:t>
      </w:r>
      <w:r w:rsidR="005F373B" w:rsidRPr="00B050ED">
        <w:rPr>
          <w:rFonts w:ascii="Arial" w:hAnsi="Arial" w:cs="Arial"/>
        </w:rPr>
        <w:t xml:space="preserve">by the National Institute of Aging workshop </w:t>
      </w:r>
      <w:r w:rsidR="00872B03" w:rsidRPr="00B050ED">
        <w:rPr>
          <w:rFonts w:ascii="Arial" w:hAnsi="Arial" w:cs="Arial"/>
        </w:rPr>
        <w:t>in recent years</w:t>
      </w:r>
      <w:r w:rsidR="000724B0" w:rsidRPr="00B050ED">
        <w:rPr>
          <w:rFonts w:ascii="Arial" w:hAnsi="Arial" w:cs="Arial"/>
        </w:rPr>
        <w:t xml:space="preserve">: </w:t>
      </w:r>
      <w:r w:rsidR="00872B03" w:rsidRPr="00B050ED">
        <w:rPr>
          <w:rFonts w:ascii="Arial" w:hAnsi="Arial" w:cs="Arial"/>
        </w:rPr>
        <w:t>paradoxical lucidity</w:t>
      </w:r>
      <w:r w:rsidR="005F373B" w:rsidRPr="00B050ED">
        <w:rPr>
          <w:rFonts w:ascii="Arial" w:hAnsi="Arial" w:cs="Arial"/>
        </w:rPr>
        <w:t xml:space="preserve"> </w:t>
      </w:r>
      <w:r w:rsidR="005F373B" w:rsidRPr="00B050ED">
        <w:rPr>
          <w:rFonts w:ascii="Arial" w:hAnsi="Arial" w:cs="Arial"/>
        </w:rPr>
        <w:fldChar w:fldCharType="begin">
          <w:fldData xml:space="preserve">PEVuZE5vdGU+PENpdGU+PEF1dGhvcj5QZXRlcnNvbjwvQXV0aG9yPjxZZWFyPjIwMjI8L1llYXI+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QZXRlcnNvbjwvQXV0aG9yPjxZZWFyPjIwMjI8L1llYXI+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5F373B" w:rsidRPr="00B050ED">
        <w:rPr>
          <w:rFonts w:ascii="Arial" w:hAnsi="Arial" w:cs="Arial"/>
        </w:rPr>
      </w:r>
      <w:r w:rsidR="005F373B" w:rsidRPr="00B050ED">
        <w:rPr>
          <w:rFonts w:ascii="Arial" w:hAnsi="Arial" w:cs="Arial"/>
        </w:rPr>
        <w:fldChar w:fldCharType="separate"/>
      </w:r>
      <w:r w:rsidR="008C6415">
        <w:rPr>
          <w:rFonts w:ascii="Arial" w:hAnsi="Arial" w:cs="Arial"/>
          <w:noProof/>
        </w:rPr>
        <w:t>(Peterson, Clapp, Harkins, et al., 2022; Peterson, Clapp, Largent, et al., 2022)</w:t>
      </w:r>
      <w:r w:rsidR="005F373B" w:rsidRPr="00B050ED">
        <w:rPr>
          <w:rFonts w:ascii="Arial" w:hAnsi="Arial" w:cs="Arial"/>
        </w:rPr>
        <w:fldChar w:fldCharType="end"/>
      </w:r>
      <w:r w:rsidR="00872B03" w:rsidRPr="00B050ED">
        <w:rPr>
          <w:rFonts w:ascii="Arial" w:hAnsi="Arial" w:cs="Arial"/>
        </w:rPr>
        <w:t xml:space="preserve">. Paradoxical lucidity </w:t>
      </w:r>
      <w:r w:rsidR="00F1630F" w:rsidRPr="00B050ED">
        <w:rPr>
          <w:rFonts w:ascii="Arial" w:hAnsi="Arial" w:cs="Arial"/>
        </w:rPr>
        <w:t>is</w:t>
      </w:r>
      <w:r w:rsidR="00AA06AD" w:rsidRPr="00B050ED">
        <w:rPr>
          <w:rFonts w:ascii="Arial" w:hAnsi="Arial" w:cs="Arial"/>
        </w:rPr>
        <w:t xml:space="preserve"> </w:t>
      </w:r>
      <w:r w:rsidR="00872B03" w:rsidRPr="00B050ED">
        <w:rPr>
          <w:rFonts w:ascii="Arial" w:hAnsi="Arial" w:cs="Arial"/>
        </w:rPr>
        <w:t>the remission and return of cognitive capacities and communication ability in those with dementia</w:t>
      </w:r>
      <w:r w:rsidR="00FD5CA0" w:rsidRPr="00B050ED">
        <w:rPr>
          <w:rFonts w:ascii="Arial" w:hAnsi="Arial" w:cs="Arial"/>
        </w:rPr>
        <w:t xml:space="preserve"> or some other severe neurodegenerative conditions, not necessarily at the time of death</w:t>
      </w:r>
      <w:r w:rsidR="00C42105" w:rsidRPr="00B050ED">
        <w:rPr>
          <w:rFonts w:ascii="Arial" w:hAnsi="Arial" w:cs="Arial"/>
        </w:rPr>
        <w:t xml:space="preserve"> </w:t>
      </w:r>
      <w:r w:rsidR="004A00BE" w:rsidRPr="00B050ED">
        <w:rPr>
          <w:rFonts w:ascii="Arial" w:hAnsi="Arial" w:cs="Arial"/>
        </w:rPr>
        <w:fldChar w:fldCharType="begin">
          <w:fldData xml:space="preserve">PEVuZE5vdGU+PENpdGU+PEF1dGhvcj5NYXNob3VyPC9BdXRob3I+PFllYXI+MjAxOTwvWWVhcj48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NYXNob3VyPC9BdXRob3I+PFllYXI+MjAxOTwvWWVhcj48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4A00BE" w:rsidRPr="00B050ED">
        <w:rPr>
          <w:rFonts w:ascii="Arial" w:hAnsi="Arial" w:cs="Arial"/>
        </w:rPr>
      </w:r>
      <w:r w:rsidR="004A00BE" w:rsidRPr="00B050ED">
        <w:rPr>
          <w:rFonts w:ascii="Arial" w:hAnsi="Arial" w:cs="Arial"/>
        </w:rPr>
        <w:fldChar w:fldCharType="separate"/>
      </w:r>
      <w:r w:rsidR="008C6415">
        <w:rPr>
          <w:rFonts w:ascii="Arial" w:hAnsi="Arial" w:cs="Arial"/>
          <w:noProof/>
        </w:rPr>
        <w:t>(Mashour et al., 2019; Nahm, 2022)</w:t>
      </w:r>
      <w:r w:rsidR="004A00BE" w:rsidRPr="00B050ED">
        <w:rPr>
          <w:rFonts w:ascii="Arial" w:hAnsi="Arial" w:cs="Arial"/>
        </w:rPr>
        <w:fldChar w:fldCharType="end"/>
      </w:r>
      <w:r w:rsidR="00872B03" w:rsidRPr="00B050ED">
        <w:rPr>
          <w:rFonts w:ascii="Arial" w:hAnsi="Arial" w:cs="Arial"/>
        </w:rPr>
        <w:t xml:space="preserve">. </w:t>
      </w:r>
      <w:r w:rsidR="00601917" w:rsidRPr="00B050ED">
        <w:rPr>
          <w:rFonts w:ascii="Arial" w:hAnsi="Arial" w:cs="Arial"/>
        </w:rPr>
        <w:t>Not all paradoxical lucidity is terminal lucidity, and not all terminal lucidity is paradoxical lucidity, but there can be overlap</w:t>
      </w:r>
      <w:r w:rsidR="00A5368B" w:rsidRPr="00B050ED">
        <w:rPr>
          <w:rFonts w:ascii="Arial" w:hAnsi="Arial" w:cs="Arial"/>
        </w:rPr>
        <w:t xml:space="preserve"> when a case is both terminal and paradoxical. </w:t>
      </w:r>
      <w:r w:rsidR="006F7BDE" w:rsidRPr="00B050ED">
        <w:rPr>
          <w:rFonts w:ascii="Arial" w:hAnsi="Arial" w:cs="Arial"/>
        </w:rPr>
        <w:t>A 2021 study highlighted 124 cases of patients with dementia experiencing paradoxical lucidity</w:t>
      </w:r>
      <w:r w:rsidR="00B366E6" w:rsidRPr="00B050ED">
        <w:rPr>
          <w:rFonts w:ascii="Arial" w:hAnsi="Arial" w:cs="Arial"/>
        </w:rPr>
        <w:t xml:space="preserve"> </w:t>
      </w:r>
      <w:r w:rsidR="00120C48" w:rsidRPr="00B050ED">
        <w:rPr>
          <w:rFonts w:ascii="Arial" w:hAnsi="Arial" w:cs="Arial"/>
        </w:rPr>
        <w:t>in a survey</w:t>
      </w:r>
      <w:r w:rsidR="00B109EB" w:rsidRPr="00B050ED">
        <w:rPr>
          <w:rFonts w:ascii="Arial" w:hAnsi="Arial" w:cs="Arial"/>
        </w:rPr>
        <w:t xml:space="preserve"> </w:t>
      </w:r>
      <w:r w:rsidR="00B2420B" w:rsidRPr="00B050ED">
        <w:rPr>
          <w:rFonts w:ascii="Arial" w:hAnsi="Arial" w:cs="Arial"/>
        </w:rPr>
        <w:fldChar w:fldCharType="begin"/>
      </w:r>
      <w:r w:rsidR="008C6415">
        <w:rPr>
          <w:rFonts w:ascii="Arial" w:hAnsi="Arial" w:cs="Arial"/>
        </w:rPr>
        <w:instrText xml:space="preserve"> ADDIN EN.CITE &lt;EndNote&gt;&lt;Cite&gt;&lt;Author&gt;Batthyany&lt;/Author&gt;&lt;Year&gt;2021&lt;/Year&gt;&lt;RecNum&gt;144&lt;/RecNum&gt;&lt;DisplayText&gt;(Batthyany &amp;amp; Greyson, 2021)&lt;/DisplayText&gt;&lt;record&gt;&lt;rec-number&gt;144&lt;/rec-number&gt;&lt;foreign-keys&gt;&lt;key app="EN" db-id="zte5tatdmtxdw3ezwpdv0tala9dw50xatt2x" timestamp="1703449241"&gt;144&lt;/key&gt;&lt;/foreign-keys&gt;&lt;ref-type name="Journal Article"&gt;17&lt;/ref-type&gt;&lt;contributors&gt;&lt;authors&gt;&lt;author&gt;Batthyany, Alexander&lt;/author&gt;&lt;author&gt;Greyson, Bruce&lt;/author&gt;&lt;/authors&gt;&lt;/contributors&gt;&lt;auth-address&gt;Pazmany Peter Catholic Univ Budapest, Viktor Frank Res Inst Theoret Psychol &amp;amp; Personali, Szentkiralyi Utca 28, H-1088 Budapest, Hungary&amp;#xD;Univ Virginia Hlth Syst, Dept Psychiat &amp;amp; Neurobehav Sci, Charlottesville, VA USA&lt;/auth-address&gt;&lt;titles&gt;&lt;title&gt;Spontaneous Remission of Dementia Before Death: Results From a Study on Paradoxical Lucidity&lt;/title&gt;&lt;secondary-title&gt;PSYCHOLOGY OF CONSCIOUSNESS-THEORY RESEARCH AND PRACTICE&lt;/secondary-title&gt;&lt;/titles&gt;&lt;periodical&gt;&lt;full-title&gt;PSYCHOLOGY OF CONSCIOUSNESS-THEORY RESEARCH AND PRACTICE&lt;/full-title&gt;&lt;/periodical&gt;&lt;pages&gt;1-8&lt;/pages&gt;&lt;volume&gt;8&lt;/volume&gt;&lt;number&gt;1&lt;/number&gt;&lt;dates&gt;&lt;year&gt;2021&lt;/year&gt;&lt;pub-dates&gt;&lt;date&gt;2021 MAR&lt;/date&gt;&lt;/pub-dates&gt;&lt;/dates&gt;&lt;isbn&gt;2326-5523&amp;#xD;2326-5531&lt;/isbn&gt;&lt;accession-num&gt;WOS:000648726600001&lt;/accession-num&gt;&lt;work-type&gt;Article&lt;/work-type&gt;&lt;urls&gt;&lt;/urls&gt;&lt;electronic-resource-num&gt;10.1037/cns0000259&lt;/electronic-resource-num&gt;&lt;access-date&gt;2021-06-05&lt;/access-date&gt;&lt;/record&gt;&lt;/Cite&gt;&lt;/EndNote&gt;</w:instrText>
      </w:r>
      <w:r w:rsidR="00B2420B" w:rsidRPr="00B050ED">
        <w:rPr>
          <w:rFonts w:ascii="Arial" w:hAnsi="Arial" w:cs="Arial"/>
        </w:rPr>
        <w:fldChar w:fldCharType="separate"/>
      </w:r>
      <w:r w:rsidR="008C6415">
        <w:rPr>
          <w:rFonts w:ascii="Arial" w:hAnsi="Arial" w:cs="Arial"/>
          <w:noProof/>
        </w:rPr>
        <w:t>(Batthyany &amp; Greyson, 2021)</w:t>
      </w:r>
      <w:r w:rsidR="00B2420B" w:rsidRPr="00B050ED">
        <w:rPr>
          <w:rFonts w:ascii="Arial" w:hAnsi="Arial" w:cs="Arial"/>
        </w:rPr>
        <w:fldChar w:fldCharType="end"/>
      </w:r>
      <w:r w:rsidR="00B366E6" w:rsidRPr="00B050ED">
        <w:rPr>
          <w:rFonts w:ascii="Arial" w:hAnsi="Arial" w:cs="Arial"/>
        </w:rPr>
        <w:t>.</w:t>
      </w:r>
      <w:r w:rsidR="00120C48" w:rsidRPr="00B050ED">
        <w:rPr>
          <w:rFonts w:ascii="Arial" w:hAnsi="Arial" w:cs="Arial"/>
        </w:rPr>
        <w:t xml:space="preserve"> </w:t>
      </w:r>
      <w:r w:rsidR="00B109EB" w:rsidRPr="00B050ED">
        <w:rPr>
          <w:rFonts w:ascii="Arial" w:hAnsi="Arial" w:cs="Arial"/>
        </w:rPr>
        <w:t>In this study,</w:t>
      </w:r>
      <w:r w:rsidR="00885047" w:rsidRPr="00B050ED">
        <w:rPr>
          <w:rFonts w:ascii="Arial" w:hAnsi="Arial" w:cs="Arial"/>
        </w:rPr>
        <w:t xml:space="preserve"> w</w:t>
      </w:r>
      <w:r w:rsidR="00120C48" w:rsidRPr="00B050ED">
        <w:rPr>
          <w:rFonts w:ascii="Arial" w:hAnsi="Arial" w:cs="Arial"/>
        </w:rPr>
        <w:t xml:space="preserve">hile 90% of their sample </w:t>
      </w:r>
      <w:r w:rsidR="00432DF2" w:rsidRPr="00B050ED">
        <w:rPr>
          <w:rFonts w:ascii="Arial" w:hAnsi="Arial" w:cs="Arial"/>
        </w:rPr>
        <w:t xml:space="preserve">size </w:t>
      </w:r>
      <w:r w:rsidR="00120C48" w:rsidRPr="00B050ED">
        <w:rPr>
          <w:rFonts w:ascii="Arial" w:hAnsi="Arial" w:cs="Arial"/>
        </w:rPr>
        <w:t xml:space="preserve">had extreme cognitive impairments brought on by dementia, 80% of </w:t>
      </w:r>
      <w:r w:rsidR="00120C48" w:rsidRPr="00B050ED">
        <w:rPr>
          <w:rFonts w:ascii="Arial" w:hAnsi="Arial" w:cs="Arial"/>
        </w:rPr>
        <w:lastRenderedPageBreak/>
        <w:t xml:space="preserve">their sample regained seemingly normal communication skills and attitudes </w:t>
      </w:r>
      <w:r w:rsidR="00DD0EF7" w:rsidRPr="00B050ED">
        <w:rPr>
          <w:rFonts w:ascii="Arial" w:hAnsi="Arial" w:cs="Arial"/>
        </w:rPr>
        <w:t>during their lucid episode</w:t>
      </w:r>
      <w:r w:rsidR="006E4D57" w:rsidRPr="00B050ED">
        <w:rPr>
          <w:rFonts w:ascii="Arial" w:hAnsi="Arial" w:cs="Arial"/>
        </w:rPr>
        <w:t xml:space="preserve">, although majority of the sample passed away shortly after the </w:t>
      </w:r>
      <w:r w:rsidR="00CE6155" w:rsidRPr="00B050ED">
        <w:rPr>
          <w:rFonts w:ascii="Arial" w:hAnsi="Arial" w:cs="Arial"/>
        </w:rPr>
        <w:t>experience</w:t>
      </w:r>
      <w:r w:rsidR="006E4D57" w:rsidRPr="00B050ED">
        <w:rPr>
          <w:rFonts w:ascii="Arial" w:hAnsi="Arial" w:cs="Arial"/>
        </w:rPr>
        <w:t xml:space="preserve">. </w:t>
      </w:r>
    </w:p>
    <w:p w14:paraId="797BCAA0" w14:textId="77777777" w:rsidR="00E21E95" w:rsidRPr="00B050ED" w:rsidRDefault="00E21E95" w:rsidP="00D86C37">
      <w:pPr>
        <w:rPr>
          <w:rFonts w:ascii="Arial" w:hAnsi="Arial" w:cs="Arial"/>
          <w:b/>
          <w:bCs/>
          <w:i/>
          <w:iCs/>
        </w:rPr>
      </w:pPr>
    </w:p>
    <w:p w14:paraId="0B432F66" w14:textId="08B677E6" w:rsidR="00787B90" w:rsidRPr="00FC65F2" w:rsidRDefault="00531165" w:rsidP="00D86C37">
      <w:pPr>
        <w:rPr>
          <w:rFonts w:ascii="Arial" w:hAnsi="Arial" w:cs="Arial"/>
        </w:rPr>
      </w:pPr>
      <w:r w:rsidRPr="00B050ED">
        <w:rPr>
          <w:rFonts w:ascii="Arial" w:hAnsi="Arial" w:cs="Arial"/>
          <w:i/>
          <w:iCs/>
        </w:rPr>
        <w:t>P</w:t>
      </w:r>
      <w:r w:rsidR="002C2ACE" w:rsidRPr="00B050ED">
        <w:rPr>
          <w:rFonts w:ascii="Arial" w:hAnsi="Arial" w:cs="Arial"/>
          <w:i/>
          <w:iCs/>
        </w:rPr>
        <w:t>sychedelics</w:t>
      </w:r>
    </w:p>
    <w:p w14:paraId="7A7041B9" w14:textId="5A5344B8" w:rsidR="00382182" w:rsidRPr="00B050ED" w:rsidRDefault="005874C9" w:rsidP="00D86C37">
      <w:pPr>
        <w:ind w:firstLine="720"/>
        <w:jc w:val="both"/>
        <w:rPr>
          <w:rFonts w:ascii="Arial" w:hAnsi="Arial" w:cs="Arial"/>
        </w:rPr>
      </w:pPr>
      <w:r w:rsidRPr="00B050ED">
        <w:rPr>
          <w:rFonts w:ascii="Arial" w:hAnsi="Arial" w:cs="Arial"/>
        </w:rPr>
        <w:t>Psychedelic drugs, including mescaline, psilocybin (from magic mushrooms), and LSD, give rise to a mind-expanding intensive hallucinogenic trip as reported by those who consume the drugs.</w:t>
      </w:r>
      <w:r>
        <w:rPr>
          <w:rFonts w:ascii="Arial" w:hAnsi="Arial" w:cs="Arial"/>
        </w:rPr>
        <w:t xml:space="preserve"> </w:t>
      </w:r>
      <w:r w:rsidR="00FC65F2">
        <w:rPr>
          <w:rFonts w:ascii="Arial" w:hAnsi="Arial" w:cs="Arial"/>
        </w:rPr>
        <w:t xml:space="preserve">Another implication of a straightforward mind-brain mapping is that the strength of conscious experience should roughly correlate with the strength of brain signaling. </w:t>
      </w:r>
      <w:r w:rsidR="00B727D1">
        <w:rPr>
          <w:rFonts w:ascii="Arial" w:hAnsi="Arial" w:cs="Arial"/>
        </w:rPr>
        <w:t>However</w:t>
      </w:r>
      <w:r w:rsidR="00FC65F2">
        <w:rPr>
          <w:rFonts w:ascii="Arial" w:hAnsi="Arial" w:cs="Arial"/>
        </w:rPr>
        <w:t>, d</w:t>
      </w:r>
      <w:r w:rsidR="00B21EC6" w:rsidRPr="00B050ED">
        <w:rPr>
          <w:rFonts w:ascii="Arial" w:hAnsi="Arial" w:cs="Arial"/>
        </w:rPr>
        <w:t xml:space="preserve">espite the stimulatory and out-of-this-world nature of their psychedelic trips, </w:t>
      </w:r>
      <w:r w:rsidR="00561B26" w:rsidRPr="00B050ED">
        <w:rPr>
          <w:rFonts w:ascii="Arial" w:hAnsi="Arial" w:cs="Arial"/>
        </w:rPr>
        <w:t>there are several examples in modern literature where these are</w:t>
      </w:r>
      <w:r w:rsidR="00B21EC6" w:rsidRPr="00B050ED">
        <w:rPr>
          <w:rFonts w:ascii="Arial" w:hAnsi="Arial" w:cs="Arial"/>
        </w:rPr>
        <w:t xml:space="preserve"> accompanied by a </w:t>
      </w:r>
      <w:r w:rsidR="000A108B" w:rsidRPr="00B050ED">
        <w:rPr>
          <w:rFonts w:ascii="Arial" w:hAnsi="Arial" w:cs="Arial"/>
        </w:rPr>
        <w:t xml:space="preserve">paradoxical </w:t>
      </w:r>
      <w:r w:rsidR="00B21EC6" w:rsidRPr="00BD543D">
        <w:rPr>
          <w:rFonts w:ascii="Arial" w:hAnsi="Arial" w:cs="Arial"/>
          <w:i/>
          <w:iCs/>
        </w:rPr>
        <w:t>reduction</w:t>
      </w:r>
      <w:r w:rsidR="00B21EC6" w:rsidRPr="00B050ED">
        <w:rPr>
          <w:rFonts w:ascii="Arial" w:hAnsi="Arial" w:cs="Arial"/>
        </w:rPr>
        <w:t xml:space="preserve"> in brain activity</w:t>
      </w:r>
      <w:r w:rsidR="00FC65F2">
        <w:rPr>
          <w:rFonts w:ascii="Arial" w:hAnsi="Arial" w:cs="Arial"/>
        </w:rPr>
        <w:t>.</w:t>
      </w:r>
      <w:r w:rsidR="00B21EC6" w:rsidRPr="00B050ED">
        <w:rPr>
          <w:rFonts w:ascii="Arial" w:hAnsi="Arial" w:cs="Arial"/>
        </w:rPr>
        <w:t xml:space="preserve"> </w:t>
      </w:r>
    </w:p>
    <w:p w14:paraId="44CA8718" w14:textId="04B1A3A0" w:rsidR="00DB48FF" w:rsidRPr="00B050ED" w:rsidRDefault="004B3446" w:rsidP="00D86C37">
      <w:pPr>
        <w:jc w:val="both"/>
        <w:rPr>
          <w:rFonts w:ascii="Arial" w:hAnsi="Arial" w:cs="Arial"/>
        </w:rPr>
      </w:pPr>
      <w:r>
        <w:rPr>
          <w:rFonts w:ascii="Arial" w:hAnsi="Arial" w:cs="Arial"/>
        </w:rPr>
        <w:tab/>
      </w:r>
      <w:r w:rsidR="009C3ABE" w:rsidRPr="00B050ED">
        <w:rPr>
          <w:rFonts w:ascii="Arial" w:hAnsi="Arial" w:cs="Arial"/>
        </w:rPr>
        <w:t>BOLD-fMRI tracks neural correlates of brain activity by using oxygen as a proxy for activation of brain regions. If conscious experiences are determined by the activity state of the brain, we would expect the</w:t>
      </w:r>
      <w:r w:rsidR="00883D30" w:rsidRPr="00B050ED">
        <w:rPr>
          <w:rFonts w:ascii="Arial" w:hAnsi="Arial" w:cs="Arial"/>
        </w:rPr>
        <w:t xml:space="preserve"> high</w:t>
      </w:r>
      <w:r w:rsidR="009C3ABE" w:rsidRPr="00B050ED">
        <w:rPr>
          <w:rFonts w:ascii="Arial" w:hAnsi="Arial" w:cs="Arial"/>
        </w:rPr>
        <w:t xml:space="preserve"> intensity of the psychedelic trip to proportionally correlate with neural activity, thus hypothesizing to see increased hemodynamic activity through </w:t>
      </w:r>
      <w:r w:rsidR="00EC344F" w:rsidRPr="00B050ED">
        <w:rPr>
          <w:rFonts w:ascii="Arial" w:hAnsi="Arial" w:cs="Arial"/>
        </w:rPr>
        <w:t>BOLD-</w:t>
      </w:r>
      <w:r w:rsidR="009C3ABE" w:rsidRPr="00B050ED">
        <w:rPr>
          <w:rFonts w:ascii="Arial" w:hAnsi="Arial" w:cs="Arial"/>
        </w:rPr>
        <w:t xml:space="preserve">fMRI. </w:t>
      </w:r>
      <w:r w:rsidR="00D849E1" w:rsidRPr="00B050ED">
        <w:rPr>
          <w:rFonts w:ascii="Arial" w:hAnsi="Arial" w:cs="Arial"/>
        </w:rPr>
        <w:t>Research studies</w:t>
      </w:r>
      <w:r w:rsidR="009C3ABE" w:rsidRPr="00B050ED">
        <w:rPr>
          <w:rFonts w:ascii="Arial" w:hAnsi="Arial" w:cs="Arial"/>
        </w:rPr>
        <w:t xml:space="preserve"> </w:t>
      </w:r>
      <w:r w:rsidR="00BE2772" w:rsidRPr="00B050ED">
        <w:rPr>
          <w:rFonts w:ascii="Arial" w:hAnsi="Arial" w:cs="Arial"/>
        </w:rPr>
        <w:t>such as that by</w:t>
      </w:r>
      <w:r w:rsidR="009C3ABE" w:rsidRPr="00B050ED">
        <w:rPr>
          <w:rFonts w:ascii="Arial" w:hAnsi="Arial" w:cs="Arial"/>
        </w:rPr>
        <w:t xml:space="preserve"> Carhart-Harris </w:t>
      </w:r>
      <w:r w:rsidR="009C3ABE" w:rsidRPr="00B050ED">
        <w:rPr>
          <w:rFonts w:ascii="Arial" w:hAnsi="Arial" w:cs="Arial"/>
          <w:i/>
          <w:iCs/>
        </w:rPr>
        <w:t xml:space="preserve">et al </w:t>
      </w:r>
      <w:r w:rsidR="009C3ABE" w:rsidRPr="00B050ED">
        <w:rPr>
          <w:rFonts w:ascii="Arial" w:hAnsi="Arial" w:cs="Arial"/>
        </w:rPr>
        <w:t xml:space="preserve">in 2012 </w:t>
      </w:r>
      <w:r w:rsidR="009C3ABE" w:rsidRPr="00B050ED">
        <w:rPr>
          <w:rFonts w:ascii="Arial" w:hAnsi="Arial" w:cs="Arial"/>
        </w:rPr>
        <w:fldChar w:fldCharType="begin">
          <w:fldData xml:space="preserve">PEVuZE5vdGU+PENpdGU+PEF1dGhvcj5DYXJoYXJ0LUhhcnJpczwvQXV0aG9yPjxZZWFyPjIwMTI8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DYXJoYXJ0LUhhcnJpczwvQXV0aG9yPjxZZWFyPjIwMTI8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9C3ABE" w:rsidRPr="00B050ED">
        <w:rPr>
          <w:rFonts w:ascii="Arial" w:hAnsi="Arial" w:cs="Arial"/>
        </w:rPr>
      </w:r>
      <w:r w:rsidR="009C3ABE" w:rsidRPr="00B050ED">
        <w:rPr>
          <w:rFonts w:ascii="Arial" w:hAnsi="Arial" w:cs="Arial"/>
        </w:rPr>
        <w:fldChar w:fldCharType="separate"/>
      </w:r>
      <w:r w:rsidR="008C6415">
        <w:rPr>
          <w:rFonts w:ascii="Arial" w:hAnsi="Arial" w:cs="Arial"/>
          <w:noProof/>
        </w:rPr>
        <w:t>(Carhart-Harris et al., 2012)</w:t>
      </w:r>
      <w:r w:rsidR="009C3ABE" w:rsidRPr="00B050ED">
        <w:rPr>
          <w:rFonts w:ascii="Arial" w:hAnsi="Arial" w:cs="Arial"/>
        </w:rPr>
        <w:fldChar w:fldCharType="end"/>
      </w:r>
      <w:r w:rsidR="009C3ABE" w:rsidRPr="00B050ED">
        <w:rPr>
          <w:rFonts w:ascii="Arial" w:hAnsi="Arial" w:cs="Arial"/>
        </w:rPr>
        <w:t xml:space="preserve"> demonstrated a contradictory result</w:t>
      </w:r>
      <w:r w:rsidR="00BE2772" w:rsidRPr="00B050ED">
        <w:rPr>
          <w:rFonts w:ascii="Arial" w:hAnsi="Arial" w:cs="Arial"/>
        </w:rPr>
        <w:t>, as did other studies</w:t>
      </w:r>
      <w:r w:rsidR="00F463BC" w:rsidRPr="00B050ED">
        <w:rPr>
          <w:rFonts w:ascii="Arial" w:hAnsi="Arial" w:cs="Arial"/>
        </w:rPr>
        <w:t xml:space="preserve"> with other hallucinogens such as LSD and ayahuasca</w:t>
      </w:r>
      <w:r w:rsidR="00BE2772" w:rsidRPr="00B050ED">
        <w:rPr>
          <w:rFonts w:ascii="Arial" w:hAnsi="Arial" w:cs="Arial"/>
        </w:rPr>
        <w:t xml:space="preserve"> reviewed in </w:t>
      </w:r>
      <w:r w:rsidR="00BE2772" w:rsidRPr="00B050ED">
        <w:rPr>
          <w:rFonts w:ascii="Arial" w:hAnsi="Arial" w:cs="Arial"/>
        </w:rPr>
        <w:fldChar w:fldCharType="begin"/>
      </w:r>
      <w:r w:rsidR="008C6415">
        <w:rPr>
          <w:rFonts w:ascii="Arial" w:hAnsi="Arial" w:cs="Arial"/>
        </w:rPr>
        <w:instrText xml:space="preserve"> ADDIN EN.CITE &lt;EndNote&gt;&lt;Cite&gt;&lt;Author&gt;Masi&lt;/Author&gt;&lt;Year&gt;2023&lt;/Year&gt;&lt;RecNum&gt;167&lt;/RecNum&gt;&lt;DisplayText&gt;(Masi, 2023)&lt;/DisplayText&gt;&lt;record&gt;&lt;rec-number&gt;167&lt;/rec-number&gt;&lt;foreign-keys&gt;&lt;key app="EN" db-id="zte5tatdmtxdw3ezwpdv0tala9dw50xatt2x" timestamp="1703548747"&gt;167&lt;/key&gt;&lt;/foreign-keys&gt;&lt;ref-type name="Journal Article"&gt;17&lt;/ref-type&gt;&lt;contributors&gt;&lt;authors&gt;&lt;author&gt;Masi, M.&lt;/author&gt;&lt;/authors&gt;&lt;/contributors&gt;&lt;titles&gt;&lt;title&gt;An evidence-based critical review of the mind-brain identity theory&lt;/title&gt;&lt;secondary-title&gt;FRONTIERS IN PSYCHOLOGY&lt;/secondary-title&gt;&lt;/titles&gt;&lt;periodical&gt;&lt;full-title&gt;FRONTIERS IN PSYCHOLOGY&lt;/full-title&gt;&lt;/periodical&gt;&lt;volume&gt;14&lt;/volume&gt;&lt;dates&gt;&lt;year&gt;2023&lt;/year&gt;&lt;pub-dates&gt;&lt;date&gt;OCT 27&lt;/date&gt;&lt;/pub-dates&gt;&lt;/dates&gt;&lt;isbn&gt;1664-1078&lt;/isbn&gt;&lt;accession-num&gt;WOS:001100903300001&lt;/accession-num&gt;&lt;urls&gt;&lt;/urls&gt;&lt;custom7&gt;1150605&lt;/custom7&gt;&lt;electronic-resource-num&gt;10.3389/fpsyg.2023.1150605&lt;/electronic-resource-num&gt;&lt;/record&gt;&lt;/Cite&gt;&lt;/EndNote&gt;</w:instrText>
      </w:r>
      <w:r w:rsidR="00BE2772" w:rsidRPr="00B050ED">
        <w:rPr>
          <w:rFonts w:ascii="Arial" w:hAnsi="Arial" w:cs="Arial"/>
        </w:rPr>
        <w:fldChar w:fldCharType="separate"/>
      </w:r>
      <w:r w:rsidR="008C6415">
        <w:rPr>
          <w:rFonts w:ascii="Arial" w:hAnsi="Arial" w:cs="Arial"/>
          <w:noProof/>
        </w:rPr>
        <w:t>(Masi, 2023)</w:t>
      </w:r>
      <w:r w:rsidR="00BE2772" w:rsidRPr="00B050ED">
        <w:rPr>
          <w:rFonts w:ascii="Arial" w:hAnsi="Arial" w:cs="Arial"/>
        </w:rPr>
        <w:fldChar w:fldCharType="end"/>
      </w:r>
      <w:r w:rsidR="009C3ABE" w:rsidRPr="00B050ED">
        <w:rPr>
          <w:rFonts w:ascii="Arial" w:hAnsi="Arial" w:cs="Arial"/>
        </w:rPr>
        <w:t xml:space="preserve">. Brain activity under the influence of psilocybin was measured and compared to the awake state. BOLD-fMRI reports demonstrated a </w:t>
      </w:r>
      <w:r w:rsidR="00EB7D90" w:rsidRPr="00B050ED">
        <w:rPr>
          <w:rFonts w:ascii="Arial" w:hAnsi="Arial" w:cs="Arial"/>
        </w:rPr>
        <w:t>paradoxical</w:t>
      </w:r>
      <w:r w:rsidR="009C3ABE" w:rsidRPr="00B050ED">
        <w:rPr>
          <w:rFonts w:ascii="Arial" w:hAnsi="Arial" w:cs="Arial"/>
        </w:rPr>
        <w:t xml:space="preserve"> decrease in blood flow and oxygenation. </w:t>
      </w:r>
    </w:p>
    <w:p w14:paraId="02B7E8B8" w14:textId="0E5DD6F9" w:rsidR="0058138C" w:rsidRPr="00B050ED" w:rsidRDefault="00616343" w:rsidP="00D86C37">
      <w:pPr>
        <w:ind w:firstLine="720"/>
        <w:jc w:val="both"/>
        <w:rPr>
          <w:rFonts w:ascii="Arial" w:hAnsi="Arial" w:cs="Arial"/>
        </w:rPr>
      </w:pPr>
      <w:r>
        <w:rPr>
          <w:rFonts w:ascii="Arial" w:hAnsi="Arial" w:cs="Arial"/>
        </w:rPr>
        <w:t>T</w:t>
      </w:r>
      <w:r w:rsidR="00EA7C86" w:rsidRPr="00B050ED">
        <w:rPr>
          <w:rFonts w:ascii="Arial" w:hAnsi="Arial" w:cs="Arial"/>
        </w:rPr>
        <w:t>he</w:t>
      </w:r>
      <w:r w:rsidR="008E4749" w:rsidRPr="00B050ED">
        <w:rPr>
          <w:rFonts w:ascii="Arial" w:hAnsi="Arial" w:cs="Arial"/>
        </w:rPr>
        <w:t xml:space="preserve"> psychedelic state, a very rich sensory experience which patients report, is associated consistently with red</w:t>
      </w:r>
      <w:r w:rsidR="004979C6" w:rsidRPr="00B050ED">
        <w:rPr>
          <w:rFonts w:ascii="Arial" w:hAnsi="Arial" w:cs="Arial"/>
        </w:rPr>
        <w:t>uced brain activity</w:t>
      </w:r>
      <w:r>
        <w:rPr>
          <w:rFonts w:ascii="Arial" w:hAnsi="Arial" w:cs="Arial"/>
        </w:rPr>
        <w:t>, despite which u</w:t>
      </w:r>
      <w:r w:rsidR="00EE7B68" w:rsidRPr="00B050ED">
        <w:rPr>
          <w:rFonts w:ascii="Arial" w:hAnsi="Arial" w:cs="Arial"/>
        </w:rPr>
        <w:t>sers</w:t>
      </w:r>
      <w:r w:rsidR="00502F2D" w:rsidRPr="00B050ED">
        <w:rPr>
          <w:rFonts w:ascii="Arial" w:hAnsi="Arial" w:cs="Arial"/>
        </w:rPr>
        <w:t xml:space="preserve"> reported changes to their surroundings, altered sights and sensations, wandering thoughts, </w:t>
      </w:r>
      <w:r w:rsidR="006C28A2">
        <w:rPr>
          <w:rFonts w:ascii="Arial" w:hAnsi="Arial" w:cs="Arial"/>
        </w:rPr>
        <w:t>and</w:t>
      </w:r>
      <w:r w:rsidR="006C28A2" w:rsidRPr="00B050ED">
        <w:rPr>
          <w:rFonts w:ascii="Arial" w:hAnsi="Arial" w:cs="Arial"/>
        </w:rPr>
        <w:t xml:space="preserve"> </w:t>
      </w:r>
      <w:r w:rsidR="00502F2D" w:rsidRPr="00B050ED">
        <w:rPr>
          <w:rFonts w:ascii="Arial" w:hAnsi="Arial" w:cs="Arial"/>
        </w:rPr>
        <w:t xml:space="preserve">an uninhibited rich </w:t>
      </w:r>
      <w:r w:rsidR="00461A6D" w:rsidRPr="00B050ED">
        <w:rPr>
          <w:rFonts w:ascii="Arial" w:hAnsi="Arial" w:cs="Arial"/>
        </w:rPr>
        <w:t>sensory</w:t>
      </w:r>
      <w:r w:rsidR="00502F2D" w:rsidRPr="00B050ED">
        <w:rPr>
          <w:rFonts w:ascii="Arial" w:hAnsi="Arial" w:cs="Arial"/>
        </w:rPr>
        <w:t xml:space="preserve"> experience. </w:t>
      </w:r>
      <w:r w:rsidR="007A7BAA" w:rsidRPr="00B050ED">
        <w:rPr>
          <w:rFonts w:ascii="Arial" w:hAnsi="Arial" w:cs="Arial"/>
        </w:rPr>
        <w:t xml:space="preserve">The regions that showed the strongest reduction in activity are typically the most interconnected regions of the brain. </w:t>
      </w:r>
      <w:r w:rsidR="006D3F77" w:rsidRPr="00B050ED">
        <w:rPr>
          <w:rFonts w:ascii="Arial" w:hAnsi="Arial" w:cs="Arial"/>
        </w:rPr>
        <w:t>Hallucinogens</w:t>
      </w:r>
      <w:r w:rsidR="007A7BAA" w:rsidRPr="00B050ED">
        <w:rPr>
          <w:rFonts w:ascii="Arial" w:hAnsi="Arial" w:cs="Arial"/>
        </w:rPr>
        <w:t xml:space="preserve"> </w:t>
      </w:r>
      <w:r w:rsidR="00461A6D" w:rsidRPr="00B050ED">
        <w:rPr>
          <w:rFonts w:ascii="Arial" w:hAnsi="Arial" w:cs="Arial"/>
        </w:rPr>
        <w:t xml:space="preserve">are </w:t>
      </w:r>
      <w:r w:rsidR="00BC69D1" w:rsidRPr="00B050ED">
        <w:rPr>
          <w:rFonts w:ascii="Arial" w:hAnsi="Arial" w:cs="Arial"/>
        </w:rPr>
        <w:t>thought</w:t>
      </w:r>
      <w:r w:rsidR="00461A6D" w:rsidRPr="00B050ED">
        <w:rPr>
          <w:rFonts w:ascii="Arial" w:hAnsi="Arial" w:cs="Arial"/>
        </w:rPr>
        <w:t xml:space="preserve"> to cause</w:t>
      </w:r>
      <w:r w:rsidR="007A7BAA" w:rsidRPr="00B050ED">
        <w:rPr>
          <w:rFonts w:ascii="Arial" w:hAnsi="Arial" w:cs="Arial"/>
        </w:rPr>
        <w:t xml:space="preserve"> </w:t>
      </w:r>
      <w:r w:rsidR="006641C0" w:rsidRPr="00B050ED">
        <w:rPr>
          <w:rFonts w:ascii="Arial" w:hAnsi="Arial" w:cs="Arial"/>
        </w:rPr>
        <w:t>fragmentation</w:t>
      </w:r>
      <w:r w:rsidR="007A7BAA" w:rsidRPr="00B050ED">
        <w:rPr>
          <w:rFonts w:ascii="Arial" w:hAnsi="Arial" w:cs="Arial"/>
        </w:rPr>
        <w:t>, or dissociation in the brain</w:t>
      </w:r>
      <w:r w:rsidR="00803F7D" w:rsidRPr="00B050ED">
        <w:rPr>
          <w:rFonts w:ascii="Arial" w:hAnsi="Arial" w:cs="Arial"/>
        </w:rPr>
        <w:t xml:space="preserve"> which </w:t>
      </w:r>
      <w:r w:rsidR="00F777AE" w:rsidRPr="00B050ED">
        <w:rPr>
          <w:rFonts w:ascii="Arial" w:hAnsi="Arial" w:cs="Arial"/>
        </w:rPr>
        <w:t>results in</w:t>
      </w:r>
      <w:r w:rsidR="00803F7D" w:rsidRPr="00B050ED">
        <w:rPr>
          <w:rFonts w:ascii="Arial" w:hAnsi="Arial" w:cs="Arial"/>
        </w:rPr>
        <w:t xml:space="preserve"> uninhibited cognition</w:t>
      </w:r>
      <w:r w:rsidR="005A5D71" w:rsidRPr="00B050ED">
        <w:rPr>
          <w:rFonts w:ascii="Arial" w:hAnsi="Arial" w:cs="Arial"/>
        </w:rPr>
        <w:t>.</w:t>
      </w:r>
      <w:r w:rsidR="008249DE" w:rsidRPr="00B050ED">
        <w:rPr>
          <w:rFonts w:ascii="Arial" w:hAnsi="Arial" w:cs="Arial"/>
        </w:rPr>
        <w:t xml:space="preserve"> </w:t>
      </w:r>
      <w:r w:rsidR="0000247F">
        <w:rPr>
          <w:rFonts w:ascii="Arial" w:hAnsi="Arial" w:cs="Arial"/>
        </w:rPr>
        <w:t>Kastrup</w:t>
      </w:r>
      <w:r>
        <w:rPr>
          <w:rFonts w:ascii="Arial" w:hAnsi="Arial" w:cs="Arial"/>
        </w:rPr>
        <w:t xml:space="preserve"> </w:t>
      </w:r>
      <w:r w:rsidR="006C28A2">
        <w:rPr>
          <w:rFonts w:ascii="Arial" w:hAnsi="Arial" w:cs="Arial"/>
        </w:rPr>
        <w:t>summarizes</w:t>
      </w:r>
      <w:r w:rsidR="0000247F">
        <w:rPr>
          <w:rFonts w:ascii="Arial" w:hAnsi="Arial" w:cs="Arial"/>
        </w:rPr>
        <w:t xml:space="preserve"> that</w:t>
      </w:r>
      <w:r w:rsidR="00E56A26">
        <w:rPr>
          <w:rFonts w:ascii="Arial" w:hAnsi="Arial" w:cs="Arial"/>
        </w:rPr>
        <w:t xml:space="preserve"> p</w:t>
      </w:r>
      <w:r w:rsidR="00F77F07">
        <w:rPr>
          <w:rFonts w:ascii="Arial" w:hAnsi="Arial" w:cs="Arial"/>
        </w:rPr>
        <w:t>sychedelic experiences have been reported to incorporate voyages to p</w:t>
      </w:r>
      <w:r w:rsidR="00F77F07" w:rsidRPr="00F77F07">
        <w:rPr>
          <w:rFonts w:ascii="Arial" w:hAnsi="Arial" w:cs="Arial"/>
        </w:rPr>
        <w:t>arallel universes, “</w:t>
      </w:r>
      <w:r w:rsidR="00F77F07" w:rsidRPr="00F33640">
        <w:rPr>
          <w:rFonts w:ascii="Arial" w:hAnsi="Arial" w:cs="Arial"/>
        </w:rPr>
        <w:t>death- and birth-like experiences; conversations with what is often described as alien entities or deities; unfathomable and countless insights into the underlying nature of reality and self; the witnessing of indescribably complex structures and motion; synesthetic traversals of the entire gamut of human emotions and beyond;”</w:t>
      </w:r>
      <w:r w:rsidR="00A26579">
        <w:rPr>
          <w:rFonts w:ascii="Arial" w:hAnsi="Arial" w:cs="Arial"/>
        </w:rPr>
        <w:t xml:space="preserve"> </w:t>
      </w:r>
      <w:r w:rsidR="00CE6026">
        <w:rPr>
          <w:rFonts w:ascii="Arial" w:hAnsi="Arial" w:cs="Arial"/>
        </w:rPr>
        <w:fldChar w:fldCharType="begin"/>
      </w:r>
      <w:r w:rsidR="008C6415">
        <w:rPr>
          <w:rFonts w:ascii="Arial" w:hAnsi="Arial" w:cs="Arial"/>
        </w:rPr>
        <w:instrText xml:space="preserve"> ADDIN EN.CITE &lt;EndNote&gt;&lt;Cite&gt;&lt;Author&gt;Kastrup&lt;/Author&gt;&lt;Year&gt;2016&lt;/Year&gt;&lt;RecNum&gt;368&lt;/RecNum&gt;&lt;DisplayText&gt;(Kastrup, 2016)&lt;/DisplayText&gt;&lt;record&gt;&lt;rec-number&gt;368&lt;/rec-number&gt;&lt;foreign-keys&gt;&lt;key app="EN" db-id="zte5tatdmtxdw3ezwpdv0tala9dw50xatt2x" timestamp="1721490291"&gt;368&lt;/key&gt;&lt;/foreign-keys&gt;&lt;ref-type name="Journal Article"&gt;17&lt;/ref-type&gt;&lt;contributors&gt;&lt;authors&gt;&lt;author&gt;Kastrup, Bernardo&lt;/author&gt;&lt;/authors&gt;&lt;/contributors&gt;&lt;titles&gt;&lt;title&gt;What Neuroimaging of the Psychedelic State Tells Us about the Mind-Body Problem&lt;/title&gt;&lt;secondary-title&gt;Journal of Cognition and Neuroethics&lt;/secondary-title&gt;&lt;/titles&gt;&lt;periodical&gt;&lt;full-title&gt;Journal of Cognition and Neuroethics&lt;/full-title&gt;&lt;/periodical&gt;&lt;pages&gt;1-9&lt;/pages&gt;&lt;volume&gt;4&lt;/volume&gt;&lt;number&gt;2&lt;/number&gt;&lt;dates&gt;&lt;year&gt;2016&lt;/year&gt;&lt;/dates&gt;&lt;urls&gt;&lt;/urls&gt;&lt;/record&gt;&lt;/Cite&gt;&lt;/EndNote&gt;</w:instrText>
      </w:r>
      <w:r w:rsidR="00CE6026">
        <w:rPr>
          <w:rFonts w:ascii="Arial" w:hAnsi="Arial" w:cs="Arial"/>
        </w:rPr>
        <w:fldChar w:fldCharType="separate"/>
      </w:r>
      <w:r w:rsidR="008C6415">
        <w:rPr>
          <w:rFonts w:ascii="Arial" w:hAnsi="Arial" w:cs="Arial"/>
          <w:noProof/>
        </w:rPr>
        <w:t>(Kastrup, 2016)</w:t>
      </w:r>
      <w:r w:rsidR="00CE6026">
        <w:rPr>
          <w:rFonts w:ascii="Arial" w:hAnsi="Arial" w:cs="Arial"/>
        </w:rPr>
        <w:fldChar w:fldCharType="end"/>
      </w:r>
      <w:r w:rsidR="00A26579">
        <w:rPr>
          <w:rFonts w:ascii="Arial" w:hAnsi="Arial" w:cs="Arial"/>
        </w:rPr>
        <w:t>.</w:t>
      </w:r>
      <w:r w:rsidR="00E56A26">
        <w:rPr>
          <w:rFonts w:ascii="Arial" w:hAnsi="Arial" w:cs="Arial"/>
        </w:rPr>
        <w:t xml:space="preserve"> </w:t>
      </w:r>
      <w:r w:rsidR="006C28A2">
        <w:rPr>
          <w:rFonts w:ascii="Arial" w:hAnsi="Arial" w:cs="Arial"/>
        </w:rPr>
        <w:t>The</w:t>
      </w:r>
      <w:r w:rsidR="00BB5316" w:rsidRPr="00B050ED">
        <w:rPr>
          <w:rFonts w:ascii="Arial" w:hAnsi="Arial" w:cs="Arial"/>
        </w:rPr>
        <w:t xml:space="preserve"> </w:t>
      </w:r>
      <w:r w:rsidR="006C28A2">
        <w:rPr>
          <w:rFonts w:ascii="Arial" w:hAnsi="Arial" w:cs="Arial"/>
        </w:rPr>
        <w:t>presence of</w:t>
      </w:r>
      <w:r w:rsidR="00BB5316" w:rsidRPr="00B050ED">
        <w:rPr>
          <w:rFonts w:ascii="Arial" w:hAnsi="Arial" w:cs="Arial"/>
        </w:rPr>
        <w:t xml:space="preserve"> richer and more intense conscious experiences</w:t>
      </w:r>
      <w:r w:rsidR="006C28A2">
        <w:rPr>
          <w:rFonts w:ascii="Arial" w:hAnsi="Arial" w:cs="Arial"/>
        </w:rPr>
        <w:t xml:space="preserve">, in the context of suppressed brain function, is a phenomenon that is not clearly predicted by </w:t>
      </w:r>
      <w:r w:rsidR="0055682F">
        <w:rPr>
          <w:rFonts w:ascii="Arial" w:hAnsi="Arial" w:cs="Arial"/>
        </w:rPr>
        <w:t>traditional theories of brain-mind mapping</w:t>
      </w:r>
      <w:r w:rsidR="00BB5316" w:rsidRPr="00B050ED">
        <w:rPr>
          <w:rFonts w:ascii="Arial" w:hAnsi="Arial" w:cs="Arial"/>
        </w:rPr>
        <w:t xml:space="preserve"> </w:t>
      </w:r>
      <w:r w:rsidR="00BB5316" w:rsidRPr="00B050ED">
        <w:rPr>
          <w:rFonts w:ascii="Arial" w:hAnsi="Arial" w:cs="Arial"/>
        </w:rPr>
        <w:fldChar w:fldCharType="begin"/>
      </w:r>
      <w:r w:rsidR="008C6415">
        <w:rPr>
          <w:rFonts w:ascii="Arial" w:hAnsi="Arial" w:cs="Arial"/>
        </w:rPr>
        <w:instrText xml:space="preserve"> ADDIN EN.CITE &lt;EndNote&gt;&lt;Cite&gt;&lt;Author&gt;Kastrup&lt;/Author&gt;&lt;Year&gt;2017&lt;/Year&gt;&lt;RecNum&gt;367&lt;/RecNum&gt;&lt;DisplayText&gt;(Kastrup, 2016, 2017)&lt;/DisplayText&gt;&lt;record&gt;&lt;rec-number&gt;367&lt;/rec-number&gt;&lt;foreign-keys&gt;&lt;key app="EN" db-id="zte5tatdmtxdw3ezwpdv0tala9dw50xatt2x" timestamp="1721490291"&gt;367&lt;/key&gt;&lt;/foreign-keys&gt;&lt;ref-type name="Journal Article"&gt;17&lt;/ref-type&gt;&lt;contributors&gt;&lt;authors&gt;&lt;author&gt;Kastrup, Bernardo&lt;/author&gt;&lt;/authors&gt;&lt;/contributors&gt;&lt;titles&gt;&lt;title&gt;Self-transcendence correlates with brain function impairment&lt;/title&gt;&lt;/titles&gt;&lt;dates&gt;&lt;year&gt;2017&lt;/year&gt;&lt;/dates&gt;&lt;urls&gt;&lt;/urls&gt;&lt;/record&gt;&lt;/Cite&gt;&lt;Cite&gt;&lt;Author&gt;Kastrup&lt;/Author&gt;&lt;Year&gt;2016&lt;/Year&gt;&lt;RecNum&gt;368&lt;/RecNum&gt;&lt;record&gt;&lt;rec-number&gt;368&lt;/rec-number&gt;&lt;foreign-keys&gt;&lt;key app="EN" db-id="zte5tatdmtxdw3ezwpdv0tala9dw50xatt2x" timestamp="1721490291"&gt;368&lt;/key&gt;&lt;/foreign-keys&gt;&lt;ref-type name="Journal Article"&gt;17&lt;/ref-type&gt;&lt;contributors&gt;&lt;authors&gt;&lt;author&gt;Kastrup, Bernardo&lt;/author&gt;&lt;/authors&gt;&lt;/contributors&gt;&lt;titles&gt;&lt;title&gt;What Neuroimaging of the Psychedelic State Tells Us about the Mind-Body Problem&lt;/title&gt;&lt;secondary-title&gt;Journal of Cognition and Neuroethics&lt;/secondary-title&gt;&lt;/titles&gt;&lt;periodical&gt;&lt;full-title&gt;Journal of Cognition and Neuroethics&lt;/full-title&gt;&lt;/periodical&gt;&lt;pages&gt;1-9&lt;/pages&gt;&lt;volume&gt;4&lt;/volume&gt;&lt;number&gt;2&lt;/number&gt;&lt;dates&gt;&lt;year&gt;2016&lt;/year&gt;&lt;/dates&gt;&lt;urls&gt;&lt;/urls&gt;&lt;/record&gt;&lt;/Cite&gt;&lt;/EndNote&gt;</w:instrText>
      </w:r>
      <w:r w:rsidR="00BB5316" w:rsidRPr="00B050ED">
        <w:rPr>
          <w:rFonts w:ascii="Arial" w:hAnsi="Arial" w:cs="Arial"/>
        </w:rPr>
        <w:fldChar w:fldCharType="separate"/>
      </w:r>
      <w:r w:rsidR="008C6415">
        <w:rPr>
          <w:rFonts w:ascii="Arial" w:hAnsi="Arial" w:cs="Arial"/>
          <w:noProof/>
        </w:rPr>
        <w:t>(Kastrup, 2016, 2017)</w:t>
      </w:r>
      <w:r w:rsidR="00BB5316" w:rsidRPr="00B050ED">
        <w:rPr>
          <w:rFonts w:ascii="Arial" w:hAnsi="Arial" w:cs="Arial"/>
        </w:rPr>
        <w:fldChar w:fldCharType="end"/>
      </w:r>
      <w:r w:rsidR="0055682F">
        <w:rPr>
          <w:rFonts w:ascii="Arial" w:hAnsi="Arial" w:cs="Arial"/>
        </w:rPr>
        <w:t xml:space="preserve"> (although it may be compatible with the Integrated Information Theory formalism).</w:t>
      </w:r>
    </w:p>
    <w:p w14:paraId="093EAF6D" w14:textId="77777777" w:rsidR="00BB5316" w:rsidRPr="00B050ED" w:rsidRDefault="00BB5316" w:rsidP="00D86C37">
      <w:pPr>
        <w:rPr>
          <w:rFonts w:ascii="Arial" w:hAnsi="Arial" w:cs="Arial"/>
        </w:rPr>
      </w:pPr>
    </w:p>
    <w:p w14:paraId="5401369E" w14:textId="77777777" w:rsidR="00BB5316" w:rsidRDefault="00BB5316" w:rsidP="00D86C37">
      <w:pPr>
        <w:rPr>
          <w:rFonts w:ascii="Arial" w:hAnsi="Arial" w:cs="Arial"/>
        </w:rPr>
      </w:pPr>
    </w:p>
    <w:p w14:paraId="5271D970" w14:textId="15E6760E" w:rsidR="00181528" w:rsidRPr="00DA5831" w:rsidRDefault="00901406" w:rsidP="00D86C37">
      <w:pPr>
        <w:rPr>
          <w:rFonts w:ascii="Arial" w:hAnsi="Arial" w:cs="Arial"/>
          <w:b/>
          <w:bCs/>
        </w:rPr>
      </w:pPr>
      <w:r>
        <w:rPr>
          <w:rFonts w:ascii="Arial" w:hAnsi="Arial" w:cs="Arial"/>
          <w:b/>
          <w:bCs/>
        </w:rPr>
        <w:t>Expanding m</w:t>
      </w:r>
      <w:r w:rsidR="00181528">
        <w:rPr>
          <w:rFonts w:ascii="Arial" w:hAnsi="Arial" w:cs="Arial"/>
          <w:b/>
          <w:bCs/>
        </w:rPr>
        <w:t xml:space="preserve">odel systems for mind-brain </w:t>
      </w:r>
      <w:r w:rsidR="00031CB5">
        <w:rPr>
          <w:rFonts w:ascii="Arial" w:hAnsi="Arial" w:cs="Arial"/>
          <w:b/>
          <w:bCs/>
        </w:rPr>
        <w:t>research</w:t>
      </w:r>
    </w:p>
    <w:p w14:paraId="0D71D1B0" w14:textId="77777777" w:rsidR="00181528" w:rsidRPr="00B050ED" w:rsidRDefault="00181528" w:rsidP="00D86C37">
      <w:pPr>
        <w:rPr>
          <w:rFonts w:ascii="Arial" w:hAnsi="Arial" w:cs="Arial"/>
        </w:rPr>
      </w:pPr>
    </w:p>
    <w:p w14:paraId="07056B23" w14:textId="09236BC3" w:rsidR="00060068" w:rsidRPr="00B050ED" w:rsidRDefault="000102BB" w:rsidP="00D86C37">
      <w:pPr>
        <w:rPr>
          <w:rFonts w:ascii="Arial" w:hAnsi="Arial" w:cs="Arial"/>
          <w:u w:val="single"/>
        </w:rPr>
      </w:pPr>
      <w:r w:rsidRPr="00B050ED">
        <w:rPr>
          <w:rFonts w:ascii="Arial" w:hAnsi="Arial" w:cs="Arial"/>
          <w:u w:val="single"/>
        </w:rPr>
        <w:t>Unconventional memory transfer</w:t>
      </w:r>
      <w:r w:rsidR="00F11F17">
        <w:rPr>
          <w:rFonts w:ascii="Arial" w:hAnsi="Arial" w:cs="Arial"/>
          <w:u w:val="single"/>
        </w:rPr>
        <w:t xml:space="preserve"> during organ transplantation</w:t>
      </w:r>
    </w:p>
    <w:p w14:paraId="5460D578" w14:textId="0AC26B38" w:rsidR="001013C6" w:rsidRPr="00B050ED" w:rsidRDefault="009E6763" w:rsidP="00D86C37">
      <w:pPr>
        <w:ind w:firstLine="720"/>
        <w:jc w:val="both"/>
        <w:rPr>
          <w:rFonts w:ascii="Arial" w:hAnsi="Arial" w:cs="Arial"/>
        </w:rPr>
      </w:pPr>
      <w:r w:rsidRPr="00B050ED">
        <w:rPr>
          <w:rFonts w:ascii="Arial" w:hAnsi="Arial" w:cs="Arial"/>
        </w:rPr>
        <w:t xml:space="preserve">The mind is traditionally thought of as being centered in the brain, </w:t>
      </w:r>
      <w:r w:rsidR="00A0708F">
        <w:rPr>
          <w:rFonts w:ascii="Arial" w:hAnsi="Arial" w:cs="Arial"/>
        </w:rPr>
        <w:t>and familiar thought experiments in philosophy of mind and personal identity usually revolve around “brain transplant” scenarios</w:t>
      </w:r>
      <w:r w:rsidRPr="00B050ED">
        <w:rPr>
          <w:rFonts w:ascii="Arial" w:hAnsi="Arial" w:cs="Arial"/>
        </w:rPr>
        <w:t xml:space="preserve">. However, with the rise of transplantation surgery in modern surgical practice, there have been cases presented in which the recipient of </w:t>
      </w:r>
      <w:r w:rsidR="00A0708F">
        <w:rPr>
          <w:rFonts w:ascii="Arial" w:hAnsi="Arial" w:cs="Arial"/>
        </w:rPr>
        <w:t>a</w:t>
      </w:r>
      <w:r w:rsidR="00A0708F" w:rsidRPr="00B050ED">
        <w:rPr>
          <w:rFonts w:ascii="Arial" w:hAnsi="Arial" w:cs="Arial"/>
        </w:rPr>
        <w:t xml:space="preserve"> </w:t>
      </w:r>
      <w:r w:rsidR="00A0708F">
        <w:rPr>
          <w:rFonts w:ascii="Arial" w:hAnsi="Arial" w:cs="Arial"/>
        </w:rPr>
        <w:t>transplant</w:t>
      </w:r>
      <w:r w:rsidR="00257B0C" w:rsidRPr="00B050ED">
        <w:rPr>
          <w:rFonts w:ascii="Arial" w:hAnsi="Arial" w:cs="Arial"/>
        </w:rPr>
        <w:t xml:space="preserve"> </w:t>
      </w:r>
      <w:r w:rsidR="0079099E" w:rsidRPr="00B050ED">
        <w:rPr>
          <w:rFonts w:ascii="Arial" w:hAnsi="Arial" w:cs="Arial"/>
        </w:rPr>
        <w:lastRenderedPageBreak/>
        <w:t xml:space="preserve">into the </w:t>
      </w:r>
      <w:r w:rsidR="003400BB" w:rsidRPr="00B050ED">
        <w:rPr>
          <w:rFonts w:ascii="Arial" w:hAnsi="Arial" w:cs="Arial"/>
        </w:rPr>
        <w:t xml:space="preserve">upper/lower </w:t>
      </w:r>
      <w:r w:rsidR="0079099E" w:rsidRPr="00B050ED">
        <w:rPr>
          <w:rFonts w:ascii="Arial" w:hAnsi="Arial" w:cs="Arial"/>
        </w:rPr>
        <w:t>abdominal or thoracic cavity</w:t>
      </w:r>
      <w:r w:rsidR="006855B1" w:rsidRPr="00B050ED">
        <w:rPr>
          <w:rFonts w:ascii="Arial" w:hAnsi="Arial" w:cs="Arial"/>
        </w:rPr>
        <w:t xml:space="preserve">, not the </w:t>
      </w:r>
      <w:r w:rsidR="0053219E" w:rsidRPr="00B050ED">
        <w:rPr>
          <w:rFonts w:ascii="Arial" w:hAnsi="Arial" w:cs="Arial"/>
        </w:rPr>
        <w:t>cranium</w:t>
      </w:r>
      <w:r w:rsidR="00A0708F">
        <w:rPr>
          <w:rFonts w:ascii="Arial" w:hAnsi="Arial" w:cs="Arial"/>
        </w:rPr>
        <w:t>,</w:t>
      </w:r>
      <w:r w:rsidR="0079099E" w:rsidRPr="00B050ED">
        <w:rPr>
          <w:rFonts w:ascii="Arial" w:hAnsi="Arial" w:cs="Arial"/>
        </w:rPr>
        <w:t xml:space="preserve"> </w:t>
      </w:r>
      <w:r w:rsidRPr="00B050ED">
        <w:rPr>
          <w:rFonts w:ascii="Arial" w:hAnsi="Arial" w:cs="Arial"/>
        </w:rPr>
        <w:t>experiences a</w:t>
      </w:r>
      <w:r w:rsidR="0021686C" w:rsidRPr="00B050ED">
        <w:rPr>
          <w:rFonts w:ascii="Arial" w:hAnsi="Arial" w:cs="Arial"/>
        </w:rPr>
        <w:t xml:space="preserve"> remarkable change in psycholog</w:t>
      </w:r>
      <w:r w:rsidR="00E52FF4" w:rsidRPr="00B050ED">
        <w:rPr>
          <w:rFonts w:ascii="Arial" w:hAnsi="Arial" w:cs="Arial"/>
        </w:rPr>
        <w:t>y</w:t>
      </w:r>
      <w:r w:rsidR="00763B02" w:rsidRPr="00B050ED">
        <w:rPr>
          <w:rFonts w:ascii="Arial" w:hAnsi="Arial" w:cs="Arial"/>
        </w:rPr>
        <w:t>, preferences and behavior</w:t>
      </w:r>
      <w:r w:rsidR="0021686C" w:rsidRPr="00B050ED">
        <w:rPr>
          <w:rFonts w:ascii="Arial" w:hAnsi="Arial" w:cs="Arial"/>
        </w:rPr>
        <w:t xml:space="preserve">, </w:t>
      </w:r>
      <w:r w:rsidR="000C33E6" w:rsidRPr="00B050ED">
        <w:rPr>
          <w:rFonts w:ascii="Arial" w:hAnsi="Arial" w:cs="Arial"/>
        </w:rPr>
        <w:t>including</w:t>
      </w:r>
      <w:r w:rsidR="0021686C" w:rsidRPr="00B050ED">
        <w:rPr>
          <w:rFonts w:ascii="Arial" w:hAnsi="Arial" w:cs="Arial"/>
        </w:rPr>
        <w:t xml:space="preserve"> a</w:t>
      </w:r>
      <w:r w:rsidRPr="00B050ED">
        <w:rPr>
          <w:rFonts w:ascii="Arial" w:hAnsi="Arial" w:cs="Arial"/>
        </w:rPr>
        <w:t xml:space="preserve"> personality change </w:t>
      </w:r>
      <w:r w:rsidR="00353F4C" w:rsidRPr="00B050ED">
        <w:rPr>
          <w:rFonts w:ascii="Arial" w:hAnsi="Arial" w:cs="Arial"/>
        </w:rPr>
        <w:t xml:space="preserve">which </w:t>
      </w:r>
      <w:r w:rsidR="00EE741F" w:rsidRPr="00B050ED">
        <w:rPr>
          <w:rFonts w:ascii="Arial" w:hAnsi="Arial" w:cs="Arial"/>
        </w:rPr>
        <w:t xml:space="preserve">closely </w:t>
      </w:r>
      <w:r w:rsidR="00353F4C" w:rsidRPr="00B050ED">
        <w:rPr>
          <w:rFonts w:ascii="Arial" w:hAnsi="Arial" w:cs="Arial"/>
        </w:rPr>
        <w:t>parallels</w:t>
      </w:r>
      <w:r w:rsidRPr="00B050ED">
        <w:rPr>
          <w:rFonts w:ascii="Arial" w:hAnsi="Arial" w:cs="Arial"/>
        </w:rPr>
        <w:t xml:space="preserve"> the donor’s personality</w:t>
      </w:r>
      <w:r w:rsidR="00353F4C" w:rsidRPr="00B050ED">
        <w:rPr>
          <w:rFonts w:ascii="Arial" w:hAnsi="Arial" w:cs="Arial"/>
        </w:rPr>
        <w:t xml:space="preserve"> </w:t>
      </w:r>
      <w:r w:rsidR="00353F4C" w:rsidRPr="00B050ED">
        <w:rPr>
          <w:rFonts w:ascii="Arial" w:hAnsi="Arial" w:cs="Arial"/>
        </w:rPr>
        <w:fldChar w:fldCharType="begin">
          <w:fldData xml:space="preserve">PEVuZE5vdGU+PENpdGU+PEF1dGhvcj5MaWVzdGVyPC9BdXRob3I+PFllYXI+MjAyMDwvWWVhcj48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aWVzdGVyPC9BdXRob3I+PFllYXI+MjAyMDwvWWVhcj48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353F4C" w:rsidRPr="00B050ED">
        <w:rPr>
          <w:rFonts w:ascii="Arial" w:hAnsi="Arial" w:cs="Arial"/>
        </w:rPr>
      </w:r>
      <w:r w:rsidR="00353F4C" w:rsidRPr="00B050ED">
        <w:rPr>
          <w:rFonts w:ascii="Arial" w:hAnsi="Arial" w:cs="Arial"/>
        </w:rPr>
        <w:fldChar w:fldCharType="separate"/>
      </w:r>
      <w:r w:rsidR="008C6415">
        <w:rPr>
          <w:rFonts w:ascii="Arial" w:hAnsi="Arial" w:cs="Arial"/>
          <w:noProof/>
        </w:rPr>
        <w:t>(Liester, 2020)</w:t>
      </w:r>
      <w:r w:rsidR="00353F4C" w:rsidRPr="00B050ED">
        <w:rPr>
          <w:rFonts w:ascii="Arial" w:hAnsi="Arial" w:cs="Arial"/>
        </w:rPr>
        <w:fldChar w:fldCharType="end"/>
      </w:r>
      <w:r w:rsidRPr="00B050ED">
        <w:rPr>
          <w:rFonts w:ascii="Arial" w:hAnsi="Arial" w:cs="Arial"/>
        </w:rPr>
        <w:t>.</w:t>
      </w:r>
      <w:r w:rsidR="00187494" w:rsidRPr="00B050ED">
        <w:rPr>
          <w:rFonts w:ascii="Arial" w:hAnsi="Arial" w:cs="Arial"/>
        </w:rPr>
        <w:t xml:space="preserve"> </w:t>
      </w:r>
      <w:r w:rsidR="00503E7F" w:rsidRPr="00B050ED">
        <w:rPr>
          <w:rFonts w:ascii="Arial" w:hAnsi="Arial" w:cs="Arial"/>
        </w:rPr>
        <w:t>Improved international</w:t>
      </w:r>
      <w:r w:rsidR="00B13A8A" w:rsidRPr="00B050ED">
        <w:rPr>
          <w:rFonts w:ascii="Arial" w:hAnsi="Arial" w:cs="Arial"/>
        </w:rPr>
        <w:t xml:space="preserve"> success of heart transplantations</w:t>
      </w:r>
      <w:r w:rsidR="00883FB8" w:rsidRPr="00B050ED">
        <w:rPr>
          <w:rFonts w:ascii="Arial" w:hAnsi="Arial" w:cs="Arial"/>
        </w:rPr>
        <w:t xml:space="preserve"> and increased longevity and survival </w:t>
      </w:r>
      <w:r w:rsidR="00A0708F">
        <w:rPr>
          <w:rFonts w:ascii="Arial" w:hAnsi="Arial" w:cs="Arial"/>
        </w:rPr>
        <w:t>have given</w:t>
      </w:r>
      <w:r w:rsidR="00187494" w:rsidRPr="00B050ED">
        <w:rPr>
          <w:rFonts w:ascii="Arial" w:hAnsi="Arial" w:cs="Arial"/>
        </w:rPr>
        <w:t xml:space="preserve"> rise to an increase in reported cases of changing personality/emotional state/identity </w:t>
      </w:r>
      <w:r w:rsidR="004C78AA" w:rsidRPr="00B050ED">
        <w:rPr>
          <w:rFonts w:ascii="Arial" w:hAnsi="Arial" w:cs="Arial"/>
        </w:rPr>
        <w:t>following</w:t>
      </w:r>
      <w:r w:rsidR="00187494" w:rsidRPr="00B050ED">
        <w:rPr>
          <w:rFonts w:ascii="Arial" w:hAnsi="Arial" w:cs="Arial"/>
        </w:rPr>
        <w:t xml:space="preserve"> </w:t>
      </w:r>
      <w:r w:rsidR="004C78AA" w:rsidRPr="00B050ED">
        <w:rPr>
          <w:rFonts w:ascii="Arial" w:hAnsi="Arial" w:cs="Arial"/>
        </w:rPr>
        <w:t>heart transplantation</w:t>
      </w:r>
      <w:r w:rsidR="00ED74CD" w:rsidRPr="00B050ED">
        <w:rPr>
          <w:rFonts w:ascii="Arial" w:hAnsi="Arial" w:cs="Arial"/>
        </w:rPr>
        <w:t xml:space="preserve"> </w:t>
      </w:r>
      <w:r w:rsidR="00ED74CD" w:rsidRPr="00B050ED">
        <w:rPr>
          <w:rFonts w:ascii="Arial" w:hAnsi="Arial" w:cs="Arial"/>
        </w:rPr>
        <w:fldChar w:fldCharType="begin">
          <w:fldData xml:space="preserve">PEVuZE5vdGU+PENpdGU+PEF1dGhvcj5MaWVzdGVyPC9BdXRob3I+PFllYXI+MjAyMDwvWWVhcj48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aWVzdGVyPC9BdXRob3I+PFllYXI+MjAyMDwvWWVhcj48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ED74CD" w:rsidRPr="00B050ED">
        <w:rPr>
          <w:rFonts w:ascii="Arial" w:hAnsi="Arial" w:cs="Arial"/>
        </w:rPr>
      </w:r>
      <w:r w:rsidR="00ED74CD" w:rsidRPr="00B050ED">
        <w:rPr>
          <w:rFonts w:ascii="Arial" w:hAnsi="Arial" w:cs="Arial"/>
        </w:rPr>
        <w:fldChar w:fldCharType="separate"/>
      </w:r>
      <w:r w:rsidR="008C6415">
        <w:rPr>
          <w:rFonts w:ascii="Arial" w:hAnsi="Arial" w:cs="Arial"/>
          <w:noProof/>
        </w:rPr>
        <w:t>(Bunzel et al., 1992; Liester, 2020)</w:t>
      </w:r>
      <w:r w:rsidR="00ED74CD" w:rsidRPr="00B050ED">
        <w:rPr>
          <w:rFonts w:ascii="Arial" w:hAnsi="Arial" w:cs="Arial"/>
        </w:rPr>
        <w:fldChar w:fldCharType="end"/>
      </w:r>
      <w:r w:rsidR="00187494" w:rsidRPr="00B050ED">
        <w:rPr>
          <w:rFonts w:ascii="Arial" w:hAnsi="Arial" w:cs="Arial"/>
        </w:rPr>
        <w:t>.</w:t>
      </w:r>
    </w:p>
    <w:p w14:paraId="7647632B" w14:textId="629823E7" w:rsidR="003C7090" w:rsidRPr="00B050ED" w:rsidRDefault="00DA5831" w:rsidP="00D86C37">
      <w:pPr>
        <w:jc w:val="both"/>
        <w:rPr>
          <w:rFonts w:ascii="Arial" w:hAnsi="Arial" w:cs="Arial"/>
        </w:rPr>
      </w:pPr>
      <w:r>
        <w:rPr>
          <w:rFonts w:ascii="Arial" w:hAnsi="Arial" w:cs="Arial"/>
        </w:rPr>
        <w:tab/>
      </w:r>
      <w:r w:rsidR="00A0708F">
        <w:rPr>
          <w:rFonts w:ascii="Arial" w:hAnsi="Arial" w:cs="Arial"/>
        </w:rPr>
        <w:t>Especially in</w:t>
      </w:r>
      <w:r w:rsidR="00393291" w:rsidRPr="00B050ED">
        <w:rPr>
          <w:rFonts w:ascii="Arial" w:hAnsi="Arial" w:cs="Arial"/>
        </w:rPr>
        <w:t xml:space="preserve"> heart transplantation, there have been observed clinical cases where the recipient experienced an abrupt change in food preferences, sexual preferences, emotions, </w:t>
      </w:r>
      <w:r w:rsidR="001357A9" w:rsidRPr="00B050ED">
        <w:rPr>
          <w:rFonts w:ascii="Arial" w:hAnsi="Arial" w:cs="Arial"/>
        </w:rPr>
        <w:t>personality,</w:t>
      </w:r>
      <w:r w:rsidR="00393291" w:rsidRPr="00B050ED">
        <w:rPr>
          <w:rFonts w:ascii="Arial" w:hAnsi="Arial" w:cs="Arial"/>
        </w:rPr>
        <w:t xml:space="preserve"> and identity, as outlined </w:t>
      </w:r>
      <w:r w:rsidR="00CF397F" w:rsidRPr="00B050ED">
        <w:rPr>
          <w:rFonts w:ascii="Arial" w:hAnsi="Arial" w:cs="Arial"/>
        </w:rPr>
        <w:t xml:space="preserve">by </w:t>
      </w:r>
      <w:proofErr w:type="spellStart"/>
      <w:r w:rsidR="00CF397F" w:rsidRPr="00B050ED">
        <w:rPr>
          <w:rFonts w:ascii="Arial" w:hAnsi="Arial" w:cs="Arial"/>
        </w:rPr>
        <w:t>L</w:t>
      </w:r>
      <w:r w:rsidR="00CF0721" w:rsidRPr="00B050ED">
        <w:rPr>
          <w:rFonts w:ascii="Arial" w:hAnsi="Arial" w:cs="Arial"/>
        </w:rPr>
        <w:t>ie</w:t>
      </w:r>
      <w:r w:rsidR="00CF397F" w:rsidRPr="00B050ED">
        <w:rPr>
          <w:rFonts w:ascii="Arial" w:hAnsi="Arial" w:cs="Arial"/>
        </w:rPr>
        <w:t>ster</w:t>
      </w:r>
      <w:proofErr w:type="spellEnd"/>
      <w:r w:rsidR="00CF397F" w:rsidRPr="00B050ED">
        <w:rPr>
          <w:rFonts w:ascii="Arial" w:hAnsi="Arial" w:cs="Arial"/>
        </w:rPr>
        <w:t xml:space="preserve"> </w:t>
      </w:r>
      <w:r w:rsidR="00393291" w:rsidRPr="00B050ED">
        <w:rPr>
          <w:rFonts w:ascii="Arial" w:hAnsi="Arial" w:cs="Arial"/>
        </w:rPr>
        <w:t xml:space="preserve">in </w:t>
      </w:r>
      <w:r w:rsidR="00393291" w:rsidRPr="00B050ED">
        <w:rPr>
          <w:rFonts w:ascii="Arial" w:hAnsi="Arial" w:cs="Arial"/>
        </w:rPr>
        <w:fldChar w:fldCharType="begin">
          <w:fldData xml:space="preserve">PEVuZE5vdGU+PENpdGU+PEF1dGhvcj5MaWVzdGVyPC9BdXRob3I+PFllYXI+MjAyMDwvWWVhcj48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aWVzdGVyPC9BdXRob3I+PFllYXI+MjAyMDwvWWVhcj48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393291" w:rsidRPr="00B050ED">
        <w:rPr>
          <w:rFonts w:ascii="Arial" w:hAnsi="Arial" w:cs="Arial"/>
        </w:rPr>
      </w:r>
      <w:r w:rsidR="00393291" w:rsidRPr="00B050ED">
        <w:rPr>
          <w:rFonts w:ascii="Arial" w:hAnsi="Arial" w:cs="Arial"/>
        </w:rPr>
        <w:fldChar w:fldCharType="separate"/>
      </w:r>
      <w:r w:rsidR="008C6415">
        <w:rPr>
          <w:rFonts w:ascii="Arial" w:hAnsi="Arial" w:cs="Arial"/>
          <w:noProof/>
        </w:rPr>
        <w:t>(Liester, 2020)</w:t>
      </w:r>
      <w:r w:rsidR="00393291" w:rsidRPr="00B050ED">
        <w:rPr>
          <w:rFonts w:ascii="Arial" w:hAnsi="Arial" w:cs="Arial"/>
        </w:rPr>
        <w:fldChar w:fldCharType="end"/>
      </w:r>
      <w:r w:rsidR="00393291" w:rsidRPr="00B050ED">
        <w:rPr>
          <w:rFonts w:ascii="Arial" w:hAnsi="Arial" w:cs="Arial"/>
        </w:rPr>
        <w:t>.</w:t>
      </w:r>
      <w:r w:rsidR="00FB6131" w:rsidRPr="00B050ED">
        <w:rPr>
          <w:rFonts w:ascii="Arial" w:hAnsi="Arial" w:cs="Arial"/>
        </w:rPr>
        <w:t xml:space="preserve"> </w:t>
      </w:r>
      <w:r w:rsidR="00EB266F" w:rsidRPr="00B050ED">
        <w:rPr>
          <w:rFonts w:ascii="Arial" w:hAnsi="Arial" w:cs="Arial"/>
        </w:rPr>
        <w:t>Importantly, r</w:t>
      </w:r>
      <w:r w:rsidR="006C5702" w:rsidRPr="00B050ED">
        <w:rPr>
          <w:rFonts w:ascii="Arial" w:hAnsi="Arial" w:cs="Arial"/>
        </w:rPr>
        <w:t>ecipients</w:t>
      </w:r>
      <w:r w:rsidR="00FB6131" w:rsidRPr="00B050ED">
        <w:rPr>
          <w:rFonts w:ascii="Arial" w:hAnsi="Arial" w:cs="Arial"/>
        </w:rPr>
        <w:t xml:space="preserve"> of </w:t>
      </w:r>
      <w:r w:rsidR="006C5702" w:rsidRPr="00B050ED">
        <w:rPr>
          <w:rFonts w:ascii="Arial" w:hAnsi="Arial" w:cs="Arial"/>
        </w:rPr>
        <w:t>the heart</w:t>
      </w:r>
      <w:r w:rsidR="00FB6131" w:rsidRPr="00B050ED">
        <w:rPr>
          <w:rFonts w:ascii="Arial" w:hAnsi="Arial" w:cs="Arial"/>
        </w:rPr>
        <w:t xml:space="preserve"> transplants </w:t>
      </w:r>
      <w:r w:rsidR="006C5702" w:rsidRPr="00B050ED">
        <w:rPr>
          <w:rFonts w:ascii="Arial" w:hAnsi="Arial" w:cs="Arial"/>
        </w:rPr>
        <w:t xml:space="preserve">in </w:t>
      </w:r>
      <w:r w:rsidR="00A0708F">
        <w:rPr>
          <w:rFonts w:ascii="Arial" w:hAnsi="Arial" w:cs="Arial"/>
        </w:rPr>
        <w:t>some</w:t>
      </w:r>
      <w:r w:rsidR="00A0708F" w:rsidRPr="00B050ED">
        <w:rPr>
          <w:rFonts w:ascii="Arial" w:hAnsi="Arial" w:cs="Arial"/>
        </w:rPr>
        <w:t xml:space="preserve"> </w:t>
      </w:r>
      <w:r w:rsidR="006C5702" w:rsidRPr="00B050ED">
        <w:rPr>
          <w:rFonts w:ascii="Arial" w:hAnsi="Arial" w:cs="Arial"/>
        </w:rPr>
        <w:t xml:space="preserve">instances </w:t>
      </w:r>
      <w:r w:rsidR="00FB6131" w:rsidRPr="00B050ED">
        <w:rPr>
          <w:rFonts w:ascii="Arial" w:hAnsi="Arial" w:cs="Arial"/>
        </w:rPr>
        <w:t xml:space="preserve">were strictly </w:t>
      </w:r>
      <w:r w:rsidR="00836D1A" w:rsidRPr="00B050ED">
        <w:rPr>
          <w:rFonts w:ascii="Arial" w:hAnsi="Arial" w:cs="Arial"/>
        </w:rPr>
        <w:t>barred</w:t>
      </w:r>
      <w:r w:rsidR="00FB6131" w:rsidRPr="00B050ED">
        <w:rPr>
          <w:rFonts w:ascii="Arial" w:hAnsi="Arial" w:cs="Arial"/>
        </w:rPr>
        <w:t xml:space="preserve"> from accessing information about the identity of their organ donors. </w:t>
      </w:r>
      <w:r w:rsidR="002102D6" w:rsidRPr="00B050ED">
        <w:rPr>
          <w:rFonts w:ascii="Arial" w:hAnsi="Arial" w:cs="Arial"/>
        </w:rPr>
        <w:t>In one example, a former McDonalds</w:t>
      </w:r>
      <w:r w:rsidR="003B1E70" w:rsidRPr="00B050ED">
        <w:rPr>
          <w:rFonts w:ascii="Arial" w:hAnsi="Arial" w:cs="Arial"/>
        </w:rPr>
        <w:t xml:space="preserve"> and meat</w:t>
      </w:r>
      <w:r w:rsidR="002102D6" w:rsidRPr="00B050ED">
        <w:rPr>
          <w:rFonts w:ascii="Arial" w:hAnsi="Arial" w:cs="Arial"/>
        </w:rPr>
        <w:t xml:space="preserve"> </w:t>
      </w:r>
      <w:r w:rsidR="00ED6EBF" w:rsidRPr="00B050ED">
        <w:rPr>
          <w:rFonts w:ascii="Arial" w:hAnsi="Arial" w:cs="Arial"/>
        </w:rPr>
        <w:t>foodie</w:t>
      </w:r>
      <w:r w:rsidR="002102D6" w:rsidRPr="00B050ED">
        <w:rPr>
          <w:rFonts w:ascii="Arial" w:hAnsi="Arial" w:cs="Arial"/>
        </w:rPr>
        <w:t xml:space="preserve"> developed a strong aversion to meat after receiving a heart</w:t>
      </w:r>
      <w:r w:rsidR="00790964" w:rsidRPr="00B050ED">
        <w:rPr>
          <w:rFonts w:ascii="Arial" w:hAnsi="Arial" w:cs="Arial"/>
        </w:rPr>
        <w:t xml:space="preserve"> from a donor with vegetarian tendencies</w:t>
      </w:r>
      <w:r w:rsidR="00506C2F" w:rsidRPr="00B050ED">
        <w:rPr>
          <w:rFonts w:ascii="Arial" w:hAnsi="Arial" w:cs="Arial"/>
        </w:rPr>
        <w:t xml:space="preserve">; </w:t>
      </w:r>
      <w:r w:rsidR="00D910C0" w:rsidRPr="00B050ED">
        <w:rPr>
          <w:rFonts w:ascii="Arial" w:hAnsi="Arial" w:cs="Arial"/>
        </w:rPr>
        <w:t xml:space="preserve">a different </w:t>
      </w:r>
      <w:r w:rsidR="007E2C1E" w:rsidRPr="00B050ED">
        <w:rPr>
          <w:rFonts w:ascii="Arial" w:hAnsi="Arial" w:cs="Arial"/>
        </w:rPr>
        <w:t xml:space="preserve">heart transplant </w:t>
      </w:r>
      <w:r w:rsidR="00D910C0" w:rsidRPr="00B050ED">
        <w:rPr>
          <w:rFonts w:ascii="Arial" w:hAnsi="Arial" w:cs="Arial"/>
        </w:rPr>
        <w:t>recipient</w:t>
      </w:r>
      <w:r w:rsidR="007E2C1E" w:rsidRPr="00B050ED">
        <w:rPr>
          <w:rFonts w:ascii="Arial" w:hAnsi="Arial" w:cs="Arial"/>
        </w:rPr>
        <w:t xml:space="preserve"> case</w:t>
      </w:r>
      <w:r w:rsidR="00D910C0" w:rsidRPr="00B050ED">
        <w:rPr>
          <w:rFonts w:ascii="Arial" w:hAnsi="Arial" w:cs="Arial"/>
        </w:rPr>
        <w:t xml:space="preserve"> experienced a sudden interest in art museums</w:t>
      </w:r>
      <w:r w:rsidR="002102D6" w:rsidRPr="00B050ED">
        <w:rPr>
          <w:rFonts w:ascii="Arial" w:hAnsi="Arial" w:cs="Arial"/>
        </w:rPr>
        <w:t>.</w:t>
      </w:r>
      <w:r w:rsidR="00CC70B9" w:rsidRPr="00B050ED">
        <w:rPr>
          <w:rFonts w:ascii="Arial" w:hAnsi="Arial" w:cs="Arial"/>
        </w:rPr>
        <w:t xml:space="preserve"> Other recipients who formerly had no </w:t>
      </w:r>
      <w:r w:rsidR="00232E00" w:rsidRPr="00B050ED">
        <w:rPr>
          <w:rFonts w:ascii="Arial" w:hAnsi="Arial" w:cs="Arial"/>
        </w:rPr>
        <w:t>proclivity towards</w:t>
      </w:r>
      <w:r w:rsidR="00CC70B9" w:rsidRPr="00B050ED">
        <w:rPr>
          <w:rFonts w:ascii="Arial" w:hAnsi="Arial" w:cs="Arial"/>
        </w:rPr>
        <w:t xml:space="preserve"> music </w:t>
      </w:r>
      <w:r w:rsidR="006214DC" w:rsidRPr="00B050ED">
        <w:rPr>
          <w:rFonts w:ascii="Arial" w:hAnsi="Arial" w:cs="Arial"/>
        </w:rPr>
        <w:t>developed an extremely strong interest in</w:t>
      </w:r>
      <w:r w:rsidR="00CC70B9" w:rsidRPr="00B050ED">
        <w:rPr>
          <w:rFonts w:ascii="Arial" w:hAnsi="Arial" w:cs="Arial"/>
        </w:rPr>
        <w:t xml:space="preserve"> music after their heart transplants from music-lovers.</w:t>
      </w:r>
      <w:r w:rsidR="00441C66" w:rsidRPr="00B050ED">
        <w:rPr>
          <w:rFonts w:ascii="Arial" w:hAnsi="Arial" w:cs="Arial"/>
        </w:rPr>
        <w:t xml:space="preserve"> </w:t>
      </w:r>
      <w:r w:rsidR="007010C7" w:rsidRPr="00B050ED">
        <w:rPr>
          <w:rFonts w:ascii="Arial" w:hAnsi="Arial" w:cs="Arial"/>
        </w:rPr>
        <w:t>Cases involving a change in sexuality include</w:t>
      </w:r>
      <w:r w:rsidR="001A7BA8" w:rsidRPr="00B050ED">
        <w:rPr>
          <w:rFonts w:ascii="Arial" w:hAnsi="Arial" w:cs="Arial"/>
        </w:rPr>
        <w:t xml:space="preserve"> a lesbian recipient of a heterosexual donor’s heart become </w:t>
      </w:r>
      <w:r w:rsidR="00F50902" w:rsidRPr="00B050ED">
        <w:rPr>
          <w:rFonts w:ascii="Arial" w:hAnsi="Arial" w:cs="Arial"/>
        </w:rPr>
        <w:t>inexplicably</w:t>
      </w:r>
      <w:r w:rsidR="001A7BA8" w:rsidRPr="00B050ED">
        <w:rPr>
          <w:rFonts w:ascii="Arial" w:hAnsi="Arial" w:cs="Arial"/>
        </w:rPr>
        <w:t xml:space="preserve"> </w:t>
      </w:r>
      <w:r w:rsidR="00EE5C7E" w:rsidRPr="00B050ED">
        <w:rPr>
          <w:rFonts w:ascii="Arial" w:hAnsi="Arial" w:cs="Arial"/>
        </w:rPr>
        <w:t xml:space="preserve">but strongly </w:t>
      </w:r>
      <w:r w:rsidR="001A7BA8" w:rsidRPr="00B050ED">
        <w:rPr>
          <w:rFonts w:ascii="Arial" w:hAnsi="Arial" w:cs="Arial"/>
        </w:rPr>
        <w:t xml:space="preserve">attracted to men. </w:t>
      </w:r>
      <w:r w:rsidR="00A51386" w:rsidRPr="00B050ED">
        <w:rPr>
          <w:rFonts w:ascii="Arial" w:hAnsi="Arial" w:cs="Arial"/>
        </w:rPr>
        <w:t>Critically</w:t>
      </w:r>
      <w:r w:rsidR="00825761" w:rsidRPr="00B050ED">
        <w:rPr>
          <w:rFonts w:ascii="Arial" w:hAnsi="Arial" w:cs="Arial"/>
        </w:rPr>
        <w:t>, u</w:t>
      </w:r>
      <w:r w:rsidR="00A5428F" w:rsidRPr="00B050ED">
        <w:rPr>
          <w:rFonts w:ascii="Arial" w:hAnsi="Arial" w:cs="Arial"/>
        </w:rPr>
        <w:t>pon separate interview of the deceased donor</w:t>
      </w:r>
      <w:r w:rsidR="008C7967" w:rsidRPr="00B050ED">
        <w:rPr>
          <w:rFonts w:ascii="Arial" w:hAnsi="Arial" w:cs="Arial"/>
        </w:rPr>
        <w:t>’s next of kin</w:t>
      </w:r>
      <w:r w:rsidR="00A5428F" w:rsidRPr="00B050ED">
        <w:rPr>
          <w:rFonts w:ascii="Arial" w:hAnsi="Arial" w:cs="Arial"/>
        </w:rPr>
        <w:t xml:space="preserve">, investigators found that the new personality trait or </w:t>
      </w:r>
      <w:r w:rsidR="00497AC9" w:rsidRPr="00B050ED">
        <w:rPr>
          <w:rFonts w:ascii="Arial" w:hAnsi="Arial" w:cs="Arial"/>
        </w:rPr>
        <w:t>acquired</w:t>
      </w:r>
      <w:r w:rsidR="00A5428F" w:rsidRPr="00B050ED">
        <w:rPr>
          <w:rFonts w:ascii="Arial" w:hAnsi="Arial" w:cs="Arial"/>
        </w:rPr>
        <w:t xml:space="preserve"> tendencies had </w:t>
      </w:r>
      <w:r w:rsidR="00286659" w:rsidRPr="00B050ED">
        <w:rPr>
          <w:rFonts w:ascii="Arial" w:hAnsi="Arial" w:cs="Arial"/>
        </w:rPr>
        <w:t>profoundly resembled the traits of the</w:t>
      </w:r>
      <w:r w:rsidR="00302594" w:rsidRPr="00B050ED">
        <w:rPr>
          <w:rFonts w:ascii="Arial" w:hAnsi="Arial" w:cs="Arial"/>
        </w:rPr>
        <w:t xml:space="preserve"> donor</w:t>
      </w:r>
      <w:r w:rsidR="00C73130" w:rsidRPr="00B050ED">
        <w:rPr>
          <w:rFonts w:ascii="Arial" w:hAnsi="Arial" w:cs="Arial"/>
        </w:rPr>
        <w:t xml:space="preserve"> while </w:t>
      </w:r>
      <w:r w:rsidR="000A7403" w:rsidRPr="00B050ED">
        <w:rPr>
          <w:rFonts w:ascii="Arial" w:hAnsi="Arial" w:cs="Arial"/>
        </w:rPr>
        <w:t>donor was</w:t>
      </w:r>
      <w:r w:rsidR="00C73130" w:rsidRPr="00B050ED">
        <w:rPr>
          <w:rFonts w:ascii="Arial" w:hAnsi="Arial" w:cs="Arial"/>
        </w:rPr>
        <w:t xml:space="preserve"> alive</w:t>
      </w:r>
      <w:r w:rsidR="003C5EDD" w:rsidRPr="00B050ED">
        <w:rPr>
          <w:rFonts w:ascii="Arial" w:hAnsi="Arial" w:cs="Arial"/>
        </w:rPr>
        <w:t xml:space="preserve"> </w:t>
      </w:r>
      <w:r w:rsidR="003C5EDD" w:rsidRPr="00B050ED">
        <w:rPr>
          <w:rFonts w:ascii="Arial" w:hAnsi="Arial" w:cs="Arial"/>
        </w:rPr>
        <w:fldChar w:fldCharType="begin">
          <w:fldData xml:space="preserve">PEVuZE5vdGU+PENpdGU+PEF1dGhvcj5MaWVzdGVyPC9BdXRob3I+PFllYXI+MjAyMDwvWWVhcj48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aWVzdGVyPC9BdXRob3I+PFllYXI+MjAyMDwvWWVhcj48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3C5EDD" w:rsidRPr="00B050ED">
        <w:rPr>
          <w:rFonts w:ascii="Arial" w:hAnsi="Arial" w:cs="Arial"/>
        </w:rPr>
      </w:r>
      <w:r w:rsidR="003C5EDD" w:rsidRPr="00B050ED">
        <w:rPr>
          <w:rFonts w:ascii="Arial" w:hAnsi="Arial" w:cs="Arial"/>
        </w:rPr>
        <w:fldChar w:fldCharType="separate"/>
      </w:r>
      <w:r w:rsidR="008C6415">
        <w:rPr>
          <w:rFonts w:ascii="Arial" w:hAnsi="Arial" w:cs="Arial"/>
          <w:noProof/>
        </w:rPr>
        <w:t>(Liester, 2020; Pearsall et al., 2000)</w:t>
      </w:r>
      <w:r w:rsidR="003C5EDD" w:rsidRPr="00B050ED">
        <w:rPr>
          <w:rFonts w:ascii="Arial" w:hAnsi="Arial" w:cs="Arial"/>
        </w:rPr>
        <w:fldChar w:fldCharType="end"/>
      </w:r>
      <w:r w:rsidR="00277DE2" w:rsidRPr="00B050ED">
        <w:rPr>
          <w:rFonts w:ascii="Arial" w:hAnsi="Arial" w:cs="Arial"/>
        </w:rPr>
        <w:t>.</w:t>
      </w:r>
      <w:r w:rsidR="0055569F" w:rsidRPr="00B050ED">
        <w:rPr>
          <w:rFonts w:ascii="Arial" w:hAnsi="Arial" w:cs="Arial"/>
        </w:rPr>
        <w:t xml:space="preserve"> Cases of heart memory transfer have also been reported recently </w:t>
      </w:r>
      <w:r w:rsidR="0055569F" w:rsidRPr="00B050ED">
        <w:rPr>
          <w:rFonts w:ascii="Arial" w:hAnsi="Arial" w:cs="Arial"/>
        </w:rPr>
        <w:fldChar w:fldCharType="begin">
          <w:fldData xml:space="preserve">PEVuZE5vdGU+PENpdGU+PEF1dGhvcj5MaWVzdGVyPC9BdXRob3I+PFllYXI+MjAyMDwvWWVhcj48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aWVzdGVyPC9BdXRob3I+PFllYXI+MjAyMDwvWWVhcj48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55569F" w:rsidRPr="00B050ED">
        <w:rPr>
          <w:rFonts w:ascii="Arial" w:hAnsi="Arial" w:cs="Arial"/>
        </w:rPr>
      </w:r>
      <w:r w:rsidR="0055569F" w:rsidRPr="00B050ED">
        <w:rPr>
          <w:rFonts w:ascii="Arial" w:hAnsi="Arial" w:cs="Arial"/>
        </w:rPr>
        <w:fldChar w:fldCharType="separate"/>
      </w:r>
      <w:r w:rsidR="008C6415">
        <w:rPr>
          <w:rFonts w:ascii="Arial" w:hAnsi="Arial" w:cs="Arial"/>
          <w:noProof/>
        </w:rPr>
        <w:t>(Lakota et al., 2021; Liester, 2020)</w:t>
      </w:r>
      <w:r w:rsidR="0055569F" w:rsidRPr="00B050ED">
        <w:rPr>
          <w:rFonts w:ascii="Arial" w:hAnsi="Arial" w:cs="Arial"/>
        </w:rPr>
        <w:fldChar w:fldCharType="end"/>
      </w:r>
      <w:r w:rsidR="00BB6546" w:rsidRPr="00B050ED">
        <w:rPr>
          <w:rFonts w:ascii="Arial" w:hAnsi="Arial" w:cs="Arial"/>
        </w:rPr>
        <w:t>.</w:t>
      </w:r>
    </w:p>
    <w:p w14:paraId="14CCF40C" w14:textId="592DCBE6" w:rsidR="001A01DE" w:rsidRPr="00B050ED" w:rsidRDefault="00097342" w:rsidP="00D86C37">
      <w:pPr>
        <w:ind w:firstLine="720"/>
        <w:jc w:val="both"/>
        <w:rPr>
          <w:rFonts w:ascii="Arial" w:hAnsi="Arial" w:cs="Arial"/>
        </w:rPr>
      </w:pPr>
      <w:r w:rsidRPr="00B050ED">
        <w:rPr>
          <w:rFonts w:ascii="Arial" w:hAnsi="Arial" w:cs="Arial"/>
        </w:rPr>
        <w:t xml:space="preserve">There is </w:t>
      </w:r>
      <w:r w:rsidR="00D51664" w:rsidRPr="00B050ED">
        <w:rPr>
          <w:rFonts w:ascii="Arial" w:hAnsi="Arial" w:cs="Arial"/>
        </w:rPr>
        <w:t xml:space="preserve">also discussion in </w:t>
      </w:r>
      <w:r w:rsidRPr="00B050ED">
        <w:rPr>
          <w:rFonts w:ascii="Arial" w:hAnsi="Arial" w:cs="Arial"/>
        </w:rPr>
        <w:t>the literature about other organ transplants b</w:t>
      </w:r>
      <w:r w:rsidR="00441C66" w:rsidRPr="00B050ED">
        <w:rPr>
          <w:rFonts w:ascii="Arial" w:hAnsi="Arial" w:cs="Arial"/>
        </w:rPr>
        <w:t xml:space="preserve">esides heart, </w:t>
      </w:r>
      <w:r w:rsidRPr="00B050ED">
        <w:rPr>
          <w:rFonts w:ascii="Arial" w:hAnsi="Arial" w:cs="Arial"/>
        </w:rPr>
        <w:t xml:space="preserve">including </w:t>
      </w:r>
      <w:r w:rsidR="0008367C" w:rsidRPr="00B050ED">
        <w:rPr>
          <w:rFonts w:ascii="Arial" w:hAnsi="Arial" w:cs="Arial"/>
        </w:rPr>
        <w:t>lung</w:t>
      </w:r>
      <w:r w:rsidRPr="00B050ED">
        <w:rPr>
          <w:rFonts w:ascii="Arial" w:hAnsi="Arial" w:cs="Arial"/>
        </w:rPr>
        <w:t xml:space="preserve">, </w:t>
      </w:r>
      <w:r w:rsidR="00C9296B" w:rsidRPr="00B050ED">
        <w:rPr>
          <w:rFonts w:ascii="Arial" w:hAnsi="Arial" w:cs="Arial"/>
        </w:rPr>
        <w:t>liver,</w:t>
      </w:r>
      <w:r w:rsidR="0008367C" w:rsidRPr="00B050ED">
        <w:rPr>
          <w:rFonts w:ascii="Arial" w:hAnsi="Arial" w:cs="Arial"/>
        </w:rPr>
        <w:t xml:space="preserve"> and kidney transplantation</w:t>
      </w:r>
      <w:r w:rsidRPr="00B050ED">
        <w:rPr>
          <w:rFonts w:ascii="Arial" w:hAnsi="Arial" w:cs="Arial"/>
        </w:rPr>
        <w:t>s.</w:t>
      </w:r>
      <w:r w:rsidR="006C4F90" w:rsidRPr="00B050ED">
        <w:rPr>
          <w:rFonts w:ascii="Arial" w:hAnsi="Arial" w:cs="Arial"/>
        </w:rPr>
        <w:t xml:space="preserve"> Changes to </w:t>
      </w:r>
      <w:r w:rsidR="005F4315" w:rsidRPr="00B050ED">
        <w:rPr>
          <w:rFonts w:ascii="Arial" w:hAnsi="Arial" w:cs="Arial"/>
        </w:rPr>
        <w:t>emotions and</w:t>
      </w:r>
      <w:r w:rsidR="006C4F90" w:rsidRPr="00B050ED">
        <w:rPr>
          <w:rFonts w:ascii="Arial" w:hAnsi="Arial" w:cs="Arial"/>
        </w:rPr>
        <w:t xml:space="preserve"> personality attributes were observed</w:t>
      </w:r>
      <w:r w:rsidR="00066F5D" w:rsidRPr="00B050ED">
        <w:rPr>
          <w:rFonts w:ascii="Arial" w:hAnsi="Arial" w:cs="Arial"/>
        </w:rPr>
        <w:t xml:space="preserve"> in the respondents</w:t>
      </w:r>
      <w:r w:rsidR="006C4F90" w:rsidRPr="00B050ED">
        <w:rPr>
          <w:rFonts w:ascii="Arial" w:hAnsi="Arial" w:cs="Arial"/>
        </w:rPr>
        <w:t xml:space="preserve">. </w:t>
      </w:r>
      <w:r w:rsidR="000A0DA5">
        <w:rPr>
          <w:rFonts w:ascii="Arial" w:hAnsi="Arial" w:cs="Arial"/>
        </w:rPr>
        <w:t xml:space="preserve">In one recent study, </w:t>
      </w:r>
      <w:r w:rsidR="006C4F90" w:rsidRPr="00B050ED">
        <w:rPr>
          <w:rFonts w:ascii="Arial" w:hAnsi="Arial" w:cs="Arial"/>
        </w:rPr>
        <w:t xml:space="preserve">91.3% of heart </w:t>
      </w:r>
      <w:r w:rsidR="00AC43DB" w:rsidRPr="00B050ED">
        <w:rPr>
          <w:rFonts w:ascii="Arial" w:hAnsi="Arial" w:cs="Arial"/>
        </w:rPr>
        <w:t>transplantation</w:t>
      </w:r>
      <w:r w:rsidR="006C4F90" w:rsidRPr="00B050ED">
        <w:rPr>
          <w:rFonts w:ascii="Arial" w:hAnsi="Arial" w:cs="Arial"/>
        </w:rPr>
        <w:t xml:space="preserve"> patients </w:t>
      </w:r>
      <w:r w:rsidR="00B7406C" w:rsidRPr="00B050ED">
        <w:rPr>
          <w:rFonts w:ascii="Arial" w:hAnsi="Arial" w:cs="Arial"/>
        </w:rPr>
        <w:t>reported having</w:t>
      </w:r>
      <w:r w:rsidR="006C4F90" w:rsidRPr="00B050ED">
        <w:rPr>
          <w:rFonts w:ascii="Arial" w:hAnsi="Arial" w:cs="Arial"/>
        </w:rPr>
        <w:t xml:space="preserve"> </w:t>
      </w:r>
      <w:r w:rsidR="00DD07D3">
        <w:rPr>
          <w:rFonts w:ascii="Arial" w:hAnsi="Arial" w:cs="Arial"/>
        </w:rPr>
        <w:t xml:space="preserve">any </w:t>
      </w:r>
      <w:r w:rsidR="00695FE3" w:rsidRPr="00B050ED">
        <w:rPr>
          <w:rFonts w:ascii="Arial" w:hAnsi="Arial" w:cs="Arial"/>
        </w:rPr>
        <w:t>personality</w:t>
      </w:r>
      <w:r w:rsidR="006C4F90" w:rsidRPr="00B050ED">
        <w:rPr>
          <w:rFonts w:ascii="Arial" w:hAnsi="Arial" w:cs="Arial"/>
        </w:rPr>
        <w:t xml:space="preserve"> changes, while 87.5% of other organ transplant recipients reported experiencing any personality changes</w:t>
      </w:r>
      <w:r w:rsidR="00592AEC">
        <w:rPr>
          <w:rFonts w:ascii="Arial" w:hAnsi="Arial" w:cs="Arial"/>
        </w:rPr>
        <w:t xml:space="preserve"> </w:t>
      </w:r>
      <w:r w:rsidR="00592AEC" w:rsidRPr="00B050ED">
        <w:rPr>
          <w:rFonts w:ascii="Arial" w:hAnsi="Arial" w:cs="Arial"/>
        </w:rPr>
        <w:t xml:space="preserve"> </w:t>
      </w:r>
      <w:r w:rsidR="00592AEC">
        <w:rPr>
          <w:rFonts w:ascii="Arial" w:hAnsi="Arial" w:cs="Arial"/>
        </w:rPr>
        <w:fldChar w:fldCharType="begin"/>
      </w:r>
      <w:r w:rsidR="008C6415">
        <w:rPr>
          <w:rFonts w:ascii="Arial" w:hAnsi="Arial" w:cs="Arial"/>
        </w:rPr>
        <w:instrText xml:space="preserve"> ADDIN EN.CITE &lt;EndNote&gt;&lt;Cite&gt;&lt;Author&gt;Carter&lt;/Author&gt;&lt;Year&gt;2024&lt;/Year&gt;&lt;RecNum&gt;369&lt;/RecNum&gt;&lt;DisplayText&gt;(Carter et al., 2024)&lt;/DisplayText&gt;&lt;record&gt;&lt;rec-number&gt;369&lt;/rec-number&gt;&lt;foreign-keys&gt;&lt;key app="EN" db-id="zte5tatdmtxdw3ezwpdv0tala9dw50xatt2x" timestamp="1721490291"&gt;369&lt;/key&gt;&lt;/foreign-keys&gt;&lt;ref-type name="Journal Article"&gt;17&lt;/ref-type&gt;&lt;contributors&gt;&lt;authors&gt;&lt;author&gt;Carter, Brian&lt;/author&gt;&lt;author&gt;Khoshnaw, Laveen&lt;/author&gt;&lt;author&gt;Simmons, Megan&lt;/author&gt;&lt;author&gt;Hines, Lisa&lt;/author&gt;&lt;author&gt;Wolfe, Brandon&lt;/author&gt;&lt;author&gt;Liester, Mitchell&lt;/author&gt;&lt;/authors&gt;&lt;/contributors&gt;&lt;titles&gt;&lt;title&gt;Personality Changes Associated with Organ Transplants&lt;/title&gt;&lt;secondary-title&gt;Transplantology&lt;/secondary-title&gt;&lt;/titles&gt;&lt;periodical&gt;&lt;full-title&gt;Transplantology&lt;/full-title&gt;&lt;/periodical&gt;&lt;pages&gt;12-26&lt;/pages&gt;&lt;volume&gt;5&lt;/volume&gt;&lt;number&gt;1&lt;/number&gt;&lt;dates&gt;&lt;year&gt;2024&lt;/year&gt;&lt;/dates&gt;&lt;isbn&gt;2673-3943&lt;/isbn&gt;&lt;accession-num&gt;doi:10.3390/transplantology5010002&lt;/accession-num&gt;&lt;urls&gt;&lt;related-urls&gt;&lt;url&gt;https://www.mdpi.com/2673-3943/5/1/2&lt;/url&gt;&lt;/related-urls&gt;&lt;/urls&gt;&lt;/record&gt;&lt;/Cite&gt;&lt;/EndNote&gt;</w:instrText>
      </w:r>
      <w:r w:rsidR="00592AEC">
        <w:rPr>
          <w:rFonts w:ascii="Arial" w:hAnsi="Arial" w:cs="Arial"/>
        </w:rPr>
        <w:fldChar w:fldCharType="separate"/>
      </w:r>
      <w:r w:rsidR="008C6415">
        <w:rPr>
          <w:rFonts w:ascii="Arial" w:hAnsi="Arial" w:cs="Arial"/>
          <w:noProof/>
        </w:rPr>
        <w:t>(Carter et al., 2024)</w:t>
      </w:r>
      <w:r w:rsidR="00592AEC">
        <w:rPr>
          <w:rFonts w:ascii="Arial" w:hAnsi="Arial" w:cs="Arial"/>
        </w:rPr>
        <w:fldChar w:fldCharType="end"/>
      </w:r>
      <w:r w:rsidR="006C4F90" w:rsidRPr="00B050ED">
        <w:rPr>
          <w:rFonts w:ascii="Arial" w:hAnsi="Arial" w:cs="Arial"/>
        </w:rPr>
        <w:t xml:space="preserve">. </w:t>
      </w:r>
      <w:r w:rsidR="00D466B5">
        <w:rPr>
          <w:rFonts w:ascii="Arial" w:hAnsi="Arial" w:cs="Arial"/>
        </w:rPr>
        <w:t xml:space="preserve">Thus, the study suggests that personality changes may </w:t>
      </w:r>
      <w:r w:rsidR="00416317">
        <w:rPr>
          <w:rFonts w:ascii="Arial" w:hAnsi="Arial" w:cs="Arial"/>
        </w:rPr>
        <w:t>not be</w:t>
      </w:r>
      <w:r w:rsidR="00D466B5">
        <w:rPr>
          <w:rFonts w:ascii="Arial" w:hAnsi="Arial" w:cs="Arial"/>
        </w:rPr>
        <w:t xml:space="preserve"> exclusive to heart transplantations. </w:t>
      </w:r>
      <w:r w:rsidR="006C4F90" w:rsidRPr="00B050ED">
        <w:rPr>
          <w:rFonts w:ascii="Arial" w:hAnsi="Arial" w:cs="Arial"/>
        </w:rPr>
        <w:t>Personality changes</w:t>
      </w:r>
      <w:r w:rsidR="004161ED" w:rsidRPr="00B050ED">
        <w:rPr>
          <w:rFonts w:ascii="Arial" w:hAnsi="Arial" w:cs="Arial"/>
        </w:rPr>
        <w:t xml:space="preserve"> reported </w:t>
      </w:r>
      <w:r w:rsidR="007E088A" w:rsidRPr="00B050ED">
        <w:rPr>
          <w:rFonts w:ascii="Arial" w:hAnsi="Arial" w:cs="Arial"/>
        </w:rPr>
        <w:t>refer</w:t>
      </w:r>
      <w:r w:rsidR="004161ED" w:rsidRPr="00B050ED">
        <w:rPr>
          <w:rFonts w:ascii="Arial" w:hAnsi="Arial" w:cs="Arial"/>
        </w:rPr>
        <w:t xml:space="preserve"> to</w:t>
      </w:r>
      <w:r w:rsidR="00112958" w:rsidRPr="00B050ED">
        <w:rPr>
          <w:rFonts w:ascii="Arial" w:hAnsi="Arial" w:cs="Arial"/>
        </w:rPr>
        <w:t xml:space="preserve"> changes in</w:t>
      </w:r>
      <w:r w:rsidR="006C4F90" w:rsidRPr="00B050ED">
        <w:rPr>
          <w:rFonts w:ascii="Arial" w:hAnsi="Arial" w:cs="Arial"/>
        </w:rPr>
        <w:t xml:space="preserve"> temperament, emotions, food, </w:t>
      </w:r>
      <w:r w:rsidR="001B6AAF" w:rsidRPr="00B050ED">
        <w:rPr>
          <w:rFonts w:ascii="Arial" w:hAnsi="Arial" w:cs="Arial"/>
        </w:rPr>
        <w:t xml:space="preserve">sport </w:t>
      </w:r>
      <w:r w:rsidR="00F90B1C" w:rsidRPr="00B050ED">
        <w:rPr>
          <w:rFonts w:ascii="Arial" w:hAnsi="Arial" w:cs="Arial"/>
        </w:rPr>
        <w:t>spectating</w:t>
      </w:r>
      <w:r w:rsidR="006C4F90" w:rsidRPr="00B050ED">
        <w:rPr>
          <w:rFonts w:ascii="Arial" w:hAnsi="Arial" w:cs="Arial"/>
        </w:rPr>
        <w:t>, physical activity, religious/spiritual beliefs</w:t>
      </w:r>
      <w:r w:rsidR="000A0DA5">
        <w:rPr>
          <w:rFonts w:ascii="Arial" w:hAnsi="Arial" w:cs="Arial"/>
        </w:rPr>
        <w:t>, among others</w:t>
      </w:r>
      <w:r w:rsidR="00743AA7">
        <w:rPr>
          <w:rFonts w:ascii="Arial" w:hAnsi="Arial" w:cs="Arial"/>
        </w:rPr>
        <w:t>.</w:t>
      </w:r>
      <w:r w:rsidR="00A0708F">
        <w:rPr>
          <w:rFonts w:ascii="Arial" w:hAnsi="Arial" w:cs="Arial"/>
        </w:rPr>
        <w:t xml:space="preserve"> All in all, </w:t>
      </w:r>
      <w:r w:rsidR="0045687C">
        <w:rPr>
          <w:rFonts w:ascii="Arial" w:hAnsi="Arial" w:cs="Arial"/>
        </w:rPr>
        <w:t xml:space="preserve">reaching a </w:t>
      </w:r>
      <w:r w:rsidR="00320A34">
        <w:rPr>
          <w:rFonts w:ascii="Arial" w:hAnsi="Arial" w:cs="Arial"/>
        </w:rPr>
        <w:t xml:space="preserve">strong conclusion in </w:t>
      </w:r>
      <w:r w:rsidR="0045687C">
        <w:rPr>
          <w:rFonts w:ascii="Arial" w:hAnsi="Arial" w:cs="Arial"/>
        </w:rPr>
        <w:t>these transplantation</w:t>
      </w:r>
      <w:r w:rsidR="00320A34">
        <w:rPr>
          <w:rFonts w:ascii="Arial" w:hAnsi="Arial" w:cs="Arial"/>
        </w:rPr>
        <w:t xml:space="preserve"> cases will require much more data, especially to correlate the new personality traits with those of the donor. But</w:t>
      </w:r>
      <w:r w:rsidR="00E535E9">
        <w:rPr>
          <w:rFonts w:ascii="Arial" w:hAnsi="Arial" w:cs="Arial"/>
        </w:rPr>
        <w:t xml:space="preserve"> as with other types of clinical observations presented above, such transfer via non-neural tissue is not a prediction of any conventional theory of the brain-mind relationship.</w:t>
      </w:r>
    </w:p>
    <w:p w14:paraId="4C874837" w14:textId="69220D6D" w:rsidR="00335767" w:rsidRPr="00B050ED" w:rsidRDefault="00335767" w:rsidP="00D86C37">
      <w:pPr>
        <w:rPr>
          <w:rFonts w:ascii="Arial" w:hAnsi="Arial" w:cs="Arial"/>
        </w:rPr>
      </w:pPr>
    </w:p>
    <w:p w14:paraId="5A6A0728" w14:textId="68FDF032" w:rsidR="002C4AAF" w:rsidRPr="00B050ED" w:rsidRDefault="002C4AAF" w:rsidP="00D86C37">
      <w:pPr>
        <w:rPr>
          <w:rFonts w:ascii="Arial" w:hAnsi="Arial" w:cs="Arial"/>
          <w:u w:val="single"/>
        </w:rPr>
      </w:pPr>
      <w:r w:rsidRPr="00B050ED">
        <w:rPr>
          <w:rFonts w:ascii="Arial" w:hAnsi="Arial" w:cs="Arial"/>
          <w:u w:val="single"/>
        </w:rPr>
        <w:t>Plasticity: adaptation to novel embodiments without evolutionary cycles</w:t>
      </w:r>
    </w:p>
    <w:p w14:paraId="3BEC53FC" w14:textId="2A2753EE" w:rsidR="002C4AAF" w:rsidRDefault="00927B04" w:rsidP="00D86C37">
      <w:pPr>
        <w:jc w:val="both"/>
        <w:rPr>
          <w:rFonts w:ascii="Arial" w:hAnsi="Arial" w:cs="Arial"/>
        </w:rPr>
      </w:pPr>
      <w:r>
        <w:rPr>
          <w:rFonts w:ascii="Arial" w:hAnsi="Arial" w:cs="Arial"/>
        </w:rPr>
        <w:tab/>
        <w:t xml:space="preserve">Behavior, and thus brain structure and function, are key to evolutionary success and have been under very strong selection. </w:t>
      </w:r>
      <w:r w:rsidR="001F1D56">
        <w:rPr>
          <w:rFonts w:ascii="Arial" w:hAnsi="Arial" w:cs="Arial"/>
        </w:rPr>
        <w:t xml:space="preserve">A baseline assumption might be that the details </w:t>
      </w:r>
      <w:r w:rsidR="009333FF">
        <w:rPr>
          <w:rFonts w:ascii="Arial" w:hAnsi="Arial" w:cs="Arial"/>
        </w:rPr>
        <w:t xml:space="preserve">of </w:t>
      </w:r>
      <w:r w:rsidR="001F1D56">
        <w:rPr>
          <w:rFonts w:ascii="Arial" w:hAnsi="Arial" w:cs="Arial"/>
        </w:rPr>
        <w:t>behavior, cognition, and the inner experience of self and world should be closely tied to the default nervous system architecture that has evolved in our species</w:t>
      </w:r>
      <w:r w:rsidR="006508D3">
        <w:rPr>
          <w:rFonts w:ascii="Arial" w:hAnsi="Arial" w:cs="Arial"/>
        </w:rPr>
        <w:t xml:space="preserve"> – specifically, highly dependent on the normally reliable and consistent human form</w:t>
      </w:r>
      <w:r w:rsidR="001F1D56">
        <w:rPr>
          <w:rFonts w:ascii="Arial" w:hAnsi="Arial" w:cs="Arial"/>
        </w:rPr>
        <w:t>. However, a fascinating plasticity to the brain-mind relationship is revealed when</w:t>
      </w:r>
      <w:r w:rsidR="00AF7599">
        <w:rPr>
          <w:rFonts w:ascii="Arial" w:hAnsi="Arial" w:cs="Arial"/>
        </w:rPr>
        <w:t xml:space="preserve"> prosthetics</w:t>
      </w:r>
      <w:r w:rsidR="00863FE2">
        <w:rPr>
          <w:rFonts w:ascii="Arial" w:hAnsi="Arial" w:cs="Arial"/>
        </w:rPr>
        <w:t xml:space="preserve"> are used to extend the standard complement or connectivity of brain and sensory-motor affordances</w:t>
      </w:r>
      <w:r w:rsidR="00541BE1">
        <w:rPr>
          <w:rFonts w:ascii="Arial" w:hAnsi="Arial" w:cs="Arial"/>
        </w:rPr>
        <w:t xml:space="preserve">: the mind is apparently ready, with no further rounds of mutation and selection, </w:t>
      </w:r>
      <w:r w:rsidR="006D7F8D">
        <w:rPr>
          <w:rFonts w:ascii="Arial" w:hAnsi="Arial" w:cs="Arial"/>
        </w:rPr>
        <w:t>for quite diverse embodiments</w:t>
      </w:r>
      <w:r w:rsidR="00863FE2">
        <w:rPr>
          <w:rFonts w:ascii="Arial" w:hAnsi="Arial" w:cs="Arial"/>
        </w:rPr>
        <w:t>. Whereas the previous sections focused on informative cases of damage, loss, and suppressed function, we now consider</w:t>
      </w:r>
      <w:r w:rsidR="00471F89">
        <w:rPr>
          <w:rFonts w:ascii="Arial" w:hAnsi="Arial" w:cs="Arial"/>
        </w:rPr>
        <w:t xml:space="preserve"> the effects of augmentation</w:t>
      </w:r>
      <w:r w:rsidR="00962E84">
        <w:rPr>
          <w:rFonts w:ascii="Arial" w:hAnsi="Arial" w:cs="Arial"/>
        </w:rPr>
        <w:t xml:space="preserve"> </w:t>
      </w:r>
      <w:r w:rsidR="00962E84" w:rsidRPr="00B050ED">
        <w:rPr>
          <w:rFonts w:ascii="Arial" w:hAnsi="Arial" w:cs="Arial"/>
        </w:rPr>
        <w:fldChar w:fldCharType="begin"/>
      </w:r>
      <w:r w:rsidR="008C6415">
        <w:rPr>
          <w:rFonts w:ascii="Arial" w:hAnsi="Arial" w:cs="Arial"/>
        </w:rPr>
        <w:instrText xml:space="preserve"> ADDIN EN.CITE &lt;EndNote&gt;&lt;Cite&gt;&lt;Author&gt;Kasten&lt;/Author&gt;&lt;Year&gt;2023&lt;/Year&gt;&lt;RecNum&gt;232&lt;/RecNum&gt;&lt;DisplayText&gt;(Kasten &amp;amp; Eilers, 2023)&lt;/DisplayText&gt;&lt;record&gt;&lt;rec-number&gt;232&lt;/rec-number&gt;&lt;foreign-keys&gt;&lt;key app="EN" db-id="zte5tatdmtxdw3ezwpdv0tala9dw50xatt2x" timestamp="1704399603"&gt;232&lt;/key&gt;&lt;/foreign-keys&gt;&lt;ref-type name="Journal Article"&gt;17&lt;/ref-type&gt;&lt;contributors&gt;&lt;authors&gt;&lt;author&gt;Kasten, Erich&lt;/author&gt;&lt;author&gt;Eilers, Jill Julia&lt;/author&gt;&lt;/authors&gt;&lt;/contributors&gt;&lt;titles&gt;&lt;title&gt;How the Mind Creates the Body and What Can Go Wrong: Case Studies of Misperceptions of the Body&lt;/title&gt;&lt;secondary-title&gt;HEALTHCARE&lt;/secondary-title&gt;&lt;/titles&gt;&lt;periodical&gt;&lt;full-title&gt;HEALTHCARE&lt;/full-title&gt;&lt;/periodical&gt;&lt;volume&gt;11&lt;/volume&gt;&lt;number&gt;15&lt;/number&gt;&lt;dates&gt;&lt;year&gt;2023&lt;/year&gt;&lt;pub-dates&gt;&lt;date&gt;2023 AUG&lt;/date&gt;&lt;/pub-dates&gt;&lt;/dates&gt;&lt;isbn&gt;2227-9032&lt;/isbn&gt;&lt;accession-num&gt;WOS:001045434000001&lt;/accession-num&gt;&lt;work-type&gt;Review&lt;/work-type&gt;&lt;urls&gt;&lt;/urls&gt;&lt;custom7&gt;2144&lt;/custom7&gt;&lt;electronic-resource-num&gt;10.3390/healthcare11152144&lt;/electronic-resource-num&gt;&lt;access-date&gt;2023-08-23&lt;/access-date&gt;&lt;/record&gt;&lt;/Cite&gt;&lt;/EndNote&gt;</w:instrText>
      </w:r>
      <w:r w:rsidR="00962E84" w:rsidRPr="00B050ED">
        <w:rPr>
          <w:rFonts w:ascii="Arial" w:hAnsi="Arial" w:cs="Arial"/>
        </w:rPr>
        <w:fldChar w:fldCharType="separate"/>
      </w:r>
      <w:r w:rsidR="008C6415">
        <w:rPr>
          <w:rFonts w:ascii="Arial" w:hAnsi="Arial" w:cs="Arial"/>
          <w:noProof/>
        </w:rPr>
        <w:t>(Kasten &amp; Eilers, 2023)</w:t>
      </w:r>
      <w:r w:rsidR="00962E84" w:rsidRPr="00B050ED">
        <w:rPr>
          <w:rFonts w:ascii="Arial" w:hAnsi="Arial" w:cs="Arial"/>
        </w:rPr>
        <w:fldChar w:fldCharType="end"/>
      </w:r>
      <w:r w:rsidR="00471F89">
        <w:rPr>
          <w:rFonts w:ascii="Arial" w:hAnsi="Arial" w:cs="Arial"/>
        </w:rPr>
        <w:t>.</w:t>
      </w:r>
    </w:p>
    <w:p w14:paraId="5F05A243" w14:textId="77777777" w:rsidR="00927B04" w:rsidRPr="00B050ED" w:rsidRDefault="00927B04" w:rsidP="00D86C37">
      <w:pPr>
        <w:rPr>
          <w:rFonts w:ascii="Arial" w:hAnsi="Arial" w:cs="Arial"/>
        </w:rPr>
      </w:pPr>
    </w:p>
    <w:p w14:paraId="125090AA" w14:textId="17FAA2CA" w:rsidR="00206953" w:rsidRPr="00B050ED" w:rsidRDefault="0011296A" w:rsidP="00D86C37">
      <w:pPr>
        <w:rPr>
          <w:rFonts w:ascii="Arial" w:hAnsi="Arial" w:cs="Arial"/>
          <w:i/>
          <w:iCs/>
        </w:rPr>
      </w:pPr>
      <w:r w:rsidRPr="00B050ED">
        <w:rPr>
          <w:rFonts w:ascii="Arial" w:hAnsi="Arial" w:cs="Arial"/>
          <w:i/>
          <w:iCs/>
        </w:rPr>
        <w:t>Sensory/motor augmentation</w:t>
      </w:r>
      <w:r w:rsidR="00C827C9" w:rsidRPr="00B050ED">
        <w:rPr>
          <w:rFonts w:ascii="Arial" w:hAnsi="Arial" w:cs="Arial"/>
          <w:i/>
          <w:iCs/>
        </w:rPr>
        <w:t xml:space="preserve">: </w:t>
      </w:r>
      <w:proofErr w:type="spellStart"/>
      <w:r w:rsidR="00335767" w:rsidRPr="00B050ED">
        <w:rPr>
          <w:rFonts w:ascii="Arial" w:hAnsi="Arial" w:cs="Arial"/>
          <w:i/>
          <w:iCs/>
        </w:rPr>
        <w:t>neuroprosthetics</w:t>
      </w:r>
      <w:proofErr w:type="spellEnd"/>
      <w:r w:rsidR="00D23C85">
        <w:rPr>
          <w:rFonts w:ascii="Arial" w:hAnsi="Arial" w:cs="Arial"/>
          <w:i/>
          <w:iCs/>
        </w:rPr>
        <w:t>, brain-machine interfaces</w:t>
      </w:r>
      <w:r w:rsidR="00C827C9" w:rsidRPr="00B050ED">
        <w:rPr>
          <w:rFonts w:ascii="Arial" w:hAnsi="Arial" w:cs="Arial"/>
          <w:i/>
          <w:iCs/>
        </w:rPr>
        <w:t xml:space="preserve"> </w:t>
      </w:r>
      <w:r w:rsidR="00163667">
        <w:rPr>
          <w:rFonts w:ascii="Arial" w:hAnsi="Arial" w:cs="Arial"/>
          <w:i/>
          <w:iCs/>
        </w:rPr>
        <w:t xml:space="preserve">and </w:t>
      </w:r>
      <w:r w:rsidR="00C827C9" w:rsidRPr="00B050ED">
        <w:rPr>
          <w:rFonts w:ascii="Arial" w:hAnsi="Arial" w:cs="Arial"/>
          <w:i/>
          <w:iCs/>
        </w:rPr>
        <w:t>haptics</w:t>
      </w:r>
    </w:p>
    <w:p w14:paraId="047410FF" w14:textId="6DBD0F19" w:rsidR="00206953" w:rsidRPr="00B050ED" w:rsidRDefault="00DF3C7B" w:rsidP="00D86C37">
      <w:pPr>
        <w:ind w:firstLine="720"/>
        <w:jc w:val="both"/>
        <w:rPr>
          <w:rFonts w:ascii="Arial" w:hAnsi="Arial" w:cs="Arial"/>
        </w:rPr>
      </w:pPr>
      <w:r>
        <w:rPr>
          <w:rFonts w:ascii="Arial" w:hAnsi="Arial" w:cs="Arial"/>
        </w:rPr>
        <w:t>In the rubber hand illusion</w:t>
      </w:r>
      <w:r w:rsidR="00962E84">
        <w:rPr>
          <w:rFonts w:ascii="Arial" w:hAnsi="Arial" w:cs="Arial"/>
        </w:rPr>
        <w:t xml:space="preserve"> </w:t>
      </w:r>
      <w:r w:rsidR="00962E84" w:rsidRPr="00B050ED">
        <w:rPr>
          <w:rFonts w:ascii="Arial" w:hAnsi="Arial" w:cs="Arial"/>
        </w:rPr>
        <w:fldChar w:fldCharType="begin"/>
      </w:r>
      <w:r w:rsidR="008C6415">
        <w:rPr>
          <w:rFonts w:ascii="Arial" w:hAnsi="Arial" w:cs="Arial"/>
        </w:rPr>
        <w:instrText xml:space="preserve"> ADDIN EN.CITE &lt;EndNote&gt;&lt;Cite&gt;&lt;Author&gt;Castro&lt;/Author&gt;&lt;Year&gt;2023&lt;/Year&gt;&lt;RecNum&gt;233&lt;/RecNum&gt;&lt;DisplayText&gt;(Castro et al., 2023)&lt;/DisplayText&gt;&lt;record&gt;&lt;rec-number&gt;233&lt;/rec-number&gt;&lt;foreign-keys&gt;&lt;key app="EN" db-id="zte5tatdmtxdw3ezwpdv0tala9dw50xatt2x" timestamp="1704400071"&gt;233&lt;/key&gt;&lt;/foreign-keys&gt;&lt;ref-type name="Journal Article"&gt;17&lt;/ref-type&gt;&lt;contributors&gt;&lt;authors&gt;&lt;author&gt;Castro, F.&lt;/author&gt;&lt;author&gt;Lenggenhager, B.&lt;/author&gt;&lt;author&gt;Zeller, D.&lt;/author&gt;&lt;author&gt;Pellegrino, G.&lt;/author&gt;&lt;author&gt;D&amp;apos;Alonzo, M.&lt;/author&gt;&lt;author&gt;Di Pino, G.&lt;/author&gt;&lt;/authors&gt;&lt;/contributors&gt;&lt;titles&gt;&lt;title&gt;From rubber hands to neuroprosthetics: Neural correlates of embodiment&lt;/title&gt;&lt;secondary-title&gt;NEUROSCIENCE AND BIOBEHAVIORAL REVIEWS&lt;/secondary-title&gt;&lt;/titles&gt;&lt;periodical&gt;&lt;full-title&gt;NEUROSCIENCE AND BIOBEHAVIORAL REVIEWS&lt;/full-title&gt;&lt;/periodical&gt;&lt;volume&gt;153&lt;/volume&gt;&lt;dates&gt;&lt;year&gt;2023&lt;/year&gt;&lt;pub-dates&gt;&lt;date&gt;OCT&lt;/date&gt;&lt;/pub-dates&gt;&lt;/dates&gt;&lt;isbn&gt;0149-7634&amp;#xD;1873-7528&lt;/isbn&gt;&lt;accession-num&gt;WOS:001088067000001&lt;/accession-num&gt;&lt;urls&gt;&lt;/urls&gt;&lt;custom6&gt;AUG 2023&lt;/custom6&gt;&lt;custom7&gt;105351&lt;/custom7&gt;&lt;electronic-resource-num&gt;10.1016/j.neubiorev.2023.105351&lt;/electronic-resource-num&gt;&lt;/record&gt;&lt;/Cite&gt;&lt;/EndNote&gt;</w:instrText>
      </w:r>
      <w:r w:rsidR="00962E84" w:rsidRPr="00B050ED">
        <w:rPr>
          <w:rFonts w:ascii="Arial" w:hAnsi="Arial" w:cs="Arial"/>
        </w:rPr>
        <w:fldChar w:fldCharType="separate"/>
      </w:r>
      <w:r w:rsidR="008C6415">
        <w:rPr>
          <w:rFonts w:ascii="Arial" w:hAnsi="Arial" w:cs="Arial"/>
          <w:noProof/>
        </w:rPr>
        <w:t>(Castro et al., 2023)</w:t>
      </w:r>
      <w:r w:rsidR="00962E84" w:rsidRPr="00B050ED">
        <w:rPr>
          <w:rFonts w:ascii="Arial" w:hAnsi="Arial" w:cs="Arial"/>
        </w:rPr>
        <w:fldChar w:fldCharType="end"/>
      </w:r>
      <w:r>
        <w:rPr>
          <w:rFonts w:ascii="Arial" w:hAnsi="Arial" w:cs="Arial"/>
        </w:rPr>
        <w:t>,</w:t>
      </w:r>
      <w:r w:rsidR="00206953" w:rsidRPr="00B050ED">
        <w:rPr>
          <w:rFonts w:ascii="Arial" w:hAnsi="Arial" w:cs="Arial"/>
        </w:rPr>
        <w:t xml:space="preserve"> an experimenter simultaneously brushes </w:t>
      </w:r>
      <w:r w:rsidR="00A607B5">
        <w:rPr>
          <w:rFonts w:ascii="Arial" w:hAnsi="Arial" w:cs="Arial"/>
        </w:rPr>
        <w:t>a</w:t>
      </w:r>
      <w:r w:rsidR="00206953" w:rsidRPr="00B050ED">
        <w:rPr>
          <w:rFonts w:ascii="Arial" w:hAnsi="Arial" w:cs="Arial"/>
        </w:rPr>
        <w:t xml:space="preserve"> </w:t>
      </w:r>
      <w:r w:rsidR="00962E84">
        <w:rPr>
          <w:rFonts w:ascii="Arial" w:hAnsi="Arial" w:cs="Arial"/>
        </w:rPr>
        <w:t xml:space="preserve">visible </w:t>
      </w:r>
      <w:r w:rsidR="00206953" w:rsidRPr="00B050ED">
        <w:rPr>
          <w:rFonts w:ascii="Arial" w:hAnsi="Arial" w:cs="Arial"/>
        </w:rPr>
        <w:t>dummy hand and the hidden real hand in synchrony</w:t>
      </w:r>
      <w:r w:rsidR="00962E84">
        <w:rPr>
          <w:rFonts w:ascii="Arial" w:hAnsi="Arial" w:cs="Arial"/>
        </w:rPr>
        <w:t xml:space="preserve">. A sudden strike of the rubber hand with a hammer elicits a strong fear response in the patient, revealing that a </w:t>
      </w:r>
      <w:r w:rsidR="00206953" w:rsidRPr="00B050ED">
        <w:rPr>
          <w:rFonts w:ascii="Arial" w:hAnsi="Arial" w:cs="Arial"/>
        </w:rPr>
        <w:t xml:space="preserve">healthy subject embodies the dummy hand, perceiving it to be part of their own body. </w:t>
      </w:r>
      <w:r w:rsidR="00962E84">
        <w:rPr>
          <w:rFonts w:ascii="Arial" w:hAnsi="Arial" w:cs="Arial"/>
        </w:rPr>
        <w:t xml:space="preserve">Is it not remarkable that millions of years of history as a tetrapod – an extremely reliable dataset in terms of knowing exactly how many hands one has – is over-ridden in minutes by simple visual experience? The mind’s ability to model the body is extensive and not tightly bounded by the past </w:t>
      </w:r>
      <w:r w:rsidR="00962E84" w:rsidRPr="00B050ED">
        <w:rPr>
          <w:rFonts w:ascii="Arial" w:hAnsi="Arial" w:cs="Arial"/>
        </w:rPr>
        <w:fldChar w:fldCharType="begin"/>
      </w:r>
      <w:r w:rsidR="008C6415">
        <w:rPr>
          <w:rFonts w:ascii="Arial" w:hAnsi="Arial" w:cs="Arial"/>
        </w:rPr>
        <w:instrText xml:space="preserve"> ADDIN EN.CITE &lt;EndNote&gt;&lt;Cite&gt;&lt;Author&gt;Iani&lt;/Author&gt;&lt;Year&gt;2022&lt;/Year&gt;&lt;RecNum&gt;245&lt;/RecNum&gt;&lt;DisplayText&gt;(Iani, 2022)&lt;/DisplayText&gt;&lt;record&gt;&lt;rec-number&gt;245&lt;/rec-number&gt;&lt;foreign-keys&gt;&lt;key app="EN" db-id="zte5tatdmtxdw3ezwpdv0tala9dw50xatt2x" timestamp="1704408402"&gt;245&lt;/key&gt;&lt;/foreign-keys&gt;&lt;ref-type name="Journal Article"&gt;17&lt;/ref-type&gt;&lt;contributors&gt;&lt;authors&gt;&lt;author&gt;Iani, Francesco&lt;/author&gt;&lt;/authors&gt;&lt;/contributors&gt;&lt;auth-address&gt;Univ Turin, Ctr Log Linguaggio &amp;amp; Cogniz, Dipartimento Psicol, Turin, Italy&lt;/auth-address&gt;&lt;titles&gt;&lt;title&gt;What Exactly Does the Rubber Hand Illusion Tell Us? The &amp;quot;Disembodied&amp;quot; and the &amp;quot;Embodied&amp;quot; Model&lt;/title&gt;&lt;secondary-title&gt;PSYCHOLOGY OF CONSCIOUSNESS-THEORY RESEARCH AND PRACTICE&lt;/secondary-title&gt;&lt;/titles&gt;&lt;periodical&gt;&lt;full-title&gt;PSYCHOLOGY OF CONSCIOUSNESS-THEORY RESEARCH AND PRACTICE&lt;/full-title&gt;&lt;/periodical&gt;&lt;dates&gt;&lt;year&gt;2022&lt;/year&gt;&lt;pub-dates&gt;&lt;date&gt;2022 OCT 31&lt;/date&gt;&lt;/pub-dates&gt;&lt;/dates&gt;&lt;isbn&gt;2326-5523&amp;#xD;2326-5531&lt;/isbn&gt;&lt;accession-num&gt;WOS:000875258700001&lt;/accession-num&gt;&lt;work-type&gt;Article&amp;#xD;Early Access&lt;/work-type&gt;&lt;urls&gt;&lt;/urls&gt;&lt;custom6&gt;OCT 2022&lt;/custom6&gt;&lt;electronic-resource-num&gt;10.1037/cns0000346&lt;/electronic-resource-num&gt;&lt;access-date&gt;2022-11-13&lt;/access-date&gt;&lt;/record&gt;&lt;/Cite&gt;&lt;/EndNote&gt;</w:instrText>
      </w:r>
      <w:r w:rsidR="00962E84" w:rsidRPr="00B050ED">
        <w:rPr>
          <w:rFonts w:ascii="Arial" w:hAnsi="Arial" w:cs="Arial"/>
        </w:rPr>
        <w:fldChar w:fldCharType="separate"/>
      </w:r>
      <w:r w:rsidR="008C6415">
        <w:rPr>
          <w:rFonts w:ascii="Arial" w:hAnsi="Arial" w:cs="Arial"/>
          <w:noProof/>
        </w:rPr>
        <w:t>(Iani, 2022)</w:t>
      </w:r>
      <w:r w:rsidR="00962E84" w:rsidRPr="00B050ED">
        <w:rPr>
          <w:rFonts w:ascii="Arial" w:hAnsi="Arial" w:cs="Arial"/>
        </w:rPr>
        <w:fldChar w:fldCharType="end"/>
      </w:r>
      <w:r w:rsidR="00962E84">
        <w:rPr>
          <w:rFonts w:ascii="Arial" w:hAnsi="Arial" w:cs="Arial"/>
        </w:rPr>
        <w:t>.</w:t>
      </w:r>
    </w:p>
    <w:p w14:paraId="5D72B423" w14:textId="0A763A2E" w:rsidR="002A78C2" w:rsidRPr="00B050ED" w:rsidRDefault="00FC6CC0" w:rsidP="00445B0F">
      <w:pPr>
        <w:jc w:val="both"/>
        <w:rPr>
          <w:rFonts w:ascii="Arial" w:hAnsi="Arial" w:cs="Arial"/>
        </w:rPr>
      </w:pPr>
      <w:r>
        <w:rPr>
          <w:rFonts w:ascii="Arial" w:hAnsi="Arial" w:cs="Arial"/>
        </w:rPr>
        <w:tab/>
      </w:r>
      <w:r w:rsidR="00A64219" w:rsidRPr="00B050ED">
        <w:rPr>
          <w:rFonts w:ascii="Arial" w:hAnsi="Arial" w:cs="Arial"/>
        </w:rPr>
        <w:t xml:space="preserve">With rising investigation into </w:t>
      </w:r>
      <w:proofErr w:type="spellStart"/>
      <w:r w:rsidR="00A64219" w:rsidRPr="00B050ED">
        <w:rPr>
          <w:rFonts w:ascii="Arial" w:hAnsi="Arial" w:cs="Arial"/>
        </w:rPr>
        <w:t>neuroprosthetics</w:t>
      </w:r>
      <w:proofErr w:type="spellEnd"/>
      <w:r w:rsidR="00A64219" w:rsidRPr="00B050ED">
        <w:rPr>
          <w:rFonts w:ascii="Arial" w:hAnsi="Arial" w:cs="Arial"/>
        </w:rPr>
        <w:t xml:space="preserve"> in biomedical engineering</w:t>
      </w:r>
      <w:r w:rsidR="00181D1B" w:rsidRPr="00B050ED">
        <w:rPr>
          <w:rFonts w:ascii="Arial" w:hAnsi="Arial" w:cs="Arial"/>
        </w:rPr>
        <w:t xml:space="preserve">, </w:t>
      </w:r>
      <w:r w:rsidR="00A64219" w:rsidRPr="00B050ED">
        <w:rPr>
          <w:rFonts w:ascii="Arial" w:hAnsi="Arial" w:cs="Arial"/>
        </w:rPr>
        <w:t xml:space="preserve">it is becoming clear that </w:t>
      </w:r>
      <w:r w:rsidR="00181D1B" w:rsidRPr="00B050ED">
        <w:rPr>
          <w:rFonts w:ascii="Arial" w:hAnsi="Arial" w:cs="Arial"/>
        </w:rPr>
        <w:t>t</w:t>
      </w:r>
      <w:r w:rsidR="0061547B" w:rsidRPr="00B050ED">
        <w:rPr>
          <w:rFonts w:ascii="Arial" w:hAnsi="Arial" w:cs="Arial"/>
        </w:rPr>
        <w:t xml:space="preserve">he standard complement of sensors and effectors are not the only ones which our </w:t>
      </w:r>
      <w:r w:rsidR="003202E1" w:rsidRPr="00B050ED">
        <w:rPr>
          <w:rFonts w:ascii="Arial" w:hAnsi="Arial" w:cs="Arial"/>
        </w:rPr>
        <w:t>C</w:t>
      </w:r>
      <w:r w:rsidR="0061547B" w:rsidRPr="00B050ED">
        <w:rPr>
          <w:rFonts w:ascii="Arial" w:hAnsi="Arial" w:cs="Arial"/>
        </w:rPr>
        <w:t xml:space="preserve">entral </w:t>
      </w:r>
      <w:r w:rsidR="003202E1" w:rsidRPr="00B050ED">
        <w:rPr>
          <w:rFonts w:ascii="Arial" w:hAnsi="Arial" w:cs="Arial"/>
        </w:rPr>
        <w:t>N</w:t>
      </w:r>
      <w:r w:rsidR="0061547B" w:rsidRPr="00B050ED">
        <w:rPr>
          <w:rFonts w:ascii="Arial" w:hAnsi="Arial" w:cs="Arial"/>
        </w:rPr>
        <w:t xml:space="preserve">ervous </w:t>
      </w:r>
      <w:r w:rsidR="003202E1" w:rsidRPr="00B050ED">
        <w:rPr>
          <w:rFonts w:ascii="Arial" w:hAnsi="Arial" w:cs="Arial"/>
        </w:rPr>
        <w:t>S</w:t>
      </w:r>
      <w:r w:rsidR="0061547B" w:rsidRPr="00B050ED">
        <w:rPr>
          <w:rFonts w:ascii="Arial" w:hAnsi="Arial" w:cs="Arial"/>
        </w:rPr>
        <w:t>ystems can</w:t>
      </w:r>
      <w:r w:rsidR="00853228">
        <w:rPr>
          <w:rFonts w:ascii="Arial" w:hAnsi="Arial" w:cs="Arial"/>
        </w:rPr>
        <w:t xml:space="preserve"> control</w:t>
      </w:r>
      <w:r w:rsidR="0061547B" w:rsidRPr="00B050ED">
        <w:rPr>
          <w:rFonts w:ascii="Arial" w:hAnsi="Arial" w:cs="Arial"/>
        </w:rPr>
        <w:t xml:space="preserve">. </w:t>
      </w:r>
      <w:r w:rsidR="00172C6E">
        <w:rPr>
          <w:rFonts w:ascii="Arial" w:hAnsi="Arial" w:cs="Arial"/>
        </w:rPr>
        <w:t>B</w:t>
      </w:r>
      <w:r w:rsidR="00A01433" w:rsidRPr="00B050ED">
        <w:rPr>
          <w:rFonts w:ascii="Arial" w:hAnsi="Arial" w:cs="Arial"/>
        </w:rPr>
        <w:t xml:space="preserve">rains </w:t>
      </w:r>
      <w:r w:rsidR="00C54CF4" w:rsidRPr="00B050ED">
        <w:rPr>
          <w:rFonts w:ascii="Arial" w:hAnsi="Arial" w:cs="Arial"/>
        </w:rPr>
        <w:t>can</w:t>
      </w:r>
      <w:r w:rsidR="00A01433" w:rsidRPr="00B050ED">
        <w:rPr>
          <w:rFonts w:ascii="Arial" w:hAnsi="Arial" w:cs="Arial"/>
        </w:rPr>
        <w:t xml:space="preserve"> expand their commands and interact with effectors and sensors outside our fixed set</w:t>
      </w:r>
      <w:r w:rsidR="00464D63" w:rsidRPr="00B050ED">
        <w:rPr>
          <w:rFonts w:ascii="Arial" w:hAnsi="Arial" w:cs="Arial"/>
        </w:rPr>
        <w:t xml:space="preserve">, </w:t>
      </w:r>
      <w:r w:rsidR="00007955" w:rsidRPr="00B050ED">
        <w:rPr>
          <w:rFonts w:ascii="Arial" w:hAnsi="Arial" w:cs="Arial"/>
        </w:rPr>
        <w:t xml:space="preserve">beyond </w:t>
      </w:r>
      <w:r w:rsidR="00464D63" w:rsidRPr="00B050ED">
        <w:rPr>
          <w:rFonts w:ascii="Arial" w:hAnsi="Arial" w:cs="Arial"/>
        </w:rPr>
        <w:t xml:space="preserve">the integrated </w:t>
      </w:r>
      <w:r w:rsidR="00962E84">
        <w:rPr>
          <w:rFonts w:ascii="Arial" w:hAnsi="Arial" w:cs="Arial"/>
        </w:rPr>
        <w:t xml:space="preserve">sensory-motor </w:t>
      </w:r>
      <w:r w:rsidR="00433866" w:rsidRPr="00B050ED">
        <w:rPr>
          <w:rFonts w:ascii="Arial" w:hAnsi="Arial" w:cs="Arial"/>
        </w:rPr>
        <w:t>homunculus</w:t>
      </w:r>
      <w:r w:rsidR="00A01433" w:rsidRPr="00B050ED">
        <w:rPr>
          <w:rFonts w:ascii="Arial" w:hAnsi="Arial" w:cs="Arial"/>
        </w:rPr>
        <w:t xml:space="preserve"> that we were born with</w:t>
      </w:r>
      <w:r w:rsidR="00962E84">
        <w:rPr>
          <w:rFonts w:ascii="Arial" w:hAnsi="Arial" w:cs="Arial"/>
        </w:rPr>
        <w:t xml:space="preserve">, as </w:t>
      </w:r>
      <w:r w:rsidR="00433866" w:rsidRPr="00B050ED">
        <w:rPr>
          <w:rFonts w:ascii="Arial" w:hAnsi="Arial" w:cs="Arial"/>
        </w:rPr>
        <w:t xml:space="preserve">demonstrated through recent success with </w:t>
      </w:r>
      <w:r w:rsidR="001153C1" w:rsidRPr="00B050ED">
        <w:rPr>
          <w:rFonts w:ascii="Arial" w:hAnsi="Arial" w:cs="Arial"/>
        </w:rPr>
        <w:t>expanding our senso</w:t>
      </w:r>
      <w:r w:rsidR="005774AD" w:rsidRPr="00B050ED">
        <w:rPr>
          <w:rFonts w:ascii="Arial" w:hAnsi="Arial" w:cs="Arial"/>
        </w:rPr>
        <w:t>ry perception and motor control</w:t>
      </w:r>
      <w:r w:rsidR="001153C1" w:rsidRPr="00B050ED">
        <w:rPr>
          <w:rFonts w:ascii="Arial" w:hAnsi="Arial" w:cs="Arial"/>
        </w:rPr>
        <w:t xml:space="preserve">: </w:t>
      </w:r>
      <w:r w:rsidR="00433866" w:rsidRPr="00B050ED">
        <w:rPr>
          <w:rFonts w:ascii="Arial" w:hAnsi="Arial" w:cs="Arial"/>
        </w:rPr>
        <w:t xml:space="preserve">Brain-Machine </w:t>
      </w:r>
      <w:r w:rsidR="007A5E80" w:rsidRPr="00B050ED">
        <w:rPr>
          <w:rFonts w:ascii="Arial" w:hAnsi="Arial" w:cs="Arial"/>
        </w:rPr>
        <w:t>Interfaces</w:t>
      </w:r>
      <w:r w:rsidR="00433866" w:rsidRPr="00B050ED">
        <w:rPr>
          <w:rFonts w:ascii="Arial" w:hAnsi="Arial" w:cs="Arial"/>
        </w:rPr>
        <w:t xml:space="preserve"> (BMIs</w:t>
      </w:r>
      <w:r w:rsidR="008208A3">
        <w:rPr>
          <w:rFonts w:ascii="Arial" w:hAnsi="Arial" w:cs="Arial"/>
        </w:rPr>
        <w:t xml:space="preserve"> </w:t>
      </w:r>
      <w:r w:rsidR="008208A3" w:rsidRPr="00B050ED">
        <w:rPr>
          <w:rFonts w:ascii="Arial" w:hAnsi="Arial" w:cs="Arial"/>
        </w:rPr>
        <w:fldChar w:fldCharType="begin">
          <w:fldData xml:space="preserve">PEVuZE5vdGU+PENpdGU+PEF1dGhvcj5Sb3Roc2NoaWxkPC9BdXRob3I+PFllYXI+MjAxMDwvWWVh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==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Sb3Roc2NoaWxkPC9BdXRob3I+PFllYXI+MjAxMDwvWWVh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==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8208A3" w:rsidRPr="00B050ED">
        <w:rPr>
          <w:rFonts w:ascii="Arial" w:hAnsi="Arial" w:cs="Arial"/>
        </w:rPr>
      </w:r>
      <w:r w:rsidR="008208A3" w:rsidRPr="00B050ED">
        <w:rPr>
          <w:rFonts w:ascii="Arial" w:hAnsi="Arial" w:cs="Arial"/>
        </w:rPr>
        <w:fldChar w:fldCharType="separate"/>
      </w:r>
      <w:r w:rsidR="008C6415">
        <w:rPr>
          <w:rFonts w:ascii="Arial" w:hAnsi="Arial" w:cs="Arial"/>
          <w:noProof/>
        </w:rPr>
        <w:t>(Ifft et al., 2013; Lebedev &amp; Nicolelis, 2011; Rothschild, 2010)</w:t>
      </w:r>
      <w:r w:rsidR="008208A3" w:rsidRPr="00B050ED">
        <w:rPr>
          <w:rFonts w:ascii="Arial" w:hAnsi="Arial" w:cs="Arial"/>
        </w:rPr>
        <w:fldChar w:fldCharType="end"/>
      </w:r>
      <w:r w:rsidR="00433866" w:rsidRPr="00B050ED">
        <w:rPr>
          <w:rFonts w:ascii="Arial" w:hAnsi="Arial" w:cs="Arial"/>
        </w:rPr>
        <w:t xml:space="preserve">), </w:t>
      </w:r>
      <w:proofErr w:type="spellStart"/>
      <w:r w:rsidR="00433866" w:rsidRPr="00B050ED">
        <w:rPr>
          <w:rFonts w:ascii="Arial" w:hAnsi="Arial" w:cs="Arial"/>
        </w:rPr>
        <w:t>neuroprosthetics</w:t>
      </w:r>
      <w:proofErr w:type="spellEnd"/>
      <w:r w:rsidR="00433866" w:rsidRPr="00B050ED">
        <w:rPr>
          <w:rFonts w:ascii="Arial" w:hAnsi="Arial" w:cs="Arial"/>
        </w:rPr>
        <w:t>, and haptic devices.</w:t>
      </w:r>
      <w:r w:rsidR="00A01433" w:rsidRPr="00B050ED">
        <w:rPr>
          <w:rFonts w:ascii="Arial" w:hAnsi="Arial" w:cs="Arial"/>
        </w:rPr>
        <w:t xml:space="preserve"> </w:t>
      </w:r>
    </w:p>
    <w:p w14:paraId="65755194" w14:textId="5E8919B6" w:rsidR="006952FB" w:rsidRPr="00B050ED" w:rsidRDefault="006E4967" w:rsidP="00F93482">
      <w:pPr>
        <w:ind w:firstLine="720"/>
        <w:jc w:val="both"/>
        <w:rPr>
          <w:rFonts w:ascii="Arial" w:hAnsi="Arial" w:cs="Arial"/>
        </w:rPr>
      </w:pPr>
      <w:r w:rsidRPr="00B050ED">
        <w:rPr>
          <w:rFonts w:ascii="Arial" w:hAnsi="Arial" w:cs="Arial"/>
        </w:rPr>
        <w:t xml:space="preserve">Motor prosthetics such as brain machine interfaces and </w:t>
      </w:r>
      <w:proofErr w:type="spellStart"/>
      <w:r w:rsidRPr="00B050ED">
        <w:rPr>
          <w:rFonts w:ascii="Arial" w:hAnsi="Arial" w:cs="Arial"/>
        </w:rPr>
        <w:t>ne</w:t>
      </w:r>
      <w:r w:rsidR="009A06A8" w:rsidRPr="00B050ED">
        <w:rPr>
          <w:rFonts w:ascii="Arial" w:hAnsi="Arial" w:cs="Arial"/>
        </w:rPr>
        <w:t>u</w:t>
      </w:r>
      <w:r w:rsidRPr="00B050ED">
        <w:rPr>
          <w:rFonts w:ascii="Arial" w:hAnsi="Arial" w:cs="Arial"/>
        </w:rPr>
        <w:t>roprosthetic</w:t>
      </w:r>
      <w:proofErr w:type="spellEnd"/>
      <w:r w:rsidRPr="00B050ED">
        <w:rPr>
          <w:rFonts w:ascii="Arial" w:hAnsi="Arial" w:cs="Arial"/>
        </w:rPr>
        <w:t xml:space="preserve"> limbs in specific help restore motor function in patients with paralysis or amput</w:t>
      </w:r>
      <w:r w:rsidR="00FA25C3" w:rsidRPr="00B050ED">
        <w:rPr>
          <w:rFonts w:ascii="Arial" w:hAnsi="Arial" w:cs="Arial"/>
        </w:rPr>
        <w:t xml:space="preserve">ated limbs. </w:t>
      </w:r>
      <w:r w:rsidR="00646345" w:rsidRPr="00B050ED">
        <w:rPr>
          <w:rFonts w:ascii="Arial" w:hAnsi="Arial" w:cs="Arial"/>
        </w:rPr>
        <w:t xml:space="preserve">These interfaces directly interact with the brain. </w:t>
      </w:r>
      <w:r w:rsidR="00EA3FB6" w:rsidRPr="00B050ED">
        <w:rPr>
          <w:rFonts w:ascii="Arial" w:hAnsi="Arial" w:cs="Arial"/>
        </w:rPr>
        <w:t xml:space="preserve">Control strategies used in </w:t>
      </w:r>
      <w:proofErr w:type="spellStart"/>
      <w:r w:rsidR="00B35492" w:rsidRPr="00B050ED">
        <w:rPr>
          <w:rFonts w:ascii="Arial" w:hAnsi="Arial" w:cs="Arial"/>
        </w:rPr>
        <w:t>neuroprosthetic</w:t>
      </w:r>
      <w:proofErr w:type="spellEnd"/>
      <w:r w:rsidR="00B35492" w:rsidRPr="00B050ED">
        <w:rPr>
          <w:rFonts w:ascii="Arial" w:hAnsi="Arial" w:cs="Arial"/>
        </w:rPr>
        <w:t xml:space="preserve"> </w:t>
      </w:r>
      <w:r w:rsidR="00EA3FB6" w:rsidRPr="00B050ED">
        <w:rPr>
          <w:rFonts w:ascii="Arial" w:hAnsi="Arial" w:cs="Arial"/>
        </w:rPr>
        <w:t xml:space="preserve">systems are discussed in </w:t>
      </w:r>
      <w:r w:rsidR="00EA3FB6" w:rsidRPr="00B050ED">
        <w:rPr>
          <w:rFonts w:ascii="Arial" w:hAnsi="Arial" w:cs="Arial"/>
        </w:rPr>
        <w:fldChar w:fldCharType="begin"/>
      </w:r>
      <w:r w:rsidR="008C6415">
        <w:rPr>
          <w:rFonts w:ascii="Arial" w:hAnsi="Arial" w:cs="Arial"/>
        </w:rPr>
        <w:instrText xml:space="preserve"> ADDIN EN.CITE &lt;EndNote&gt;&lt;Cite&gt;&lt;Author&gt;Wright&lt;/Author&gt;&lt;Year&gt;2016&lt;/Year&gt;&lt;RecNum&gt;91&lt;/RecNum&gt;&lt;DisplayText&gt;(Wright et al., 2016)&lt;/DisplayText&gt;&lt;record&gt;&lt;rec-number&gt;91&lt;/rec-number&gt;&lt;foreign-keys&gt;&lt;key app="EN" db-id="zte5tatdmtxdw3ezwpdv0tala9dw50xatt2x" timestamp="1702997879"&gt;91&lt;/key&gt;&lt;/foreign-keys&gt;&lt;ref-type name="Journal Article"&gt;17&lt;/ref-type&gt;&lt;contributors&gt;&lt;authors&gt;&lt;author&gt;Wright, James&lt;/author&gt;&lt;author&gt;Macefield, Vaughan G.&lt;/author&gt;&lt;author&gt;van Schaik, Andre&lt;/author&gt;&lt;author&gt;Tapson, Jonathan C.&lt;/author&gt;&lt;/authors&gt;&lt;/contributors&gt;&lt;auth-address&gt;Univ Western Sydney, MARCS Inst, Biomed Engn &amp;amp; Neurosci, Sydney, NSW, Australia&amp;#xD;Univ Western Sydney, Sch Med, Sydney, NSW, Australia&amp;#xD;Neurosci Res Australia, Sydney, NSW, Australia&lt;/auth-address&gt;&lt;titles&gt;&lt;title&gt;A Review of Control Strategies in Closed-Loop Neuroprosthetic Systems&lt;/title&gt;&lt;secondary-title&gt;FRONTIERS IN NEUROSCIENCE&lt;/secondary-title&gt;&lt;/titles&gt;&lt;periodical&gt;&lt;full-title&gt;FRONTIERS IN NEUROSCIENCE&lt;/full-title&gt;&lt;/periodical&gt;&lt;volume&gt;10&lt;/volume&gt;&lt;dates&gt;&lt;year&gt;2016&lt;/year&gt;&lt;pub-dates&gt;&lt;date&gt;2016 JUL 12&lt;/date&gt;&lt;/pub-dates&gt;&lt;/dates&gt;&lt;isbn&gt;1662-453X&lt;/isbn&gt;&lt;accession-num&gt;WOS:000379407000001&lt;/accession-num&gt;&lt;work-type&gt;Review&lt;/work-type&gt;&lt;urls&gt;&lt;/urls&gt;&lt;custom7&gt;312&lt;/custom7&gt;&lt;electronic-resource-num&gt;10.3389/fnins.2016.00312&lt;/electronic-resource-num&gt;&lt;access-date&gt;2016-08-03&lt;/access-date&gt;&lt;/record&gt;&lt;/Cite&gt;&lt;/EndNote&gt;</w:instrText>
      </w:r>
      <w:r w:rsidR="00EA3FB6" w:rsidRPr="00B050ED">
        <w:rPr>
          <w:rFonts w:ascii="Arial" w:hAnsi="Arial" w:cs="Arial"/>
        </w:rPr>
        <w:fldChar w:fldCharType="separate"/>
      </w:r>
      <w:r w:rsidR="008C6415">
        <w:rPr>
          <w:rFonts w:ascii="Arial" w:hAnsi="Arial" w:cs="Arial"/>
          <w:noProof/>
        </w:rPr>
        <w:t>(Wright et al., 2016)</w:t>
      </w:r>
      <w:r w:rsidR="00EA3FB6" w:rsidRPr="00B050ED">
        <w:rPr>
          <w:rFonts w:ascii="Arial" w:hAnsi="Arial" w:cs="Arial"/>
        </w:rPr>
        <w:fldChar w:fldCharType="end"/>
      </w:r>
      <w:r w:rsidR="00EA3FB6" w:rsidRPr="00B050ED">
        <w:rPr>
          <w:rFonts w:ascii="Arial" w:hAnsi="Arial" w:cs="Arial"/>
        </w:rPr>
        <w:t xml:space="preserve">, including neuromodulation implants, </w:t>
      </w:r>
      <w:proofErr w:type="spellStart"/>
      <w:r w:rsidR="00EA3FB6" w:rsidRPr="00B050ED">
        <w:rPr>
          <w:rFonts w:ascii="Arial" w:hAnsi="Arial" w:cs="Arial"/>
        </w:rPr>
        <w:t>neuroprosthetics</w:t>
      </w:r>
      <w:proofErr w:type="spellEnd"/>
      <w:r w:rsidR="00EA3FB6" w:rsidRPr="00B050ED">
        <w:rPr>
          <w:rFonts w:ascii="Arial" w:hAnsi="Arial" w:cs="Arial"/>
        </w:rPr>
        <w:t xml:space="preserve">, neurorobotic devices, and control strategies of Brain Machine interfaces and feedback approaches in such systems </w:t>
      </w:r>
      <w:r w:rsidR="00EA3FB6" w:rsidRPr="00B050ED">
        <w:rPr>
          <w:rFonts w:ascii="Arial" w:hAnsi="Arial" w:cs="Arial"/>
        </w:rPr>
        <w:fldChar w:fldCharType="begin">
          <w:fldData xml:space="preserve">PEVuZE5vdGU+PENpdGU+PEF1dGhvcj5BZGV3b2xlPC9BdXRob3I+PFllYXI+MjAxNjwvWWVhcj48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BZGV3b2xlPC9BdXRob3I+PFllYXI+MjAxNjwvWWVhcj48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EA3FB6" w:rsidRPr="00B050ED">
        <w:rPr>
          <w:rFonts w:ascii="Arial" w:hAnsi="Arial" w:cs="Arial"/>
        </w:rPr>
      </w:r>
      <w:r w:rsidR="00EA3FB6" w:rsidRPr="00B050ED">
        <w:rPr>
          <w:rFonts w:ascii="Arial" w:hAnsi="Arial" w:cs="Arial"/>
        </w:rPr>
        <w:fldChar w:fldCharType="separate"/>
      </w:r>
      <w:r w:rsidR="008C6415">
        <w:rPr>
          <w:rFonts w:ascii="Arial" w:hAnsi="Arial" w:cs="Arial"/>
          <w:noProof/>
        </w:rPr>
        <w:t>(Adewole et al., 2016; Lebedev &amp; Nicolelis, 2017)</w:t>
      </w:r>
      <w:r w:rsidR="00EA3FB6" w:rsidRPr="00B050ED">
        <w:rPr>
          <w:rFonts w:ascii="Arial" w:hAnsi="Arial" w:cs="Arial"/>
        </w:rPr>
        <w:fldChar w:fldCharType="end"/>
      </w:r>
      <w:r w:rsidR="00EE4BB4" w:rsidRPr="00B050ED">
        <w:rPr>
          <w:rFonts w:ascii="Arial" w:hAnsi="Arial" w:cs="Arial"/>
        </w:rPr>
        <w:t>.</w:t>
      </w:r>
    </w:p>
    <w:p w14:paraId="606EFBDC" w14:textId="3A36B732" w:rsidR="004B1776" w:rsidRPr="00B050ED" w:rsidRDefault="004B11EB" w:rsidP="00D86C37">
      <w:pPr>
        <w:ind w:firstLine="720"/>
        <w:jc w:val="both"/>
        <w:rPr>
          <w:rFonts w:ascii="Arial" w:hAnsi="Arial" w:cs="Arial"/>
        </w:rPr>
      </w:pPr>
      <w:r w:rsidRPr="00B050ED">
        <w:rPr>
          <w:rFonts w:ascii="Arial" w:hAnsi="Arial" w:cs="Arial"/>
        </w:rPr>
        <w:t xml:space="preserve">In 2019, Musk </w:t>
      </w:r>
      <w:r w:rsidR="006809EE" w:rsidRPr="00B050ED">
        <w:rPr>
          <w:rFonts w:ascii="Arial" w:hAnsi="Arial" w:cs="Arial"/>
        </w:rPr>
        <w:t>and</w:t>
      </w:r>
      <w:r w:rsidRPr="00B050ED">
        <w:rPr>
          <w:rFonts w:ascii="Arial" w:hAnsi="Arial" w:cs="Arial"/>
        </w:rPr>
        <w:t xml:space="preserve"> </w:t>
      </w:r>
      <w:r w:rsidR="009E4DAE" w:rsidRPr="00B050ED">
        <w:rPr>
          <w:rFonts w:ascii="Arial" w:hAnsi="Arial" w:cs="Arial"/>
        </w:rPr>
        <w:t>“</w:t>
      </w:r>
      <w:proofErr w:type="spellStart"/>
      <w:r w:rsidRPr="00B050ED">
        <w:rPr>
          <w:rFonts w:ascii="Arial" w:hAnsi="Arial" w:cs="Arial"/>
        </w:rPr>
        <w:t>Neuralink</w:t>
      </w:r>
      <w:proofErr w:type="spellEnd"/>
      <w:r w:rsidR="009E4DAE" w:rsidRPr="00B050ED">
        <w:rPr>
          <w:rFonts w:ascii="Arial" w:hAnsi="Arial" w:cs="Arial"/>
        </w:rPr>
        <w:t>”</w:t>
      </w:r>
      <w:r w:rsidRPr="00B050ED">
        <w:rPr>
          <w:rFonts w:ascii="Arial" w:hAnsi="Arial" w:cs="Arial"/>
        </w:rPr>
        <w:t xml:space="preserve"> published a largely improved version of brain-machine interfaces that are scalable and serve as a prototype for future human brain implants</w:t>
      </w:r>
      <w:r w:rsidR="008F0C38" w:rsidRPr="00B050ED">
        <w:rPr>
          <w:rFonts w:ascii="Arial" w:hAnsi="Arial" w:cs="Arial"/>
        </w:rPr>
        <w:t xml:space="preserve"> </w:t>
      </w:r>
      <w:r w:rsidR="008F0C38" w:rsidRPr="00B050ED">
        <w:rPr>
          <w:rFonts w:ascii="Arial" w:hAnsi="Arial" w:cs="Arial"/>
        </w:rPr>
        <w:fldChar w:fldCharType="begin"/>
      </w:r>
      <w:r w:rsidR="008C6415">
        <w:rPr>
          <w:rFonts w:ascii="Arial" w:hAnsi="Arial" w:cs="Arial"/>
        </w:rPr>
        <w:instrText xml:space="preserve"> ADDIN EN.CITE &lt;EndNote&gt;&lt;Cite&gt;&lt;Author&gt;Musk&lt;/Author&gt;&lt;Year&gt;2019&lt;/Year&gt;&lt;RecNum&gt;131&lt;/RecNum&gt;&lt;DisplayText&gt;(Musk, 2019)&lt;/DisplayText&gt;&lt;record&gt;&lt;rec-number&gt;131&lt;/rec-number&gt;&lt;foreign-keys&gt;&lt;key app="EN" db-id="zte5tatdmtxdw3ezwpdv0tala9dw50xatt2x" timestamp="1703357772"&gt;131&lt;/key&gt;&lt;/foreign-keys&gt;&lt;ref-type name="Journal Article"&gt;17&lt;/ref-type&gt;&lt;contributors&gt;&lt;authors&gt;&lt;author&gt;Musk, E.&lt;/author&gt;&lt;/authors&gt;&lt;/contributors&gt;&lt;titles&gt;&lt;title&gt;An Integrated Brain-Machine Interface Platform With Thousands of Channels&lt;/title&gt;&lt;secondary-title&gt;JOURNAL OF MEDICAL INTERNET RESEARCH&lt;/secondary-title&gt;&lt;/titles&gt;&lt;periodical&gt;&lt;full-title&gt;JOURNAL OF MEDICAL INTERNET RESEARCH&lt;/full-title&gt;&lt;/periodical&gt;&lt;volume&gt;21&lt;/volume&gt;&lt;number&gt;10&lt;/number&gt;&lt;dates&gt;&lt;year&gt;2019&lt;/year&gt;&lt;pub-dates&gt;&lt;date&gt;OCT 31&lt;/date&gt;&lt;/pub-dates&gt;&lt;/dates&gt;&lt;isbn&gt;1438-8871&lt;/isbn&gt;&lt;accession-num&gt;WOS:000493442900001&lt;/accession-num&gt;&lt;urls&gt;&lt;/urls&gt;&lt;custom7&gt;e16194&lt;/custom7&gt;&lt;electronic-resource-num&gt;10.2196/16194&lt;/electronic-resource-num&gt;&lt;/record&gt;&lt;/Cite&gt;&lt;/EndNote&gt;</w:instrText>
      </w:r>
      <w:r w:rsidR="008F0C38" w:rsidRPr="00B050ED">
        <w:rPr>
          <w:rFonts w:ascii="Arial" w:hAnsi="Arial" w:cs="Arial"/>
        </w:rPr>
        <w:fldChar w:fldCharType="separate"/>
      </w:r>
      <w:r w:rsidR="008C6415">
        <w:rPr>
          <w:rFonts w:ascii="Arial" w:hAnsi="Arial" w:cs="Arial"/>
          <w:noProof/>
        </w:rPr>
        <w:t>(Musk, 2019)</w:t>
      </w:r>
      <w:r w:rsidR="008F0C38" w:rsidRPr="00B050ED">
        <w:rPr>
          <w:rFonts w:ascii="Arial" w:hAnsi="Arial" w:cs="Arial"/>
        </w:rPr>
        <w:fldChar w:fldCharType="end"/>
      </w:r>
      <w:r w:rsidR="003E5037" w:rsidRPr="00B050ED">
        <w:rPr>
          <w:rFonts w:ascii="Arial" w:hAnsi="Arial" w:cs="Arial"/>
        </w:rPr>
        <w:t xml:space="preserve">. Musk and his company aim to advance neuroscience and develop a brain implant to enhance the lives of paraplegic patients </w:t>
      </w:r>
      <w:r w:rsidR="008F651A" w:rsidRPr="00B050ED">
        <w:rPr>
          <w:rFonts w:ascii="Arial" w:hAnsi="Arial" w:cs="Arial"/>
        </w:rPr>
        <w:t>and other debilitating CNS injuries</w:t>
      </w:r>
      <w:r w:rsidR="007262A6" w:rsidRPr="00B050ED">
        <w:rPr>
          <w:rFonts w:ascii="Arial" w:hAnsi="Arial" w:cs="Arial"/>
        </w:rPr>
        <w:t>, though clinical trials have yet to be carried out</w:t>
      </w:r>
      <w:r w:rsidR="00C241C3" w:rsidRPr="00B050ED">
        <w:rPr>
          <w:rFonts w:ascii="Arial" w:hAnsi="Arial" w:cs="Arial"/>
        </w:rPr>
        <w:t xml:space="preserve"> in humans</w:t>
      </w:r>
      <w:r w:rsidR="008F651A" w:rsidRPr="00B050ED">
        <w:rPr>
          <w:rFonts w:ascii="Arial" w:hAnsi="Arial" w:cs="Arial"/>
        </w:rPr>
        <w:t xml:space="preserve"> </w:t>
      </w:r>
      <w:r w:rsidR="007262A6" w:rsidRPr="00B050ED">
        <w:rPr>
          <w:rFonts w:ascii="Arial" w:hAnsi="Arial" w:cs="Arial"/>
        </w:rPr>
        <w:fldChar w:fldCharType="begin">
          <w:fldData xml:space="preserve">PEVuZE5vdGU+PENpdGU+PEF1dGhvcj5Bcm1zdHJvbmc8L0F1dGhvcj48WWVhcj4yMDIxPC9ZZWFy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Bcm1zdHJvbmc8L0F1dGhvcj48WWVhcj4yMDIxPC9ZZWFy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7262A6" w:rsidRPr="00B050ED">
        <w:rPr>
          <w:rFonts w:ascii="Arial" w:hAnsi="Arial" w:cs="Arial"/>
        </w:rPr>
      </w:r>
      <w:r w:rsidR="007262A6" w:rsidRPr="00B050ED">
        <w:rPr>
          <w:rFonts w:ascii="Arial" w:hAnsi="Arial" w:cs="Arial"/>
        </w:rPr>
        <w:fldChar w:fldCharType="separate"/>
      </w:r>
      <w:r w:rsidR="008C6415">
        <w:rPr>
          <w:rFonts w:ascii="Arial" w:hAnsi="Arial" w:cs="Arial"/>
          <w:noProof/>
        </w:rPr>
        <w:t>(Armstrong et al., 2021; Fiani et al., 2021; Luckiewicz, 2021)</w:t>
      </w:r>
      <w:r w:rsidR="007262A6" w:rsidRPr="00B050ED">
        <w:rPr>
          <w:rFonts w:ascii="Arial" w:hAnsi="Arial" w:cs="Arial"/>
        </w:rPr>
        <w:fldChar w:fldCharType="end"/>
      </w:r>
      <w:r w:rsidR="00BB0E6A" w:rsidRPr="00B050ED">
        <w:rPr>
          <w:rFonts w:ascii="Arial" w:hAnsi="Arial" w:cs="Arial"/>
        </w:rPr>
        <w:t>.</w:t>
      </w:r>
    </w:p>
    <w:p w14:paraId="4D5DC1BC" w14:textId="1A232583" w:rsidR="00045600" w:rsidRDefault="004B1776" w:rsidP="002564E2">
      <w:pPr>
        <w:ind w:firstLine="720"/>
        <w:jc w:val="both"/>
        <w:rPr>
          <w:rFonts w:ascii="Arial" w:hAnsi="Arial" w:cs="Arial"/>
        </w:rPr>
      </w:pPr>
      <w:r w:rsidRPr="00B050ED">
        <w:rPr>
          <w:rFonts w:ascii="Arial" w:hAnsi="Arial" w:cs="Arial"/>
        </w:rPr>
        <w:t xml:space="preserve">In addition to </w:t>
      </w:r>
      <w:r w:rsidR="00E1320E" w:rsidRPr="00B050ED">
        <w:rPr>
          <w:rFonts w:ascii="Arial" w:hAnsi="Arial" w:cs="Arial"/>
        </w:rPr>
        <w:t xml:space="preserve">existing work </w:t>
      </w:r>
      <w:r w:rsidRPr="00B050ED">
        <w:rPr>
          <w:rFonts w:ascii="Arial" w:hAnsi="Arial" w:cs="Arial"/>
        </w:rPr>
        <w:t xml:space="preserve">on </w:t>
      </w:r>
      <w:r w:rsidR="00B138A6">
        <w:rPr>
          <w:rFonts w:ascii="Arial" w:hAnsi="Arial" w:cs="Arial"/>
        </w:rPr>
        <w:t>brain-machine interfaces</w:t>
      </w:r>
      <w:r w:rsidRPr="00B050ED">
        <w:rPr>
          <w:rFonts w:ascii="Arial" w:hAnsi="Arial" w:cs="Arial"/>
        </w:rPr>
        <w:t xml:space="preserve">, </w:t>
      </w:r>
      <w:r w:rsidR="002463BA" w:rsidRPr="00B050ED">
        <w:rPr>
          <w:rFonts w:ascii="Arial" w:hAnsi="Arial" w:cs="Arial"/>
        </w:rPr>
        <w:t xml:space="preserve">there has been progress </w:t>
      </w:r>
      <w:r w:rsidRPr="00B050ED">
        <w:rPr>
          <w:rFonts w:ascii="Arial" w:hAnsi="Arial" w:cs="Arial"/>
        </w:rPr>
        <w:t xml:space="preserve">into designing haptic wearables. Haptic devices are devices worn on the body that are attached directly to the skin ungrounded for daily life outside of the lab. Depending on the extent of the sensory impairment in the patients, haptics can act as sensory replacers (such as for use in totally impaired blind or deaf individuals), sensory </w:t>
      </w:r>
      <w:r w:rsidR="00A31619" w:rsidRPr="00B050ED">
        <w:rPr>
          <w:rFonts w:ascii="Arial" w:hAnsi="Arial" w:cs="Arial"/>
        </w:rPr>
        <w:t xml:space="preserve">augmenters in those with partial impairment, and can even be used as a trainer in patients without any impairment. </w:t>
      </w:r>
      <w:r w:rsidR="0061698A">
        <w:rPr>
          <w:rFonts w:ascii="Arial" w:hAnsi="Arial" w:cs="Arial"/>
        </w:rPr>
        <w:t xml:space="preserve">For instance, Eagleman’s work are among those researchers </w:t>
      </w:r>
      <w:r w:rsidR="006A5350">
        <w:rPr>
          <w:rFonts w:ascii="Arial" w:hAnsi="Arial" w:cs="Arial"/>
        </w:rPr>
        <w:t xml:space="preserve">in the field of sensory substitution, sensory augmentation and haptics </w:t>
      </w:r>
      <w:r w:rsidR="0061698A">
        <w:rPr>
          <w:rFonts w:ascii="Arial" w:hAnsi="Arial" w:cs="Arial"/>
        </w:rPr>
        <w:t xml:space="preserve">attempting to </w:t>
      </w:r>
      <w:r w:rsidR="000A58CF">
        <w:rPr>
          <w:rFonts w:ascii="Arial" w:hAnsi="Arial" w:cs="Arial"/>
        </w:rPr>
        <w:t>i</w:t>
      </w:r>
      <w:r w:rsidR="0061698A">
        <w:rPr>
          <w:rFonts w:ascii="Arial" w:hAnsi="Arial" w:cs="Arial"/>
        </w:rPr>
        <w:t>nnovate ways in which those that are deaf can acquire th</w:t>
      </w:r>
      <w:r w:rsidR="005D2386">
        <w:rPr>
          <w:rFonts w:ascii="Arial" w:hAnsi="Arial" w:cs="Arial"/>
        </w:rPr>
        <w:t>e</w:t>
      </w:r>
      <w:r w:rsidR="0061698A">
        <w:rPr>
          <w:rFonts w:ascii="Arial" w:hAnsi="Arial" w:cs="Arial"/>
        </w:rPr>
        <w:t xml:space="preserve"> ability to hear </w:t>
      </w:r>
      <w:r w:rsidR="005D2386">
        <w:rPr>
          <w:rFonts w:ascii="Arial" w:hAnsi="Arial" w:cs="Arial"/>
        </w:rPr>
        <w:t>(receive auditory input</w:t>
      </w:r>
      <w:r w:rsidR="0075153E">
        <w:rPr>
          <w:rFonts w:ascii="Arial" w:hAnsi="Arial" w:cs="Arial"/>
        </w:rPr>
        <w:t xml:space="preserve">) </w:t>
      </w:r>
      <w:r w:rsidR="005D2386">
        <w:rPr>
          <w:rFonts w:ascii="Arial" w:hAnsi="Arial" w:cs="Arial"/>
        </w:rPr>
        <w:t xml:space="preserve">through </w:t>
      </w:r>
      <w:r w:rsidR="0061698A">
        <w:rPr>
          <w:rFonts w:ascii="Arial" w:hAnsi="Arial" w:cs="Arial"/>
        </w:rPr>
        <w:t>their skin</w:t>
      </w:r>
      <w:r w:rsidR="004F02FD">
        <w:rPr>
          <w:rFonts w:ascii="Arial" w:hAnsi="Arial" w:cs="Arial"/>
        </w:rPr>
        <w:t xml:space="preserve"> </w:t>
      </w:r>
      <w:r w:rsidR="003E2550">
        <w:rPr>
          <w:rFonts w:ascii="Arial" w:hAnsi="Arial" w:cs="Arial"/>
        </w:rPr>
        <w:fldChar w:fldCharType="begin"/>
      </w:r>
      <w:r w:rsidR="008C6415">
        <w:rPr>
          <w:rFonts w:ascii="Arial" w:hAnsi="Arial" w:cs="Arial"/>
        </w:rPr>
        <w:instrText xml:space="preserve"> ADDIN EN.CITE &lt;EndNote&gt;&lt;Cite&gt;&lt;Author&gt;Eagleman&lt;/Author&gt;&lt;Year&gt;2022&lt;/Year&gt;&lt;RecNum&gt;28450&lt;/RecNum&gt;&lt;IDText&gt;36712151&lt;/IDText&gt;&lt;DisplayText&gt;(Eagleman &amp;amp; Perrotta, 2022)&lt;/DisplayText&gt;&lt;record&gt;&lt;rec-number&gt;28450&lt;/rec-number&gt;&lt;foreign-keys&gt;&lt;key app="EN" db-id="rxepz9z9mz9afpesdx65p02ysep9xa290ars" timestamp="1722201089"&gt;28450&lt;/key&gt;&lt;/foreign-keys&gt;&lt;ref-type name="Journal Article"&gt;17&lt;/ref-type&gt;&lt;contributors&gt;&lt;authors&gt;&lt;author&gt;Eagleman, D. M.&lt;/author&gt;&lt;author&gt;Perrotta, M. V.&lt;/author&gt;&lt;/authors&gt;&lt;/contributors&gt;&lt;auth-address&gt;Department of Psychiatry, Stanford University School of Medicine, Stanford, CA, United States.&amp;#xD;Neosensory, Palo Alto, CA, United States.&lt;/auth-address&gt;&lt;titles&gt;&lt;title&gt;The future of sensory substitution, addition, and expansion via haptic devices&lt;/title&gt;&lt;secondary-title&gt;Front Hum Neurosci&lt;/secondary-title&gt;&lt;/titles&gt;&lt;periodical&gt;&lt;full-title&gt;Frontiers in human neuroscience&lt;/full-title&gt;&lt;abbr-1&gt;Front Hum Neurosci&lt;/abbr-1&gt;&lt;/periodical&gt;&lt;pages&gt;1055546&lt;/pages&gt;&lt;volume&gt;16&lt;/volume&gt;&lt;edition&gt;20230113&lt;/edition&gt;&lt;keywords&gt;&lt;keyword&gt;haptics&lt;/keyword&gt;&lt;keyword&gt;hearing loss&lt;/keyword&gt;&lt;keyword&gt;senses&lt;/keyword&gt;&lt;keyword&gt;sensory substitution devices&lt;/keyword&gt;&lt;keyword&gt;sound&lt;/keyword&gt;&lt;/keywords&gt;&lt;dates&gt;&lt;year&gt;2022&lt;/year&gt;&lt;/dates&gt;&lt;isbn&gt;1662-5161 (Print)&amp;#xD;1662-5161 (Electronic)&amp;#xD;1662-5161 (Linking)&lt;/isbn&gt;&lt;accession-num&gt;36712151&lt;/accession-num&gt;&lt;urls&gt;&lt;related-urls&gt;&lt;url&gt;https://www.ncbi.nlm.nih.gov/pubmed/36712151&lt;/url&gt;&lt;/related-urls&gt;&lt;/urls&gt;&lt;custom1&gt;DE and MP were employed by Neosensory.&lt;/custom1&gt;&lt;custom2&gt;PMC9880183&lt;/custom2&gt;&lt;electronic-resource-num&gt;10.3389/fnhum.2022.1055546&lt;/electronic-resource-num&gt;&lt;remote-database-name&gt;PubMed-not-MEDLINE&lt;/remote-database-name&gt;&lt;remote-database-provider&gt;NLM&lt;/remote-database-provider&gt;&lt;/record&gt;&lt;/Cite&gt;&lt;/EndNote&gt;</w:instrText>
      </w:r>
      <w:r w:rsidR="003E2550">
        <w:rPr>
          <w:rFonts w:ascii="Arial" w:hAnsi="Arial" w:cs="Arial"/>
        </w:rPr>
        <w:fldChar w:fldCharType="separate"/>
      </w:r>
      <w:r w:rsidR="008C6415">
        <w:rPr>
          <w:rFonts w:ascii="Arial" w:hAnsi="Arial" w:cs="Arial"/>
          <w:noProof/>
        </w:rPr>
        <w:t>(Eagleman &amp; Perrotta, 2022)</w:t>
      </w:r>
      <w:r w:rsidR="003E2550">
        <w:rPr>
          <w:rFonts w:ascii="Arial" w:hAnsi="Arial" w:cs="Arial"/>
        </w:rPr>
        <w:fldChar w:fldCharType="end"/>
      </w:r>
      <w:r w:rsidR="0061698A">
        <w:rPr>
          <w:rFonts w:ascii="Arial" w:hAnsi="Arial" w:cs="Arial"/>
        </w:rPr>
        <w:t xml:space="preserve">. </w:t>
      </w:r>
      <w:r w:rsidR="0075153E">
        <w:rPr>
          <w:rFonts w:ascii="Arial" w:hAnsi="Arial" w:cs="Arial"/>
        </w:rPr>
        <w:t>A</w:t>
      </w:r>
      <w:r w:rsidR="00531F44">
        <w:rPr>
          <w:rFonts w:ascii="Arial" w:hAnsi="Arial" w:cs="Arial"/>
        </w:rPr>
        <w:t>n in-depth overview</w:t>
      </w:r>
      <w:r w:rsidR="0075153E">
        <w:rPr>
          <w:rFonts w:ascii="Arial" w:hAnsi="Arial" w:cs="Arial"/>
        </w:rPr>
        <w:t xml:space="preserve"> of Eagleman’s and other’s efforts in the field</w:t>
      </w:r>
      <w:r w:rsidR="007F67EF">
        <w:rPr>
          <w:rFonts w:ascii="Arial" w:hAnsi="Arial" w:cs="Arial"/>
        </w:rPr>
        <w:t xml:space="preserve"> is discussed</w:t>
      </w:r>
      <w:r w:rsidR="0075153E">
        <w:rPr>
          <w:rFonts w:ascii="Arial" w:hAnsi="Arial" w:cs="Arial"/>
        </w:rPr>
        <w:t xml:space="preserve"> in </w:t>
      </w:r>
      <w:r w:rsidR="00EF6F68">
        <w:rPr>
          <w:rFonts w:ascii="Arial" w:hAnsi="Arial" w:cs="Arial"/>
        </w:rPr>
        <w:fldChar w:fldCharType="begin"/>
      </w:r>
      <w:r w:rsidR="008C6415">
        <w:rPr>
          <w:rFonts w:ascii="Arial" w:hAnsi="Arial" w:cs="Arial"/>
        </w:rPr>
        <w:instrText xml:space="preserve"> ADDIN EN.CITE &lt;EndNote&gt;&lt;Cite&gt;&lt;Author&gt;Eagleman&lt;/Author&gt;&lt;Year&gt;2022&lt;/Year&gt;&lt;RecNum&gt;28450&lt;/RecNum&gt;&lt;IDText&gt;36712151&lt;/IDText&gt;&lt;DisplayText&gt;(Eagleman &amp;amp; Perrotta, 2022)&lt;/DisplayText&gt;&lt;record&gt;&lt;rec-number&gt;28450&lt;/rec-number&gt;&lt;foreign-keys&gt;&lt;key app="EN" db-id="rxepz9z9mz9afpesdx65p02ysep9xa290ars" timestamp="1722201089"&gt;28450&lt;/key&gt;&lt;/foreign-keys&gt;&lt;ref-type name="Journal Article"&gt;17&lt;/ref-type&gt;&lt;contributors&gt;&lt;authors&gt;&lt;author&gt;Eagleman, D. M.&lt;/author&gt;&lt;author&gt;Perrotta, M. V.&lt;/author&gt;&lt;/authors&gt;&lt;/contributors&gt;&lt;auth-address&gt;Department of Psychiatry, Stanford University School of Medicine, Stanford, CA, United States.&amp;#xD;Neosensory, Palo Alto, CA, United States.&lt;/auth-address&gt;&lt;titles&gt;&lt;title&gt;The future of sensory substitution, addition, and expansion via haptic devices&lt;/title&gt;&lt;secondary-title&gt;Front Hum Neurosci&lt;/secondary-title&gt;&lt;/titles&gt;&lt;periodical&gt;&lt;full-title&gt;Frontiers in human neuroscience&lt;/full-title&gt;&lt;abbr-1&gt;Front Hum Neurosci&lt;/abbr-1&gt;&lt;/periodical&gt;&lt;pages&gt;1055546&lt;/pages&gt;&lt;volume&gt;16&lt;/volume&gt;&lt;edition&gt;20230113&lt;/edition&gt;&lt;keywords&gt;&lt;keyword&gt;haptics&lt;/keyword&gt;&lt;keyword&gt;hearing loss&lt;/keyword&gt;&lt;keyword&gt;senses&lt;/keyword&gt;&lt;keyword&gt;sensory substitution devices&lt;/keyword&gt;&lt;keyword&gt;sound&lt;/keyword&gt;&lt;/keywords&gt;&lt;dates&gt;&lt;year&gt;2022&lt;/year&gt;&lt;/dates&gt;&lt;isbn&gt;1662-5161 (Print)&amp;#xD;1662-5161 (Electronic)&amp;#xD;1662-5161 (Linking)&lt;/isbn&gt;&lt;accession-num&gt;36712151&lt;/accession-num&gt;&lt;urls&gt;&lt;related-urls&gt;&lt;url&gt;https://www.ncbi.nlm.nih.gov/pubmed/36712151&lt;/url&gt;&lt;/related-urls&gt;&lt;/urls&gt;&lt;custom1&gt;DE and MP were employed by Neosensory.&lt;/custom1&gt;&lt;custom2&gt;PMC9880183&lt;/custom2&gt;&lt;electronic-resource-num&gt;10.3389/fnhum.2022.1055546&lt;/electronic-resource-num&gt;&lt;remote-database-name&gt;PubMed-not-MEDLINE&lt;/remote-database-name&gt;&lt;remote-database-provider&gt;NLM&lt;/remote-database-provider&gt;&lt;/record&gt;&lt;/Cite&gt;&lt;/EndNote&gt;</w:instrText>
      </w:r>
      <w:r w:rsidR="00EF6F68">
        <w:rPr>
          <w:rFonts w:ascii="Arial" w:hAnsi="Arial" w:cs="Arial"/>
        </w:rPr>
        <w:fldChar w:fldCharType="separate"/>
      </w:r>
      <w:r w:rsidR="008C6415">
        <w:rPr>
          <w:rFonts w:ascii="Arial" w:hAnsi="Arial" w:cs="Arial"/>
          <w:noProof/>
        </w:rPr>
        <w:t>(Eagleman &amp; Perrotta, 2022)</w:t>
      </w:r>
      <w:r w:rsidR="00EF6F68">
        <w:rPr>
          <w:rFonts w:ascii="Arial" w:hAnsi="Arial" w:cs="Arial"/>
        </w:rPr>
        <w:fldChar w:fldCharType="end"/>
      </w:r>
      <w:r w:rsidR="0075153E">
        <w:rPr>
          <w:rFonts w:ascii="Arial" w:hAnsi="Arial" w:cs="Arial"/>
        </w:rPr>
        <w:t xml:space="preserve">. </w:t>
      </w:r>
    </w:p>
    <w:p w14:paraId="0CDA326A" w14:textId="214799F0" w:rsidR="00445B0F" w:rsidRPr="00B050ED" w:rsidRDefault="00FA4F13" w:rsidP="00445B0F">
      <w:pPr>
        <w:ind w:firstLine="720"/>
        <w:jc w:val="both"/>
        <w:rPr>
          <w:rFonts w:ascii="Arial" w:hAnsi="Arial" w:cs="Arial"/>
        </w:rPr>
      </w:pPr>
      <w:r>
        <w:rPr>
          <w:rFonts w:ascii="Arial" w:hAnsi="Arial" w:cs="Arial"/>
        </w:rPr>
        <w:t>As</w:t>
      </w:r>
      <w:r w:rsidR="00445B0F" w:rsidRPr="00B050ED">
        <w:rPr>
          <w:rFonts w:ascii="Arial" w:hAnsi="Arial" w:cs="Arial"/>
        </w:rPr>
        <w:t xml:space="preserve"> discussed </w:t>
      </w:r>
      <w:r w:rsidR="00445B0F">
        <w:rPr>
          <w:rFonts w:ascii="Arial" w:hAnsi="Arial" w:cs="Arial"/>
        </w:rPr>
        <w:t>in the context of</w:t>
      </w:r>
      <w:r w:rsidR="00445B0F" w:rsidRPr="00B050ED">
        <w:rPr>
          <w:rFonts w:ascii="Arial" w:hAnsi="Arial" w:cs="Arial"/>
        </w:rPr>
        <w:t xml:space="preserve"> near-death and out of body experience cases, the way that brain maps the human body, and our representations of the brain are labile in some instances. </w:t>
      </w:r>
      <w:r w:rsidR="00445B0F">
        <w:rPr>
          <w:rFonts w:ascii="Arial" w:hAnsi="Arial" w:cs="Arial"/>
        </w:rPr>
        <w:t>Likewise, t</w:t>
      </w:r>
      <w:r w:rsidR="00445B0F" w:rsidRPr="00B050ED">
        <w:rPr>
          <w:rFonts w:ascii="Arial" w:hAnsi="Arial" w:cs="Arial"/>
        </w:rPr>
        <w:t xml:space="preserve">he augmentation and instrumentation of human brain demonstrates that our current human state is not the upper boundary for human cognition </w:t>
      </w:r>
      <w:r w:rsidR="00445B0F" w:rsidRPr="00B050ED">
        <w:rPr>
          <w:rFonts w:ascii="Arial" w:hAnsi="Arial" w:cs="Arial"/>
        </w:rPr>
        <w:lastRenderedPageBreak/>
        <w:fldChar w:fldCharType="begin"/>
      </w:r>
      <w:r w:rsidR="008C6415">
        <w:rPr>
          <w:rFonts w:ascii="Arial" w:hAnsi="Arial" w:cs="Arial"/>
        </w:rPr>
        <w:instrText xml:space="preserve"> ADDIN EN.CITE &lt;EndNote&gt;&lt;Cite&gt;&lt;Author&gt;Clawson&lt;/Author&gt;&lt;Year&gt;2022&lt;/Year&gt;&lt;RecNum&gt;27622&lt;/RecNum&gt;&lt;DisplayText&gt;(Clawson &amp;amp; Levin, 2022)&lt;/DisplayText&gt;&lt;record&gt;&lt;rec-number&gt;27622&lt;/rec-number&gt;&lt;foreign-keys&gt;&lt;key app="EN" db-id="rxepz9z9mz9afpesdx65p02ysep9xa290ars" timestamp="1665397875"&gt;27622&lt;/key&gt;&lt;/foreign-keys&gt;&lt;ref-type name="Journal Article"&gt;17&lt;/ref-type&gt;&lt;contributors&gt;&lt;authors&gt;&lt;author&gt;Clawson, W. P.&lt;/author&gt;&lt;author&gt;Levin, M.&lt;/author&gt;&lt;/authors&gt;&lt;/contributors&gt;&lt;titles&gt;&lt;title&gt;Endless forms most beautiful 2.0: teleonomy and the bioengineering of chimaeric and synthetic organisms&lt;/title&gt;&lt;secondary-title&gt;Biological Journal of the Linnean Society&lt;/secondary-title&gt;&lt;/titles&gt;&lt;periodical&gt;&lt;full-title&gt;Biological Journal of the Linnean Society&lt;/full-title&gt;&lt;/periodical&gt;&lt;keywords&gt;&lt;keyword&gt;review&lt;/keyword&gt;&lt;keyword&gt;synthetic&lt;/keyword&gt;&lt;/keywords&gt;&lt;dates&gt;&lt;year&gt;2022&lt;/year&gt;&lt;/dates&gt;&lt;isbn&gt;0024-4066&lt;/isbn&gt;&lt;urls&gt;&lt;related-urls&gt;&lt;url&gt;https://doi.org/10.1093/biolinnean/blac073&lt;/url&gt;&lt;/related-urls&gt;&lt;/urls&gt;&lt;custom1&gt;blac073&lt;/custom1&gt;&lt;electronic-resource-num&gt;10.1093/biolinnean/blac073&lt;/electronic-resource-num&gt;&lt;access-date&gt;10/10/2022&lt;/access-date&gt;&lt;/record&gt;&lt;/Cite&gt;&lt;/EndNote&gt;</w:instrText>
      </w:r>
      <w:r w:rsidR="00445B0F" w:rsidRPr="00B050ED">
        <w:rPr>
          <w:rFonts w:ascii="Arial" w:hAnsi="Arial" w:cs="Arial"/>
        </w:rPr>
        <w:fldChar w:fldCharType="separate"/>
      </w:r>
      <w:r w:rsidR="008C6415">
        <w:rPr>
          <w:rFonts w:ascii="Arial" w:hAnsi="Arial" w:cs="Arial"/>
          <w:noProof/>
        </w:rPr>
        <w:t>(Clawson &amp; Levin, 2022)</w:t>
      </w:r>
      <w:r w:rsidR="00445B0F" w:rsidRPr="00B050ED">
        <w:rPr>
          <w:rFonts w:ascii="Arial" w:hAnsi="Arial" w:cs="Arial"/>
        </w:rPr>
        <w:fldChar w:fldCharType="end"/>
      </w:r>
      <w:r w:rsidR="00445B0F">
        <w:rPr>
          <w:rFonts w:ascii="Arial" w:hAnsi="Arial" w:cs="Arial"/>
        </w:rPr>
        <w:t>.</w:t>
      </w:r>
      <w:r w:rsidR="00445B0F" w:rsidRPr="00B050ED">
        <w:rPr>
          <w:rFonts w:ascii="Arial" w:hAnsi="Arial" w:cs="Arial"/>
        </w:rPr>
        <w:t xml:space="preserve"> The rise of bioengineered devices and the exploration of expanding the mind-machine interface has shown adaptation of our nervous systems to sensory augmentation and motor augmentation. </w:t>
      </w:r>
      <w:r w:rsidR="00445B0F" w:rsidRPr="00B050ED">
        <w:rPr>
          <w:rFonts w:ascii="Arial" w:hAnsi="Arial" w:cs="Arial"/>
        </w:rPr>
        <w:fldChar w:fldCharType="begin">
          <w:fldData xml:space="preserve">PEVuZE5vdGU+PENpdGU+PEF1dGhvcj5MZXZpbjwvQXV0aG9yPjxZZWFyPjIwMjM8L1llYXI+PFJl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ZXZpbjwvQXV0aG9yPjxZZWFyPjIwMjM8L1llYXI+PFJl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445B0F" w:rsidRPr="00B050ED">
        <w:rPr>
          <w:rFonts w:ascii="Arial" w:hAnsi="Arial" w:cs="Arial"/>
        </w:rPr>
      </w:r>
      <w:r w:rsidR="00445B0F" w:rsidRPr="00B050ED">
        <w:rPr>
          <w:rFonts w:ascii="Arial" w:hAnsi="Arial" w:cs="Arial"/>
        </w:rPr>
        <w:fldChar w:fldCharType="separate"/>
      </w:r>
      <w:r w:rsidR="008C6415">
        <w:rPr>
          <w:rFonts w:ascii="Arial" w:hAnsi="Arial" w:cs="Arial"/>
          <w:noProof/>
        </w:rPr>
        <w:t>(Levin, 2023b; Raisamo et al., 2019)</w:t>
      </w:r>
      <w:r w:rsidR="00445B0F" w:rsidRPr="00B050ED">
        <w:rPr>
          <w:rFonts w:ascii="Arial" w:hAnsi="Arial" w:cs="Arial"/>
        </w:rPr>
        <w:fldChar w:fldCharType="end"/>
      </w:r>
      <w:r w:rsidR="00445B0F">
        <w:rPr>
          <w:rFonts w:ascii="Arial" w:hAnsi="Arial" w:cs="Arial"/>
        </w:rPr>
        <w:t xml:space="preserve">. Given that brain regions are very good at taking over un-used computational real-estate, as in cases where the loss of one kind of sensory organ leads to brain regions being taken over for processing by others </w:t>
      </w:r>
      <w:r w:rsidR="00445B0F">
        <w:rPr>
          <w:rFonts w:ascii="Arial" w:hAnsi="Arial" w:cs="Arial"/>
        </w:rPr>
        <w:fldChar w:fldCharType="begin">
          <w:fldData xml:space="preserve">PEVuZE5vdGU+PENpdGU+PEF1dGhvcj5TYWJvdXJpbjwvQXV0aG9yPjxZZWFyPjIwMjI8L1llYXI+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TYWJvdXJpbjwvQXV0aG9yPjxZZWFyPjIwMjI8L1llYXI+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445B0F">
        <w:rPr>
          <w:rFonts w:ascii="Arial" w:hAnsi="Arial" w:cs="Arial"/>
        </w:rPr>
      </w:r>
      <w:r w:rsidR="00445B0F">
        <w:rPr>
          <w:rFonts w:ascii="Arial" w:hAnsi="Arial" w:cs="Arial"/>
        </w:rPr>
        <w:fldChar w:fldCharType="separate"/>
      </w:r>
      <w:r w:rsidR="008C6415">
        <w:rPr>
          <w:rFonts w:ascii="Arial" w:hAnsi="Arial" w:cs="Arial"/>
          <w:noProof/>
        </w:rPr>
        <w:t>(Bedny et al., 2011; Loiotile et al., 2019; Sabourin et al., 2022; Scott et al., 2014)</w:t>
      </w:r>
      <w:r w:rsidR="00445B0F">
        <w:rPr>
          <w:rFonts w:ascii="Arial" w:hAnsi="Arial" w:cs="Arial"/>
        </w:rPr>
        <w:fldChar w:fldCharType="end"/>
      </w:r>
      <w:r w:rsidR="00445B0F">
        <w:rPr>
          <w:rFonts w:ascii="Arial" w:hAnsi="Arial" w:cs="Arial"/>
        </w:rPr>
        <w:t>, it is interesting to consider what other kinds of biological and technological media could be integrated into the human mind.</w:t>
      </w:r>
    </w:p>
    <w:p w14:paraId="417AAADD" w14:textId="77777777" w:rsidR="0079199C" w:rsidRPr="00B050ED" w:rsidRDefault="0079199C" w:rsidP="00D86C37">
      <w:pPr>
        <w:rPr>
          <w:rFonts w:ascii="Arial" w:hAnsi="Arial" w:cs="Arial"/>
        </w:rPr>
      </w:pPr>
    </w:p>
    <w:p w14:paraId="7A81519A" w14:textId="5EACD443" w:rsidR="00672A2D" w:rsidRPr="00B050ED" w:rsidRDefault="000D2FE7" w:rsidP="008A1064">
      <w:pPr>
        <w:jc w:val="both"/>
        <w:rPr>
          <w:rFonts w:ascii="Arial" w:hAnsi="Arial" w:cs="Arial"/>
          <w:u w:val="single"/>
        </w:rPr>
      </w:pPr>
      <w:r w:rsidRPr="00B050ED">
        <w:rPr>
          <w:rFonts w:ascii="Arial" w:hAnsi="Arial" w:cs="Arial"/>
          <w:u w:val="single"/>
        </w:rPr>
        <w:t xml:space="preserve">Cognitive abilities exceeding the </w:t>
      </w:r>
      <w:r w:rsidR="001B6004">
        <w:rPr>
          <w:rFonts w:ascii="Arial" w:hAnsi="Arial" w:cs="Arial"/>
          <w:u w:val="single"/>
        </w:rPr>
        <w:t xml:space="preserve">apparent </w:t>
      </w:r>
      <w:r w:rsidRPr="00B050ED">
        <w:rPr>
          <w:rFonts w:ascii="Arial" w:hAnsi="Arial" w:cs="Arial"/>
          <w:u w:val="single"/>
        </w:rPr>
        <w:t xml:space="preserve">experience/training or skill of the </w:t>
      </w:r>
      <w:r w:rsidR="002C4AAF" w:rsidRPr="00B050ED">
        <w:rPr>
          <w:rFonts w:ascii="Arial" w:hAnsi="Arial" w:cs="Arial"/>
          <w:u w:val="single"/>
        </w:rPr>
        <w:t>subject</w:t>
      </w:r>
      <w:r w:rsidRPr="00B050ED">
        <w:rPr>
          <w:rFonts w:ascii="Arial" w:hAnsi="Arial" w:cs="Arial"/>
          <w:u w:val="single"/>
        </w:rPr>
        <w:t xml:space="preserve">: </w:t>
      </w:r>
      <w:r w:rsidR="000724C5" w:rsidRPr="00B050ED">
        <w:rPr>
          <w:rFonts w:ascii="Arial" w:hAnsi="Arial" w:cs="Arial"/>
          <w:u w:val="single"/>
        </w:rPr>
        <w:t>Savants</w:t>
      </w:r>
      <w:r w:rsidR="0016008C" w:rsidRPr="00B050ED">
        <w:rPr>
          <w:rFonts w:ascii="Arial" w:hAnsi="Arial" w:cs="Arial"/>
          <w:u w:val="single"/>
        </w:rPr>
        <w:t xml:space="preserve">, </w:t>
      </w:r>
      <w:r w:rsidR="000724C5" w:rsidRPr="00B050ED">
        <w:rPr>
          <w:rFonts w:ascii="Arial" w:hAnsi="Arial" w:cs="Arial"/>
          <w:u w:val="single"/>
        </w:rPr>
        <w:t>Prodigies</w:t>
      </w:r>
      <w:r w:rsidR="0016008C" w:rsidRPr="00B050ED">
        <w:rPr>
          <w:rFonts w:ascii="Arial" w:hAnsi="Arial" w:cs="Arial"/>
          <w:u w:val="single"/>
        </w:rPr>
        <w:t>, and Voices</w:t>
      </w:r>
    </w:p>
    <w:p w14:paraId="5C069229" w14:textId="1F00D777" w:rsidR="00A22E5B" w:rsidRPr="0064045A" w:rsidRDefault="00C043F8" w:rsidP="00425F41">
      <w:pPr>
        <w:ind w:firstLine="720"/>
        <w:jc w:val="both"/>
        <w:rPr>
          <w:rFonts w:ascii="Arial" w:hAnsi="Arial" w:cs="Arial"/>
        </w:rPr>
      </w:pPr>
      <w:r>
        <w:rPr>
          <w:rFonts w:ascii="Arial" w:hAnsi="Arial" w:cs="Arial"/>
        </w:rPr>
        <w:t>A standard prediction of a str</w:t>
      </w:r>
      <w:r w:rsidR="00D94482">
        <w:rPr>
          <w:rFonts w:ascii="Arial" w:hAnsi="Arial" w:cs="Arial"/>
        </w:rPr>
        <w:t>o</w:t>
      </w:r>
      <w:r>
        <w:rPr>
          <w:rFonts w:ascii="Arial" w:hAnsi="Arial" w:cs="Arial"/>
        </w:rPr>
        <w:t xml:space="preserve">ng mind-brain dependency would be that the capacities for cognition and behavior should be limited to those afforded by the brain and its history of educational experiences. However, this </w:t>
      </w:r>
      <w:r w:rsidR="00293647">
        <w:rPr>
          <w:rFonts w:ascii="Arial" w:hAnsi="Arial" w:cs="Arial"/>
        </w:rPr>
        <w:t xml:space="preserve">prediction </w:t>
      </w:r>
      <w:r w:rsidR="00F005F7">
        <w:rPr>
          <w:rFonts w:ascii="Arial" w:hAnsi="Arial" w:cs="Arial"/>
        </w:rPr>
        <w:t xml:space="preserve">does not match </w:t>
      </w:r>
      <w:proofErr w:type="gramStart"/>
      <w:r w:rsidR="00F005F7">
        <w:rPr>
          <w:rFonts w:ascii="Arial" w:hAnsi="Arial" w:cs="Arial"/>
        </w:rPr>
        <w:t>a number of</w:t>
      </w:r>
      <w:proofErr w:type="gramEnd"/>
      <w:r w:rsidR="00F005F7">
        <w:rPr>
          <w:rFonts w:ascii="Arial" w:hAnsi="Arial" w:cs="Arial"/>
        </w:rPr>
        <w:t xml:space="preserve"> cases in which </w:t>
      </w:r>
      <w:r w:rsidR="009370FB" w:rsidRPr="00B050ED">
        <w:rPr>
          <w:rFonts w:ascii="Arial" w:hAnsi="Arial" w:cs="Arial"/>
        </w:rPr>
        <w:t>knowledge or skill set</w:t>
      </w:r>
      <w:r w:rsidR="004E5A5B">
        <w:rPr>
          <w:rFonts w:ascii="Arial" w:hAnsi="Arial" w:cs="Arial"/>
        </w:rPr>
        <w:t xml:space="preserve"> are revealed in the absence of conventional routes to these capabilities</w:t>
      </w:r>
      <w:r w:rsidR="009370FB" w:rsidRPr="00B050ED">
        <w:rPr>
          <w:rFonts w:ascii="Arial" w:hAnsi="Arial" w:cs="Arial"/>
        </w:rPr>
        <w:t xml:space="preserve">. </w:t>
      </w:r>
      <w:r w:rsidR="00984E6F" w:rsidRPr="00B050ED">
        <w:rPr>
          <w:rFonts w:ascii="Arial" w:hAnsi="Arial" w:cs="Arial"/>
        </w:rPr>
        <w:t>In one bizarre case, there was a report of a cancer diagnosis made by a woman’s hallucinatory voices</w:t>
      </w:r>
      <w:r w:rsidR="000D0DAA" w:rsidRPr="00B050ED">
        <w:rPr>
          <w:rFonts w:ascii="Arial" w:hAnsi="Arial" w:cs="Arial"/>
        </w:rPr>
        <w:t xml:space="preserve"> </w:t>
      </w:r>
      <w:r w:rsidR="00F85368" w:rsidRPr="00B050ED">
        <w:rPr>
          <w:rFonts w:ascii="Arial" w:hAnsi="Arial" w:cs="Arial"/>
        </w:rPr>
        <w:fldChar w:fldCharType="begin"/>
      </w:r>
      <w:r w:rsidR="008C6415">
        <w:rPr>
          <w:rFonts w:ascii="Arial" w:hAnsi="Arial" w:cs="Arial"/>
        </w:rPr>
        <w:instrText xml:space="preserve"> ADDIN EN.CITE &lt;EndNote&gt;&lt;Cite&gt;&lt;Author&gt;Azuonye&lt;/Author&gt;&lt;Year&gt;1997&lt;/Year&gt;&lt;RecNum&gt;258&lt;/RecNum&gt;&lt;DisplayText&gt;(Azuonye, 1997)&lt;/DisplayText&gt;&lt;record&gt;&lt;rec-number&gt;258&lt;/rec-number&gt;&lt;foreign-keys&gt;&lt;key app="EN" db-id="zte5tatdmtxdw3ezwpdv0tala9dw50xatt2x" timestamp="1704549969"&gt;258&lt;/key&gt;&lt;/foreign-keys&gt;&lt;ref-type name="Journal Article"&gt;17&lt;/ref-type&gt;&lt;contributors&gt;&lt;authors&gt;&lt;author&gt;Azuonye, I. O.&lt;/author&gt;&lt;/authors&gt;&lt;/contributors&gt;&lt;titles&gt;&lt;title&gt;A difficult case - Diagnosis made by hallucinatory voices&lt;/title&gt;&lt;secondary-title&gt;BRITISH MEDICAL JOURNAL&lt;/secondary-title&gt;&lt;/titles&gt;&lt;periodical&gt;&lt;full-title&gt;BRITISH MEDICAL JOURNAL&lt;/full-title&gt;&lt;/periodical&gt;&lt;pages&gt;1685-1686&lt;/pages&gt;&lt;volume&gt;315&lt;/volume&gt;&lt;number&gt;7123&lt;/number&gt;&lt;dates&gt;&lt;year&gt;1997&lt;/year&gt;&lt;pub-dates&gt;&lt;date&gt;DEC 20&lt;/date&gt;&lt;/pub-dates&gt;&lt;/dates&gt;&lt;isbn&gt;0959-8138&lt;/isbn&gt;&lt;accession-num&gt;WOS:000071149400027&lt;/accession-num&gt;&lt;urls&gt;&lt;/urls&gt;&lt;electronic-resource-num&gt;10.1136/bmj.315.7123.1685&lt;/electronic-resource-num&gt;&lt;/record&gt;&lt;/Cite&gt;&lt;/EndNote&gt;</w:instrText>
      </w:r>
      <w:r w:rsidR="00F85368" w:rsidRPr="00B050ED">
        <w:rPr>
          <w:rFonts w:ascii="Arial" w:hAnsi="Arial" w:cs="Arial"/>
        </w:rPr>
        <w:fldChar w:fldCharType="separate"/>
      </w:r>
      <w:r w:rsidR="008C6415">
        <w:rPr>
          <w:rFonts w:ascii="Arial" w:hAnsi="Arial" w:cs="Arial"/>
          <w:noProof/>
        </w:rPr>
        <w:t>(Azuonye, 1997)</w:t>
      </w:r>
      <w:r w:rsidR="00F85368" w:rsidRPr="00B050ED">
        <w:rPr>
          <w:rFonts w:ascii="Arial" w:hAnsi="Arial" w:cs="Arial"/>
        </w:rPr>
        <w:fldChar w:fldCharType="end"/>
      </w:r>
      <w:r w:rsidR="00984E6F" w:rsidRPr="00B050ED">
        <w:rPr>
          <w:rFonts w:ascii="Arial" w:hAnsi="Arial" w:cs="Arial"/>
        </w:rPr>
        <w:t xml:space="preserve">. Hallucinatory voices </w:t>
      </w:r>
      <w:r w:rsidR="00BF25E6" w:rsidRPr="00B050ED">
        <w:rPr>
          <w:rFonts w:ascii="Arial" w:hAnsi="Arial" w:cs="Arial"/>
        </w:rPr>
        <w:t>could</w:t>
      </w:r>
      <w:r w:rsidR="00984E6F" w:rsidRPr="00B050ED">
        <w:rPr>
          <w:rFonts w:ascii="Arial" w:hAnsi="Arial" w:cs="Arial"/>
        </w:rPr>
        <w:t xml:space="preserve"> occur in healthy patients, such as </w:t>
      </w:r>
      <w:r w:rsidR="00496807" w:rsidRPr="00B050ED">
        <w:rPr>
          <w:rFonts w:ascii="Arial" w:hAnsi="Arial" w:cs="Arial"/>
        </w:rPr>
        <w:t xml:space="preserve">those </w:t>
      </w:r>
      <w:r w:rsidR="00984E6F" w:rsidRPr="00B050ED">
        <w:rPr>
          <w:rFonts w:ascii="Arial" w:hAnsi="Arial" w:cs="Arial"/>
        </w:rPr>
        <w:t xml:space="preserve">grieving </w:t>
      </w:r>
      <w:r w:rsidR="00496807" w:rsidRPr="00B050ED">
        <w:rPr>
          <w:rFonts w:ascii="Arial" w:hAnsi="Arial" w:cs="Arial"/>
        </w:rPr>
        <w:t>the death of a loved one</w:t>
      </w:r>
      <w:r w:rsidR="00984E6F" w:rsidRPr="00B050ED">
        <w:rPr>
          <w:rFonts w:ascii="Arial" w:hAnsi="Arial" w:cs="Arial"/>
        </w:rPr>
        <w:t>, or psychiatric patients, such as schizophrenics. In this cas</w:t>
      </w:r>
      <w:r w:rsidR="00496807" w:rsidRPr="00B050ED">
        <w:rPr>
          <w:rFonts w:ascii="Arial" w:hAnsi="Arial" w:cs="Arial"/>
        </w:rPr>
        <w:t>e</w:t>
      </w:r>
      <w:r w:rsidR="00984E6F" w:rsidRPr="00B050ED">
        <w:rPr>
          <w:rFonts w:ascii="Arial" w:hAnsi="Arial" w:cs="Arial"/>
        </w:rPr>
        <w:t>, a woman in her 30s from London experienced voices in her mind which spoke and pressured her to go get diagnostic scans for her brain tumor. She had no prior neurological signs or symptoms</w:t>
      </w:r>
      <w:r w:rsidR="00D622E4" w:rsidRPr="00B050ED">
        <w:rPr>
          <w:rFonts w:ascii="Arial" w:hAnsi="Arial" w:cs="Arial"/>
        </w:rPr>
        <w:t xml:space="preserve"> </w:t>
      </w:r>
      <w:r w:rsidR="00F8627F" w:rsidRPr="00B050ED">
        <w:rPr>
          <w:rFonts w:ascii="Arial" w:hAnsi="Arial" w:cs="Arial"/>
        </w:rPr>
        <w:t>so there was no clear justification</w:t>
      </w:r>
      <w:r w:rsidR="00D622E4" w:rsidRPr="00B050ED">
        <w:rPr>
          <w:rFonts w:ascii="Arial" w:hAnsi="Arial" w:cs="Arial"/>
        </w:rPr>
        <w:t xml:space="preserve"> to request diagnostic imaging</w:t>
      </w:r>
      <w:r w:rsidR="007F0883" w:rsidRPr="00B050ED">
        <w:rPr>
          <w:rFonts w:ascii="Arial" w:hAnsi="Arial" w:cs="Arial"/>
        </w:rPr>
        <w:t>. Y</w:t>
      </w:r>
      <w:r w:rsidR="00984E6F" w:rsidRPr="00B050ED">
        <w:rPr>
          <w:rFonts w:ascii="Arial" w:hAnsi="Arial" w:cs="Arial"/>
        </w:rPr>
        <w:t xml:space="preserve">et, </w:t>
      </w:r>
      <w:r w:rsidR="008A50F7" w:rsidRPr="00B050ED">
        <w:rPr>
          <w:rFonts w:ascii="Arial" w:hAnsi="Arial" w:cs="Arial"/>
        </w:rPr>
        <w:t xml:space="preserve">once the doctor </w:t>
      </w:r>
      <w:r w:rsidR="007E569B" w:rsidRPr="00B050ED">
        <w:rPr>
          <w:rFonts w:ascii="Arial" w:hAnsi="Arial" w:cs="Arial"/>
        </w:rPr>
        <w:t>conceded</w:t>
      </w:r>
      <w:r w:rsidR="008A50F7" w:rsidRPr="00B050ED">
        <w:rPr>
          <w:rFonts w:ascii="Arial" w:hAnsi="Arial" w:cs="Arial"/>
        </w:rPr>
        <w:t xml:space="preserve"> to the voices</w:t>
      </w:r>
      <w:r w:rsidR="003C55C2" w:rsidRPr="00B050ED">
        <w:rPr>
          <w:rFonts w:ascii="Arial" w:hAnsi="Arial" w:cs="Arial"/>
        </w:rPr>
        <w:t>’</w:t>
      </w:r>
      <w:r w:rsidR="00ED6774" w:rsidRPr="00B050ED">
        <w:rPr>
          <w:rFonts w:ascii="Arial" w:hAnsi="Arial" w:cs="Arial"/>
        </w:rPr>
        <w:t xml:space="preserve"> instruction</w:t>
      </w:r>
      <w:r w:rsidR="008A50F7" w:rsidRPr="00B050ED">
        <w:rPr>
          <w:rFonts w:ascii="Arial" w:hAnsi="Arial" w:cs="Arial"/>
        </w:rPr>
        <w:t xml:space="preserve"> and </w:t>
      </w:r>
      <w:r w:rsidR="000C566E" w:rsidRPr="00B050ED">
        <w:rPr>
          <w:rFonts w:ascii="Arial" w:hAnsi="Arial" w:cs="Arial"/>
        </w:rPr>
        <w:t>ordered</w:t>
      </w:r>
      <w:r w:rsidR="008A50F7" w:rsidRPr="00B050ED">
        <w:rPr>
          <w:rFonts w:ascii="Arial" w:hAnsi="Arial" w:cs="Arial"/>
        </w:rPr>
        <w:t xml:space="preserve"> a head CT scan, </w:t>
      </w:r>
      <w:r w:rsidR="003C55C2" w:rsidRPr="00B050ED">
        <w:rPr>
          <w:rFonts w:ascii="Arial" w:hAnsi="Arial" w:cs="Arial"/>
        </w:rPr>
        <w:t>a</w:t>
      </w:r>
      <w:r w:rsidR="00E3003F" w:rsidRPr="00B050ED">
        <w:rPr>
          <w:rFonts w:ascii="Arial" w:hAnsi="Arial" w:cs="Arial"/>
        </w:rPr>
        <w:t xml:space="preserve"> brain tumor was</w:t>
      </w:r>
      <w:r w:rsidR="003C55C2" w:rsidRPr="00B050ED">
        <w:rPr>
          <w:rFonts w:ascii="Arial" w:hAnsi="Arial" w:cs="Arial"/>
        </w:rPr>
        <w:t xml:space="preserve"> indeed </w:t>
      </w:r>
      <w:r w:rsidR="00E3003F" w:rsidRPr="00B050ED">
        <w:rPr>
          <w:rFonts w:ascii="Arial" w:hAnsi="Arial" w:cs="Arial"/>
        </w:rPr>
        <w:t>identified</w:t>
      </w:r>
      <w:r w:rsidR="00C12310" w:rsidRPr="00B050ED">
        <w:rPr>
          <w:rFonts w:ascii="Arial" w:hAnsi="Arial" w:cs="Arial"/>
        </w:rPr>
        <w:t>.</w:t>
      </w:r>
      <w:r w:rsidR="00E3003F" w:rsidRPr="00B050ED">
        <w:rPr>
          <w:rFonts w:ascii="Arial" w:hAnsi="Arial" w:cs="Arial"/>
        </w:rPr>
        <w:t xml:space="preserve"> </w:t>
      </w:r>
      <w:r w:rsidR="006F4F96" w:rsidRPr="00B050ED">
        <w:rPr>
          <w:rFonts w:ascii="Arial" w:hAnsi="Arial" w:cs="Arial"/>
        </w:rPr>
        <w:t xml:space="preserve">After </w:t>
      </w:r>
      <w:r w:rsidR="000C566E" w:rsidRPr="00B050ED">
        <w:rPr>
          <w:rFonts w:ascii="Arial" w:hAnsi="Arial" w:cs="Arial"/>
        </w:rPr>
        <w:t>the tumor was removed, the voices said goodbye and never returned to the woman again</w:t>
      </w:r>
      <w:r w:rsidR="00F00491" w:rsidRPr="00B050ED">
        <w:rPr>
          <w:rFonts w:ascii="Arial" w:hAnsi="Arial" w:cs="Arial"/>
        </w:rPr>
        <w:t xml:space="preserve"> </w:t>
      </w:r>
      <w:r w:rsidR="00F85368" w:rsidRPr="00B050ED">
        <w:rPr>
          <w:rFonts w:ascii="Arial" w:hAnsi="Arial" w:cs="Arial"/>
        </w:rPr>
        <w:fldChar w:fldCharType="begin"/>
      </w:r>
      <w:r w:rsidR="008C6415">
        <w:rPr>
          <w:rFonts w:ascii="Arial" w:hAnsi="Arial" w:cs="Arial"/>
        </w:rPr>
        <w:instrText xml:space="preserve"> ADDIN EN.CITE &lt;EndNote&gt;&lt;Cite&gt;&lt;Author&gt;Azuonye&lt;/Author&gt;&lt;Year&gt;1997&lt;/Year&gt;&lt;RecNum&gt;258&lt;/RecNum&gt;&lt;DisplayText&gt;(Azuonye, 1997; Bobrow, 2003)&lt;/DisplayText&gt;&lt;record&gt;&lt;rec-number&gt;258&lt;/rec-number&gt;&lt;foreign-keys&gt;&lt;key app="EN" db-id="zte5tatdmtxdw3ezwpdv0tala9dw50xatt2x" timestamp="1704549969"&gt;258&lt;/key&gt;&lt;/foreign-keys&gt;&lt;ref-type name="Journal Article"&gt;17&lt;/ref-type&gt;&lt;contributors&gt;&lt;authors&gt;&lt;author&gt;Azuonye, I. O.&lt;/author&gt;&lt;/authors&gt;&lt;/contributors&gt;&lt;titles&gt;&lt;title&gt;A difficult case - Diagnosis made by hallucinatory voices&lt;/title&gt;&lt;secondary-title&gt;BRITISH MEDICAL JOURNAL&lt;/secondary-title&gt;&lt;/titles&gt;&lt;periodical&gt;&lt;full-title&gt;BRITISH MEDICAL JOURNAL&lt;/full-title&gt;&lt;/periodical&gt;&lt;pages&gt;1685-1686&lt;/pages&gt;&lt;volume&gt;315&lt;/volume&gt;&lt;number&gt;7123&lt;/number&gt;&lt;dates&gt;&lt;year&gt;1997&lt;/year&gt;&lt;pub-dates&gt;&lt;date&gt;DEC 20&lt;/date&gt;&lt;/pub-dates&gt;&lt;/dates&gt;&lt;isbn&gt;0959-8138&lt;/isbn&gt;&lt;accession-num&gt;WOS:000071149400027&lt;/accession-num&gt;&lt;urls&gt;&lt;/urls&gt;&lt;electronic-resource-num&gt;10.1136/bmj.315.7123.1685&lt;/electronic-resource-num&gt;&lt;/record&gt;&lt;/Cite&gt;&lt;Cite&gt;&lt;Author&gt;Bobrow&lt;/Author&gt;&lt;Year&gt;2003&lt;/Year&gt;&lt;RecNum&gt;256&lt;/RecNum&gt;&lt;record&gt;&lt;rec-number&gt;256&lt;/rec-number&gt;&lt;foreign-keys&gt;&lt;key app="EN" db-id="zte5tatdmtxdw3ezwpdv0tala9dw50xatt2x" timestamp="1704548667"&gt;256&lt;/key&gt;&lt;/foreign-keys&gt;&lt;ref-type name="Journal Article"&gt;17&lt;/ref-type&gt;&lt;contributors&gt;&lt;authors&gt;&lt;author&gt;Bobrow, R. S.&lt;/author&gt;&lt;/authors&gt;&lt;/contributors&gt;&lt;titles&gt;&lt;title&gt;Paranormal phenomena in the medical literature sufficient smoke to warrant a search for fire&lt;/title&gt;&lt;secondary-title&gt;MEDICAL HYPOTHESES&lt;/secondary-title&gt;&lt;/titles&gt;&lt;periodical&gt;&lt;full-title&gt;MEDICAL HYPOTHESES&lt;/full-title&gt;&lt;/periodical&gt;&lt;pages&gt;864-868&lt;/pages&gt;&lt;volume&gt;60&lt;/volume&gt;&lt;number&gt;6&lt;/number&gt;&lt;dates&gt;&lt;year&gt;2003&lt;/year&gt;&lt;pub-dates&gt;&lt;date&gt;JUN&lt;/date&gt;&lt;/pub-dates&gt;&lt;/dates&gt;&lt;isbn&gt;0306-9877&amp;#xD;1532-2777&lt;/isbn&gt;&lt;accession-num&gt;WOS:000182727700013&lt;/accession-num&gt;&lt;urls&gt;&lt;/urls&gt;&lt;electronic-resource-num&gt;10.1016/S0306-9877(03)00066-5&lt;/electronic-resource-num&gt;&lt;/record&gt;&lt;/Cite&gt;&lt;/EndNote&gt;</w:instrText>
      </w:r>
      <w:r w:rsidR="00F85368" w:rsidRPr="00B050ED">
        <w:rPr>
          <w:rFonts w:ascii="Arial" w:hAnsi="Arial" w:cs="Arial"/>
        </w:rPr>
        <w:fldChar w:fldCharType="separate"/>
      </w:r>
      <w:r w:rsidR="008C6415">
        <w:rPr>
          <w:rFonts w:ascii="Arial" w:hAnsi="Arial" w:cs="Arial"/>
          <w:noProof/>
        </w:rPr>
        <w:t>(Azuonye, 1997; Bobrow, 2003)</w:t>
      </w:r>
      <w:r w:rsidR="00F85368" w:rsidRPr="00B050ED">
        <w:rPr>
          <w:rFonts w:ascii="Arial" w:hAnsi="Arial" w:cs="Arial"/>
        </w:rPr>
        <w:fldChar w:fldCharType="end"/>
      </w:r>
      <w:r w:rsidR="000C566E" w:rsidRPr="00B050ED">
        <w:rPr>
          <w:rFonts w:ascii="Arial" w:hAnsi="Arial" w:cs="Arial"/>
        </w:rPr>
        <w:t>.</w:t>
      </w:r>
      <w:r w:rsidR="0035040C">
        <w:rPr>
          <w:rFonts w:ascii="Arial" w:hAnsi="Arial" w:cs="Arial"/>
        </w:rPr>
        <w:t xml:space="preserve"> It is unknown whether</w:t>
      </w:r>
      <w:r w:rsidR="00870DFD">
        <w:rPr>
          <w:rFonts w:ascii="Arial" w:hAnsi="Arial" w:cs="Arial"/>
        </w:rPr>
        <w:t xml:space="preserve"> this </w:t>
      </w:r>
      <w:r w:rsidR="008C1718">
        <w:rPr>
          <w:rFonts w:ascii="Arial" w:hAnsi="Arial" w:cs="Arial"/>
        </w:rPr>
        <w:t>is evidence of previously-unknown modules in the human mind which have access to normally unconscious physiological body states and can occasionally report them via the linguistic interface, or something else.</w:t>
      </w:r>
      <w:r w:rsidR="00A61F7E">
        <w:rPr>
          <w:rFonts w:ascii="Arial" w:hAnsi="Arial" w:cs="Arial"/>
        </w:rPr>
        <w:t xml:space="preserve"> </w:t>
      </w:r>
      <w:r w:rsidR="00C42EEB">
        <w:rPr>
          <w:rFonts w:ascii="Arial" w:hAnsi="Arial" w:cs="Arial"/>
        </w:rPr>
        <w:t xml:space="preserve">Such cases of conscious </w:t>
      </w:r>
      <w:r w:rsidR="00C42EEB" w:rsidRPr="0064045A">
        <w:rPr>
          <w:rFonts w:ascii="Arial" w:hAnsi="Arial" w:cs="Arial"/>
          <w:i/>
          <w:iCs/>
        </w:rPr>
        <w:t>perception</w:t>
      </w:r>
      <w:r w:rsidR="00C42EEB">
        <w:rPr>
          <w:rFonts w:ascii="Arial" w:hAnsi="Arial" w:cs="Arial"/>
        </w:rPr>
        <w:t xml:space="preserve"> of low-level physiological events in the body are </w:t>
      </w:r>
      <w:r w:rsidR="0064045A">
        <w:rPr>
          <w:rFonts w:ascii="Arial" w:hAnsi="Arial" w:cs="Arial"/>
        </w:rPr>
        <w:t xml:space="preserve">complemented by the ability, </w:t>
      </w:r>
      <w:r w:rsidR="005A3D20">
        <w:rPr>
          <w:rFonts w:ascii="Arial" w:hAnsi="Arial" w:cs="Arial"/>
        </w:rPr>
        <w:t>in the context of</w:t>
      </w:r>
      <w:r w:rsidR="0064045A">
        <w:rPr>
          <w:rFonts w:ascii="Arial" w:hAnsi="Arial" w:cs="Arial"/>
        </w:rPr>
        <w:t xml:space="preserve"> hypnotic</w:t>
      </w:r>
      <w:r w:rsidR="005A3D20">
        <w:rPr>
          <w:rFonts w:ascii="Arial" w:hAnsi="Arial" w:cs="Arial"/>
        </w:rPr>
        <w:t>, meditative,</w:t>
      </w:r>
      <w:r w:rsidR="0064045A">
        <w:rPr>
          <w:rFonts w:ascii="Arial" w:hAnsi="Arial" w:cs="Arial"/>
        </w:rPr>
        <w:t xml:space="preserve"> and yoga/biofeedback </w:t>
      </w:r>
      <w:r w:rsidR="005A3D20">
        <w:rPr>
          <w:rFonts w:ascii="Arial" w:hAnsi="Arial" w:cs="Arial"/>
        </w:rPr>
        <w:t>practices</w:t>
      </w:r>
      <w:r w:rsidR="0064045A">
        <w:rPr>
          <w:rFonts w:ascii="Arial" w:hAnsi="Arial" w:cs="Arial"/>
        </w:rPr>
        <w:t xml:space="preserve"> </w:t>
      </w:r>
      <w:r w:rsidR="006F6B18">
        <w:rPr>
          <w:rFonts w:ascii="Arial" w:hAnsi="Arial" w:cs="Arial"/>
        </w:rPr>
        <w:fldChar w:fldCharType="begin">
          <w:fldData xml:space="preserve">PEVuZE5vdGU+PENpdGU+PEF1dGhvcj5TaGVuZWZlbHQ8L0F1dGhvcj48WWVhcj4yMDEwPC9ZZWFy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TaGVuZWZlbHQ8L0F1dGhvcj48WWVhcj4yMDEwPC9ZZWFy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F6B18">
        <w:rPr>
          <w:rFonts w:ascii="Arial" w:hAnsi="Arial" w:cs="Arial"/>
        </w:rPr>
      </w:r>
      <w:r w:rsidR="006F6B18">
        <w:rPr>
          <w:rFonts w:ascii="Arial" w:hAnsi="Arial" w:cs="Arial"/>
        </w:rPr>
        <w:fldChar w:fldCharType="separate"/>
      </w:r>
      <w:r w:rsidR="008C6415">
        <w:rPr>
          <w:rFonts w:ascii="Arial" w:hAnsi="Arial" w:cs="Arial"/>
          <w:noProof/>
        </w:rPr>
        <w:t>(Black et al., 2019; Dossett et al., 2020; Mason, 1952; Shenefelt, 2000, 2010; Venditti et al., 2020)</w:t>
      </w:r>
      <w:r w:rsidR="006F6B18">
        <w:rPr>
          <w:rFonts w:ascii="Arial" w:hAnsi="Arial" w:cs="Arial"/>
        </w:rPr>
        <w:fldChar w:fldCharType="end"/>
      </w:r>
      <w:r w:rsidR="0064045A">
        <w:rPr>
          <w:rFonts w:ascii="Arial" w:hAnsi="Arial" w:cs="Arial"/>
        </w:rPr>
        <w:t xml:space="preserve">, to </w:t>
      </w:r>
      <w:r w:rsidR="0064045A">
        <w:rPr>
          <w:rFonts w:ascii="Arial" w:hAnsi="Arial" w:cs="Arial"/>
          <w:i/>
          <w:iCs/>
        </w:rPr>
        <w:t>control</w:t>
      </w:r>
      <w:r w:rsidR="0064045A">
        <w:rPr>
          <w:rFonts w:ascii="Arial" w:hAnsi="Arial" w:cs="Arial"/>
        </w:rPr>
        <w:t xml:space="preserve"> autonomic and other </w:t>
      </w:r>
      <w:r w:rsidR="005A3D20">
        <w:rPr>
          <w:rFonts w:ascii="Arial" w:hAnsi="Arial" w:cs="Arial"/>
        </w:rPr>
        <w:t>cellular- or even molecular-level</w:t>
      </w:r>
      <w:r w:rsidR="0064045A">
        <w:rPr>
          <w:rFonts w:ascii="Arial" w:hAnsi="Arial" w:cs="Arial"/>
        </w:rPr>
        <w:t xml:space="preserve"> properties normally not under conscious control. Together, they may hint</w:t>
      </w:r>
      <w:r w:rsidR="009F64F2">
        <w:rPr>
          <w:rFonts w:ascii="Arial" w:hAnsi="Arial" w:cs="Arial"/>
        </w:rPr>
        <w:t xml:space="preserve"> at </w:t>
      </w:r>
      <w:r w:rsidR="000A36AB">
        <w:rPr>
          <w:rFonts w:ascii="Arial" w:hAnsi="Arial" w:cs="Arial"/>
        </w:rPr>
        <w:t>biomedically-</w:t>
      </w:r>
      <w:r w:rsidR="009F64F2">
        <w:rPr>
          <w:rFonts w:ascii="Arial" w:hAnsi="Arial" w:cs="Arial"/>
        </w:rPr>
        <w:t>untapped abilities of biological subsystems to communicate across scales of organization.</w:t>
      </w:r>
    </w:p>
    <w:p w14:paraId="151C92DE" w14:textId="33D24D58" w:rsidR="00844CC1" w:rsidRPr="00B050ED" w:rsidRDefault="00A61F7E" w:rsidP="008A2010">
      <w:pPr>
        <w:ind w:firstLine="720"/>
        <w:jc w:val="both"/>
        <w:rPr>
          <w:rFonts w:ascii="Arial" w:hAnsi="Arial" w:cs="Arial"/>
        </w:rPr>
      </w:pPr>
      <w:r>
        <w:rPr>
          <w:rFonts w:ascii="Arial" w:hAnsi="Arial" w:cs="Arial"/>
        </w:rPr>
        <w:t>Many other cases exist</w:t>
      </w:r>
      <w:r w:rsidR="003E3DC5">
        <w:rPr>
          <w:rFonts w:ascii="Arial" w:hAnsi="Arial" w:cs="Arial"/>
        </w:rPr>
        <w:t xml:space="preserve"> in which information is presented to the main personality in a way that feels as though it was coming from another being. One example is the mathematician </w:t>
      </w:r>
      <w:r w:rsidR="00BB0488" w:rsidRPr="00B050ED">
        <w:rPr>
          <w:rFonts w:ascii="Arial" w:hAnsi="Arial" w:cs="Arial"/>
        </w:rPr>
        <w:t>Srinivasa Ramanujan</w:t>
      </w:r>
      <w:r w:rsidR="00D307BE" w:rsidRPr="00B050ED">
        <w:rPr>
          <w:rFonts w:ascii="Arial" w:hAnsi="Arial" w:cs="Arial"/>
        </w:rPr>
        <w:t xml:space="preserve"> (1887-1920)</w:t>
      </w:r>
      <w:r w:rsidR="003E3DC5">
        <w:rPr>
          <w:rFonts w:ascii="Arial" w:hAnsi="Arial" w:cs="Arial"/>
        </w:rPr>
        <w:t xml:space="preserve">, who attributed his astounding mathematical discoveries to communication with the </w:t>
      </w:r>
      <w:r w:rsidR="009F2556" w:rsidRPr="00B050ED">
        <w:rPr>
          <w:rFonts w:ascii="Arial" w:hAnsi="Arial" w:cs="Arial"/>
        </w:rPr>
        <w:t xml:space="preserve">Hindu Goddess </w:t>
      </w:r>
      <w:proofErr w:type="spellStart"/>
      <w:r w:rsidR="009F2556" w:rsidRPr="00B050ED">
        <w:rPr>
          <w:rFonts w:ascii="Arial" w:hAnsi="Arial" w:cs="Arial"/>
        </w:rPr>
        <w:t>Namagiri</w:t>
      </w:r>
      <w:proofErr w:type="spellEnd"/>
      <w:r w:rsidR="009F2556" w:rsidRPr="00B050ED">
        <w:rPr>
          <w:rFonts w:ascii="Arial" w:hAnsi="Arial" w:cs="Arial"/>
        </w:rPr>
        <w:t xml:space="preserve"> </w:t>
      </w:r>
      <w:r w:rsidR="00F85368" w:rsidRPr="00B050ED">
        <w:rPr>
          <w:rFonts w:ascii="Arial" w:hAnsi="Arial" w:cs="Arial"/>
        </w:rPr>
        <w:fldChar w:fldCharType="begin"/>
      </w:r>
      <w:r w:rsidR="008C6415">
        <w:rPr>
          <w:rFonts w:ascii="Arial" w:hAnsi="Arial" w:cs="Arial"/>
        </w:rPr>
        <w:instrText xml:space="preserve"> ADDIN EN.CITE &lt;EndNote&gt;&lt;Cite&gt;&lt;Author&gt;Rajendran&lt;/Author&gt;&lt;Year&gt;2012&lt;/Year&gt;&lt;RecNum&gt;229&lt;/RecNum&gt;&lt;DisplayText&gt;(Lu, 2019; Rajendran, 2012)&lt;/DisplayText&gt;&lt;record&gt;&lt;rec-number&gt;229&lt;/rec-number&gt;&lt;foreign-keys&gt;&lt;key app="EN" db-id="zte5tatdmtxdw3ezwpdv0tala9dw50xatt2x" timestamp="1704381759"&gt;229&lt;/key&gt;&lt;/foreign-keys&gt;&lt;ref-type name="Journal Article"&gt;17&lt;/ref-type&gt;&lt;contributors&gt;&lt;authors&gt;&lt;author&gt;Rajendran, C. P.&lt;/author&gt;&lt;/authors&gt;&lt;/contributors&gt;&lt;titles&gt;&lt;title&gt;Srinivasa Ramanujan: an interpreter of dreams&lt;/title&gt;&lt;secondary-title&gt;CURRENT SCIENCE&lt;/secondary-title&gt;&lt;/titles&gt;&lt;periodical&gt;&lt;full-title&gt;CURRENT SCIENCE&lt;/full-title&gt;&lt;/periodical&gt;&lt;pages&gt;1320-1322&lt;/pages&gt;&lt;volume&gt;102&lt;/volume&gt;&lt;number&gt;9&lt;/number&gt;&lt;dates&gt;&lt;year&gt;2012&lt;/year&gt;&lt;pub-dates&gt;&lt;date&gt;MAY 10&lt;/date&gt;&lt;/pub-dates&gt;&lt;/dates&gt;&lt;isbn&gt;0011-3891&lt;/isbn&gt;&lt;accession-num&gt;WOS:000304181400023&lt;/accession-num&gt;&lt;urls&gt;&lt;/urls&gt;&lt;/record&gt;&lt;/Cite&gt;&lt;Cite&gt;&lt;Author&gt;Lu&lt;/Author&gt;&lt;Year&gt;2019&lt;/Year&gt;&lt;RecNum&gt;259&lt;/RecNum&gt;&lt;record&gt;&lt;rec-number&gt;259&lt;/rec-number&gt;&lt;foreign-keys&gt;&lt;key app="EN" db-id="zte5tatdmtxdw3ezwpdv0tala9dw50xatt2x" timestamp="1704552157"&gt;259&lt;/key&gt;&lt;/foreign-keys&gt;&lt;ref-type name="Journal Article"&gt;17&lt;/ref-type&gt;&lt;contributors&gt;&lt;authors&gt;&lt;author&gt;Lu, D.&lt;/author&gt;&lt;/authors&gt;&lt;/contributors&gt;&lt;titles&gt;&lt;title&gt;Computer attempts to replicate the dream-like maths of Ramanujan&lt;/title&gt;&lt;secondary-title&gt;NEW SCIENTIST&lt;/secondary-title&gt;&lt;/titles&gt;&lt;periodical&gt;&lt;full-title&gt;NEW SCIENTIST&lt;/full-title&gt;&lt;/periodical&gt;&lt;pages&gt;10-10&lt;/pages&gt;&lt;volume&gt;243&lt;/volume&gt;&lt;number&gt;3238&lt;/number&gt;&lt;dates&gt;&lt;year&gt;2019&lt;/year&gt;&lt;pub-dates&gt;&lt;date&gt;JUL 13&lt;/date&gt;&lt;/pub-dates&gt;&lt;/dates&gt;&lt;isbn&gt;0262-4079&lt;/isbn&gt;&lt;accession-num&gt;WOS:000475412400005&lt;/accession-num&gt;&lt;urls&gt;&lt;/urls&gt;&lt;electronic-resource-num&gt;10.1016/S0262-4079(19)31251-5&lt;/electronic-resource-num&gt;&lt;/record&gt;&lt;/Cite&gt;&lt;/EndNote&gt;</w:instrText>
      </w:r>
      <w:r w:rsidR="00F85368" w:rsidRPr="00B050ED">
        <w:rPr>
          <w:rFonts w:ascii="Arial" w:hAnsi="Arial" w:cs="Arial"/>
        </w:rPr>
        <w:fldChar w:fldCharType="separate"/>
      </w:r>
      <w:r w:rsidR="008C6415">
        <w:rPr>
          <w:rFonts w:ascii="Arial" w:hAnsi="Arial" w:cs="Arial"/>
          <w:noProof/>
        </w:rPr>
        <w:t>(Lu, 2019; Rajendran, 2012)</w:t>
      </w:r>
      <w:r w:rsidR="00F85368" w:rsidRPr="00B050ED">
        <w:rPr>
          <w:rFonts w:ascii="Arial" w:hAnsi="Arial" w:cs="Arial"/>
        </w:rPr>
        <w:fldChar w:fldCharType="end"/>
      </w:r>
      <w:r w:rsidR="009E2FF6" w:rsidRPr="00B050ED">
        <w:rPr>
          <w:rFonts w:ascii="Arial" w:hAnsi="Arial" w:cs="Arial"/>
        </w:rPr>
        <w:t>.</w:t>
      </w:r>
      <w:r w:rsidR="00A22E5B">
        <w:rPr>
          <w:rFonts w:ascii="Arial" w:hAnsi="Arial" w:cs="Arial"/>
        </w:rPr>
        <w:t xml:space="preserve"> While the</w:t>
      </w:r>
      <w:r w:rsidR="00CA454B">
        <w:rPr>
          <w:rFonts w:ascii="Arial" w:hAnsi="Arial" w:cs="Arial"/>
        </w:rPr>
        <w:t xml:space="preserve"> perceived</w:t>
      </w:r>
      <w:r w:rsidR="00A22E5B">
        <w:rPr>
          <w:rFonts w:ascii="Arial" w:hAnsi="Arial" w:cs="Arial"/>
        </w:rPr>
        <w:t xml:space="preserve"> phenomenology of such experiences is not a reliable guide to underlying processes, </w:t>
      </w:r>
      <w:r w:rsidR="00CA454B">
        <w:rPr>
          <w:rFonts w:ascii="Arial" w:hAnsi="Arial" w:cs="Arial"/>
        </w:rPr>
        <w:t>data on multiple personalities interacting within one person, such as</w:t>
      </w:r>
      <w:r w:rsidR="005C4AC6">
        <w:rPr>
          <w:rFonts w:ascii="Arial" w:hAnsi="Arial" w:cs="Arial"/>
        </w:rPr>
        <w:t xml:space="preserve"> dissociative identity disorders</w:t>
      </w:r>
      <w:r w:rsidR="00EA19E7">
        <w:rPr>
          <w:rFonts w:ascii="Arial" w:hAnsi="Arial" w:cs="Arial"/>
        </w:rPr>
        <w:t xml:space="preserve"> </w:t>
      </w:r>
      <w:r w:rsidR="00E210F6">
        <w:rPr>
          <w:rFonts w:ascii="Arial" w:hAnsi="Arial" w:cs="Arial"/>
        </w:rPr>
        <w:fldChar w:fldCharType="begin"/>
      </w:r>
      <w:r w:rsidR="008C6415">
        <w:rPr>
          <w:rFonts w:ascii="Arial" w:hAnsi="Arial" w:cs="Arial"/>
        </w:rPr>
        <w:instrText xml:space="preserve"> ADDIN EN.CITE &lt;EndNote&gt;&lt;Cite&gt;&lt;Author&gt;Kelly&lt;/Author&gt;&lt;Year&gt;2007&lt;/Year&gt;&lt;RecNum&gt;395&lt;/RecNum&gt;&lt;DisplayText&gt;(Braude, 1995; Kelly &amp;amp; Kelly, 2007)&lt;/DisplayText&gt;&lt;record&gt;&lt;rec-number&gt;395&lt;/rec-number&gt;&lt;foreign-keys&gt;&lt;key app="EN" db-id="zte5tatdmtxdw3ezwpdv0tala9dw50xatt2x" timestamp="1723385322"&gt;395&lt;/key&gt;&lt;/foreign-keys&gt;&lt;ref-type name="Book"&gt;6&lt;/ref-type&gt;&lt;contributors&gt;&lt;authors&gt;&lt;author&gt;Kelly, E.F.&lt;/author&gt;&lt;author&gt;Kelly, E.W.&lt;/author&gt;&lt;/authors&gt;&lt;/contributors&gt;&lt;titles&gt;&lt;title&gt;Irreducible Mind: Toward a Psychology for the 21st Century&lt;/title&gt;&lt;/titles&gt;&lt;dates&gt;&lt;year&gt;2007&lt;/year&gt;&lt;/dates&gt;&lt;publisher&gt;Rowman &amp;amp; Littlefield&lt;/publisher&gt;&lt;isbn&gt;9780742547926&lt;/isbn&gt;&lt;urls&gt;&lt;related-urls&gt;&lt;url&gt;https://books.google.ca/books?id=JCdbmFCHYB0C&lt;/url&gt;&lt;/related-urls&gt;&lt;/urls&gt;&lt;/record&gt;&lt;/Cite&gt;&lt;Cite&gt;&lt;Author&gt;Braude&lt;/Author&gt;&lt;Year&gt;1995&lt;/Year&gt;&lt;RecNum&gt;396&lt;/RecNum&gt;&lt;record&gt;&lt;rec-number&gt;396&lt;/rec-number&gt;&lt;foreign-keys&gt;&lt;key app="EN" db-id="zte5tatdmtxdw3ezwpdv0tala9dw50xatt2x" timestamp="1723385586"&gt;396&lt;/key&gt;&lt;/foreign-keys&gt;&lt;ref-type name="Book"&gt;6&lt;/ref-type&gt;&lt;contributors&gt;&lt;authors&gt;&lt;author&gt;Braude, S.E.&lt;/author&gt;&lt;/authors&gt;&lt;/contributors&gt;&lt;titles&gt;&lt;title&gt;First Person Plural: Multiple Personality and the Philosophy of Mind&lt;/title&gt;&lt;/titles&gt;&lt;dates&gt;&lt;year&gt;1995&lt;/year&gt;&lt;/dates&gt;&lt;publisher&gt;Rowman &amp;amp; Littlefield Publishers&lt;/publisher&gt;&lt;isbn&gt;9780847679966&lt;/isbn&gt;&lt;urls&gt;&lt;related-urls&gt;&lt;url&gt;https://books.google.ca/books?id=DzkjTO1OkYMC&lt;/url&gt;&lt;/related-urls&gt;&lt;/urls&gt;&lt;/record&gt;&lt;/Cite&gt;&lt;/EndNote&gt;</w:instrText>
      </w:r>
      <w:r w:rsidR="00E210F6">
        <w:rPr>
          <w:rFonts w:ascii="Arial" w:hAnsi="Arial" w:cs="Arial"/>
        </w:rPr>
        <w:fldChar w:fldCharType="separate"/>
      </w:r>
      <w:r w:rsidR="008C6415">
        <w:rPr>
          <w:rFonts w:ascii="Arial" w:hAnsi="Arial" w:cs="Arial"/>
          <w:noProof/>
        </w:rPr>
        <w:t>(Braude, 1995; Kelly &amp; Kelly, 2007)</w:t>
      </w:r>
      <w:r w:rsidR="00E210F6">
        <w:rPr>
          <w:rFonts w:ascii="Arial" w:hAnsi="Arial" w:cs="Arial"/>
        </w:rPr>
        <w:fldChar w:fldCharType="end"/>
      </w:r>
      <w:r w:rsidR="0029111A">
        <w:rPr>
          <w:rFonts w:ascii="Arial" w:hAnsi="Arial" w:cs="Arial"/>
        </w:rPr>
        <w:t xml:space="preserve"> and split-brain </w:t>
      </w:r>
      <w:r w:rsidR="001564AC">
        <w:rPr>
          <w:rFonts w:ascii="Arial" w:hAnsi="Arial" w:cs="Arial"/>
        </w:rPr>
        <w:t>cases</w:t>
      </w:r>
      <w:r w:rsidR="00071993">
        <w:rPr>
          <w:rFonts w:ascii="Arial" w:hAnsi="Arial" w:cs="Arial"/>
        </w:rPr>
        <w:t xml:space="preserve"> </w:t>
      </w:r>
      <w:r w:rsidR="00E210F6">
        <w:rPr>
          <w:rFonts w:ascii="Arial" w:hAnsi="Arial" w:cs="Arial"/>
        </w:rPr>
        <w:fldChar w:fldCharType="begin">
          <w:fldData xml:space="preserve">PEVuZE5vdGU+PENpdGU+PEF1dGhvcj5Sb3NlbjwvQXV0aG9yPjxZZWFyPjIwMTg8L1llYXI+PFJl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Sb3NlbjwvQXV0aG9yPjxZZWFyPjIwMTg8L1llYXI+PFJl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E210F6">
        <w:rPr>
          <w:rFonts w:ascii="Arial" w:hAnsi="Arial" w:cs="Arial"/>
        </w:rPr>
      </w:r>
      <w:r w:rsidR="00E210F6">
        <w:rPr>
          <w:rFonts w:ascii="Arial" w:hAnsi="Arial" w:cs="Arial"/>
        </w:rPr>
        <w:fldChar w:fldCharType="separate"/>
      </w:r>
      <w:r w:rsidR="008C6415">
        <w:rPr>
          <w:rFonts w:ascii="Arial" w:hAnsi="Arial" w:cs="Arial"/>
          <w:noProof/>
        </w:rPr>
        <w:t>(de Haan et al., 2020; Rosen, 2018)</w:t>
      </w:r>
      <w:r w:rsidR="00E210F6">
        <w:rPr>
          <w:rFonts w:ascii="Arial" w:hAnsi="Arial" w:cs="Arial"/>
        </w:rPr>
        <w:fldChar w:fldCharType="end"/>
      </w:r>
      <w:r w:rsidR="005C4AC6">
        <w:rPr>
          <w:rFonts w:ascii="Arial" w:hAnsi="Arial" w:cs="Arial"/>
        </w:rPr>
        <w:t xml:space="preserve">, </w:t>
      </w:r>
      <w:r w:rsidR="001564AC">
        <w:rPr>
          <w:rFonts w:ascii="Arial" w:hAnsi="Arial" w:cs="Arial"/>
        </w:rPr>
        <w:t xml:space="preserve">underscore the importance of understanding both the inner perspective and the objective </w:t>
      </w:r>
      <w:r w:rsidR="008A2010">
        <w:rPr>
          <w:rFonts w:ascii="Arial" w:hAnsi="Arial" w:cs="Arial"/>
        </w:rPr>
        <w:t xml:space="preserve">behavioral </w:t>
      </w:r>
      <w:r w:rsidR="001564AC">
        <w:rPr>
          <w:rFonts w:ascii="Arial" w:hAnsi="Arial" w:cs="Arial"/>
        </w:rPr>
        <w:t xml:space="preserve">coherence of </w:t>
      </w:r>
      <w:r w:rsidR="00F90B71">
        <w:rPr>
          <w:rFonts w:ascii="Arial" w:hAnsi="Arial" w:cs="Arial"/>
        </w:rPr>
        <w:t xml:space="preserve">distinct </w:t>
      </w:r>
      <w:r w:rsidR="001564AC">
        <w:rPr>
          <w:rFonts w:ascii="Arial" w:hAnsi="Arial" w:cs="Arial"/>
        </w:rPr>
        <w:t>cognitive Selves operating within a conventional embodiment.</w:t>
      </w:r>
      <w:r w:rsidR="00F90B71">
        <w:rPr>
          <w:rFonts w:ascii="Arial" w:hAnsi="Arial" w:cs="Arial"/>
        </w:rPr>
        <w:t xml:space="preserve"> </w:t>
      </w:r>
      <w:r w:rsidR="00D867C9">
        <w:rPr>
          <w:rFonts w:ascii="Arial" w:hAnsi="Arial" w:cs="Arial"/>
        </w:rPr>
        <w:t>An exciting</w:t>
      </w:r>
      <w:r w:rsidR="00F90B71">
        <w:rPr>
          <w:rFonts w:ascii="Arial" w:hAnsi="Arial" w:cs="Arial"/>
        </w:rPr>
        <w:t xml:space="preserve"> frontier for future research </w:t>
      </w:r>
      <w:r w:rsidR="008A2010">
        <w:rPr>
          <w:rFonts w:ascii="Arial" w:hAnsi="Arial" w:cs="Arial"/>
        </w:rPr>
        <w:t xml:space="preserve">is the investigation of the </w:t>
      </w:r>
      <w:r w:rsidR="00D867C9">
        <w:rPr>
          <w:rFonts w:ascii="Arial" w:hAnsi="Arial" w:cs="Arial"/>
        </w:rPr>
        <w:t xml:space="preserve">mechanisms that establish and maintain a </w:t>
      </w:r>
      <w:r w:rsidR="008A2010">
        <w:rPr>
          <w:rFonts w:ascii="Arial" w:hAnsi="Arial" w:cs="Arial"/>
        </w:rPr>
        <w:t xml:space="preserve">border between Self and outside world </w:t>
      </w:r>
      <w:r w:rsidR="0010045C">
        <w:rPr>
          <w:rFonts w:ascii="Arial" w:hAnsi="Arial" w:cs="Arial"/>
        </w:rPr>
        <w:fldChar w:fldCharType="begin">
          <w:fldData xml:space="preserve">PEVuZE5vdGU+PENpdGU+PEF1dGhvcj5MZXZpbjwvQXV0aG9yPjxZZWFyPjIwMTk8L1llYXI+PFJl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ZXZpbjwvQXV0aG9yPjxZZWFyPjIwMTk8L1llYXI+PFJl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10045C">
        <w:rPr>
          <w:rFonts w:ascii="Arial" w:hAnsi="Arial" w:cs="Arial"/>
        </w:rPr>
      </w:r>
      <w:r w:rsidR="0010045C">
        <w:rPr>
          <w:rFonts w:ascii="Arial" w:hAnsi="Arial" w:cs="Arial"/>
        </w:rPr>
        <w:fldChar w:fldCharType="separate"/>
      </w:r>
      <w:r w:rsidR="008C6415">
        <w:rPr>
          <w:rFonts w:ascii="Arial" w:hAnsi="Arial" w:cs="Arial"/>
          <w:noProof/>
        </w:rPr>
        <w:t>(Kirchhoff et al., 2018; Levin, 2019)</w:t>
      </w:r>
      <w:r w:rsidR="0010045C">
        <w:rPr>
          <w:rFonts w:ascii="Arial" w:hAnsi="Arial" w:cs="Arial"/>
        </w:rPr>
        <w:fldChar w:fldCharType="end"/>
      </w:r>
      <w:r w:rsidR="00D867C9">
        <w:rPr>
          <w:rFonts w:ascii="Arial" w:hAnsi="Arial" w:cs="Arial"/>
        </w:rPr>
        <w:t xml:space="preserve">. Fascinating </w:t>
      </w:r>
      <w:r w:rsidR="00D867C9">
        <w:rPr>
          <w:rFonts w:ascii="Arial" w:hAnsi="Arial" w:cs="Arial"/>
        </w:rPr>
        <w:lastRenderedPageBreak/>
        <w:t>questions include</w:t>
      </w:r>
      <w:r w:rsidR="008A2010">
        <w:rPr>
          <w:rFonts w:ascii="Arial" w:hAnsi="Arial" w:cs="Arial"/>
        </w:rPr>
        <w:t xml:space="preserve"> how those functional borders relate to their </w:t>
      </w:r>
      <w:r w:rsidR="00D867C9">
        <w:rPr>
          <w:rFonts w:ascii="Arial" w:hAnsi="Arial" w:cs="Arial"/>
        </w:rPr>
        <w:t>1</w:t>
      </w:r>
      <w:r w:rsidR="00D867C9" w:rsidRPr="00D867C9">
        <w:rPr>
          <w:rFonts w:ascii="Arial" w:hAnsi="Arial" w:cs="Arial"/>
          <w:vertAlign w:val="superscript"/>
        </w:rPr>
        <w:t>st</w:t>
      </w:r>
      <w:r w:rsidR="00D867C9">
        <w:rPr>
          <w:rFonts w:ascii="Arial" w:hAnsi="Arial" w:cs="Arial"/>
        </w:rPr>
        <w:t xml:space="preserve"> person perspective</w:t>
      </w:r>
      <w:r w:rsidR="008A2010">
        <w:rPr>
          <w:rFonts w:ascii="Arial" w:hAnsi="Arial" w:cs="Arial"/>
        </w:rPr>
        <w:t xml:space="preserve"> and </w:t>
      </w:r>
      <w:r w:rsidR="006E73AF">
        <w:rPr>
          <w:rFonts w:ascii="Arial" w:hAnsi="Arial" w:cs="Arial"/>
        </w:rPr>
        <w:t xml:space="preserve">awareness of </w:t>
      </w:r>
      <w:r w:rsidR="008A2010">
        <w:rPr>
          <w:rFonts w:ascii="Arial" w:hAnsi="Arial" w:cs="Arial"/>
        </w:rPr>
        <w:t>each other</w:t>
      </w:r>
      <w:r w:rsidR="006E73AF">
        <w:rPr>
          <w:rFonts w:ascii="Arial" w:hAnsi="Arial" w:cs="Arial"/>
        </w:rPr>
        <w:t>’s informational content</w:t>
      </w:r>
      <w:r w:rsidR="008A2010">
        <w:rPr>
          <w:rFonts w:ascii="Arial" w:hAnsi="Arial" w:cs="Arial"/>
        </w:rPr>
        <w:t xml:space="preserve">, and the understanding of how a specific volume of neural tissue </w:t>
      </w:r>
      <w:r w:rsidR="002456E1">
        <w:rPr>
          <w:rFonts w:ascii="Arial" w:hAnsi="Arial" w:cs="Arial"/>
        </w:rPr>
        <w:t xml:space="preserve">can support </w:t>
      </w:r>
      <w:r w:rsidR="00D867C9">
        <w:rPr>
          <w:rFonts w:ascii="Arial" w:hAnsi="Arial" w:cs="Arial"/>
        </w:rPr>
        <w:t xml:space="preserve">multiple </w:t>
      </w:r>
      <w:r w:rsidR="006E73AF">
        <w:rPr>
          <w:rFonts w:ascii="Arial" w:hAnsi="Arial" w:cs="Arial"/>
        </w:rPr>
        <w:t>perspectives (whether verbal or not) and under what circumstances they can communicate with each other.</w:t>
      </w:r>
    </w:p>
    <w:p w14:paraId="1A8D743D" w14:textId="123A0A18" w:rsidR="0031504B" w:rsidRPr="00B050ED" w:rsidRDefault="00D22C90" w:rsidP="009370FC">
      <w:pPr>
        <w:ind w:firstLine="720"/>
        <w:jc w:val="both"/>
        <w:rPr>
          <w:rFonts w:ascii="Arial" w:hAnsi="Arial" w:cs="Arial"/>
        </w:rPr>
      </w:pPr>
      <w:r>
        <w:rPr>
          <w:rFonts w:ascii="Arial" w:hAnsi="Arial" w:cs="Arial"/>
        </w:rPr>
        <w:t xml:space="preserve">One aspect of this field concerns the ability to estimate the cognitive performance of a given embodiment from relevant parameters of anatomy, physiology, and history of experiences. </w:t>
      </w:r>
      <w:r w:rsidR="0021347E" w:rsidRPr="00B050ED">
        <w:rPr>
          <w:rFonts w:ascii="Arial" w:hAnsi="Arial" w:cs="Arial"/>
        </w:rPr>
        <w:t>Savant syndrome is a c</w:t>
      </w:r>
      <w:r w:rsidR="002C6612" w:rsidRPr="00B050ED">
        <w:rPr>
          <w:rFonts w:ascii="Arial" w:hAnsi="Arial" w:cs="Arial"/>
        </w:rPr>
        <w:t>o</w:t>
      </w:r>
      <w:r w:rsidR="0021347E" w:rsidRPr="00B050ED">
        <w:rPr>
          <w:rFonts w:ascii="Arial" w:hAnsi="Arial" w:cs="Arial"/>
        </w:rPr>
        <w:t>ndition</w:t>
      </w:r>
      <w:r w:rsidR="00AC66FE" w:rsidRPr="00B050ED">
        <w:rPr>
          <w:rFonts w:ascii="Arial" w:hAnsi="Arial" w:cs="Arial"/>
        </w:rPr>
        <w:t xml:space="preserve"> </w:t>
      </w:r>
      <w:r w:rsidR="00BA13D3" w:rsidRPr="00B050ED">
        <w:rPr>
          <w:rFonts w:ascii="Arial" w:hAnsi="Arial" w:cs="Arial"/>
        </w:rPr>
        <w:t>including</w:t>
      </w:r>
      <w:r w:rsidR="00AC66FE" w:rsidRPr="00B050ED">
        <w:rPr>
          <w:rFonts w:ascii="Arial" w:hAnsi="Arial" w:cs="Arial"/>
        </w:rPr>
        <w:t xml:space="preserve"> individuals with severe cognitive </w:t>
      </w:r>
      <w:r w:rsidR="0021347E" w:rsidRPr="00B050ED">
        <w:rPr>
          <w:rFonts w:ascii="Arial" w:hAnsi="Arial" w:cs="Arial"/>
        </w:rPr>
        <w:t>disabilities</w:t>
      </w:r>
      <w:r w:rsidR="00A100D1" w:rsidRPr="00B050ED">
        <w:rPr>
          <w:rFonts w:ascii="Arial" w:hAnsi="Arial" w:cs="Arial"/>
        </w:rPr>
        <w:t xml:space="preserve">, such as </w:t>
      </w:r>
      <w:r w:rsidR="00A753B9" w:rsidRPr="00B050ED">
        <w:rPr>
          <w:rFonts w:ascii="Arial" w:hAnsi="Arial" w:cs="Arial"/>
        </w:rPr>
        <w:t>autism spectrum disorder</w:t>
      </w:r>
      <w:r w:rsidR="00B213E2" w:rsidRPr="00B050ED">
        <w:rPr>
          <w:rFonts w:ascii="Arial" w:hAnsi="Arial" w:cs="Arial"/>
        </w:rPr>
        <w:t xml:space="preserve"> or intellectual disability</w:t>
      </w:r>
      <w:r w:rsidR="00A100D1" w:rsidRPr="00B050ED">
        <w:rPr>
          <w:rFonts w:ascii="Arial" w:hAnsi="Arial" w:cs="Arial"/>
        </w:rPr>
        <w:t>,</w:t>
      </w:r>
      <w:r w:rsidR="00AC66FE" w:rsidRPr="00B050ED">
        <w:rPr>
          <w:rFonts w:ascii="Arial" w:hAnsi="Arial" w:cs="Arial"/>
        </w:rPr>
        <w:t xml:space="preserve"> </w:t>
      </w:r>
      <w:r w:rsidR="0003052D" w:rsidRPr="00B050ED">
        <w:rPr>
          <w:rFonts w:ascii="Arial" w:hAnsi="Arial" w:cs="Arial"/>
        </w:rPr>
        <w:t xml:space="preserve">who </w:t>
      </w:r>
      <w:r w:rsidR="00BF3E97" w:rsidRPr="00B050ED">
        <w:rPr>
          <w:rFonts w:ascii="Arial" w:hAnsi="Arial" w:cs="Arial"/>
        </w:rPr>
        <w:t xml:space="preserve">suddenly </w:t>
      </w:r>
      <w:r w:rsidR="00AC66FE" w:rsidRPr="00B050ED">
        <w:rPr>
          <w:rFonts w:ascii="Arial" w:hAnsi="Arial" w:cs="Arial"/>
        </w:rPr>
        <w:t>exhibit extraordinary ability in specific domains</w:t>
      </w:r>
      <w:r w:rsidR="00BF3E97" w:rsidRPr="00B050ED">
        <w:rPr>
          <w:rFonts w:ascii="Arial" w:hAnsi="Arial" w:cs="Arial"/>
        </w:rPr>
        <w:t xml:space="preserve">, </w:t>
      </w:r>
      <w:r w:rsidR="008A1064">
        <w:rPr>
          <w:rFonts w:ascii="Arial" w:hAnsi="Arial" w:cs="Arial"/>
        </w:rPr>
        <w:t>such as</w:t>
      </w:r>
      <w:r w:rsidR="00BF3E97" w:rsidRPr="00B050ED">
        <w:rPr>
          <w:rFonts w:ascii="Arial" w:hAnsi="Arial" w:cs="Arial"/>
        </w:rPr>
        <w:t xml:space="preserve"> exceptional mathematical or musical ability</w:t>
      </w:r>
      <w:r w:rsidR="00D263D7" w:rsidRPr="00B050ED">
        <w:rPr>
          <w:rFonts w:ascii="Arial" w:hAnsi="Arial" w:cs="Arial"/>
        </w:rPr>
        <w:t xml:space="preserve"> </w:t>
      </w:r>
      <w:r w:rsidR="00D263D7" w:rsidRPr="00B050ED">
        <w:rPr>
          <w:rFonts w:ascii="Arial" w:hAnsi="Arial" w:cs="Arial"/>
        </w:rPr>
        <w:fldChar w:fldCharType="begin"/>
      </w:r>
      <w:r w:rsidR="008C6415">
        <w:rPr>
          <w:rFonts w:ascii="Arial" w:hAnsi="Arial" w:cs="Arial"/>
        </w:rPr>
        <w:instrText xml:space="preserve"> ADDIN EN.CITE &lt;EndNote&gt;&lt;Cite&gt;&lt;Author&gt;Treffert&lt;/Author&gt;&lt;Year&gt;2009&lt;/Year&gt;&lt;RecNum&gt;26692&lt;/RecNum&gt;&lt;IDText&gt;19528017&lt;/IDText&gt;&lt;DisplayText&gt;(Treffert, 2009)&lt;/DisplayText&gt;&lt;record&gt;&lt;rec-number&gt;26692&lt;/rec-number&gt;&lt;foreign-keys&gt;&lt;key app="EN" db-id="rxepz9z9mz9afpesdx65p02ysep9xa290ars" timestamp="1628452255"&gt;26692&lt;/key&gt;&lt;/foreign-keys&gt;&lt;ref-type name="Journal Article"&gt;17&lt;/ref-type&gt;&lt;contributors&gt;&lt;authors&gt;&lt;author&gt;Treffert, D. A.&lt;/author&gt;&lt;/authors&gt;&lt;/contributors&gt;&lt;auth-address&gt;University of Wisconsin Medical School, Madison, WI 53726, USA. daroldt@charter.net&lt;/auth-address&gt;&lt;titles&gt;&lt;title&gt;The savant syndrome: an extraordinary condition. A synopsis: past, present, future&lt;/title&gt;&lt;secondary-title&gt;Philos Trans R Soc Lond B Biol Sci&lt;/secondary-title&gt;&lt;/titles&gt;&lt;periodical&gt;&lt;full-title&gt;Philos Trans R Soc Lond B Biol Sci&lt;/full-title&gt;&lt;/periodical&gt;&lt;pages&gt;1351-7&lt;/pages&gt;&lt;volume&gt;364&lt;/volume&gt;&lt;number&gt;1522&lt;/number&gt;&lt;edition&gt;2009/06/17&lt;/edition&gt;&lt;keywords&gt;&lt;keyword&gt;Aptitude/*physiology&lt;/keyword&gt;&lt;keyword&gt;Autistic Disorder/physiopathology/*psychology&lt;/keyword&gt;&lt;keyword&gt;Education/methods&lt;/keyword&gt;&lt;keyword&gt;Humans&lt;/keyword&gt;&lt;keyword&gt;*Intelligence&lt;/keyword&gt;&lt;keyword&gt;Memory/*physiology&lt;/keyword&gt;&lt;keyword&gt;Models, Psychological&lt;/keyword&gt;&lt;keyword&gt;Sex Factors&lt;/keyword&gt;&lt;/keywords&gt;&lt;dates&gt;&lt;year&gt;2009&lt;/year&gt;&lt;pub-dates&gt;&lt;date&gt;May 27&lt;/date&gt;&lt;/pub-dates&gt;&lt;/dates&gt;&lt;isbn&gt;1471-2970 (Electronic)&amp;#xD;0962-8436 (Linking)&lt;/isbn&gt;&lt;accession-num&gt;19528017&lt;/accession-num&gt;&lt;urls&gt;&lt;related-urls&gt;&lt;url&gt;https://www.ncbi.nlm.nih.gov/pubmed/19528017&lt;/url&gt;&lt;url&gt;https://www.ncbi.nlm.nih.gov/pmc/articles/PMC2677584/pdf/rstb20080326.pdf&lt;/url&gt;&lt;/related-urls&gt;&lt;/urls&gt;&lt;custom2&gt;PMC2677584&lt;/custom2&gt;&lt;electronic-resource-num&gt;10.1098/rstb.2008.0326&lt;/electronic-resource-num&gt;&lt;/record&gt;&lt;/Cite&gt;&lt;/EndNote&gt;</w:instrText>
      </w:r>
      <w:r w:rsidR="00D263D7" w:rsidRPr="00B050ED">
        <w:rPr>
          <w:rFonts w:ascii="Arial" w:hAnsi="Arial" w:cs="Arial"/>
        </w:rPr>
        <w:fldChar w:fldCharType="separate"/>
      </w:r>
      <w:r w:rsidR="008C6415">
        <w:rPr>
          <w:rFonts w:ascii="Arial" w:hAnsi="Arial" w:cs="Arial"/>
          <w:noProof/>
        </w:rPr>
        <w:t>(Treffert, 2009)</w:t>
      </w:r>
      <w:r w:rsidR="00D263D7" w:rsidRPr="00B050ED">
        <w:rPr>
          <w:rFonts w:ascii="Arial" w:hAnsi="Arial" w:cs="Arial"/>
        </w:rPr>
        <w:fldChar w:fldCharType="end"/>
      </w:r>
      <w:r w:rsidR="00D263D7" w:rsidRPr="00B050ED">
        <w:rPr>
          <w:rFonts w:ascii="Arial" w:hAnsi="Arial" w:cs="Arial"/>
        </w:rPr>
        <w:t>.</w:t>
      </w:r>
      <w:r w:rsidR="003E3ACD" w:rsidRPr="00B050ED">
        <w:rPr>
          <w:rFonts w:ascii="Arial" w:hAnsi="Arial" w:cs="Arial"/>
        </w:rPr>
        <w:t xml:space="preserve"> For example, the patient who inspired the movie Rain Man </w:t>
      </w:r>
      <w:r w:rsidR="0003747E" w:rsidRPr="00B050ED">
        <w:rPr>
          <w:rFonts w:ascii="Arial" w:hAnsi="Arial" w:cs="Arial"/>
        </w:rPr>
        <w:t xml:space="preserve">had considerable dysplasia in his brain and cerebellum, including </w:t>
      </w:r>
      <w:r w:rsidR="00CD2071" w:rsidRPr="00B050ED">
        <w:rPr>
          <w:rFonts w:ascii="Arial" w:hAnsi="Arial" w:cs="Arial"/>
        </w:rPr>
        <w:t>encephalocele (malformed cerebrum)</w:t>
      </w:r>
      <w:r w:rsidR="007C22E3" w:rsidRPr="00B050ED">
        <w:rPr>
          <w:rFonts w:ascii="Arial" w:hAnsi="Arial" w:cs="Arial"/>
        </w:rPr>
        <w:t xml:space="preserve">, </w:t>
      </w:r>
      <w:r w:rsidR="002A6A61" w:rsidRPr="00B050ED">
        <w:rPr>
          <w:rFonts w:ascii="Arial" w:hAnsi="Arial" w:cs="Arial"/>
        </w:rPr>
        <w:t xml:space="preserve">hollow </w:t>
      </w:r>
      <w:r w:rsidR="00DF58FB" w:rsidRPr="00B050ED">
        <w:rPr>
          <w:rFonts w:ascii="Arial" w:hAnsi="Arial" w:cs="Arial"/>
        </w:rPr>
        <w:t>CSF-filled</w:t>
      </w:r>
      <w:r w:rsidR="007C22E3" w:rsidRPr="00B050ED">
        <w:rPr>
          <w:rFonts w:ascii="Arial" w:hAnsi="Arial" w:cs="Arial"/>
        </w:rPr>
        <w:t xml:space="preserve"> areas </w:t>
      </w:r>
      <w:r w:rsidR="007A5393" w:rsidRPr="00B050ED">
        <w:rPr>
          <w:rFonts w:ascii="Arial" w:hAnsi="Arial" w:cs="Arial"/>
        </w:rPr>
        <w:t xml:space="preserve">in his brain, </w:t>
      </w:r>
      <w:r w:rsidR="00CD2071" w:rsidRPr="00B050ED">
        <w:rPr>
          <w:rFonts w:ascii="Arial" w:hAnsi="Arial" w:cs="Arial"/>
        </w:rPr>
        <w:t>and a missing corpus callosum</w:t>
      </w:r>
      <w:r w:rsidR="00165375" w:rsidRPr="00B050ED">
        <w:rPr>
          <w:rFonts w:ascii="Arial" w:hAnsi="Arial" w:cs="Arial"/>
        </w:rPr>
        <w:t xml:space="preserve"> </w:t>
      </w:r>
      <w:r w:rsidR="00165375" w:rsidRPr="00B050ED">
        <w:rPr>
          <w:rFonts w:ascii="Arial" w:hAnsi="Arial" w:cs="Arial"/>
        </w:rPr>
        <w:fldChar w:fldCharType="begin">
          <w:fldData xml:space="preserve">PEVuZE5vdGU+PENpdGU+PEF1dGhvcj5OYWhtPC9BdXRob3I+PFllYXI+MjAxNzwvWWVhcj48UmVj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OYWhtPC9BdXRob3I+PFllYXI+MjAxNzwvWWVhcj48UmVj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165375" w:rsidRPr="00B050ED">
        <w:rPr>
          <w:rFonts w:ascii="Arial" w:hAnsi="Arial" w:cs="Arial"/>
        </w:rPr>
      </w:r>
      <w:r w:rsidR="00165375" w:rsidRPr="00B050ED">
        <w:rPr>
          <w:rFonts w:ascii="Arial" w:hAnsi="Arial" w:cs="Arial"/>
        </w:rPr>
        <w:fldChar w:fldCharType="separate"/>
      </w:r>
      <w:r w:rsidR="008C6415">
        <w:rPr>
          <w:rFonts w:ascii="Arial" w:hAnsi="Arial" w:cs="Arial"/>
          <w:noProof/>
        </w:rPr>
        <w:t>(Nahm et al., 2017; Treffert &amp; Christensen, 2005)</w:t>
      </w:r>
      <w:r w:rsidR="00165375" w:rsidRPr="00B050ED">
        <w:rPr>
          <w:rFonts w:ascii="Arial" w:hAnsi="Arial" w:cs="Arial"/>
        </w:rPr>
        <w:fldChar w:fldCharType="end"/>
      </w:r>
      <w:r w:rsidR="00CD2071" w:rsidRPr="00B050ED">
        <w:rPr>
          <w:rFonts w:ascii="Arial" w:hAnsi="Arial" w:cs="Arial"/>
        </w:rPr>
        <w:t xml:space="preserve">. </w:t>
      </w:r>
      <w:r w:rsidR="00F2063C" w:rsidRPr="00B050ED">
        <w:rPr>
          <w:rFonts w:ascii="Arial" w:hAnsi="Arial" w:cs="Arial"/>
        </w:rPr>
        <w:t>Among many other incredible capabilities, Peek</w:t>
      </w:r>
      <w:r w:rsidR="00CD2071" w:rsidRPr="00B050ED">
        <w:rPr>
          <w:rFonts w:ascii="Arial" w:hAnsi="Arial" w:cs="Arial"/>
        </w:rPr>
        <w:t xml:space="preserve"> me</w:t>
      </w:r>
      <w:r w:rsidR="003E3ACD" w:rsidRPr="00B050ED">
        <w:rPr>
          <w:rFonts w:ascii="Arial" w:hAnsi="Arial" w:cs="Arial"/>
        </w:rPr>
        <w:t xml:space="preserve">morized </w:t>
      </w:r>
      <w:r w:rsidR="002D309A" w:rsidRPr="00B050ED">
        <w:rPr>
          <w:rFonts w:ascii="Arial" w:hAnsi="Arial" w:cs="Arial"/>
        </w:rPr>
        <w:t>thousands of</w:t>
      </w:r>
      <w:r w:rsidR="003E3ACD" w:rsidRPr="00B050ED">
        <w:rPr>
          <w:rFonts w:ascii="Arial" w:hAnsi="Arial" w:cs="Arial"/>
        </w:rPr>
        <w:t xml:space="preserve"> books </w:t>
      </w:r>
      <w:r w:rsidR="002C0DEF" w:rsidRPr="00B050ED">
        <w:rPr>
          <w:rFonts w:ascii="Arial" w:hAnsi="Arial" w:cs="Arial"/>
        </w:rPr>
        <w:t>and had extraordinary geographic erudition and photographic memor</w:t>
      </w:r>
      <w:r w:rsidR="00454441" w:rsidRPr="00B050ED">
        <w:rPr>
          <w:rFonts w:ascii="Arial" w:hAnsi="Arial" w:cs="Arial"/>
        </w:rPr>
        <w:t xml:space="preserve">y despite drastic damage to his </w:t>
      </w:r>
      <w:r w:rsidR="000450AF" w:rsidRPr="00B050ED">
        <w:rPr>
          <w:rFonts w:ascii="Arial" w:hAnsi="Arial" w:cs="Arial"/>
        </w:rPr>
        <w:t>brain</w:t>
      </w:r>
      <w:r w:rsidR="00454441" w:rsidRPr="00B050ED">
        <w:rPr>
          <w:rFonts w:ascii="Arial" w:hAnsi="Arial" w:cs="Arial"/>
        </w:rPr>
        <w:t xml:space="preserve"> and an absent corpus callosum</w:t>
      </w:r>
      <w:r w:rsidR="00B85471" w:rsidRPr="00B050ED">
        <w:rPr>
          <w:rFonts w:ascii="Arial" w:hAnsi="Arial" w:cs="Arial"/>
        </w:rPr>
        <w:t xml:space="preserve"> </w:t>
      </w:r>
      <w:r w:rsidR="00B85471" w:rsidRPr="00B050ED">
        <w:rPr>
          <w:rFonts w:ascii="Arial" w:hAnsi="Arial" w:cs="Arial"/>
        </w:rPr>
        <w:fldChar w:fldCharType="begin">
          <w:fldData xml:space="preserve">PEVuZE5vdGU+PENpdGU+PEF1dGhvcj5UcmVmZmVydDwvQXV0aG9yPjxZZWFyPjIwMDk8L1llYXI+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UcmVmZmVydDwvQXV0aG9yPjxZZWFyPjIwMDk8L1llYXI+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B85471" w:rsidRPr="00B050ED">
        <w:rPr>
          <w:rFonts w:ascii="Arial" w:hAnsi="Arial" w:cs="Arial"/>
        </w:rPr>
      </w:r>
      <w:r w:rsidR="00B85471" w:rsidRPr="00B050ED">
        <w:rPr>
          <w:rFonts w:ascii="Arial" w:hAnsi="Arial" w:cs="Arial"/>
        </w:rPr>
        <w:fldChar w:fldCharType="separate"/>
      </w:r>
      <w:r w:rsidR="008C6415">
        <w:rPr>
          <w:rFonts w:ascii="Arial" w:hAnsi="Arial" w:cs="Arial"/>
          <w:noProof/>
        </w:rPr>
        <w:t>(Treffert, 2009; Treffert &amp; Christensen, 2005)</w:t>
      </w:r>
      <w:r w:rsidR="00B85471" w:rsidRPr="00B050ED">
        <w:rPr>
          <w:rFonts w:ascii="Arial" w:hAnsi="Arial" w:cs="Arial"/>
        </w:rPr>
        <w:fldChar w:fldCharType="end"/>
      </w:r>
      <w:r w:rsidR="00B972DB" w:rsidRPr="00B050ED">
        <w:rPr>
          <w:rFonts w:ascii="Arial" w:hAnsi="Arial" w:cs="Arial"/>
        </w:rPr>
        <w:t>.</w:t>
      </w:r>
      <w:r w:rsidR="00B85471" w:rsidRPr="00B050ED">
        <w:rPr>
          <w:rFonts w:ascii="Arial" w:hAnsi="Arial" w:cs="Arial"/>
        </w:rPr>
        <w:t xml:space="preserve"> </w:t>
      </w:r>
    </w:p>
    <w:p w14:paraId="46D217CA" w14:textId="6CC1B90A" w:rsidR="00FD6E36" w:rsidRPr="00B050ED" w:rsidRDefault="00B85471" w:rsidP="009370FC">
      <w:pPr>
        <w:ind w:firstLine="720"/>
        <w:jc w:val="both"/>
        <w:rPr>
          <w:rFonts w:ascii="Arial" w:hAnsi="Arial" w:cs="Arial"/>
        </w:rPr>
      </w:pPr>
      <w:r w:rsidRPr="00B050ED">
        <w:rPr>
          <w:rFonts w:ascii="Arial" w:hAnsi="Arial" w:cs="Arial"/>
        </w:rPr>
        <w:t xml:space="preserve">Skills seen in savants </w:t>
      </w:r>
      <w:r w:rsidR="001E5F10" w:rsidRPr="00B050ED">
        <w:rPr>
          <w:rFonts w:ascii="Arial" w:hAnsi="Arial" w:cs="Arial"/>
        </w:rPr>
        <w:t>can be categorized as impressive talent in</w:t>
      </w:r>
      <w:r w:rsidRPr="00B050ED">
        <w:rPr>
          <w:rFonts w:ascii="Arial" w:hAnsi="Arial" w:cs="Arial"/>
        </w:rPr>
        <w:t xml:space="preserve"> music / piano</w:t>
      </w:r>
      <w:r w:rsidR="00B92758" w:rsidRPr="00B050ED">
        <w:rPr>
          <w:rFonts w:ascii="Arial" w:hAnsi="Arial" w:cs="Arial"/>
        </w:rPr>
        <w:t xml:space="preserve"> </w:t>
      </w:r>
      <w:r w:rsidR="00B377D9" w:rsidRPr="00B050ED">
        <w:rPr>
          <w:rFonts w:ascii="Arial" w:hAnsi="Arial" w:cs="Arial"/>
        </w:rPr>
        <w:fldChar w:fldCharType="begin"/>
      </w:r>
      <w:r w:rsidR="008C6415">
        <w:rPr>
          <w:rFonts w:ascii="Arial" w:hAnsi="Arial" w:cs="Arial"/>
        </w:rPr>
        <w:instrText xml:space="preserve"> ADDIN EN.CITE &lt;EndNote&gt;&lt;Cite&gt;&lt;Author&gt;Young&lt;/Author&gt;&lt;Year&gt;1995&lt;/Year&gt;&lt;RecNum&gt;222&lt;/RecNum&gt;&lt;DisplayText&gt;(Young &amp;amp; Nettelbeck, 1995)&lt;/DisplayText&gt;&lt;record&gt;&lt;rec-number&gt;222&lt;/rec-number&gt;&lt;foreign-keys&gt;&lt;key app="EN" db-id="zte5tatdmtxdw3ezwpdv0tala9dw50xatt2x" timestamp="1704121246"&gt;222&lt;/key&gt;&lt;/foreign-keys&gt;&lt;ref-type name="Journal Article"&gt;17&lt;/ref-type&gt;&lt;contributors&gt;&lt;authors&gt;&lt;author&gt;Young, R. L.&lt;/author&gt;&lt;author&gt;Nettelbeck, T.&lt;/author&gt;&lt;/authors&gt;&lt;/contributors&gt;&lt;titles&gt;&lt;title&gt;THE ABILITIES OF A MUSICAL SAVANT AND HIS FAMILY&lt;/title&gt;&lt;secondary-title&gt;JOURNAL OF AUTISM AND DEVELOPMENTAL DISORDERS&lt;/secondary-title&gt;&lt;/titles&gt;&lt;periodical&gt;&lt;full-title&gt;JOURNAL OF AUTISM AND DEVELOPMENTAL DISORDERS&lt;/full-title&gt;&lt;/periodical&gt;&lt;pages&gt;231-248&lt;/pages&gt;&lt;volume&gt;25&lt;/volume&gt;&lt;number&gt;3&lt;/number&gt;&lt;dates&gt;&lt;year&gt;1995&lt;/year&gt;&lt;pub-dates&gt;&lt;date&gt;JUN&lt;/date&gt;&lt;/pub-dates&gt;&lt;/dates&gt;&lt;isbn&gt;0162-3257&amp;#xD;1573-3432&lt;/isbn&gt;&lt;accession-num&gt;WOS:A1995RJ01000001&lt;/accession-num&gt;&lt;urls&gt;&lt;/urls&gt;&lt;electronic-resource-num&gt;10.1007/BF02179286&lt;/electronic-resource-num&gt;&lt;/record&gt;&lt;/Cite&gt;&lt;/EndNote&gt;</w:instrText>
      </w:r>
      <w:r w:rsidR="00B377D9" w:rsidRPr="00B050ED">
        <w:rPr>
          <w:rFonts w:ascii="Arial" w:hAnsi="Arial" w:cs="Arial"/>
        </w:rPr>
        <w:fldChar w:fldCharType="separate"/>
      </w:r>
      <w:r w:rsidR="008C6415">
        <w:rPr>
          <w:rFonts w:ascii="Arial" w:hAnsi="Arial" w:cs="Arial"/>
          <w:noProof/>
        </w:rPr>
        <w:t>(Young &amp; Nettelbeck, 1995)</w:t>
      </w:r>
      <w:r w:rsidR="00B377D9" w:rsidRPr="00B050ED">
        <w:rPr>
          <w:rFonts w:ascii="Arial" w:hAnsi="Arial" w:cs="Arial"/>
        </w:rPr>
        <w:fldChar w:fldCharType="end"/>
      </w:r>
      <w:r w:rsidRPr="00B050ED">
        <w:rPr>
          <w:rFonts w:ascii="Arial" w:hAnsi="Arial" w:cs="Arial"/>
        </w:rPr>
        <w:t>, art</w:t>
      </w:r>
      <w:r w:rsidR="00381BC9" w:rsidRPr="00B050ED">
        <w:rPr>
          <w:rFonts w:ascii="Arial" w:hAnsi="Arial" w:cs="Arial"/>
        </w:rPr>
        <w:t xml:space="preserve"> </w:t>
      </w:r>
      <w:r w:rsidR="00B377D9" w:rsidRPr="00B050ED">
        <w:rPr>
          <w:rFonts w:ascii="Arial" w:hAnsi="Arial" w:cs="Arial"/>
        </w:rPr>
        <w:fldChar w:fldCharType="begin"/>
      </w:r>
      <w:r w:rsidR="008C6415">
        <w:rPr>
          <w:rFonts w:ascii="Arial" w:hAnsi="Arial" w:cs="Arial"/>
        </w:rPr>
        <w:instrText xml:space="preserve"> ADDIN EN.CITE &lt;EndNote&gt;&lt;Cite&gt;&lt;Author&gt;Hou&lt;/Author&gt;&lt;Year&gt;2000&lt;/Year&gt;&lt;RecNum&gt;221&lt;/RecNum&gt;&lt;DisplayText&gt;(Hou et al., 2000)&lt;/DisplayText&gt;&lt;record&gt;&lt;rec-number&gt;221&lt;/rec-number&gt;&lt;foreign-keys&gt;&lt;key app="EN" db-id="zte5tatdmtxdw3ezwpdv0tala9dw50xatt2x" timestamp="1704120725"&gt;221&lt;/key&gt;&lt;/foreign-keys&gt;&lt;ref-type name="Journal Article"&gt;17&lt;/ref-type&gt;&lt;contributors&gt;&lt;authors&gt;&lt;author&gt;Hou, C.&lt;/author&gt;&lt;author&gt;Miller, B. L.&lt;/author&gt;&lt;author&gt;Cummings, J. L.&lt;/author&gt;&lt;author&gt;Goldberg, M.&lt;/author&gt;&lt;author&gt;Mychack, P.&lt;/author&gt;&lt;author&gt;Bottino, V.&lt;/author&gt;&lt;author&gt;Benson, D. F.&lt;/author&gt;&lt;/authors&gt;&lt;/contributors&gt;&lt;auth-address&gt;Department of Neurology, Washington University, St. Louis, Missouri, USA.&lt;/auth-address&gt;&lt;titles&gt;&lt;title&gt;Autistic savants. [correction of artistic]&lt;/title&gt;&lt;secondary-title&gt;Neuropsychiatry Neuropsychol Behav Neurol&lt;/secondary-title&gt;&lt;/titles&gt;&lt;periodical&gt;&lt;full-title&gt;Neuropsychiatry Neuropsychol Behav Neurol&lt;/full-title&gt;&lt;/periodical&gt;&lt;pages&gt;29-38&lt;/pages&gt;&lt;volume&gt;13&lt;/volume&gt;&lt;number&gt;1&lt;/number&gt;&lt;keywords&gt;&lt;keyword&gt;Adolescent&lt;/keyword&gt;&lt;keyword&gt;Adult&lt;/keyword&gt;&lt;keyword&gt;Aptitude/*physiology&lt;/keyword&gt;&lt;keyword&gt;*Art&lt;/keyword&gt;&lt;keyword&gt;Autistic Disorder/*diagnosis/physiopathology&lt;/keyword&gt;&lt;keyword&gt;Brain Mapping&lt;/keyword&gt;&lt;keyword&gt;Cerebral Cortex/physiopathology&lt;/keyword&gt;&lt;keyword&gt;Child&lt;/keyword&gt;&lt;keyword&gt;Child, Preschool&lt;/keyword&gt;&lt;keyword&gt;*Creativity&lt;/keyword&gt;&lt;keyword&gt;Female&lt;/keyword&gt;&lt;keyword&gt;Follow-Up Studies&lt;/keyword&gt;&lt;keyword&gt;Humans&lt;/keyword&gt;&lt;keyword&gt;Infant&lt;/keyword&gt;&lt;keyword&gt;Intellectual Disability/*diagnosis/physiopathology&lt;/keyword&gt;&lt;keyword&gt;Intelligence/physiology&lt;/keyword&gt;&lt;keyword&gt;Male&lt;/keyword&gt;&lt;keyword&gt;*Neuropsychological Tests&lt;/keyword&gt;&lt;keyword&gt;Thinking/physiology&lt;/keyword&gt;&lt;/keywords&gt;&lt;dates&gt;&lt;year&gt;2000&lt;/year&gt;&lt;pub-dates&gt;&lt;date&gt;Jan&lt;/date&gt;&lt;/pub-dates&gt;&lt;/dates&gt;&lt;isbn&gt;0894-878X (Print)&amp;#xD;0894-878x&lt;/isbn&gt;&lt;accession-num&gt;10645734&lt;/accession-num&gt;&lt;urls&gt;&lt;/urls&gt;&lt;remote-database-provider&gt;NLM&lt;/remote-database-provider&gt;&lt;language&gt;eng&lt;/language&gt;&lt;/record&gt;&lt;/Cite&gt;&lt;/EndNote&gt;</w:instrText>
      </w:r>
      <w:r w:rsidR="00B377D9" w:rsidRPr="00B050ED">
        <w:rPr>
          <w:rFonts w:ascii="Arial" w:hAnsi="Arial" w:cs="Arial"/>
        </w:rPr>
        <w:fldChar w:fldCharType="separate"/>
      </w:r>
      <w:r w:rsidR="008C6415">
        <w:rPr>
          <w:rFonts w:ascii="Arial" w:hAnsi="Arial" w:cs="Arial"/>
          <w:noProof/>
        </w:rPr>
        <w:t>(Hou et al., 2000)</w:t>
      </w:r>
      <w:r w:rsidR="00B377D9" w:rsidRPr="00B050ED">
        <w:rPr>
          <w:rFonts w:ascii="Arial" w:hAnsi="Arial" w:cs="Arial"/>
        </w:rPr>
        <w:fldChar w:fldCharType="end"/>
      </w:r>
      <w:r w:rsidRPr="00B050ED">
        <w:rPr>
          <w:rFonts w:ascii="Arial" w:hAnsi="Arial" w:cs="Arial"/>
        </w:rPr>
        <w:t xml:space="preserve">, mathematics, and exceptional mechanical and spatial sense such as </w:t>
      </w:r>
      <w:r w:rsidR="0096434B" w:rsidRPr="00B050ED">
        <w:rPr>
          <w:rFonts w:ascii="Arial" w:hAnsi="Arial" w:cs="Arial"/>
        </w:rPr>
        <w:t>gauging</w:t>
      </w:r>
      <w:r w:rsidRPr="00B050ED">
        <w:rPr>
          <w:rFonts w:ascii="Arial" w:hAnsi="Arial" w:cs="Arial"/>
        </w:rPr>
        <w:t xml:space="preserve"> distance</w:t>
      </w:r>
      <w:r w:rsidR="005B0ABB" w:rsidRPr="00B050ED">
        <w:rPr>
          <w:rFonts w:ascii="Arial" w:hAnsi="Arial" w:cs="Arial"/>
        </w:rPr>
        <w:t>s and lengths</w:t>
      </w:r>
      <w:r w:rsidRPr="00B050ED">
        <w:rPr>
          <w:rFonts w:ascii="Arial" w:hAnsi="Arial" w:cs="Arial"/>
        </w:rPr>
        <w:t xml:space="preserve"> without </w:t>
      </w:r>
      <w:r w:rsidR="0096434B" w:rsidRPr="00B050ED">
        <w:rPr>
          <w:rFonts w:ascii="Arial" w:hAnsi="Arial" w:cs="Arial"/>
        </w:rPr>
        <w:t>any tools</w:t>
      </w:r>
      <w:r w:rsidR="005B0ABB" w:rsidRPr="00B050ED">
        <w:rPr>
          <w:rFonts w:ascii="Arial" w:hAnsi="Arial" w:cs="Arial"/>
        </w:rPr>
        <w:t xml:space="preserve"> or navigation</w:t>
      </w:r>
      <w:r w:rsidR="00234F0D" w:rsidRPr="00B050ED">
        <w:rPr>
          <w:rFonts w:ascii="Arial" w:hAnsi="Arial" w:cs="Arial"/>
        </w:rPr>
        <w:t xml:space="preserve"> </w:t>
      </w:r>
      <w:r w:rsidR="00B377D9" w:rsidRPr="00B050ED">
        <w:rPr>
          <w:rFonts w:ascii="Arial" w:hAnsi="Arial" w:cs="Arial"/>
        </w:rPr>
        <w:fldChar w:fldCharType="begin">
          <w:fldData xml:space="preserve">PEVuZE5vdGU+PENpdGU+PEF1dGhvcj5UcmVmZmVydDwvQXV0aG9yPjxZZWFyPjIwMDk8L1llYXI+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UcmVmZmVydDwvQXV0aG9yPjxZZWFyPjIwMDk8L1llYXI+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B377D9" w:rsidRPr="00B050ED">
        <w:rPr>
          <w:rFonts w:ascii="Arial" w:hAnsi="Arial" w:cs="Arial"/>
        </w:rPr>
      </w:r>
      <w:r w:rsidR="00B377D9" w:rsidRPr="00B050ED">
        <w:rPr>
          <w:rFonts w:ascii="Arial" w:hAnsi="Arial" w:cs="Arial"/>
        </w:rPr>
        <w:fldChar w:fldCharType="separate"/>
      </w:r>
      <w:r w:rsidR="008C6415">
        <w:rPr>
          <w:rFonts w:ascii="Arial" w:hAnsi="Arial" w:cs="Arial"/>
          <w:noProof/>
        </w:rPr>
        <w:t>(Treffert, 2009; Treffert &amp; Christensen, 2005)</w:t>
      </w:r>
      <w:r w:rsidR="00B377D9" w:rsidRPr="00B050ED">
        <w:rPr>
          <w:rFonts w:ascii="Arial" w:hAnsi="Arial" w:cs="Arial"/>
        </w:rPr>
        <w:fldChar w:fldCharType="end"/>
      </w:r>
      <w:r w:rsidRPr="00B050ED">
        <w:rPr>
          <w:rFonts w:ascii="Arial" w:hAnsi="Arial" w:cs="Arial"/>
        </w:rPr>
        <w:t>.</w:t>
      </w:r>
      <w:r w:rsidR="0092066E" w:rsidRPr="00B050ED">
        <w:rPr>
          <w:rFonts w:ascii="Arial" w:hAnsi="Arial" w:cs="Arial"/>
        </w:rPr>
        <w:t xml:space="preserve"> </w:t>
      </w:r>
      <w:r w:rsidR="009249EB" w:rsidRPr="00B050ED">
        <w:rPr>
          <w:rFonts w:ascii="Arial" w:hAnsi="Arial" w:cs="Arial"/>
        </w:rPr>
        <w:t xml:space="preserve">For example, some savants possess the ability to compute prime numbers, yet </w:t>
      </w:r>
      <w:r w:rsidR="002951CE" w:rsidRPr="00B050ED">
        <w:rPr>
          <w:rFonts w:ascii="Arial" w:hAnsi="Arial" w:cs="Arial"/>
        </w:rPr>
        <w:t>were</w:t>
      </w:r>
      <w:r w:rsidR="00362AB4" w:rsidRPr="00B050ED">
        <w:rPr>
          <w:rFonts w:ascii="Arial" w:hAnsi="Arial" w:cs="Arial"/>
        </w:rPr>
        <w:t xml:space="preserve"> weak in their </w:t>
      </w:r>
      <w:r w:rsidR="009F2DE7" w:rsidRPr="00B050ED">
        <w:rPr>
          <w:rFonts w:ascii="Arial" w:hAnsi="Arial" w:cs="Arial"/>
        </w:rPr>
        <w:t xml:space="preserve">overall </w:t>
      </w:r>
      <w:r w:rsidR="00362AB4" w:rsidRPr="00B050ED">
        <w:rPr>
          <w:rFonts w:ascii="Arial" w:hAnsi="Arial" w:cs="Arial"/>
        </w:rPr>
        <w:t xml:space="preserve">arithmetic ability </w:t>
      </w:r>
      <w:r w:rsidR="00362AB4" w:rsidRPr="00B050ED">
        <w:rPr>
          <w:rFonts w:ascii="Arial" w:hAnsi="Arial" w:cs="Arial"/>
        </w:rPr>
        <w:fldChar w:fldCharType="begin"/>
      </w:r>
      <w:r w:rsidR="008C6415">
        <w:rPr>
          <w:rFonts w:ascii="Arial" w:hAnsi="Arial" w:cs="Arial"/>
        </w:rPr>
        <w:instrText xml:space="preserve"> ADDIN EN.CITE &lt;EndNote&gt;&lt;Cite&gt;&lt;Author&gt;Welling&lt;/Author&gt;&lt;Year&gt;1994&lt;/Year&gt;&lt;RecNum&gt;156&lt;/RecNum&gt;&lt;DisplayText&gt;(Welling, 1994)&lt;/DisplayText&gt;&lt;record&gt;&lt;rec-number&gt;156&lt;/rec-number&gt;&lt;foreign-keys&gt;&lt;key app="EN" db-id="zte5tatdmtxdw3ezwpdv0tala9dw50xatt2x" timestamp="1703456777"&gt;156&lt;/key&gt;&lt;/foreign-keys&gt;&lt;ref-type name="Journal Article"&gt;17&lt;/ref-type&gt;&lt;contributors&gt;&lt;authors&gt;&lt;author&gt;Welling, H.&lt;/author&gt;&lt;/authors&gt;&lt;/contributors&gt;&lt;auth-address&gt;Department of Medical Psychology, Santa Maria Hospital, Lisbon, Portugal.&lt;/auth-address&gt;&lt;titles&gt;&lt;title&gt;Prime number identification in idiots savants: can they calculate them?&lt;/title&gt;&lt;secondary-title&gt;J Autism Dev Disord&lt;/secondary-title&gt;&lt;/titles&gt;&lt;periodical&gt;&lt;full-title&gt;J Autism Dev Disord&lt;/full-title&gt;&lt;/periodical&gt;&lt;pages&gt;199-207&lt;/pages&gt;&lt;volume&gt;24&lt;/volume&gt;&lt;number&gt;2&lt;/number&gt;&lt;keywords&gt;&lt;keyword&gt;*Aptitude&lt;/keyword&gt;&lt;keyword&gt;Humans&lt;/keyword&gt;&lt;keyword&gt;Intellectual Disability/*psychology&lt;/keyword&gt;&lt;keyword&gt;*Mathematics&lt;/keyword&gt;&lt;keyword&gt;*Problem Solving&lt;/keyword&gt;&lt;/keywords&gt;&lt;dates&gt;&lt;year&gt;1994&lt;/year&gt;&lt;pub-dates&gt;&lt;date&gt;Apr&lt;/date&gt;&lt;/pub-dates&gt;&lt;/dates&gt;&lt;isbn&gt;0162-3257 (Print)&amp;#xD;0162-3257&lt;/isbn&gt;&lt;accession-num&gt;8040161&lt;/accession-num&gt;&lt;urls&gt;&lt;/urls&gt;&lt;electronic-resource-num&gt;10.1007/bf02172096&lt;/electronic-resource-num&gt;&lt;remote-database-provider&gt;NLM&lt;/remote-database-provider&gt;&lt;language&gt;eng&lt;/language&gt;&lt;/record&gt;&lt;/Cite&gt;&lt;/EndNote&gt;</w:instrText>
      </w:r>
      <w:r w:rsidR="00362AB4" w:rsidRPr="00B050ED">
        <w:rPr>
          <w:rFonts w:ascii="Arial" w:hAnsi="Arial" w:cs="Arial"/>
        </w:rPr>
        <w:fldChar w:fldCharType="separate"/>
      </w:r>
      <w:r w:rsidR="008C6415">
        <w:rPr>
          <w:rFonts w:ascii="Arial" w:hAnsi="Arial" w:cs="Arial"/>
          <w:noProof/>
        </w:rPr>
        <w:t>(Welling, 1994)</w:t>
      </w:r>
      <w:r w:rsidR="00362AB4" w:rsidRPr="00B050ED">
        <w:rPr>
          <w:rFonts w:ascii="Arial" w:hAnsi="Arial" w:cs="Arial"/>
        </w:rPr>
        <w:fldChar w:fldCharType="end"/>
      </w:r>
      <w:r w:rsidR="009249EB" w:rsidRPr="00B050ED">
        <w:rPr>
          <w:rFonts w:ascii="Arial" w:hAnsi="Arial" w:cs="Arial"/>
        </w:rPr>
        <w:t xml:space="preserve">. </w:t>
      </w:r>
      <w:r w:rsidR="0092066E" w:rsidRPr="00B050ED">
        <w:rPr>
          <w:rFonts w:ascii="Arial" w:hAnsi="Arial" w:cs="Arial"/>
        </w:rPr>
        <w:t>Other skills reported</w:t>
      </w:r>
      <w:r w:rsidR="00C41E92" w:rsidRPr="00B050ED">
        <w:rPr>
          <w:rFonts w:ascii="Arial" w:hAnsi="Arial" w:cs="Arial"/>
        </w:rPr>
        <w:t xml:space="preserve"> in savants</w:t>
      </w:r>
      <w:r w:rsidR="0092066E" w:rsidRPr="00B050ED">
        <w:rPr>
          <w:rFonts w:ascii="Arial" w:hAnsi="Arial" w:cs="Arial"/>
        </w:rPr>
        <w:t xml:space="preserve"> include </w:t>
      </w:r>
      <w:r w:rsidR="00161701" w:rsidRPr="00B050ED">
        <w:rPr>
          <w:rFonts w:ascii="Arial" w:hAnsi="Arial" w:cs="Arial"/>
        </w:rPr>
        <w:t>synesthesia</w:t>
      </w:r>
      <w:r w:rsidR="00334DD6" w:rsidRPr="00B050ED">
        <w:rPr>
          <w:rFonts w:ascii="Arial" w:hAnsi="Arial" w:cs="Arial"/>
        </w:rPr>
        <w:t xml:space="preserve"> (</w:t>
      </w:r>
      <w:proofErr w:type="gramStart"/>
      <w:r w:rsidR="00334DD6" w:rsidRPr="00B050ED">
        <w:rPr>
          <w:rFonts w:ascii="Arial" w:hAnsi="Arial" w:cs="Arial"/>
        </w:rPr>
        <w:t>e.g.</w:t>
      </w:r>
      <w:proofErr w:type="gramEnd"/>
      <w:r w:rsidR="00334DD6" w:rsidRPr="00B050ED">
        <w:rPr>
          <w:rFonts w:ascii="Arial" w:hAnsi="Arial" w:cs="Arial"/>
        </w:rPr>
        <w:t xml:space="preserve"> </w:t>
      </w:r>
      <w:r w:rsidR="009374D6" w:rsidRPr="00B050ED">
        <w:rPr>
          <w:rFonts w:ascii="Arial" w:hAnsi="Arial" w:cs="Arial"/>
        </w:rPr>
        <w:t xml:space="preserve">involuntary </w:t>
      </w:r>
      <w:r w:rsidR="004B32DD" w:rsidRPr="00B050ED">
        <w:rPr>
          <w:rFonts w:ascii="Arial" w:hAnsi="Arial" w:cs="Arial"/>
        </w:rPr>
        <w:t>association of</w:t>
      </w:r>
      <w:r w:rsidR="00334DD6" w:rsidRPr="00B050ED">
        <w:rPr>
          <w:rFonts w:ascii="Arial" w:hAnsi="Arial" w:cs="Arial"/>
        </w:rPr>
        <w:t xml:space="preserve"> numbers to colors or sounds to letters)</w:t>
      </w:r>
      <w:r w:rsidR="0092066E" w:rsidRPr="00B050ED">
        <w:rPr>
          <w:rFonts w:ascii="Arial" w:hAnsi="Arial" w:cs="Arial"/>
        </w:rPr>
        <w:t>, excellence in a specific academic field,</w:t>
      </w:r>
      <w:r w:rsidR="008D477C" w:rsidRPr="00B050ED">
        <w:rPr>
          <w:rFonts w:ascii="Arial" w:hAnsi="Arial" w:cs="Arial"/>
        </w:rPr>
        <w:t xml:space="preserve"> calendar calculations,</w:t>
      </w:r>
      <w:r w:rsidR="0092066E" w:rsidRPr="00B050ED">
        <w:rPr>
          <w:rFonts w:ascii="Arial" w:hAnsi="Arial" w:cs="Arial"/>
        </w:rPr>
        <w:t xml:space="preserve"> and </w:t>
      </w:r>
      <w:r w:rsidR="0025506B" w:rsidRPr="00B050ED">
        <w:rPr>
          <w:rFonts w:ascii="Arial" w:hAnsi="Arial" w:cs="Arial"/>
        </w:rPr>
        <w:t>readiness to learn new languages (as polyglots)</w:t>
      </w:r>
      <w:r w:rsidR="0092066E" w:rsidRPr="00B050ED">
        <w:rPr>
          <w:rFonts w:ascii="Arial" w:hAnsi="Arial" w:cs="Arial"/>
        </w:rPr>
        <w:t xml:space="preserve">. </w:t>
      </w:r>
      <w:r w:rsidR="007D7D8F" w:rsidRPr="00B050ED">
        <w:rPr>
          <w:rFonts w:ascii="Arial" w:hAnsi="Arial" w:cs="Arial"/>
        </w:rPr>
        <w:t xml:space="preserve">Savants can be </w:t>
      </w:r>
      <w:r w:rsidR="002C4BF3">
        <w:rPr>
          <w:rFonts w:ascii="Arial" w:hAnsi="Arial" w:cs="Arial"/>
        </w:rPr>
        <w:t>classified as</w:t>
      </w:r>
      <w:r w:rsidR="002C4BF3" w:rsidRPr="00B050ED">
        <w:rPr>
          <w:rFonts w:ascii="Arial" w:hAnsi="Arial" w:cs="Arial"/>
        </w:rPr>
        <w:t xml:space="preserve"> </w:t>
      </w:r>
      <w:r w:rsidR="007D7D8F" w:rsidRPr="00B050ED">
        <w:rPr>
          <w:rFonts w:ascii="Arial" w:hAnsi="Arial" w:cs="Arial"/>
        </w:rPr>
        <w:t xml:space="preserve">talented or prodigious. </w:t>
      </w:r>
      <w:r w:rsidR="00AC0A21" w:rsidRPr="00B050ED">
        <w:rPr>
          <w:rFonts w:ascii="Arial" w:hAnsi="Arial" w:cs="Arial"/>
        </w:rPr>
        <w:t>Talented</w:t>
      </w:r>
      <w:r w:rsidR="0092066E" w:rsidRPr="00B050ED">
        <w:rPr>
          <w:rFonts w:ascii="Arial" w:hAnsi="Arial" w:cs="Arial"/>
        </w:rPr>
        <w:t xml:space="preserve"> savants show special abilities in stark contrast with their cognitive disability</w:t>
      </w:r>
      <w:r w:rsidR="00CD0B9E" w:rsidRPr="00B050ED">
        <w:rPr>
          <w:rFonts w:ascii="Arial" w:hAnsi="Arial" w:cs="Arial"/>
        </w:rPr>
        <w:t>.</w:t>
      </w:r>
      <w:r w:rsidR="0092066E" w:rsidRPr="00B050ED">
        <w:rPr>
          <w:rFonts w:ascii="Arial" w:hAnsi="Arial" w:cs="Arial"/>
        </w:rPr>
        <w:t xml:space="preserve"> </w:t>
      </w:r>
      <w:r w:rsidR="006E5A3A" w:rsidRPr="00B050ED">
        <w:rPr>
          <w:rFonts w:ascii="Arial" w:hAnsi="Arial" w:cs="Arial"/>
        </w:rPr>
        <w:t>Prodigious savants, while very rare</w:t>
      </w:r>
      <w:r w:rsidR="0092066E" w:rsidRPr="00B050ED">
        <w:rPr>
          <w:rFonts w:ascii="Arial" w:hAnsi="Arial" w:cs="Arial"/>
        </w:rPr>
        <w:t xml:space="preserve">, </w:t>
      </w:r>
      <w:r w:rsidR="00C01811" w:rsidRPr="00B050ED">
        <w:rPr>
          <w:rFonts w:ascii="Arial" w:hAnsi="Arial" w:cs="Arial"/>
        </w:rPr>
        <w:t xml:space="preserve">demonstrate outputs </w:t>
      </w:r>
      <w:r w:rsidR="0092066E" w:rsidRPr="00B050ED">
        <w:rPr>
          <w:rFonts w:ascii="Arial" w:hAnsi="Arial" w:cs="Arial"/>
        </w:rPr>
        <w:t xml:space="preserve">that </w:t>
      </w:r>
      <w:r w:rsidR="00FB14D4" w:rsidRPr="00B050ED">
        <w:rPr>
          <w:rFonts w:ascii="Arial" w:hAnsi="Arial" w:cs="Arial"/>
        </w:rPr>
        <w:t>would be</w:t>
      </w:r>
      <w:r w:rsidR="0092066E" w:rsidRPr="00B050ED">
        <w:rPr>
          <w:rFonts w:ascii="Arial" w:hAnsi="Arial" w:cs="Arial"/>
        </w:rPr>
        <w:t xml:space="preserve"> outstanding </w:t>
      </w:r>
      <w:r w:rsidR="0091737F" w:rsidRPr="00B050ED">
        <w:rPr>
          <w:rFonts w:ascii="Arial" w:hAnsi="Arial" w:cs="Arial"/>
        </w:rPr>
        <w:t xml:space="preserve">even </w:t>
      </w:r>
      <w:r w:rsidR="0092066E" w:rsidRPr="00B050ED">
        <w:rPr>
          <w:rFonts w:ascii="Arial" w:hAnsi="Arial" w:cs="Arial"/>
        </w:rPr>
        <w:t xml:space="preserve">for a </w:t>
      </w:r>
      <w:r w:rsidR="0090790F" w:rsidRPr="00B050ED">
        <w:rPr>
          <w:rFonts w:ascii="Arial" w:hAnsi="Arial" w:cs="Arial"/>
        </w:rPr>
        <w:t xml:space="preserve">comparable </w:t>
      </w:r>
      <w:r w:rsidR="00C661CA" w:rsidRPr="00B050ED">
        <w:rPr>
          <w:rFonts w:ascii="Arial" w:hAnsi="Arial" w:cs="Arial"/>
        </w:rPr>
        <w:t xml:space="preserve">unimpaired </w:t>
      </w:r>
      <w:r w:rsidR="0092066E" w:rsidRPr="00B050ED">
        <w:rPr>
          <w:rFonts w:ascii="Arial" w:hAnsi="Arial" w:cs="Arial"/>
        </w:rPr>
        <w:t>neurotypical individual.</w:t>
      </w:r>
      <w:r w:rsidR="00254F64" w:rsidRPr="00B050ED">
        <w:rPr>
          <w:rFonts w:ascii="Arial" w:hAnsi="Arial" w:cs="Arial"/>
        </w:rPr>
        <w:t xml:space="preserve"> </w:t>
      </w:r>
      <w:proofErr w:type="spellStart"/>
      <w:r w:rsidR="00D92ADA" w:rsidRPr="00B050ED">
        <w:rPr>
          <w:rFonts w:ascii="Arial" w:hAnsi="Arial" w:cs="Arial"/>
        </w:rPr>
        <w:t>Nahm</w:t>
      </w:r>
      <w:proofErr w:type="spellEnd"/>
      <w:r w:rsidR="00112B9F" w:rsidRPr="00B050ED">
        <w:rPr>
          <w:rFonts w:ascii="Arial" w:hAnsi="Arial" w:cs="Arial"/>
        </w:rPr>
        <w:t xml:space="preserve"> </w:t>
      </w:r>
      <w:r w:rsidR="00D92ADA" w:rsidRPr="00B050ED">
        <w:rPr>
          <w:rFonts w:ascii="Arial" w:hAnsi="Arial" w:cs="Arial"/>
        </w:rPr>
        <w:t xml:space="preserve">reviews the cases of blind pianists Thomas </w:t>
      </w:r>
      <w:proofErr w:type="spellStart"/>
      <w:r w:rsidR="00D92ADA" w:rsidRPr="00B050ED">
        <w:rPr>
          <w:rFonts w:ascii="Arial" w:hAnsi="Arial" w:cs="Arial"/>
        </w:rPr>
        <w:t>Berthune</w:t>
      </w:r>
      <w:proofErr w:type="spellEnd"/>
      <w:r w:rsidR="00D92ADA" w:rsidRPr="00B050ED">
        <w:rPr>
          <w:rFonts w:ascii="Arial" w:hAnsi="Arial" w:cs="Arial"/>
        </w:rPr>
        <w:t xml:space="preserve"> and Leslie Lemke, who were visually blind, yet musically gifted savants: they never participated in any piano classes yet </w:t>
      </w:r>
      <w:r w:rsidR="00391565" w:rsidRPr="00B050ED">
        <w:rPr>
          <w:rFonts w:ascii="Arial" w:hAnsi="Arial" w:cs="Arial"/>
        </w:rPr>
        <w:t>could play incredibly complex and lengthy pieces after hearing it once and memorize every chord and note</w:t>
      </w:r>
      <w:r w:rsidR="00516AA0" w:rsidRPr="00B050ED">
        <w:rPr>
          <w:rFonts w:ascii="Arial" w:hAnsi="Arial" w:cs="Arial"/>
        </w:rPr>
        <w:t xml:space="preserve"> </w:t>
      </w:r>
      <w:r w:rsidR="00516AA0" w:rsidRPr="00B050ED">
        <w:rPr>
          <w:rFonts w:ascii="Arial" w:hAnsi="Arial" w:cs="Arial"/>
        </w:rPr>
        <w:fldChar w:fldCharType="begin"/>
      </w:r>
      <w:r w:rsidR="008C6415">
        <w:rPr>
          <w:rFonts w:ascii="Arial" w:hAnsi="Arial" w:cs="Arial"/>
        </w:rPr>
        <w:instrText xml:space="preserve"> ADDIN EN.CITE &lt;EndNote&gt;&lt;Cite&gt;&lt;Author&gt;Nahm&lt;/Author&gt;&lt;Year&gt;2017&lt;/Year&gt;&lt;RecNum&gt;48&lt;/RecNum&gt;&lt;DisplayText&gt;(Nahm et al., 2017)&lt;/DisplayText&gt;&lt;record&gt;&lt;rec-number&gt;48&lt;/rec-number&gt;&lt;foreign-keys&gt;&lt;key app="EN" db-id="zte5tatdmtxdw3ezwpdv0tala9dw50xatt2x" timestamp="1702510842"&gt;48&lt;/key&gt;&lt;/foreign-keys&gt;&lt;ref-type name="Journal Article"&gt;17&lt;/ref-type&gt;&lt;contributors&gt;&lt;authors&gt;&lt;author&gt;Nahm, Michael&lt;/author&gt;&lt;author&gt;Rousseau, David&lt;/author&gt;&lt;author&gt;Greyson, Bruce&lt;/author&gt;&lt;/authors&gt;&lt;/contributors&gt;&lt;titles&gt;&lt;title&gt;Discrepancy Between Cerebral Structure and Cognitive Functioning &amp;lt;i&amp;gt;A Review&amp;lt;/i&amp;gt;&lt;/title&gt;&lt;secondary-title&gt;JOURNAL OF NERVOUS AND MENTAL DISEASE&lt;/secondary-title&gt;&lt;/titles&gt;&lt;periodical&gt;&lt;full-title&gt;JOURNAL OF NERVOUS AND MENTAL DISEASE&lt;/full-title&gt;&lt;/periodical&gt;&lt;pages&gt;967-972&lt;/pages&gt;&lt;volume&gt;205&lt;/volume&gt;&lt;number&gt;12&lt;/number&gt;&lt;dates&gt;&lt;year&gt;2017&lt;/year&gt;&lt;pub-dates&gt;&lt;date&gt;2017 DEC&lt;/date&gt;&lt;/pub-dates&gt;&lt;/dates&gt;&lt;isbn&gt;0022-3018&amp;#xD;1539-736X&lt;/isbn&gt;&lt;accession-num&gt;WOS:000417653500009&lt;/accession-num&gt;&lt;work-type&gt;Review&lt;/work-type&gt;&lt;urls&gt;&lt;/urls&gt;&lt;electronic-resource-num&gt;10.1097/NMD.0000000000000752&lt;/electronic-resource-num&gt;&lt;access-date&gt;2017-12-25&lt;/access-date&gt;&lt;/record&gt;&lt;/Cite&gt;&lt;/EndNote&gt;</w:instrText>
      </w:r>
      <w:r w:rsidR="00516AA0" w:rsidRPr="00B050ED">
        <w:rPr>
          <w:rFonts w:ascii="Arial" w:hAnsi="Arial" w:cs="Arial"/>
        </w:rPr>
        <w:fldChar w:fldCharType="separate"/>
      </w:r>
      <w:r w:rsidR="008C6415">
        <w:rPr>
          <w:rFonts w:ascii="Arial" w:hAnsi="Arial" w:cs="Arial"/>
          <w:noProof/>
        </w:rPr>
        <w:t>(Nahm et al., 2017)</w:t>
      </w:r>
      <w:r w:rsidR="00516AA0" w:rsidRPr="00B050ED">
        <w:rPr>
          <w:rFonts w:ascii="Arial" w:hAnsi="Arial" w:cs="Arial"/>
        </w:rPr>
        <w:fldChar w:fldCharType="end"/>
      </w:r>
      <w:r w:rsidR="00516AA0" w:rsidRPr="00B050ED">
        <w:rPr>
          <w:rFonts w:ascii="Arial" w:hAnsi="Arial" w:cs="Arial"/>
        </w:rPr>
        <w:t>.</w:t>
      </w:r>
    </w:p>
    <w:p w14:paraId="7AB1B1E0" w14:textId="3475CF2F" w:rsidR="00395BB5" w:rsidRPr="00B050ED" w:rsidRDefault="004C4424" w:rsidP="00DA057F">
      <w:pPr>
        <w:ind w:firstLine="720"/>
        <w:jc w:val="both"/>
        <w:rPr>
          <w:rFonts w:ascii="Arial" w:hAnsi="Arial" w:cs="Arial"/>
        </w:rPr>
      </w:pPr>
      <w:r w:rsidRPr="005974A1">
        <w:rPr>
          <w:rFonts w:ascii="Arial" w:hAnsi="Arial" w:cs="Arial"/>
        </w:rPr>
        <w:t>S</w:t>
      </w:r>
      <w:r w:rsidR="00254F64" w:rsidRPr="005974A1">
        <w:rPr>
          <w:rFonts w:ascii="Arial" w:hAnsi="Arial" w:cs="Arial"/>
        </w:rPr>
        <w:t xml:space="preserve">avant syndrome </w:t>
      </w:r>
      <w:r w:rsidR="002C4BF3" w:rsidRPr="005974A1">
        <w:rPr>
          <w:rFonts w:ascii="Arial" w:hAnsi="Arial" w:cs="Arial"/>
        </w:rPr>
        <w:t>can</w:t>
      </w:r>
      <w:r w:rsidR="004734FE" w:rsidRPr="005974A1">
        <w:rPr>
          <w:rFonts w:ascii="Arial" w:hAnsi="Arial" w:cs="Arial"/>
        </w:rPr>
        <w:t xml:space="preserve"> be associated with a pre-existing neurodevelopmental condition</w:t>
      </w:r>
      <w:r w:rsidR="00E835A0" w:rsidRPr="005974A1">
        <w:rPr>
          <w:rFonts w:ascii="Arial" w:hAnsi="Arial" w:cs="Arial"/>
        </w:rPr>
        <w:t xml:space="preserve"> </w:t>
      </w:r>
      <w:r w:rsidR="004734FE" w:rsidRPr="005974A1">
        <w:rPr>
          <w:rFonts w:ascii="Arial" w:hAnsi="Arial" w:cs="Arial"/>
        </w:rPr>
        <w:t>or can be acquired after brain injury</w:t>
      </w:r>
      <w:r w:rsidR="00147C03" w:rsidRPr="005974A1">
        <w:rPr>
          <w:rFonts w:ascii="Arial" w:hAnsi="Arial" w:cs="Arial"/>
        </w:rPr>
        <w:t>.</w:t>
      </w:r>
      <w:r w:rsidR="004734FE" w:rsidRPr="005974A1">
        <w:rPr>
          <w:rFonts w:ascii="Arial" w:hAnsi="Arial" w:cs="Arial"/>
        </w:rPr>
        <w:t xml:space="preserve"> </w:t>
      </w:r>
      <w:r w:rsidR="00254F64" w:rsidRPr="005974A1">
        <w:rPr>
          <w:rFonts w:ascii="Arial" w:hAnsi="Arial" w:cs="Arial"/>
        </w:rPr>
        <w:t xml:space="preserve">The syndrome can arise in individuals following a brain </w:t>
      </w:r>
      <w:r w:rsidR="003F4364" w:rsidRPr="005974A1">
        <w:rPr>
          <w:rFonts w:ascii="Arial" w:hAnsi="Arial" w:cs="Arial"/>
        </w:rPr>
        <w:t>injury</w:t>
      </w:r>
      <w:r w:rsidR="00E835A0" w:rsidRPr="005974A1">
        <w:rPr>
          <w:rFonts w:ascii="Arial" w:hAnsi="Arial" w:cs="Arial"/>
        </w:rPr>
        <w:t xml:space="preserve"> such as a lightning strike</w:t>
      </w:r>
      <w:r w:rsidR="00AE2B9A" w:rsidRPr="005974A1">
        <w:rPr>
          <w:rFonts w:ascii="Arial" w:hAnsi="Arial" w:cs="Arial"/>
        </w:rPr>
        <w:t>,</w:t>
      </w:r>
      <w:r w:rsidR="00217AEE" w:rsidRPr="005974A1">
        <w:rPr>
          <w:rFonts w:ascii="Arial" w:hAnsi="Arial" w:cs="Arial"/>
        </w:rPr>
        <w:t xml:space="preserve"> </w:t>
      </w:r>
      <w:r w:rsidR="00FE555F" w:rsidRPr="005974A1">
        <w:rPr>
          <w:rFonts w:ascii="Arial" w:hAnsi="Arial" w:cs="Arial"/>
        </w:rPr>
        <w:t>hemorrhage</w:t>
      </w:r>
      <w:r w:rsidR="00217AEE" w:rsidRPr="005974A1">
        <w:rPr>
          <w:rFonts w:ascii="Arial" w:hAnsi="Arial" w:cs="Arial"/>
        </w:rPr>
        <w:t xml:space="preserve"> </w:t>
      </w:r>
      <w:r w:rsidR="00B377D9" w:rsidRPr="005974A1">
        <w:rPr>
          <w:rFonts w:ascii="Arial" w:hAnsi="Arial" w:cs="Arial"/>
        </w:rPr>
        <w:fldChar w:fldCharType="begin"/>
      </w:r>
      <w:r w:rsidR="008C6415">
        <w:rPr>
          <w:rFonts w:ascii="Arial" w:hAnsi="Arial" w:cs="Arial"/>
        </w:rPr>
        <w:instrText xml:space="preserve"> ADDIN EN.CITE &lt;EndNote&gt;&lt;Cite&gt;&lt;Author&gt;Lythgoe&lt;/Author&gt;&lt;Year&gt;2005&lt;/Year&gt;&lt;RecNum&gt;219&lt;/RecNum&gt;&lt;DisplayText&gt;(Lythgoe et al., 2005)&lt;/DisplayText&gt;&lt;record&gt;&lt;rec-number&gt;219&lt;/rec-number&gt;&lt;foreign-keys&gt;&lt;key app="EN" db-id="zte5tatdmtxdw3ezwpdv0tala9dw50xatt2x" timestamp="1704120552"&gt;219&lt;/key&gt;&lt;/foreign-keys&gt;&lt;ref-type name="Journal Article"&gt;17&lt;/ref-type&gt;&lt;contributors&gt;&lt;authors&gt;&lt;author&gt;Lythgoe, M. F.&lt;/author&gt;&lt;author&gt;Pollak, T. A.&lt;/author&gt;&lt;author&gt;Kalmus, M.&lt;/author&gt;&lt;author&gt;de Haan, M.&lt;/author&gt;&lt;author&gt;Chong, W. K.&lt;/author&gt;&lt;/authors&gt;&lt;/contributors&gt;&lt;auth-address&gt;RCS Unit of Biophysics, Institute of Child Health, University College London, London, WC1N 1EH UK. mlythgoe@ich.ucl.ac.uk&lt;/auth-address&gt;&lt;titles&gt;&lt;title&gt;Obsessive, prolific artistic output following subarachnoid hemorrhage&lt;/title&gt;&lt;secondary-title&gt;Neurology&lt;/secondary-title&gt;&lt;/titles&gt;&lt;periodical&gt;&lt;full-title&gt;Neurology&lt;/full-title&gt;&lt;/periodical&gt;&lt;pages&gt;397-8&lt;/pages&gt;&lt;volume&gt;64&lt;/volume&gt;&lt;number&gt;2&lt;/number&gt;&lt;keywords&gt;&lt;keyword&gt;*Art&lt;/keyword&gt;&lt;keyword&gt;Cerebral Angiography&lt;/keyword&gt;&lt;keyword&gt;*Creativity&lt;/keyword&gt;&lt;keyword&gt;Dementia/psychology&lt;/keyword&gt;&lt;keyword&gt;Humans&lt;/keyword&gt;&lt;keyword&gt;*Inhibition, Psychological&lt;/keyword&gt;&lt;keyword&gt;Intracranial Aneurysm/*complications/diagnostic imaging&lt;/keyword&gt;&lt;keyword&gt;Male&lt;/keyword&gt;&lt;keyword&gt;Middle Aged&lt;/keyword&gt;&lt;keyword&gt;Neuropsychological Tests&lt;/keyword&gt;&lt;keyword&gt;Obsessive Behavior/*etiology&lt;/keyword&gt;&lt;keyword&gt;Paintings&lt;/keyword&gt;&lt;keyword&gt;Perceptual Disorders/etiology/psychology&lt;/keyword&gt;&lt;keyword&gt;Poetry as Topic&lt;/keyword&gt;&lt;keyword&gt;Rupture, Spontaneous&lt;/keyword&gt;&lt;keyword&gt;Sculpture&lt;/keyword&gt;&lt;keyword&gt;Subarachnoid Hemorrhage/*complications&lt;/keyword&gt;&lt;keyword&gt;Tomography, X-Ray Computed&lt;/keyword&gt;&lt;/keywords&gt;&lt;dates&gt;&lt;year&gt;2005&lt;/year&gt;&lt;pub-dates&gt;&lt;date&gt;Jan 25&lt;/date&gt;&lt;/pub-dates&gt;&lt;/dates&gt;&lt;isbn&gt;0028-3878&lt;/isbn&gt;&lt;accession-num&gt;15668459&lt;/accession-num&gt;&lt;urls&gt;&lt;/urls&gt;&lt;electronic-resource-num&gt;10.1212/01.Wnl.0000150526.09499.3e&lt;/electronic-resource-num&gt;&lt;remote-database-provider&gt;NLM&lt;/remote-database-provider&gt;&lt;language&gt;eng&lt;/language&gt;&lt;/record&gt;&lt;/Cite&gt;&lt;/EndNote&gt;</w:instrText>
      </w:r>
      <w:r w:rsidR="00B377D9" w:rsidRPr="005974A1">
        <w:rPr>
          <w:rFonts w:ascii="Arial" w:hAnsi="Arial" w:cs="Arial"/>
        </w:rPr>
        <w:fldChar w:fldCharType="separate"/>
      </w:r>
      <w:r w:rsidR="008C6415">
        <w:rPr>
          <w:rFonts w:ascii="Arial" w:hAnsi="Arial" w:cs="Arial"/>
          <w:noProof/>
        </w:rPr>
        <w:t>(Lythgoe et al., 2005)</w:t>
      </w:r>
      <w:r w:rsidR="00B377D9" w:rsidRPr="005974A1">
        <w:rPr>
          <w:rFonts w:ascii="Arial" w:hAnsi="Arial" w:cs="Arial"/>
        </w:rPr>
        <w:fldChar w:fldCharType="end"/>
      </w:r>
      <w:r w:rsidR="00217AEE" w:rsidRPr="005974A1">
        <w:rPr>
          <w:rFonts w:ascii="Arial" w:hAnsi="Arial" w:cs="Arial"/>
        </w:rPr>
        <w:t>,</w:t>
      </w:r>
      <w:r w:rsidR="00AE2B9A" w:rsidRPr="005974A1">
        <w:rPr>
          <w:rFonts w:ascii="Arial" w:hAnsi="Arial" w:cs="Arial"/>
        </w:rPr>
        <w:t xml:space="preserve"> </w:t>
      </w:r>
      <w:r w:rsidR="005868F1" w:rsidRPr="005974A1">
        <w:rPr>
          <w:rFonts w:ascii="Arial" w:hAnsi="Arial" w:cs="Arial"/>
        </w:rPr>
        <w:t xml:space="preserve">dementia </w:t>
      </w:r>
      <w:r w:rsidR="00B377D9" w:rsidRPr="005974A1">
        <w:rPr>
          <w:rFonts w:ascii="Arial" w:hAnsi="Arial" w:cs="Arial"/>
        </w:rPr>
        <w:fldChar w:fldCharType="begin"/>
      </w:r>
      <w:r w:rsidR="008C6415">
        <w:rPr>
          <w:rFonts w:ascii="Arial" w:hAnsi="Arial" w:cs="Arial"/>
        </w:rPr>
        <w:instrText xml:space="preserve"> ADDIN EN.CITE &lt;EndNote&gt;&lt;Cite&gt;&lt;Author&gt;Miller&lt;/Author&gt;&lt;Year&gt;1998&lt;/Year&gt;&lt;RecNum&gt;220&lt;/RecNum&gt;&lt;DisplayText&gt;(Miller et al., 1998)&lt;/DisplayText&gt;&lt;record&gt;&lt;rec-number&gt;220&lt;/rec-number&gt;&lt;foreign-keys&gt;&lt;key app="EN" db-id="zte5tatdmtxdw3ezwpdv0tala9dw50xatt2x" timestamp="1704120645"&gt;220&lt;/key&gt;&lt;/foreign-keys&gt;&lt;ref-type name="Journal Article"&gt;17&lt;/ref-type&gt;&lt;contributors&gt;&lt;authors&gt;&lt;author&gt;Miller, B. L.&lt;/author&gt;&lt;author&gt;Cummings, J.&lt;/author&gt;&lt;author&gt;Mishkin, F.&lt;/author&gt;&lt;author&gt;Boone, K.&lt;/author&gt;&lt;author&gt;Prince, F.&lt;/author&gt;&lt;author&gt;Ponton, M.&lt;/author&gt;&lt;author&gt;Cotman, C.&lt;/author&gt;&lt;/authors&gt;&lt;/contributors&gt;&lt;auth-address&gt;Department of Neurology, University of California Los Angeles School of Medicine, USA.&lt;/auth-address&gt;&lt;titles&gt;&lt;title&gt;Emergence of artistic talent in frontotemporal dementia&lt;/title&gt;&lt;secondary-title&gt;Neurology&lt;/secondary-title&gt;&lt;/titles&gt;&lt;periodical&gt;&lt;full-title&gt;Neurology&lt;/full-title&gt;&lt;/periodical&gt;&lt;pages&gt;978-82&lt;/pages&gt;&lt;volume&gt;51&lt;/volume&gt;&lt;number&gt;4&lt;/number&gt;&lt;keywords&gt;&lt;keyword&gt;Aged&lt;/keyword&gt;&lt;keyword&gt;*Art&lt;/keyword&gt;&lt;keyword&gt;Cognition/physiology&lt;/keyword&gt;&lt;keyword&gt;*Creativity&lt;/keyword&gt;&lt;keyword&gt;Dementia/diagnostic imaging/physiopathology/*psychology&lt;/keyword&gt;&lt;keyword&gt;Female&lt;/keyword&gt;&lt;keyword&gt;Frontal Lobe/*physiopathology&lt;/keyword&gt;&lt;keyword&gt;Humans&lt;/keyword&gt;&lt;keyword&gt;Interpersonal Relations&lt;/keyword&gt;&lt;keyword&gt;Male&lt;/keyword&gt;&lt;keyword&gt;Middle Aged&lt;/keyword&gt;&lt;keyword&gt;Motor Activity&lt;/keyword&gt;&lt;keyword&gt;Photography&lt;/keyword&gt;&lt;keyword&gt;Temporal Lobe/*physiopathology&lt;/keyword&gt;&lt;keyword&gt;Tomography, Emission-Computed, Single-Photon&lt;/keyword&gt;&lt;/keywords&gt;&lt;dates&gt;&lt;year&gt;1998&lt;/year&gt;&lt;pub-dates&gt;&lt;date&gt;Oct&lt;/date&gt;&lt;/pub-dates&gt;&lt;/dates&gt;&lt;isbn&gt;0028-3878 (Print)&amp;#xD;0028-3878&lt;/isbn&gt;&lt;accession-num&gt;9781516&lt;/accession-num&gt;&lt;urls&gt;&lt;/urls&gt;&lt;electronic-resource-num&gt;10.1212/wnl.51.4.978&lt;/electronic-resource-num&gt;&lt;remote-database-provider&gt;NLM&lt;/remote-database-provider&gt;&lt;language&gt;eng&lt;/language&gt;&lt;/record&gt;&lt;/Cite&gt;&lt;/EndNote&gt;</w:instrText>
      </w:r>
      <w:r w:rsidR="00B377D9" w:rsidRPr="005974A1">
        <w:rPr>
          <w:rFonts w:ascii="Arial" w:hAnsi="Arial" w:cs="Arial"/>
        </w:rPr>
        <w:fldChar w:fldCharType="separate"/>
      </w:r>
      <w:r w:rsidR="008C6415">
        <w:rPr>
          <w:rFonts w:ascii="Arial" w:hAnsi="Arial" w:cs="Arial"/>
          <w:noProof/>
        </w:rPr>
        <w:t>(Miller et al., 1998)</w:t>
      </w:r>
      <w:r w:rsidR="00B377D9" w:rsidRPr="005974A1">
        <w:rPr>
          <w:rFonts w:ascii="Arial" w:hAnsi="Arial" w:cs="Arial"/>
        </w:rPr>
        <w:fldChar w:fldCharType="end"/>
      </w:r>
      <w:r w:rsidR="005868F1" w:rsidRPr="005974A1">
        <w:rPr>
          <w:rFonts w:ascii="Arial" w:hAnsi="Arial" w:cs="Arial"/>
        </w:rPr>
        <w:t xml:space="preserve">, </w:t>
      </w:r>
      <w:r w:rsidR="00AE2B9A" w:rsidRPr="005974A1">
        <w:rPr>
          <w:rFonts w:ascii="Arial" w:hAnsi="Arial" w:cs="Arial"/>
        </w:rPr>
        <w:t>injury</w:t>
      </w:r>
      <w:r w:rsidR="000D3662" w:rsidRPr="005974A1">
        <w:rPr>
          <w:rFonts w:ascii="Arial" w:hAnsi="Arial" w:cs="Arial"/>
        </w:rPr>
        <w:t>,</w:t>
      </w:r>
      <w:r w:rsidR="00D64A5D" w:rsidRPr="005974A1">
        <w:rPr>
          <w:rFonts w:ascii="Arial" w:hAnsi="Arial" w:cs="Arial"/>
        </w:rPr>
        <w:t xml:space="preserve"> trauma</w:t>
      </w:r>
      <w:r w:rsidR="00254F64" w:rsidRPr="005974A1">
        <w:rPr>
          <w:rFonts w:ascii="Arial" w:hAnsi="Arial" w:cs="Arial"/>
        </w:rPr>
        <w:t xml:space="preserve">. </w:t>
      </w:r>
      <w:r w:rsidR="00143269" w:rsidRPr="005974A1">
        <w:rPr>
          <w:rFonts w:ascii="Arial" w:hAnsi="Arial" w:cs="Arial"/>
        </w:rPr>
        <w:t>These cases are known as “acquired savant syndrome</w:t>
      </w:r>
      <w:r w:rsidR="008153AC" w:rsidRPr="005974A1">
        <w:rPr>
          <w:rFonts w:ascii="Arial" w:hAnsi="Arial" w:cs="Arial"/>
        </w:rPr>
        <w:t xml:space="preserve">”. </w:t>
      </w:r>
      <w:r w:rsidR="005974A1">
        <w:rPr>
          <w:rFonts w:ascii="Arial" w:hAnsi="Arial" w:cs="Arial"/>
        </w:rPr>
        <w:t>It has been suggested</w:t>
      </w:r>
      <w:r w:rsidR="00BA668B" w:rsidRPr="005974A1">
        <w:rPr>
          <w:rFonts w:ascii="Arial" w:hAnsi="Arial" w:cs="Arial"/>
        </w:rPr>
        <w:t xml:space="preserve"> that damage in one lobe enhances the function in its counterpart</w:t>
      </w:r>
      <w:r w:rsidR="009D1857" w:rsidRPr="005974A1">
        <w:rPr>
          <w:rFonts w:ascii="Arial" w:hAnsi="Arial" w:cs="Arial"/>
        </w:rPr>
        <w:t xml:space="preserve"> </w:t>
      </w:r>
      <w:r w:rsidR="00B377D9" w:rsidRPr="005974A1">
        <w:rPr>
          <w:rFonts w:ascii="Arial" w:hAnsi="Arial" w:cs="Arial"/>
        </w:rPr>
        <w:fldChar w:fldCharType="begin"/>
      </w:r>
      <w:r w:rsidR="008C6415">
        <w:rPr>
          <w:rFonts w:ascii="Arial" w:hAnsi="Arial" w:cs="Arial"/>
        </w:rPr>
        <w:instrText xml:space="preserve"> ADDIN EN.CITE &lt;EndNote&gt;&lt;Cite&gt;&lt;Author&gt;Hou&lt;/Author&gt;&lt;Year&gt;2000&lt;/Year&gt;&lt;RecNum&gt;221&lt;/RecNum&gt;&lt;DisplayText&gt;(Hou et al., 2000)&lt;/DisplayText&gt;&lt;record&gt;&lt;rec-number&gt;221&lt;/rec-number&gt;&lt;foreign-keys&gt;&lt;key app="EN" db-id="zte5tatdmtxdw3ezwpdv0tala9dw50xatt2x" timestamp="1704120725"&gt;221&lt;/key&gt;&lt;/foreign-keys&gt;&lt;ref-type name="Journal Article"&gt;17&lt;/ref-type&gt;&lt;contributors&gt;&lt;authors&gt;&lt;author&gt;Hou, C.&lt;/author&gt;&lt;author&gt;Miller, B. L.&lt;/author&gt;&lt;author&gt;Cummings, J. L.&lt;/author&gt;&lt;author&gt;Goldberg, M.&lt;/author&gt;&lt;author&gt;Mychack, P.&lt;/author&gt;&lt;author&gt;Bottino, V.&lt;/author&gt;&lt;author&gt;Benson, D. F.&lt;/author&gt;&lt;/authors&gt;&lt;/contributors&gt;&lt;auth-address&gt;Department of Neurology, Washington University, St. Louis, Missouri, USA.&lt;/auth-address&gt;&lt;titles&gt;&lt;title&gt;Autistic savants. [correction of artistic]&lt;/title&gt;&lt;secondary-title&gt;Neuropsychiatry Neuropsychol Behav Neurol&lt;/secondary-title&gt;&lt;/titles&gt;&lt;periodical&gt;&lt;full-title&gt;Neuropsychiatry Neuropsychol Behav Neurol&lt;/full-title&gt;&lt;/periodical&gt;&lt;pages&gt;29-38&lt;/pages&gt;&lt;volume&gt;13&lt;/volume&gt;&lt;number&gt;1&lt;/number&gt;&lt;keywords&gt;&lt;keyword&gt;Adolescent&lt;/keyword&gt;&lt;keyword&gt;Adult&lt;/keyword&gt;&lt;keyword&gt;Aptitude/*physiology&lt;/keyword&gt;&lt;keyword&gt;*Art&lt;/keyword&gt;&lt;keyword&gt;Autistic Disorder/*diagnosis/physiopathology&lt;/keyword&gt;&lt;keyword&gt;Brain Mapping&lt;/keyword&gt;&lt;keyword&gt;Cerebral Cortex/physiopathology&lt;/keyword&gt;&lt;keyword&gt;Child&lt;/keyword&gt;&lt;keyword&gt;Child, Preschool&lt;/keyword&gt;&lt;keyword&gt;*Creativity&lt;/keyword&gt;&lt;keyword&gt;Female&lt;/keyword&gt;&lt;keyword&gt;Follow-Up Studies&lt;/keyword&gt;&lt;keyword&gt;Humans&lt;/keyword&gt;&lt;keyword&gt;Infant&lt;/keyword&gt;&lt;keyword&gt;Intellectual Disability/*diagnosis/physiopathology&lt;/keyword&gt;&lt;keyword&gt;Intelligence/physiology&lt;/keyword&gt;&lt;keyword&gt;Male&lt;/keyword&gt;&lt;keyword&gt;*Neuropsychological Tests&lt;/keyword&gt;&lt;keyword&gt;Thinking/physiology&lt;/keyword&gt;&lt;/keywords&gt;&lt;dates&gt;&lt;year&gt;2000&lt;/year&gt;&lt;pub-dates&gt;&lt;date&gt;Jan&lt;/date&gt;&lt;/pub-dates&gt;&lt;/dates&gt;&lt;isbn&gt;0894-878X (Print)&amp;#xD;0894-878x&lt;/isbn&gt;&lt;accession-num&gt;10645734&lt;/accession-num&gt;&lt;urls&gt;&lt;/urls&gt;&lt;remote-database-provider&gt;NLM&lt;/remote-database-provider&gt;&lt;language&gt;eng&lt;/language&gt;&lt;/record&gt;&lt;/Cite&gt;&lt;/EndNote&gt;</w:instrText>
      </w:r>
      <w:r w:rsidR="00B377D9" w:rsidRPr="005974A1">
        <w:rPr>
          <w:rFonts w:ascii="Arial" w:hAnsi="Arial" w:cs="Arial"/>
        </w:rPr>
        <w:fldChar w:fldCharType="separate"/>
      </w:r>
      <w:r w:rsidR="008C6415">
        <w:rPr>
          <w:rFonts w:ascii="Arial" w:hAnsi="Arial" w:cs="Arial"/>
          <w:noProof/>
        </w:rPr>
        <w:t>(Hou et al., 2000)</w:t>
      </w:r>
      <w:r w:rsidR="00B377D9" w:rsidRPr="005974A1">
        <w:rPr>
          <w:rFonts w:ascii="Arial" w:hAnsi="Arial" w:cs="Arial"/>
        </w:rPr>
        <w:fldChar w:fldCharType="end"/>
      </w:r>
      <w:r w:rsidR="00395BB5" w:rsidRPr="005974A1">
        <w:rPr>
          <w:rFonts w:ascii="Arial" w:hAnsi="Arial" w:cs="Arial"/>
        </w:rPr>
        <w:t>.</w:t>
      </w:r>
      <w:r w:rsidR="00395BB5">
        <w:rPr>
          <w:rFonts w:ascii="Arial" w:hAnsi="Arial" w:cs="Arial"/>
        </w:rPr>
        <w:t xml:space="preserve"> </w:t>
      </w:r>
    </w:p>
    <w:p w14:paraId="2E00536C" w14:textId="35EBB6F3" w:rsidR="00154F1B" w:rsidRPr="00B050ED" w:rsidRDefault="00EF6E4A" w:rsidP="00DA057F">
      <w:pPr>
        <w:ind w:firstLine="720"/>
        <w:jc w:val="both"/>
        <w:rPr>
          <w:rFonts w:ascii="Arial" w:hAnsi="Arial" w:cs="Arial"/>
        </w:rPr>
      </w:pPr>
      <w:r w:rsidRPr="00B050ED">
        <w:rPr>
          <w:rFonts w:ascii="Arial" w:hAnsi="Arial" w:cs="Arial"/>
        </w:rPr>
        <w:t xml:space="preserve">Furthermore, </w:t>
      </w:r>
      <w:r w:rsidR="00F33DB0" w:rsidRPr="00B050ED">
        <w:rPr>
          <w:rFonts w:ascii="Arial" w:hAnsi="Arial" w:cs="Arial"/>
        </w:rPr>
        <w:t xml:space="preserve">savant syndrome can arise spontaneously. </w:t>
      </w:r>
      <w:proofErr w:type="spellStart"/>
      <w:r w:rsidR="004C2296" w:rsidRPr="00B050ED">
        <w:rPr>
          <w:rFonts w:ascii="Arial" w:hAnsi="Arial" w:cs="Arial"/>
        </w:rPr>
        <w:t>Treffert</w:t>
      </w:r>
      <w:proofErr w:type="spellEnd"/>
      <w:r w:rsidR="004C2296" w:rsidRPr="00B050ED">
        <w:rPr>
          <w:rFonts w:ascii="Arial" w:hAnsi="Arial" w:cs="Arial"/>
        </w:rPr>
        <w:t xml:space="preserve"> describes </w:t>
      </w:r>
      <w:r w:rsidRPr="00B050ED">
        <w:rPr>
          <w:rFonts w:ascii="Arial" w:hAnsi="Arial" w:cs="Arial"/>
        </w:rPr>
        <w:t>e</w:t>
      </w:r>
      <w:r w:rsidR="007A1981" w:rsidRPr="00B050ED">
        <w:rPr>
          <w:rFonts w:ascii="Arial" w:hAnsi="Arial" w:cs="Arial"/>
        </w:rPr>
        <w:t>leven cases of acquired savant syndrome are described in</w:t>
      </w:r>
      <w:r w:rsidRPr="00B050ED">
        <w:rPr>
          <w:rFonts w:ascii="Arial" w:hAnsi="Arial" w:cs="Arial"/>
        </w:rPr>
        <w:t xml:space="preserve"> </w:t>
      </w:r>
      <w:r w:rsidR="003F2D30">
        <w:rPr>
          <w:rFonts w:ascii="Arial" w:hAnsi="Arial" w:cs="Arial"/>
        </w:rPr>
        <w:fldChar w:fldCharType="begin"/>
      </w:r>
      <w:r w:rsidR="008C6415">
        <w:rPr>
          <w:rFonts w:ascii="Arial" w:hAnsi="Arial" w:cs="Arial"/>
        </w:rPr>
        <w:instrText xml:space="preserve"> ADDIN EN.CITE &lt;EndNote&gt;&lt;Cite&gt;&lt;Author&gt;Treffert&lt;/Author&gt;&lt;Year&gt;2021&lt;/Year&gt;&lt;RecNum&gt;26689&lt;/RecNum&gt;&lt;IDText&gt;33974770&lt;/IDText&gt;&lt;DisplayText&gt;(Treffert &amp;amp; Treffert, 2021)&lt;/DisplayText&gt;&lt;record&gt;&lt;rec-number&gt;26689&lt;/rec-number&gt;&lt;foreign-keys&gt;&lt;key app="EN" db-id="rxepz9z9mz9afpesdx65p02ysep9xa290ars" timestamp="1628452255"&gt;26689&lt;/key&gt;&lt;/foreign-keys&gt;&lt;ref-type name="Journal Article"&gt;17&lt;/ref-type&gt;&lt;contributors&gt;&lt;authors&gt;&lt;author&gt;Treffert, D. A.&lt;/author&gt;&lt;author&gt;Treffert, D. A.&lt;/author&gt;&lt;/authors&gt;&lt;/contributors&gt;&lt;auth-address&gt;Treffert Center, Agnesian HealthCare, Fond du Lac, Wisconsin.&amp;#xD;University of Wisconsin-Madison, Madison, Wisconsin.&lt;/auth-address&gt;&lt;titles&gt;&lt;title&gt;The Sudden Savant: A New Form of Extraordinary Abilities&lt;/title&gt;&lt;secondary-title&gt;WMJ&lt;/secondary-title&gt;&lt;/titles&gt;&lt;periodical&gt;&lt;full-title&gt;WMJ&lt;/full-title&gt;&lt;/periodical&gt;&lt;pages&gt;69-73&lt;/pages&gt;&lt;volume&gt;120&lt;/volume&gt;&lt;number&gt;1&lt;/number&gt;&lt;edition&gt;2021/05/12&lt;/edition&gt;&lt;dates&gt;&lt;year&gt;2021&lt;/year&gt;&lt;pub-dates&gt;&lt;date&gt;Apr&lt;/date&gt;&lt;/pub-dates&gt;&lt;/dates&gt;&lt;isbn&gt;2379-3961 (Electronic)&amp;#xD;1098-1861 (Linking)&lt;/isbn&gt;&lt;accession-num&gt;33974770&lt;/accession-num&gt;&lt;urls&gt;&lt;related-urls&gt;&lt;url&gt;https://www.ncbi.nlm.nih.gov/pubmed/33974770&lt;/url&gt;&lt;/related-urls&gt;&lt;/urls&gt;&lt;/record&gt;&lt;/Cite&gt;&lt;/EndNote&gt;</w:instrText>
      </w:r>
      <w:r w:rsidR="003F2D30">
        <w:rPr>
          <w:rFonts w:ascii="Arial" w:hAnsi="Arial" w:cs="Arial"/>
        </w:rPr>
        <w:fldChar w:fldCharType="separate"/>
      </w:r>
      <w:r w:rsidR="008C6415">
        <w:rPr>
          <w:rFonts w:ascii="Arial" w:hAnsi="Arial" w:cs="Arial"/>
          <w:noProof/>
        </w:rPr>
        <w:t>(Treffert &amp; Treffert, 2021)</w:t>
      </w:r>
      <w:r w:rsidR="003F2D30">
        <w:rPr>
          <w:rFonts w:ascii="Arial" w:hAnsi="Arial" w:cs="Arial"/>
        </w:rPr>
        <w:fldChar w:fldCharType="end"/>
      </w:r>
      <w:r w:rsidRPr="00B050ED">
        <w:rPr>
          <w:rFonts w:ascii="Arial" w:hAnsi="Arial" w:cs="Arial"/>
        </w:rPr>
        <w:t xml:space="preserve"> </w:t>
      </w:r>
      <w:r w:rsidR="00A50BE2" w:rsidRPr="00B050ED">
        <w:rPr>
          <w:rFonts w:ascii="Arial" w:hAnsi="Arial" w:cs="Arial"/>
        </w:rPr>
        <w:t>that were not preceded by</w:t>
      </w:r>
      <w:r w:rsidRPr="00B050ED">
        <w:rPr>
          <w:rFonts w:ascii="Arial" w:hAnsi="Arial" w:cs="Arial"/>
        </w:rPr>
        <w:t xml:space="preserve"> any notable cause, injury, or disability</w:t>
      </w:r>
      <w:r w:rsidR="007A1981" w:rsidRPr="00B050ED">
        <w:rPr>
          <w:rFonts w:ascii="Arial" w:hAnsi="Arial" w:cs="Arial"/>
        </w:rPr>
        <w:t>.</w:t>
      </w:r>
      <w:r w:rsidR="00AE5693" w:rsidRPr="00B050ED">
        <w:rPr>
          <w:rFonts w:ascii="Arial" w:hAnsi="Arial" w:cs="Arial"/>
        </w:rPr>
        <w:t xml:space="preserve"> These reported cases involve a </w:t>
      </w:r>
      <w:r w:rsidR="00FE2B70" w:rsidRPr="00B050ED">
        <w:rPr>
          <w:rFonts w:ascii="Arial" w:hAnsi="Arial" w:cs="Arial"/>
        </w:rPr>
        <w:t>43-year-old</w:t>
      </w:r>
      <w:r w:rsidR="00AE5693" w:rsidRPr="00B050ED">
        <w:rPr>
          <w:rFonts w:ascii="Arial" w:hAnsi="Arial" w:cs="Arial"/>
        </w:rPr>
        <w:t xml:space="preserve"> woman, with no former interest in art, who woke up in the middle of the night </w:t>
      </w:r>
      <w:r w:rsidR="00FB7057">
        <w:rPr>
          <w:rFonts w:ascii="Arial" w:hAnsi="Arial" w:cs="Arial"/>
        </w:rPr>
        <w:t xml:space="preserve">with a </w:t>
      </w:r>
      <w:r w:rsidR="00AE5693" w:rsidRPr="00B050ED">
        <w:rPr>
          <w:rFonts w:ascii="Arial" w:hAnsi="Arial" w:cs="Arial"/>
        </w:rPr>
        <w:t xml:space="preserve">sudden compulsion to draw and </w:t>
      </w:r>
      <w:r w:rsidR="00360D70" w:rsidRPr="00B050ED">
        <w:rPr>
          <w:rFonts w:ascii="Arial" w:hAnsi="Arial" w:cs="Arial"/>
        </w:rPr>
        <w:t>dedicates 8 hours per day to beautiful, original works</w:t>
      </w:r>
      <w:r w:rsidR="00AE5693" w:rsidRPr="00B050ED">
        <w:rPr>
          <w:rFonts w:ascii="Arial" w:hAnsi="Arial" w:cs="Arial"/>
        </w:rPr>
        <w:t>.</w:t>
      </w:r>
      <w:r w:rsidR="008E0473" w:rsidRPr="00B050ED">
        <w:rPr>
          <w:rFonts w:ascii="Arial" w:hAnsi="Arial" w:cs="Arial"/>
        </w:rPr>
        <w:t xml:space="preserve"> Another case was of a </w:t>
      </w:r>
      <w:r w:rsidR="00EC3C5F" w:rsidRPr="00B050ED">
        <w:rPr>
          <w:rFonts w:ascii="Arial" w:hAnsi="Arial" w:cs="Arial"/>
        </w:rPr>
        <w:t>28-year-old</w:t>
      </w:r>
      <w:r w:rsidR="008E0473" w:rsidRPr="00B050ED">
        <w:rPr>
          <w:rFonts w:ascii="Arial" w:hAnsi="Arial" w:cs="Arial"/>
        </w:rPr>
        <w:t xml:space="preserve"> attorney</w:t>
      </w:r>
      <w:r w:rsidR="00BA5C6D" w:rsidRPr="00B050ED">
        <w:rPr>
          <w:rFonts w:ascii="Arial" w:hAnsi="Arial" w:cs="Arial"/>
        </w:rPr>
        <w:t>,</w:t>
      </w:r>
      <w:r w:rsidR="008E0473" w:rsidRPr="00B050ED">
        <w:rPr>
          <w:rFonts w:ascii="Arial" w:hAnsi="Arial" w:cs="Arial"/>
        </w:rPr>
        <w:t xml:space="preserve"> who could only play simple popul</w:t>
      </w:r>
      <w:r w:rsidR="00773F56" w:rsidRPr="00B050ED">
        <w:rPr>
          <w:rFonts w:ascii="Arial" w:hAnsi="Arial" w:cs="Arial"/>
        </w:rPr>
        <w:t>a</w:t>
      </w:r>
      <w:r w:rsidR="008E0473" w:rsidRPr="00B050ED">
        <w:rPr>
          <w:rFonts w:ascii="Arial" w:hAnsi="Arial" w:cs="Arial"/>
        </w:rPr>
        <w:t>r</w:t>
      </w:r>
      <w:r w:rsidR="00EC3C5F" w:rsidRPr="00B050ED">
        <w:rPr>
          <w:rFonts w:ascii="Arial" w:hAnsi="Arial" w:cs="Arial"/>
        </w:rPr>
        <w:t xml:space="preserve"> memorized</w:t>
      </w:r>
      <w:r w:rsidR="008E0473" w:rsidRPr="00B050ED">
        <w:rPr>
          <w:rFonts w:ascii="Arial" w:hAnsi="Arial" w:cs="Arial"/>
        </w:rPr>
        <w:t xml:space="preserve"> </w:t>
      </w:r>
      <w:r w:rsidR="00773F56" w:rsidRPr="00B050ED">
        <w:rPr>
          <w:rFonts w:ascii="Arial" w:hAnsi="Arial" w:cs="Arial"/>
        </w:rPr>
        <w:t>melodies</w:t>
      </w:r>
      <w:r w:rsidR="00BA6CA9" w:rsidRPr="00B050ED">
        <w:rPr>
          <w:rFonts w:ascii="Arial" w:hAnsi="Arial" w:cs="Arial"/>
        </w:rPr>
        <w:t xml:space="preserve"> on the piano</w:t>
      </w:r>
      <w:r w:rsidR="00BA5C6D" w:rsidRPr="00B050ED">
        <w:rPr>
          <w:rFonts w:ascii="Arial" w:hAnsi="Arial" w:cs="Arial"/>
        </w:rPr>
        <w:t xml:space="preserve">, </w:t>
      </w:r>
      <w:r w:rsidR="008E0473" w:rsidRPr="00B050ED">
        <w:rPr>
          <w:rFonts w:ascii="Arial" w:hAnsi="Arial" w:cs="Arial"/>
        </w:rPr>
        <w:t xml:space="preserve">sat down at a mall </w:t>
      </w:r>
      <w:proofErr w:type="gramStart"/>
      <w:r w:rsidR="008E0473" w:rsidRPr="00B050ED">
        <w:rPr>
          <w:rFonts w:ascii="Arial" w:hAnsi="Arial" w:cs="Arial"/>
        </w:rPr>
        <w:t>piano</w:t>
      </w:r>
      <w:proofErr w:type="gramEnd"/>
      <w:r w:rsidR="008E0473" w:rsidRPr="00B050ED">
        <w:rPr>
          <w:rFonts w:ascii="Arial" w:hAnsi="Arial" w:cs="Arial"/>
        </w:rPr>
        <w:t xml:space="preserve"> and suddenly gained a deep knowledge of musical theory and composition</w:t>
      </w:r>
      <w:r w:rsidR="00E24FD6" w:rsidRPr="00B050ED">
        <w:rPr>
          <w:rFonts w:ascii="Arial" w:hAnsi="Arial" w:cs="Arial"/>
        </w:rPr>
        <w:t xml:space="preserve">. </w:t>
      </w:r>
      <w:r w:rsidR="00FB59DD" w:rsidRPr="00B050ED">
        <w:rPr>
          <w:rFonts w:ascii="Arial" w:hAnsi="Arial" w:cs="Arial"/>
        </w:rPr>
        <w:t xml:space="preserve">When he Googled music theory later, he was surprised to learn that he already </w:t>
      </w:r>
      <w:r w:rsidR="0056682F" w:rsidRPr="00B050ED">
        <w:rPr>
          <w:rFonts w:ascii="Arial" w:hAnsi="Arial" w:cs="Arial"/>
        </w:rPr>
        <w:t>understood</w:t>
      </w:r>
      <w:r w:rsidR="00FB59DD" w:rsidRPr="00B050ED">
        <w:rPr>
          <w:rFonts w:ascii="Arial" w:hAnsi="Arial" w:cs="Arial"/>
        </w:rPr>
        <w:t xml:space="preserve"> it all. </w:t>
      </w:r>
      <w:proofErr w:type="spellStart"/>
      <w:r w:rsidR="007D3838" w:rsidRPr="00B050ED">
        <w:rPr>
          <w:rFonts w:ascii="Arial" w:hAnsi="Arial" w:cs="Arial"/>
        </w:rPr>
        <w:t>Treffert</w:t>
      </w:r>
      <w:proofErr w:type="spellEnd"/>
      <w:r w:rsidR="007A1981" w:rsidRPr="00B050ED">
        <w:rPr>
          <w:rFonts w:ascii="Arial" w:hAnsi="Arial" w:cs="Arial"/>
        </w:rPr>
        <w:t xml:space="preserve"> </w:t>
      </w:r>
      <w:r w:rsidR="00FB7057">
        <w:rPr>
          <w:rFonts w:ascii="Arial" w:hAnsi="Arial" w:cs="Arial"/>
        </w:rPr>
        <w:t>hypothesizes</w:t>
      </w:r>
      <w:r w:rsidR="007A1981" w:rsidRPr="00B050ED">
        <w:rPr>
          <w:rFonts w:ascii="Arial" w:hAnsi="Arial" w:cs="Arial"/>
        </w:rPr>
        <w:t xml:space="preserve"> that these </w:t>
      </w:r>
      <w:r w:rsidR="007A1981" w:rsidRPr="00B050ED">
        <w:rPr>
          <w:rFonts w:ascii="Arial" w:hAnsi="Arial" w:cs="Arial"/>
        </w:rPr>
        <w:lastRenderedPageBreak/>
        <w:t xml:space="preserve">cases </w:t>
      </w:r>
      <w:r w:rsidR="002E5F36" w:rsidRPr="00B050ED">
        <w:rPr>
          <w:rFonts w:ascii="Arial" w:hAnsi="Arial" w:cs="Arial"/>
        </w:rPr>
        <w:t>support</w:t>
      </w:r>
      <w:r w:rsidR="007A1981" w:rsidRPr="00B050ED">
        <w:rPr>
          <w:rFonts w:ascii="Arial" w:hAnsi="Arial" w:cs="Arial"/>
        </w:rPr>
        <w:t xml:space="preserve"> the possibility that </w:t>
      </w:r>
      <w:r w:rsidR="00FB7057">
        <w:rPr>
          <w:rFonts w:ascii="Arial" w:hAnsi="Arial" w:cs="Arial"/>
        </w:rPr>
        <w:t>many (or all) humans</w:t>
      </w:r>
      <w:r w:rsidR="00762B38" w:rsidRPr="00B050ED">
        <w:rPr>
          <w:rFonts w:ascii="Arial" w:hAnsi="Arial" w:cs="Arial"/>
        </w:rPr>
        <w:t xml:space="preserve"> ha</w:t>
      </w:r>
      <w:r w:rsidR="00FB7057">
        <w:rPr>
          <w:rFonts w:ascii="Arial" w:hAnsi="Arial" w:cs="Arial"/>
        </w:rPr>
        <w:t>ve</w:t>
      </w:r>
      <w:r w:rsidR="007A1981" w:rsidRPr="00B050ED">
        <w:rPr>
          <w:rFonts w:ascii="Arial" w:hAnsi="Arial" w:cs="Arial"/>
        </w:rPr>
        <w:t xml:space="preserve"> a latent potential for these extraordinary skills buried deep within them</w:t>
      </w:r>
      <w:r w:rsidR="004865E1" w:rsidRPr="00B050ED">
        <w:rPr>
          <w:rFonts w:ascii="Arial" w:hAnsi="Arial" w:cs="Arial"/>
        </w:rPr>
        <w:t xml:space="preserve">, </w:t>
      </w:r>
      <w:r w:rsidR="00387671" w:rsidRPr="00B050ED">
        <w:rPr>
          <w:rFonts w:ascii="Arial" w:hAnsi="Arial" w:cs="Arial"/>
        </w:rPr>
        <w:t xml:space="preserve">remaining </w:t>
      </w:r>
      <w:r w:rsidR="002514D1" w:rsidRPr="00B050ED">
        <w:rPr>
          <w:rFonts w:ascii="Arial" w:hAnsi="Arial" w:cs="Arial"/>
        </w:rPr>
        <w:t>obscured</w:t>
      </w:r>
      <w:r w:rsidR="004865E1" w:rsidRPr="00B050ED">
        <w:rPr>
          <w:rFonts w:ascii="Arial" w:hAnsi="Arial" w:cs="Arial"/>
        </w:rPr>
        <w:t xml:space="preserve"> </w:t>
      </w:r>
      <w:r w:rsidR="008077C9" w:rsidRPr="00B050ED">
        <w:rPr>
          <w:rFonts w:ascii="Arial" w:hAnsi="Arial" w:cs="Arial"/>
        </w:rPr>
        <w:t>behind</w:t>
      </w:r>
      <w:r w:rsidR="004865E1" w:rsidRPr="00B050ED">
        <w:rPr>
          <w:rFonts w:ascii="Arial" w:hAnsi="Arial" w:cs="Arial"/>
        </w:rPr>
        <w:t xml:space="preserve"> normal cognitive processes</w:t>
      </w:r>
      <w:r w:rsidR="004E2063" w:rsidRPr="00B050ED">
        <w:rPr>
          <w:rFonts w:ascii="Arial" w:hAnsi="Arial" w:cs="Arial"/>
        </w:rPr>
        <w:t xml:space="preserve">, </w:t>
      </w:r>
      <w:r w:rsidR="006902E2" w:rsidRPr="00B050ED">
        <w:rPr>
          <w:rFonts w:ascii="Arial" w:hAnsi="Arial" w:cs="Arial"/>
        </w:rPr>
        <w:t>a similar line of thought was</w:t>
      </w:r>
      <w:r w:rsidR="004E2063" w:rsidRPr="00B050ED">
        <w:rPr>
          <w:rFonts w:ascii="Arial" w:hAnsi="Arial" w:cs="Arial"/>
        </w:rPr>
        <w:t xml:space="preserve"> suggested by Snyder </w:t>
      </w:r>
      <w:r w:rsidR="004E2063" w:rsidRPr="00B050ED">
        <w:rPr>
          <w:rFonts w:ascii="Arial" w:hAnsi="Arial" w:cs="Arial"/>
        </w:rPr>
        <w:fldChar w:fldCharType="begin"/>
      </w:r>
      <w:r w:rsidR="008C6415">
        <w:rPr>
          <w:rFonts w:ascii="Arial" w:hAnsi="Arial" w:cs="Arial"/>
        </w:rPr>
        <w:instrText xml:space="preserve"> ADDIN EN.CITE &lt;EndNote&gt;&lt;Cite&gt;&lt;Author&gt;Snyder&lt;/Author&gt;&lt;Year&gt;2009&lt;/Year&gt;&lt;RecNum&gt;166&lt;/RecNum&gt;&lt;DisplayText&gt;(Snyder, 2009)&lt;/DisplayText&gt;&lt;record&gt;&lt;rec-number&gt;166&lt;/rec-number&gt;&lt;foreign-keys&gt;&lt;key app="EN" db-id="zte5tatdmtxdw3ezwpdv0tala9dw50xatt2x" timestamp="1703547955"&gt;166&lt;/key&gt;&lt;/foreign-keys&gt;&lt;ref-type name="Journal Article"&gt;17&lt;/ref-type&gt;&lt;contributors&gt;&lt;authors&gt;&lt;author&gt;Snyder, A.&lt;/author&gt;&lt;/authors&gt;&lt;/contributors&gt;&lt;auth-address&gt;Centre for the Mind, University of Sydney, New South Wales 2006, Australia. allan@centreforthemind.com&lt;/auth-address&gt;&lt;titles&gt;&lt;title&gt;Explaining and inducing savant skills: privileged access to lower level, less-processed information&lt;/title&gt;&lt;secondary-title&gt;Philos Trans R Soc Lond B Biol Sci&lt;/secondary-title&gt;&lt;/titles&gt;&lt;periodical&gt;&lt;full-title&gt;Philos Trans R Soc Lond B Biol Sci&lt;/full-title&gt;&lt;/periodical&gt;&lt;pages&gt;1399-405&lt;/pages&gt;&lt;volume&gt;364&lt;/volume&gt;&lt;number&gt;1522&lt;/number&gt;&lt;keywords&gt;&lt;keyword&gt;Aptitude/*physiology&lt;/keyword&gt;&lt;keyword&gt;Cognition/*physiology&lt;/keyword&gt;&lt;keyword&gt;Humans&lt;/keyword&gt;&lt;keyword&gt;*Models, Psychological&lt;/keyword&gt;&lt;keyword&gt;Problem Solving/physiology&lt;/keyword&gt;&lt;keyword&gt;Temporal Lobe/*physiology&lt;/keyword&gt;&lt;keyword&gt;Transcranial Magnetic Stimulation/*methods&lt;/keyword&gt;&lt;/keywords&gt;&lt;dates&gt;&lt;year&gt;2009&lt;/year&gt;&lt;pub-dates&gt;&lt;date&gt;May 27&lt;/date&gt;&lt;/pub-dates&gt;&lt;/dates&gt;&lt;isbn&gt;0962-8436 (Print)&amp;#xD;0962-8436&lt;/isbn&gt;&lt;accession-num&gt;19528023&lt;/accession-num&gt;&lt;urls&gt;&lt;/urls&gt;&lt;custom2&gt;PMC2677578&lt;/custom2&gt;&lt;electronic-resource-num&gt;10.1098/rstb.2008.0290&lt;/electronic-resource-num&gt;&lt;remote-database-provider&gt;NLM&lt;/remote-database-provider&gt;&lt;language&gt;eng&lt;/language&gt;&lt;/record&gt;&lt;/Cite&gt;&lt;/EndNote&gt;</w:instrText>
      </w:r>
      <w:r w:rsidR="004E2063" w:rsidRPr="00B050ED">
        <w:rPr>
          <w:rFonts w:ascii="Arial" w:hAnsi="Arial" w:cs="Arial"/>
        </w:rPr>
        <w:fldChar w:fldCharType="separate"/>
      </w:r>
      <w:r w:rsidR="008C6415">
        <w:rPr>
          <w:rFonts w:ascii="Arial" w:hAnsi="Arial" w:cs="Arial"/>
          <w:noProof/>
        </w:rPr>
        <w:t>(Snyder, 2009)</w:t>
      </w:r>
      <w:r w:rsidR="004E2063" w:rsidRPr="00B050ED">
        <w:rPr>
          <w:rFonts w:ascii="Arial" w:hAnsi="Arial" w:cs="Arial"/>
        </w:rPr>
        <w:fldChar w:fldCharType="end"/>
      </w:r>
      <w:r w:rsidR="00D64A5D" w:rsidRPr="00B050ED">
        <w:rPr>
          <w:rFonts w:ascii="Arial" w:hAnsi="Arial" w:cs="Arial"/>
        </w:rPr>
        <w:t xml:space="preserve">. </w:t>
      </w:r>
    </w:p>
    <w:p w14:paraId="549F9F0B" w14:textId="2B8A87A8" w:rsidR="00B25EAB" w:rsidRPr="00B050ED" w:rsidRDefault="00F343EE" w:rsidP="00BB5D7C">
      <w:pPr>
        <w:ind w:firstLine="720"/>
        <w:jc w:val="both"/>
        <w:rPr>
          <w:rFonts w:ascii="Arial" w:hAnsi="Arial" w:cs="Arial"/>
        </w:rPr>
      </w:pPr>
      <w:r w:rsidRPr="00B050ED">
        <w:rPr>
          <w:rFonts w:ascii="Arial" w:hAnsi="Arial" w:cs="Arial"/>
        </w:rPr>
        <w:t xml:space="preserve">Another instance where people </w:t>
      </w:r>
      <w:r w:rsidR="00982D2C" w:rsidRPr="00B050ED">
        <w:rPr>
          <w:rFonts w:ascii="Arial" w:hAnsi="Arial" w:cs="Arial"/>
        </w:rPr>
        <w:t xml:space="preserve">demonstrate </w:t>
      </w:r>
      <w:r w:rsidRPr="00B050ED">
        <w:rPr>
          <w:rFonts w:ascii="Arial" w:hAnsi="Arial" w:cs="Arial"/>
        </w:rPr>
        <w:t>skills without prior training include x</w:t>
      </w:r>
      <w:r w:rsidR="0006193F" w:rsidRPr="00B050ED">
        <w:rPr>
          <w:rFonts w:ascii="Arial" w:hAnsi="Arial" w:cs="Arial"/>
        </w:rPr>
        <w:t>enoglossy</w:t>
      </w:r>
      <w:r w:rsidR="007862FE" w:rsidRPr="00B050ED">
        <w:rPr>
          <w:rFonts w:ascii="Arial" w:hAnsi="Arial" w:cs="Arial"/>
        </w:rPr>
        <w:t xml:space="preserve">, which </w:t>
      </w:r>
      <w:r w:rsidR="00EA6AC4" w:rsidRPr="00B050ED">
        <w:rPr>
          <w:rFonts w:ascii="Arial" w:hAnsi="Arial" w:cs="Arial"/>
        </w:rPr>
        <w:t>is when</w:t>
      </w:r>
      <w:r w:rsidR="007862FE" w:rsidRPr="00B050ED">
        <w:rPr>
          <w:rFonts w:ascii="Arial" w:hAnsi="Arial" w:cs="Arial"/>
        </w:rPr>
        <w:t xml:space="preserve"> an individual</w:t>
      </w:r>
      <w:r w:rsidR="002278FE" w:rsidRPr="00B050ED">
        <w:rPr>
          <w:rFonts w:ascii="Arial" w:hAnsi="Arial" w:cs="Arial"/>
        </w:rPr>
        <w:t xml:space="preserve"> </w:t>
      </w:r>
      <w:r w:rsidR="00732F99" w:rsidRPr="00B050ED">
        <w:rPr>
          <w:rFonts w:ascii="Arial" w:hAnsi="Arial" w:cs="Arial"/>
        </w:rPr>
        <w:t>becomes</w:t>
      </w:r>
      <w:r w:rsidR="007862FE" w:rsidRPr="00B050ED">
        <w:rPr>
          <w:rFonts w:ascii="Arial" w:hAnsi="Arial" w:cs="Arial"/>
        </w:rPr>
        <w:t xml:space="preserve"> fluent in a language </w:t>
      </w:r>
      <w:r w:rsidR="00840DBA" w:rsidRPr="00B050ED">
        <w:rPr>
          <w:rFonts w:ascii="Arial" w:hAnsi="Arial" w:cs="Arial"/>
        </w:rPr>
        <w:t xml:space="preserve">that they have had no </w:t>
      </w:r>
      <w:r w:rsidR="00C71A41">
        <w:rPr>
          <w:rFonts w:ascii="Arial" w:hAnsi="Arial" w:cs="Arial"/>
        </w:rPr>
        <w:t>apparent</w:t>
      </w:r>
      <w:r w:rsidR="00840DBA" w:rsidRPr="00B050ED">
        <w:rPr>
          <w:rFonts w:ascii="Arial" w:hAnsi="Arial" w:cs="Arial"/>
        </w:rPr>
        <w:t xml:space="preserve"> knowledge or training in</w:t>
      </w:r>
      <w:r w:rsidR="00BC5037" w:rsidRPr="00B050ED">
        <w:rPr>
          <w:rFonts w:ascii="Arial" w:hAnsi="Arial" w:cs="Arial"/>
        </w:rPr>
        <w:t xml:space="preserve">, reviewed in </w:t>
      </w:r>
      <w:r w:rsidR="00BC5037" w:rsidRPr="00B050ED">
        <w:rPr>
          <w:rFonts w:ascii="Arial" w:hAnsi="Arial" w:cs="Arial"/>
        </w:rPr>
        <w:fldChar w:fldCharType="begin"/>
      </w:r>
      <w:r w:rsidR="008C6415">
        <w:rPr>
          <w:rFonts w:ascii="Arial" w:hAnsi="Arial" w:cs="Arial"/>
        </w:rPr>
        <w:instrText xml:space="preserve"> ADDIN EN.CITE &lt;EndNote&gt;&lt;Cite&gt;&lt;Author&gt;Wahbeh&lt;/Author&gt;&lt;Year&gt;2022&lt;/Year&gt;&lt;RecNum&gt;135&lt;/RecNum&gt;&lt;DisplayText&gt;(Wahbeh et al., 2022)&lt;/DisplayText&gt;&lt;record&gt;&lt;rec-number&gt;135&lt;/rec-number&gt;&lt;foreign-keys&gt;&lt;key app="EN" db-id="zte5tatdmtxdw3ezwpdv0tala9dw50xatt2x" timestamp="1703429872"&gt;135&lt;/key&gt;&lt;/foreign-keys&gt;&lt;ref-type name="Journal Article"&gt;17&lt;/ref-type&gt;&lt;contributors&gt;&lt;authors&gt;&lt;author&gt;Wahbeh, H.&lt;/author&gt;&lt;author&gt;Radin, D.&lt;/author&gt;&lt;author&gt;Cannard, C.&lt;/author&gt;&lt;author&gt;Delorme, A.&lt;/author&gt;&lt;/authors&gt;&lt;/contributors&gt;&lt;titles&gt;&lt;title&gt;What if consciousness is not an emergent property of the brain? Observational and empirical challenges to materialistic models&lt;/title&gt;&lt;secondary-title&gt;FRONTIERS IN PSYCHOLOGY&lt;/secondary-title&gt;&lt;/titles&gt;&lt;periodical&gt;&lt;full-title&gt;FRONTIERS IN PSYCHOLOGY&lt;/full-title&gt;&lt;/periodical&gt;&lt;volume&gt;13&lt;/volume&gt;&lt;dates&gt;&lt;year&gt;2022&lt;/year&gt;&lt;pub-dates&gt;&lt;date&gt;SEP 7&lt;/date&gt;&lt;/pub-dates&gt;&lt;/dates&gt;&lt;isbn&gt;1664-1078&lt;/isbn&gt;&lt;accession-num&gt;WOS:000856049100001&lt;/accession-num&gt;&lt;urls&gt;&lt;/urls&gt;&lt;custom7&gt;955594&lt;/custom7&gt;&lt;electronic-resource-num&gt;10.3389/fpsyg.2022.955594&lt;/electronic-resource-num&gt;&lt;/record&gt;&lt;/Cite&gt;&lt;/EndNote&gt;</w:instrText>
      </w:r>
      <w:r w:rsidR="00BC5037" w:rsidRPr="00B050ED">
        <w:rPr>
          <w:rFonts w:ascii="Arial" w:hAnsi="Arial" w:cs="Arial"/>
        </w:rPr>
        <w:fldChar w:fldCharType="separate"/>
      </w:r>
      <w:r w:rsidR="008C6415">
        <w:rPr>
          <w:rFonts w:ascii="Arial" w:hAnsi="Arial" w:cs="Arial"/>
          <w:noProof/>
        </w:rPr>
        <w:t>(Wahbeh et al., 2022)</w:t>
      </w:r>
      <w:r w:rsidR="00BC5037" w:rsidRPr="00B050ED">
        <w:rPr>
          <w:rFonts w:ascii="Arial" w:hAnsi="Arial" w:cs="Arial"/>
        </w:rPr>
        <w:fldChar w:fldCharType="end"/>
      </w:r>
      <w:r w:rsidR="00840DBA" w:rsidRPr="00B050ED">
        <w:rPr>
          <w:rFonts w:ascii="Arial" w:hAnsi="Arial" w:cs="Arial"/>
        </w:rPr>
        <w:t>.</w:t>
      </w:r>
      <w:r w:rsidR="0048739C" w:rsidRPr="00B050ED">
        <w:rPr>
          <w:rFonts w:ascii="Arial" w:hAnsi="Arial" w:cs="Arial"/>
        </w:rPr>
        <w:t xml:space="preserve"> </w:t>
      </w:r>
      <w:r w:rsidR="00972C36" w:rsidRPr="00B050ED">
        <w:rPr>
          <w:rFonts w:ascii="Arial" w:hAnsi="Arial" w:cs="Arial"/>
        </w:rPr>
        <w:t xml:space="preserve">For example, </w:t>
      </w:r>
      <w:r w:rsidR="00AC28DC" w:rsidRPr="00B050ED">
        <w:rPr>
          <w:rFonts w:ascii="Arial" w:hAnsi="Arial" w:cs="Arial"/>
        </w:rPr>
        <w:t xml:space="preserve">Stevenson in 1976 </w:t>
      </w:r>
      <w:r w:rsidR="003E7040">
        <w:rPr>
          <w:rFonts w:ascii="Arial" w:hAnsi="Arial" w:cs="Arial"/>
        </w:rPr>
        <w:t>described</w:t>
      </w:r>
      <w:r w:rsidR="00AC28DC" w:rsidRPr="00B050ED">
        <w:rPr>
          <w:rFonts w:ascii="Arial" w:hAnsi="Arial" w:cs="Arial"/>
        </w:rPr>
        <w:t xml:space="preserve"> the case of a woman whose husband hypnotized her to relieve a backache. In her trance, she started to respond to her husband in German, a language which she had no</w:t>
      </w:r>
      <w:r w:rsidR="003E7040">
        <w:rPr>
          <w:rFonts w:ascii="Arial" w:hAnsi="Arial" w:cs="Arial"/>
        </w:rPr>
        <w:t xml:space="preserve"> known</w:t>
      </w:r>
      <w:r w:rsidR="00AC28DC" w:rsidRPr="00B050ED">
        <w:rPr>
          <w:rFonts w:ascii="Arial" w:hAnsi="Arial" w:cs="Arial"/>
        </w:rPr>
        <w:t xml:space="preserve"> prior background nor childhood exposure in </w:t>
      </w:r>
      <w:r w:rsidR="00F85368" w:rsidRPr="00B050ED">
        <w:rPr>
          <w:rFonts w:ascii="Arial" w:hAnsi="Arial" w:cs="Arial"/>
        </w:rPr>
        <w:fldChar w:fldCharType="begin"/>
      </w:r>
      <w:r w:rsidR="008C6415">
        <w:rPr>
          <w:rFonts w:ascii="Arial" w:hAnsi="Arial" w:cs="Arial"/>
        </w:rPr>
        <w:instrText xml:space="preserve"> ADDIN EN.CITE &lt;EndNote&gt;&lt;Cite&gt;&lt;Author&gt;Bobrow&lt;/Author&gt;&lt;Year&gt;2003&lt;/Year&gt;&lt;RecNum&gt;256&lt;/RecNum&gt;&lt;DisplayText&gt;(Bobrow, 2003; Stevenson, 1976)&lt;/DisplayText&gt;&lt;record&gt;&lt;rec-number&gt;256&lt;/rec-number&gt;&lt;foreign-keys&gt;&lt;key app="EN" db-id="zte5tatdmtxdw3ezwpdv0tala9dw50xatt2x" timestamp="1704548667"&gt;256&lt;/key&gt;&lt;/foreign-keys&gt;&lt;ref-type name="Journal Article"&gt;17&lt;/ref-type&gt;&lt;contributors&gt;&lt;authors&gt;&lt;author&gt;Bobrow, R. S.&lt;/author&gt;&lt;/authors&gt;&lt;/contributors&gt;&lt;titles&gt;&lt;title&gt;Paranormal phenomena in the medical literature sufficient smoke to warrant a search for fire&lt;/title&gt;&lt;secondary-title&gt;MEDICAL HYPOTHESES&lt;/secondary-title&gt;&lt;/titles&gt;&lt;periodical&gt;&lt;full-title&gt;MEDICAL HYPOTHESES&lt;/full-title&gt;&lt;/periodical&gt;&lt;pages&gt;864-868&lt;/pages&gt;&lt;volume&gt;60&lt;/volume&gt;&lt;number&gt;6&lt;/number&gt;&lt;dates&gt;&lt;year&gt;2003&lt;/year&gt;&lt;pub-dates&gt;&lt;date&gt;JUN&lt;/date&gt;&lt;/pub-dates&gt;&lt;/dates&gt;&lt;isbn&gt;0306-9877&amp;#xD;1532-2777&lt;/isbn&gt;&lt;accession-num&gt;WOS:000182727700013&lt;/accession-num&gt;&lt;urls&gt;&lt;/urls&gt;&lt;electronic-resource-num&gt;10.1016/S0306-9877(03)00066-5&lt;/electronic-resource-num&gt;&lt;/record&gt;&lt;/Cite&gt;&lt;Cite&gt;&lt;Author&gt;Stevenson&lt;/Author&gt;&lt;Year&gt;1976&lt;/Year&gt;&lt;RecNum&gt;257&lt;/RecNum&gt;&lt;record&gt;&lt;rec-number&gt;257&lt;/rec-number&gt;&lt;foreign-keys&gt;&lt;key app="EN" db-id="zte5tatdmtxdw3ezwpdv0tala9dw50xatt2x" timestamp="1704548680"&gt;257&lt;/key&gt;&lt;/foreign-keys&gt;&lt;ref-type name="Journal Article"&gt;17&lt;/ref-type&gt;&lt;contributors&gt;&lt;authors&gt;&lt;author&gt;Stevenson, I.&lt;/author&gt;&lt;/authors&gt;&lt;/contributors&gt;&lt;titles&gt;&lt;title&gt;PRELIMINARY-REPORT OF A NEW CASE OF RESPONSIVE XENOGLOSSY - CASE OF GRETCHEN&lt;/title&gt;&lt;secondary-title&gt;JOURNAL OF THE AMERICAN SOCIETY FOR PSYCHICAL RESEARCH&lt;/secondary-title&gt;&lt;/titles&gt;&lt;periodical&gt;&lt;full-title&gt;JOURNAL OF THE AMERICAN SOCIETY FOR PSYCHICAL RESEARCH&lt;/full-title&gt;&lt;/periodical&gt;&lt;pages&gt;65-77&lt;/pages&gt;&lt;volume&gt;70&lt;/volume&gt;&lt;number&gt;1&lt;/number&gt;&lt;dates&gt;&lt;year&gt;1976&lt;/year&gt;&lt;/dates&gt;&lt;isbn&gt;0003-1070&lt;/isbn&gt;&lt;accession-num&gt;WOS:A1976BF14200004&lt;/accession-num&gt;&lt;urls&gt;&lt;/urls&gt;&lt;/record&gt;&lt;/Cite&gt;&lt;/EndNote&gt;</w:instrText>
      </w:r>
      <w:r w:rsidR="00F85368" w:rsidRPr="00B050ED">
        <w:rPr>
          <w:rFonts w:ascii="Arial" w:hAnsi="Arial" w:cs="Arial"/>
        </w:rPr>
        <w:fldChar w:fldCharType="separate"/>
      </w:r>
      <w:r w:rsidR="008C6415">
        <w:rPr>
          <w:rFonts w:ascii="Arial" w:hAnsi="Arial" w:cs="Arial"/>
          <w:noProof/>
        </w:rPr>
        <w:t>(Bobrow, 2003; Stevenson, 1976)</w:t>
      </w:r>
      <w:r w:rsidR="00F85368" w:rsidRPr="00B050ED">
        <w:rPr>
          <w:rFonts w:ascii="Arial" w:hAnsi="Arial" w:cs="Arial"/>
        </w:rPr>
        <w:fldChar w:fldCharType="end"/>
      </w:r>
      <w:r w:rsidR="00AC28DC" w:rsidRPr="00B050ED">
        <w:rPr>
          <w:rFonts w:ascii="Arial" w:hAnsi="Arial" w:cs="Arial"/>
        </w:rPr>
        <w:t>.</w:t>
      </w:r>
      <w:r w:rsidR="00BE615E">
        <w:rPr>
          <w:rFonts w:ascii="Arial" w:hAnsi="Arial" w:cs="Arial"/>
        </w:rPr>
        <w:t xml:space="preserve"> </w:t>
      </w:r>
      <w:r w:rsidR="008D1ED4">
        <w:rPr>
          <w:rFonts w:ascii="Arial" w:hAnsi="Arial" w:cs="Arial"/>
        </w:rPr>
        <w:t>T</w:t>
      </w:r>
      <w:r w:rsidR="00F77184">
        <w:rPr>
          <w:rFonts w:ascii="Arial" w:hAnsi="Arial" w:cs="Arial"/>
        </w:rPr>
        <w:t>he</w:t>
      </w:r>
      <w:r w:rsidR="00667D60">
        <w:rPr>
          <w:rFonts w:ascii="Arial" w:hAnsi="Arial" w:cs="Arial"/>
        </w:rPr>
        <w:t xml:space="preserve"> conventional process of learning foreign languages requires </w:t>
      </w:r>
      <w:r w:rsidR="008D1ED4">
        <w:rPr>
          <w:rFonts w:ascii="Arial" w:hAnsi="Arial" w:cs="Arial"/>
        </w:rPr>
        <w:t>significant and obvious</w:t>
      </w:r>
      <w:r w:rsidR="00667D60">
        <w:rPr>
          <w:rFonts w:ascii="Arial" w:hAnsi="Arial" w:cs="Arial"/>
        </w:rPr>
        <w:t xml:space="preserve"> effort</w:t>
      </w:r>
      <w:r w:rsidR="008D1ED4">
        <w:rPr>
          <w:rFonts w:ascii="Arial" w:hAnsi="Arial" w:cs="Arial"/>
        </w:rPr>
        <w:t xml:space="preserve">. Cases of language facility without the traditionally required amount of practice and exposure to large quantities of training data suggest </w:t>
      </w:r>
      <w:r w:rsidR="00667D60">
        <w:rPr>
          <w:rFonts w:ascii="Arial" w:hAnsi="Arial" w:cs="Arial"/>
        </w:rPr>
        <w:t xml:space="preserve">the presence of faster routes to this skill than is </w:t>
      </w:r>
      <w:r w:rsidR="003637C7">
        <w:rPr>
          <w:rFonts w:ascii="Arial" w:hAnsi="Arial" w:cs="Arial"/>
        </w:rPr>
        <w:t>predicted by current theories of memory and language acquisition by human brains</w:t>
      </w:r>
      <w:r w:rsidR="00667D60">
        <w:rPr>
          <w:rFonts w:ascii="Arial" w:hAnsi="Arial" w:cs="Arial"/>
        </w:rPr>
        <w:t>.</w:t>
      </w:r>
    </w:p>
    <w:p w14:paraId="115DEA6B" w14:textId="376AD572" w:rsidR="00162CF2" w:rsidRDefault="00CF7B57" w:rsidP="00667D60">
      <w:pPr>
        <w:ind w:firstLine="720"/>
        <w:jc w:val="both"/>
        <w:rPr>
          <w:rFonts w:ascii="Arial" w:hAnsi="Arial" w:cs="Arial"/>
        </w:rPr>
      </w:pPr>
      <w:r w:rsidRPr="00B050ED">
        <w:rPr>
          <w:rFonts w:ascii="Arial" w:hAnsi="Arial" w:cs="Arial"/>
        </w:rPr>
        <w:t xml:space="preserve">Finally, </w:t>
      </w:r>
      <w:r w:rsidR="00BB5D7C">
        <w:rPr>
          <w:rFonts w:ascii="Arial" w:hAnsi="Arial" w:cs="Arial"/>
        </w:rPr>
        <w:t xml:space="preserve">we </w:t>
      </w:r>
      <w:r w:rsidR="00667D60">
        <w:rPr>
          <w:rFonts w:ascii="Arial" w:hAnsi="Arial" w:cs="Arial"/>
        </w:rPr>
        <w:t>consider</w:t>
      </w:r>
      <w:r w:rsidR="00667D60" w:rsidRPr="00B050ED">
        <w:rPr>
          <w:rFonts w:ascii="Arial" w:hAnsi="Arial" w:cs="Arial"/>
        </w:rPr>
        <w:t xml:space="preserve"> </w:t>
      </w:r>
      <w:r w:rsidR="00BF32BD" w:rsidRPr="00B050ED">
        <w:rPr>
          <w:rFonts w:ascii="Arial" w:hAnsi="Arial" w:cs="Arial"/>
        </w:rPr>
        <w:t xml:space="preserve">the very intriguing occurrence of child prodigies. These children show </w:t>
      </w:r>
      <w:r w:rsidR="00573620" w:rsidRPr="00B050ED">
        <w:rPr>
          <w:rFonts w:ascii="Arial" w:hAnsi="Arial" w:cs="Arial"/>
        </w:rPr>
        <w:t xml:space="preserve">exceptional </w:t>
      </w:r>
      <w:r w:rsidRPr="00B050ED">
        <w:rPr>
          <w:rFonts w:ascii="Arial" w:hAnsi="Arial" w:cs="Arial"/>
        </w:rPr>
        <w:t xml:space="preserve">mastery in </w:t>
      </w:r>
      <w:r w:rsidR="00BF32BD" w:rsidRPr="00B050ED">
        <w:rPr>
          <w:rFonts w:ascii="Arial" w:hAnsi="Arial" w:cs="Arial"/>
        </w:rPr>
        <w:t xml:space="preserve">specific </w:t>
      </w:r>
      <w:r w:rsidRPr="00B050ED">
        <w:rPr>
          <w:rFonts w:ascii="Arial" w:hAnsi="Arial" w:cs="Arial"/>
        </w:rPr>
        <w:t>domain</w:t>
      </w:r>
      <w:r w:rsidR="00BF32BD" w:rsidRPr="00B050ED">
        <w:rPr>
          <w:rFonts w:ascii="Arial" w:hAnsi="Arial" w:cs="Arial"/>
        </w:rPr>
        <w:t xml:space="preserve">s at a striking </w:t>
      </w:r>
      <w:r w:rsidR="00410222" w:rsidRPr="00B050ED">
        <w:rPr>
          <w:rFonts w:ascii="Arial" w:hAnsi="Arial" w:cs="Arial"/>
        </w:rPr>
        <w:t>early age</w:t>
      </w:r>
      <w:r w:rsidR="00A454D9" w:rsidRPr="00B050ED">
        <w:rPr>
          <w:rFonts w:ascii="Arial" w:hAnsi="Arial" w:cs="Arial"/>
        </w:rPr>
        <w:t xml:space="preserve">, without necessarily having a disability like </w:t>
      </w:r>
      <w:r w:rsidR="007F3C84" w:rsidRPr="00B050ED">
        <w:rPr>
          <w:rFonts w:ascii="Arial" w:hAnsi="Arial" w:cs="Arial"/>
        </w:rPr>
        <w:t xml:space="preserve">the autistic </w:t>
      </w:r>
      <w:r w:rsidR="00A454D9" w:rsidRPr="00B050ED">
        <w:rPr>
          <w:rFonts w:ascii="Arial" w:hAnsi="Arial" w:cs="Arial"/>
        </w:rPr>
        <w:t>savants</w:t>
      </w:r>
      <w:r w:rsidR="00EC6917" w:rsidRPr="00B050ED">
        <w:rPr>
          <w:rFonts w:ascii="Arial" w:hAnsi="Arial" w:cs="Arial"/>
        </w:rPr>
        <w:t>.</w:t>
      </w:r>
      <w:r w:rsidR="00E63B40" w:rsidRPr="00B050ED">
        <w:rPr>
          <w:rFonts w:ascii="Arial" w:hAnsi="Arial" w:cs="Arial"/>
        </w:rPr>
        <w:t xml:space="preserve"> Prodigies in various domains such as chess and piano rapidly acquire skills at a pace unseen in </w:t>
      </w:r>
      <w:r w:rsidR="00F960E8" w:rsidRPr="00B050ED">
        <w:rPr>
          <w:rFonts w:ascii="Arial" w:hAnsi="Arial" w:cs="Arial"/>
        </w:rPr>
        <w:t>most</w:t>
      </w:r>
      <w:r w:rsidR="00E63B40" w:rsidRPr="00B050ED">
        <w:rPr>
          <w:rFonts w:ascii="Arial" w:hAnsi="Arial" w:cs="Arial"/>
        </w:rPr>
        <w:t xml:space="preserve"> people</w:t>
      </w:r>
      <w:r w:rsidR="00CE2B9F" w:rsidRPr="00B050ED">
        <w:rPr>
          <w:rFonts w:ascii="Arial" w:hAnsi="Arial" w:cs="Arial"/>
        </w:rPr>
        <w:t>, excelling in the domain prior to adolescence</w:t>
      </w:r>
      <w:r w:rsidR="00E63B40" w:rsidRPr="00B050ED">
        <w:rPr>
          <w:rFonts w:ascii="Arial" w:hAnsi="Arial" w:cs="Arial"/>
        </w:rPr>
        <w:t>.</w:t>
      </w:r>
      <w:r w:rsidR="00A31658" w:rsidRPr="00B050ED">
        <w:rPr>
          <w:rFonts w:ascii="Arial" w:hAnsi="Arial" w:cs="Arial"/>
        </w:rPr>
        <w:t xml:space="preserve"> </w:t>
      </w:r>
      <w:r w:rsidR="00DF013C" w:rsidRPr="00B050ED">
        <w:rPr>
          <w:rFonts w:ascii="Arial" w:hAnsi="Arial" w:cs="Arial"/>
        </w:rPr>
        <w:t xml:space="preserve">Ericsson’s theory of deliberate practice </w:t>
      </w:r>
      <w:r w:rsidR="00A31658" w:rsidRPr="00B050ED">
        <w:rPr>
          <w:rFonts w:ascii="Arial" w:hAnsi="Arial" w:cs="Arial"/>
        </w:rPr>
        <w:t xml:space="preserve">is challenged </w:t>
      </w:r>
      <w:r w:rsidR="00651C30" w:rsidRPr="00B050ED">
        <w:rPr>
          <w:rFonts w:ascii="Arial" w:hAnsi="Arial" w:cs="Arial"/>
        </w:rPr>
        <w:t xml:space="preserve">in the cases of child </w:t>
      </w:r>
      <w:r w:rsidR="00826BD9" w:rsidRPr="00B050ED">
        <w:rPr>
          <w:rFonts w:ascii="Arial" w:hAnsi="Arial" w:cs="Arial"/>
        </w:rPr>
        <w:t>prodigies because</w:t>
      </w:r>
      <w:r w:rsidR="00A31658" w:rsidRPr="00B050ED">
        <w:rPr>
          <w:rFonts w:ascii="Arial" w:hAnsi="Arial" w:cs="Arial"/>
        </w:rPr>
        <w:t xml:space="preserve"> child prodigies reach </w:t>
      </w:r>
      <w:r w:rsidR="00651C30" w:rsidRPr="00B050ED">
        <w:rPr>
          <w:rFonts w:ascii="Arial" w:hAnsi="Arial" w:cs="Arial"/>
        </w:rPr>
        <w:t xml:space="preserve">a high </w:t>
      </w:r>
      <w:r w:rsidR="00A31658" w:rsidRPr="00B050ED">
        <w:rPr>
          <w:rFonts w:ascii="Arial" w:hAnsi="Arial" w:cs="Arial"/>
        </w:rPr>
        <w:t xml:space="preserve">proficiency </w:t>
      </w:r>
      <w:r w:rsidR="00651C30" w:rsidRPr="00B050ED">
        <w:rPr>
          <w:rFonts w:ascii="Arial" w:hAnsi="Arial" w:cs="Arial"/>
        </w:rPr>
        <w:t>level</w:t>
      </w:r>
      <w:r w:rsidR="00A31658" w:rsidRPr="00B050ED">
        <w:rPr>
          <w:rFonts w:ascii="Arial" w:hAnsi="Arial" w:cs="Arial"/>
        </w:rPr>
        <w:t xml:space="preserve"> in a compressed period</w:t>
      </w:r>
      <w:r w:rsidR="00DF013C" w:rsidRPr="00B050ED">
        <w:rPr>
          <w:rFonts w:ascii="Arial" w:hAnsi="Arial" w:cs="Arial"/>
        </w:rPr>
        <w:t xml:space="preserve">, therefore practice time is not always the main distinguishing factor that </w:t>
      </w:r>
      <w:r w:rsidR="007E10D9" w:rsidRPr="00B050ED">
        <w:rPr>
          <w:rFonts w:ascii="Arial" w:hAnsi="Arial" w:cs="Arial"/>
        </w:rPr>
        <w:t xml:space="preserve">explains child prodigies </w:t>
      </w:r>
      <w:r w:rsidR="00B47F1A" w:rsidRPr="00B050ED">
        <w:rPr>
          <w:rFonts w:ascii="Arial" w:hAnsi="Arial" w:cs="Arial"/>
        </w:rPr>
        <w:fldChar w:fldCharType="begin"/>
      </w:r>
      <w:r w:rsidR="008C6415">
        <w:rPr>
          <w:rFonts w:ascii="Arial" w:hAnsi="Arial" w:cs="Arial"/>
        </w:rPr>
        <w:instrText xml:space="preserve"> ADDIN EN.CITE &lt;EndNote&gt;&lt;Cite&gt;&lt;Author&gt;Chang&lt;/Author&gt;&lt;Year&gt;2016&lt;/Year&gt;&lt;RecNum&gt;251&lt;/RecNum&gt;&lt;DisplayText&gt;(Chang, 2016)&lt;/DisplayText&gt;&lt;record&gt;&lt;rec-number&gt;251&lt;/rec-number&gt;&lt;foreign-keys&gt;&lt;key app="EN" db-id="zte5tatdmtxdw3ezwpdv0tala9dw50xatt2x" timestamp="1704491496"&gt;251&lt;/key&gt;&lt;/foreign-keys&gt;&lt;ref-type name="Book"&gt;6&lt;/ref-type&gt;&lt;contributors&gt;&lt;authors&gt;&lt;author&gt;Chang, Yu-Hsuan A. Z.&lt;/author&gt;&lt;/authors&gt;&lt;/contributors&gt;&lt;titles&gt;&lt;title&gt;It Takes More Than Practice and Experience to Become a Chess Master: Evidence from a Child Prodigy and from Adult Tournament Players&lt;/title&gt;&lt;/titles&gt;&lt;dates&gt;&lt;year&gt;2016&lt;/year&gt;&lt;pub-dates&gt;&lt;date&gt;2016&lt;/date&gt;&lt;/pub-dates&gt;&lt;/dates&gt;&lt;isbn&gt;978-0-355-37444-5&lt;/isbn&gt;&lt;accession-num&gt;PQDT:61177719&lt;/accession-num&gt;&lt;work-type&gt;Dissertation/Thesis&lt;/work-type&gt;&lt;urls&gt;&lt;/urls&gt;&lt;/record&gt;&lt;/Cite&gt;&lt;/EndNote&gt;</w:instrText>
      </w:r>
      <w:r w:rsidR="00B47F1A" w:rsidRPr="00B050ED">
        <w:rPr>
          <w:rFonts w:ascii="Arial" w:hAnsi="Arial" w:cs="Arial"/>
        </w:rPr>
        <w:fldChar w:fldCharType="separate"/>
      </w:r>
      <w:r w:rsidR="008C6415">
        <w:rPr>
          <w:rFonts w:ascii="Arial" w:hAnsi="Arial" w:cs="Arial"/>
          <w:noProof/>
        </w:rPr>
        <w:t>(Chang, 2016)</w:t>
      </w:r>
      <w:r w:rsidR="00B47F1A" w:rsidRPr="00B050ED">
        <w:rPr>
          <w:rFonts w:ascii="Arial" w:hAnsi="Arial" w:cs="Arial"/>
        </w:rPr>
        <w:fldChar w:fldCharType="end"/>
      </w:r>
      <w:r w:rsidR="00A31658" w:rsidRPr="00B050ED">
        <w:rPr>
          <w:rFonts w:ascii="Arial" w:hAnsi="Arial" w:cs="Arial"/>
        </w:rPr>
        <w:t>.</w:t>
      </w:r>
      <w:r w:rsidR="00E42A72" w:rsidRPr="00B050ED">
        <w:rPr>
          <w:rFonts w:ascii="Arial" w:hAnsi="Arial" w:cs="Arial"/>
        </w:rPr>
        <w:t xml:space="preserve"> </w:t>
      </w:r>
      <w:r w:rsidR="00BB5D7C">
        <w:rPr>
          <w:rFonts w:ascii="Arial" w:hAnsi="Arial" w:cs="Arial"/>
        </w:rPr>
        <w:t>It is unclear whether the immense</w:t>
      </w:r>
      <w:r w:rsidR="00C3275D" w:rsidRPr="00B050ED">
        <w:rPr>
          <w:rFonts w:ascii="Arial" w:hAnsi="Arial" w:cs="Arial"/>
        </w:rPr>
        <w:t xml:space="preserve"> variation in human talent and expertise</w:t>
      </w:r>
      <w:r w:rsidR="00E42A72" w:rsidRPr="00B050ED">
        <w:rPr>
          <w:rFonts w:ascii="Arial" w:hAnsi="Arial" w:cs="Arial"/>
        </w:rPr>
        <w:t xml:space="preserve"> </w:t>
      </w:r>
      <w:r w:rsidR="00BB5D7C">
        <w:rPr>
          <w:rFonts w:ascii="Arial" w:hAnsi="Arial" w:cs="Arial"/>
        </w:rPr>
        <w:t>can</w:t>
      </w:r>
      <w:r w:rsidR="00E42A72" w:rsidRPr="00B050ED">
        <w:rPr>
          <w:rFonts w:ascii="Arial" w:hAnsi="Arial" w:cs="Arial"/>
        </w:rPr>
        <w:t xml:space="preserve"> be explained by practice </w:t>
      </w:r>
      <w:r w:rsidR="00BB5D7C">
        <w:rPr>
          <w:rFonts w:ascii="Arial" w:hAnsi="Arial" w:cs="Arial"/>
        </w:rPr>
        <w:t>and genetics</w:t>
      </w:r>
      <w:r w:rsidR="00E2578C" w:rsidRPr="00B050ED">
        <w:rPr>
          <w:rFonts w:ascii="Arial" w:hAnsi="Arial" w:cs="Arial"/>
        </w:rPr>
        <w:t xml:space="preserve"> </w:t>
      </w:r>
      <w:r w:rsidR="00B47F1A" w:rsidRPr="00B050ED">
        <w:rPr>
          <w:rFonts w:ascii="Arial" w:hAnsi="Arial" w:cs="Arial"/>
        </w:rPr>
        <w:fldChar w:fldCharType="begin"/>
      </w:r>
      <w:r w:rsidR="008C6415">
        <w:rPr>
          <w:rFonts w:ascii="Arial" w:hAnsi="Arial" w:cs="Arial"/>
        </w:rPr>
        <w:instrText xml:space="preserve"> ADDIN EN.CITE &lt;EndNote&gt;&lt;Cite&gt;&lt;Author&gt;Hambrick&lt;/Author&gt;&lt;Year&gt;2016&lt;/Year&gt;&lt;RecNum&gt;252&lt;/RecNum&gt;&lt;DisplayText&gt;(Hambrick et al., 2016)&lt;/DisplayText&gt;&lt;record&gt;&lt;rec-number&gt;252&lt;/rec-number&gt;&lt;foreign-keys&gt;&lt;key app="EN" db-id="zte5tatdmtxdw3ezwpdv0tala9dw50xatt2x" timestamp="1704491761"&gt;252&lt;/key&gt;&lt;/foreign-keys&gt;&lt;ref-type name="Book Section"&gt;5&lt;/ref-type&gt;&lt;contributors&gt;&lt;authors&gt;&lt;author&gt;Hambrick, D. Z.&lt;/author&gt;&lt;author&gt;Macnamara, B. N.&lt;/author&gt;&lt;author&gt;Campitelli, G.&lt;/author&gt;&lt;author&gt;Ullén, F.&lt;/author&gt;&lt;author&gt;Mosing, M. A.&lt;/author&gt;&lt;/authors&gt;&lt;secondary-authors&gt;&lt;author&gt;Ross, B. H.&lt;/author&gt;&lt;/secondary-authors&gt;&lt;/contributors&gt;&lt;titles&gt;&lt;title&gt;Beyond Born versus Made: A New Look at Expertise&lt;/title&gt;&lt;secondary-title&gt;PSYCHOLOGY OF LEARNING AND MOTIVATION, VOL 64&lt;/secondary-title&gt;&lt;/titles&gt;&lt;pages&gt;1-55&lt;/pages&gt;&lt;volume&gt;64&lt;/volume&gt;&lt;dates&gt;&lt;year&gt;2016&lt;/year&gt;&lt;/dates&gt;&lt;isbn&gt;0079-7421&amp;#xD;978-0-12-805118-4&amp;#xD;978-0-12-804739-2&lt;/isbn&gt;&lt;accession-num&gt;WOS:000385153800001&lt;/accession-num&gt;&lt;urls&gt;&lt;/urls&gt;&lt;electronic-resource-num&gt;10.1016/bs.plm.2015.09.001&lt;/electronic-resource-num&gt;&lt;/record&gt;&lt;/Cite&gt;&lt;/EndNote&gt;</w:instrText>
      </w:r>
      <w:r w:rsidR="00B47F1A" w:rsidRPr="00B050ED">
        <w:rPr>
          <w:rFonts w:ascii="Arial" w:hAnsi="Arial" w:cs="Arial"/>
        </w:rPr>
        <w:fldChar w:fldCharType="separate"/>
      </w:r>
      <w:r w:rsidR="008C6415">
        <w:rPr>
          <w:rFonts w:ascii="Arial" w:hAnsi="Arial" w:cs="Arial"/>
          <w:noProof/>
        </w:rPr>
        <w:t>(Hambrick et al., 2016)</w:t>
      </w:r>
      <w:r w:rsidR="00B47F1A" w:rsidRPr="00B050ED">
        <w:rPr>
          <w:rFonts w:ascii="Arial" w:hAnsi="Arial" w:cs="Arial"/>
        </w:rPr>
        <w:fldChar w:fldCharType="end"/>
      </w:r>
      <w:r w:rsidR="00E42A72" w:rsidRPr="00B050ED">
        <w:rPr>
          <w:rFonts w:ascii="Arial" w:hAnsi="Arial" w:cs="Arial"/>
        </w:rPr>
        <w:t>.</w:t>
      </w:r>
      <w:r w:rsidR="00A22E2F" w:rsidRPr="00B050ED">
        <w:rPr>
          <w:rFonts w:ascii="Arial" w:hAnsi="Arial" w:cs="Arial"/>
        </w:rPr>
        <w:t xml:space="preserve"> A recent study closely examined musical prodigies and compared them relative to non-prodigy musicians to understand what differentiates a prodigy from a regular child, </w:t>
      </w:r>
      <w:r w:rsidR="00AF3C22" w:rsidRPr="00B050ED">
        <w:rPr>
          <w:rFonts w:ascii="Arial" w:hAnsi="Arial" w:cs="Arial"/>
        </w:rPr>
        <w:t>by assessing associations with</w:t>
      </w:r>
      <w:r w:rsidR="00A22E2F" w:rsidRPr="00B050ED">
        <w:rPr>
          <w:rFonts w:ascii="Arial" w:hAnsi="Arial" w:cs="Arial"/>
        </w:rPr>
        <w:t xml:space="preserve"> intelligence, personality, practice level, motivation, and many other </w:t>
      </w:r>
      <w:r w:rsidR="002F2932" w:rsidRPr="00B050ED">
        <w:rPr>
          <w:rFonts w:ascii="Arial" w:hAnsi="Arial" w:cs="Arial"/>
        </w:rPr>
        <w:t>factors</w:t>
      </w:r>
      <w:r w:rsidR="00C70710" w:rsidRPr="00B050ED">
        <w:rPr>
          <w:rFonts w:ascii="Arial" w:hAnsi="Arial" w:cs="Arial"/>
        </w:rPr>
        <w:t xml:space="preserve"> </w:t>
      </w:r>
      <w:r w:rsidR="00B47F1A" w:rsidRPr="00B050ED">
        <w:rPr>
          <w:rFonts w:ascii="Arial" w:hAnsi="Arial" w:cs="Arial"/>
        </w:rPr>
        <w:fldChar w:fldCharType="begin"/>
      </w:r>
      <w:r w:rsidR="008C6415">
        <w:rPr>
          <w:rFonts w:ascii="Arial" w:hAnsi="Arial" w:cs="Arial"/>
        </w:rPr>
        <w:instrText xml:space="preserve"> ADDIN EN.CITE &lt;EndNote&gt;&lt;Cite&gt;&lt;Author&gt;Marion-St-Onge&lt;/Author&gt;&lt;Year&gt;2020&lt;/Year&gt;&lt;RecNum&gt;250&lt;/RecNum&gt;&lt;DisplayText&gt;(Marion-St-Onge et al., 2020)&lt;/DisplayText&gt;&lt;record&gt;&lt;rec-number&gt;250&lt;/rec-number&gt;&lt;foreign-keys&gt;&lt;key app="EN" db-id="zte5tatdmtxdw3ezwpdv0tala9dw50xatt2x" timestamp="1704491200"&gt;250&lt;/key&gt;&lt;/foreign-keys&gt;&lt;ref-type name="Journal Article"&gt;17&lt;/ref-type&gt;&lt;contributors&gt;&lt;authors&gt;&lt;author&gt;Marion-St-Onge, C.&lt;/author&gt;&lt;author&gt;Weiss, M. W.&lt;/author&gt;&lt;author&gt;Sharda, M.&lt;/author&gt;&lt;author&gt;Peretz, I.&lt;/author&gt;&lt;/authors&gt;&lt;/contributors&gt;&lt;titles&gt;&lt;title&gt;What Makes Musical Prodigies?&lt;/title&gt;&lt;secondary-title&gt;FRONTIERS IN PSYCHOLOGY&lt;/secondary-title&gt;&lt;/titles&gt;&lt;periodical&gt;&lt;full-title&gt;FRONTIERS IN PSYCHOLOGY&lt;/full-title&gt;&lt;/periodical&gt;&lt;volume&gt;11&lt;/volume&gt;&lt;dates&gt;&lt;year&gt;2020&lt;/year&gt;&lt;pub-dates&gt;&lt;date&gt;DEC 11&lt;/date&gt;&lt;/pub-dates&gt;&lt;/dates&gt;&lt;isbn&gt;1664-1078&lt;/isbn&gt;&lt;accession-num&gt;WOS:000601594300001&lt;/accession-num&gt;&lt;urls&gt;&lt;/urls&gt;&lt;custom7&gt;566373&lt;/custom7&gt;&lt;electronic-resource-num&gt;10.3389/fpsyg.2020.566373&lt;/electronic-resource-num&gt;&lt;/record&gt;&lt;/Cite&gt;&lt;/EndNote&gt;</w:instrText>
      </w:r>
      <w:r w:rsidR="00B47F1A" w:rsidRPr="00B050ED">
        <w:rPr>
          <w:rFonts w:ascii="Arial" w:hAnsi="Arial" w:cs="Arial"/>
        </w:rPr>
        <w:fldChar w:fldCharType="separate"/>
      </w:r>
      <w:r w:rsidR="008C6415">
        <w:rPr>
          <w:rFonts w:ascii="Arial" w:hAnsi="Arial" w:cs="Arial"/>
          <w:noProof/>
        </w:rPr>
        <w:t>(Marion-St-Onge et al., 2020)</w:t>
      </w:r>
      <w:r w:rsidR="00B47F1A" w:rsidRPr="00B050ED">
        <w:rPr>
          <w:rFonts w:ascii="Arial" w:hAnsi="Arial" w:cs="Arial"/>
        </w:rPr>
        <w:fldChar w:fldCharType="end"/>
      </w:r>
      <w:r w:rsidR="00A22E2F" w:rsidRPr="00B050ED">
        <w:rPr>
          <w:rFonts w:ascii="Arial" w:hAnsi="Arial" w:cs="Arial"/>
        </w:rPr>
        <w:t xml:space="preserve">. </w:t>
      </w:r>
      <w:r w:rsidR="00094445" w:rsidRPr="00B050ED">
        <w:rPr>
          <w:rFonts w:ascii="Arial" w:hAnsi="Arial" w:cs="Arial"/>
        </w:rPr>
        <w:t>The study’s main conclusion was</w:t>
      </w:r>
      <w:r w:rsidR="00A22E2F" w:rsidRPr="00B050ED">
        <w:rPr>
          <w:rFonts w:ascii="Arial" w:hAnsi="Arial" w:cs="Arial"/>
        </w:rPr>
        <w:t xml:space="preserve"> that</w:t>
      </w:r>
      <w:r w:rsidR="00B447D9" w:rsidRPr="00B050ED">
        <w:rPr>
          <w:rFonts w:ascii="Arial" w:hAnsi="Arial" w:cs="Arial"/>
        </w:rPr>
        <w:t xml:space="preserve"> </w:t>
      </w:r>
      <w:r w:rsidR="009A1204" w:rsidRPr="00B050ED">
        <w:rPr>
          <w:rFonts w:ascii="Arial" w:hAnsi="Arial" w:cs="Arial"/>
        </w:rPr>
        <w:t xml:space="preserve">deliberate </w:t>
      </w:r>
      <w:r w:rsidR="00B447D9" w:rsidRPr="00B050ED">
        <w:rPr>
          <w:rFonts w:ascii="Arial" w:hAnsi="Arial" w:cs="Arial"/>
        </w:rPr>
        <w:t xml:space="preserve">practice is </w:t>
      </w:r>
      <w:r w:rsidR="00F03D65" w:rsidRPr="00B050ED">
        <w:rPr>
          <w:rFonts w:ascii="Arial" w:hAnsi="Arial" w:cs="Arial"/>
        </w:rPr>
        <w:t>in</w:t>
      </w:r>
      <w:r w:rsidR="00B447D9" w:rsidRPr="00B050ED">
        <w:rPr>
          <w:rFonts w:ascii="Arial" w:hAnsi="Arial" w:cs="Arial"/>
        </w:rPr>
        <w:t xml:space="preserve">sufficient to make a prodigy and it is the combination of early deliberate practice with a natural brain predisposition for musical ability that </w:t>
      </w:r>
      <w:r w:rsidR="004556C0" w:rsidRPr="00B050ED">
        <w:rPr>
          <w:rFonts w:ascii="Arial" w:hAnsi="Arial" w:cs="Arial"/>
        </w:rPr>
        <w:t>determines</w:t>
      </w:r>
      <w:r w:rsidR="00B447D9" w:rsidRPr="00B050ED">
        <w:rPr>
          <w:rFonts w:ascii="Arial" w:hAnsi="Arial" w:cs="Arial"/>
        </w:rPr>
        <w:t xml:space="preserve"> their </w:t>
      </w:r>
      <w:r w:rsidR="00964461" w:rsidRPr="00B050ED">
        <w:rPr>
          <w:rFonts w:ascii="Arial" w:hAnsi="Arial" w:cs="Arial"/>
        </w:rPr>
        <w:t>incredible</w:t>
      </w:r>
      <w:r w:rsidR="00B447D9" w:rsidRPr="00B050ED">
        <w:rPr>
          <w:rFonts w:ascii="Arial" w:hAnsi="Arial" w:cs="Arial"/>
        </w:rPr>
        <w:t xml:space="preserve"> success</w:t>
      </w:r>
      <w:r w:rsidR="00E57E35" w:rsidRPr="00B050ED">
        <w:rPr>
          <w:rFonts w:ascii="Arial" w:hAnsi="Arial" w:cs="Arial"/>
        </w:rPr>
        <w:t xml:space="preserve"> in </w:t>
      </w:r>
      <w:r w:rsidR="0051028A" w:rsidRPr="00B050ED">
        <w:rPr>
          <w:rFonts w:ascii="Arial" w:hAnsi="Arial" w:cs="Arial"/>
        </w:rPr>
        <w:t xml:space="preserve">early </w:t>
      </w:r>
      <w:r w:rsidR="00E57E35" w:rsidRPr="00B050ED">
        <w:rPr>
          <w:rFonts w:ascii="Arial" w:hAnsi="Arial" w:cs="Arial"/>
        </w:rPr>
        <w:t>childhood</w:t>
      </w:r>
      <w:r w:rsidR="00B447D9" w:rsidRPr="00B050ED">
        <w:rPr>
          <w:rFonts w:ascii="Arial" w:hAnsi="Arial" w:cs="Arial"/>
        </w:rPr>
        <w:t>.</w:t>
      </w:r>
      <w:r w:rsidR="00A31658" w:rsidRPr="00B050ED">
        <w:rPr>
          <w:rFonts w:ascii="Arial" w:hAnsi="Arial" w:cs="Arial"/>
        </w:rPr>
        <w:t xml:space="preserve"> </w:t>
      </w:r>
      <w:r w:rsidR="007B3F56" w:rsidRPr="00B050ED">
        <w:rPr>
          <w:rFonts w:ascii="Arial" w:hAnsi="Arial" w:cs="Arial"/>
        </w:rPr>
        <w:t xml:space="preserve">In other words, child music prodigies are at the high end of the huge variation in human continuum of expertise. </w:t>
      </w:r>
    </w:p>
    <w:p w14:paraId="4EBB216D" w14:textId="79709AA6" w:rsidR="00472C3B" w:rsidRDefault="005A6BD4" w:rsidP="00667D60">
      <w:pPr>
        <w:ind w:firstLine="720"/>
        <w:jc w:val="both"/>
        <w:rPr>
          <w:rFonts w:ascii="Arial" w:hAnsi="Arial" w:cs="Arial"/>
        </w:rPr>
      </w:pPr>
      <w:r w:rsidRPr="00B050ED">
        <w:rPr>
          <w:rFonts w:ascii="Arial" w:hAnsi="Arial" w:cs="Arial"/>
        </w:rPr>
        <w:t>Other works on musical talent have also found no causal effect between practice and musical ability</w:t>
      </w:r>
      <w:r w:rsidR="00BB5D7C">
        <w:rPr>
          <w:rFonts w:ascii="Arial" w:hAnsi="Arial" w:cs="Arial"/>
        </w:rPr>
        <w:t xml:space="preserve">, </w:t>
      </w:r>
      <w:r w:rsidRPr="00B050ED">
        <w:rPr>
          <w:rFonts w:ascii="Arial" w:hAnsi="Arial" w:cs="Arial"/>
        </w:rPr>
        <w:t xml:space="preserve">suspecting that human variability affects both skill potential and willingness to practice </w:t>
      </w:r>
      <w:r w:rsidR="00B47F1A" w:rsidRPr="00B050ED">
        <w:rPr>
          <w:rFonts w:ascii="Arial" w:hAnsi="Arial" w:cs="Arial"/>
        </w:rPr>
        <w:fldChar w:fldCharType="begin"/>
      </w:r>
      <w:r w:rsidR="008C6415">
        <w:rPr>
          <w:rFonts w:ascii="Arial" w:hAnsi="Arial" w:cs="Arial"/>
        </w:rPr>
        <w:instrText xml:space="preserve"> ADDIN EN.CITE &lt;EndNote&gt;&lt;Cite&gt;&lt;Author&gt;Mosing&lt;/Author&gt;&lt;Year&gt;2014&lt;/Year&gt;&lt;RecNum&gt;253&lt;/RecNum&gt;&lt;DisplayText&gt;(Mosing et al., 2014)&lt;/DisplayText&gt;&lt;record&gt;&lt;rec-number&gt;253&lt;/rec-number&gt;&lt;foreign-keys&gt;&lt;key app="EN" db-id="zte5tatdmtxdw3ezwpdv0tala9dw50xatt2x" timestamp="1704492484"&gt;253&lt;/key&gt;&lt;/foreign-keys&gt;&lt;ref-type name="Journal Article"&gt;17&lt;/ref-type&gt;&lt;contributors&gt;&lt;authors&gt;&lt;author&gt;Mosing, M. A.&lt;/author&gt;&lt;author&gt;Madison, G.&lt;/author&gt;&lt;author&gt;Pedersen, N. L.&lt;/author&gt;&lt;author&gt;Kuja-Halkola, R.&lt;/author&gt;&lt;author&gt;Ullén, F.&lt;/author&gt;&lt;/authors&gt;&lt;/contributors&gt;&lt;titles&gt;&lt;title&gt;Practice Does Not Make Perfect: No Causal Effect of Music Practice on Music Ability&lt;/title&gt;&lt;secondary-title&gt;PSYCHOLOGICAL SCIENCE&lt;/secondary-title&gt;&lt;/titles&gt;&lt;periodical&gt;&lt;full-title&gt;PSYCHOLOGICAL SCIENCE&lt;/full-title&gt;&lt;/periodical&gt;&lt;pages&gt;1795-1803&lt;/pages&gt;&lt;volume&gt;25&lt;/volume&gt;&lt;number&gt;9&lt;/number&gt;&lt;dates&gt;&lt;year&gt;2014&lt;/year&gt;&lt;pub-dates&gt;&lt;date&gt;SEP&lt;/date&gt;&lt;/pub-dates&gt;&lt;/dates&gt;&lt;isbn&gt;0956-7976&amp;#xD;1467-9280&lt;/isbn&gt;&lt;accession-num&gt;WOS:000342923600015&lt;/accession-num&gt;&lt;urls&gt;&lt;/urls&gt;&lt;electronic-resource-num&gt;10.1177/0956797614541990&lt;/electronic-resource-num&gt;&lt;/record&gt;&lt;/Cite&gt;&lt;/EndNote&gt;</w:instrText>
      </w:r>
      <w:r w:rsidR="00B47F1A" w:rsidRPr="00B050ED">
        <w:rPr>
          <w:rFonts w:ascii="Arial" w:hAnsi="Arial" w:cs="Arial"/>
        </w:rPr>
        <w:fldChar w:fldCharType="separate"/>
      </w:r>
      <w:r w:rsidR="008C6415">
        <w:rPr>
          <w:rFonts w:ascii="Arial" w:hAnsi="Arial" w:cs="Arial"/>
          <w:noProof/>
        </w:rPr>
        <w:t>(Mosing et al., 2014)</w:t>
      </w:r>
      <w:r w:rsidR="00B47F1A" w:rsidRPr="00B050ED">
        <w:rPr>
          <w:rFonts w:ascii="Arial" w:hAnsi="Arial" w:cs="Arial"/>
        </w:rPr>
        <w:fldChar w:fldCharType="end"/>
      </w:r>
      <w:r w:rsidRPr="00B050ED">
        <w:rPr>
          <w:rFonts w:ascii="Arial" w:hAnsi="Arial" w:cs="Arial"/>
        </w:rPr>
        <w:t xml:space="preserve">. </w:t>
      </w:r>
      <w:r w:rsidR="005665BC" w:rsidRPr="00B050ED">
        <w:rPr>
          <w:rFonts w:ascii="Arial" w:hAnsi="Arial" w:cs="Arial"/>
        </w:rPr>
        <w:t>Another study by Chang in 2016 followed a young child chess prodigy, this paper found that spending time studying chess alone and participating in chess activity is not sufficient to reach a prodigy-level of chess performance</w:t>
      </w:r>
      <w:r w:rsidR="00C9292F" w:rsidRPr="00B050ED">
        <w:rPr>
          <w:rFonts w:ascii="Arial" w:hAnsi="Arial" w:cs="Arial"/>
        </w:rPr>
        <w:t>; it took the child much under 10,000 hours and under 10 years to reach mastery.</w:t>
      </w:r>
      <w:r w:rsidR="008C4575" w:rsidRPr="00B050ED">
        <w:rPr>
          <w:rFonts w:ascii="Arial" w:hAnsi="Arial" w:cs="Arial"/>
        </w:rPr>
        <w:t xml:space="preserve"> Altogether, studies of child prodigies </w:t>
      </w:r>
      <w:r w:rsidR="003F1E46" w:rsidRPr="00B050ED">
        <w:rPr>
          <w:rFonts w:ascii="Arial" w:hAnsi="Arial" w:cs="Arial"/>
        </w:rPr>
        <w:t>support innate ability and the “nature” in nature-versus-nurture as the strongest driver of talent</w:t>
      </w:r>
      <w:r w:rsidR="008C4575" w:rsidRPr="00B050ED">
        <w:rPr>
          <w:rFonts w:ascii="Arial" w:hAnsi="Arial" w:cs="Arial"/>
        </w:rPr>
        <w:t xml:space="preserve"> </w:t>
      </w:r>
      <w:r w:rsidR="00B47F1A" w:rsidRPr="00B050ED">
        <w:rPr>
          <w:rFonts w:ascii="Arial" w:hAnsi="Arial" w:cs="Arial"/>
        </w:rPr>
        <w:fldChar w:fldCharType="begin"/>
      </w:r>
      <w:r w:rsidR="008C6415">
        <w:rPr>
          <w:rFonts w:ascii="Arial" w:hAnsi="Arial" w:cs="Arial"/>
        </w:rPr>
        <w:instrText xml:space="preserve"> ADDIN EN.CITE &lt;EndNote&gt;&lt;Cite&gt;&lt;Author&gt;Ruthsatz&lt;/Author&gt;&lt;Year&gt;2014&lt;/Year&gt;&lt;RecNum&gt;254&lt;/RecNum&gt;&lt;DisplayText&gt;(Ruthsatz et al., 2014)&lt;/DisplayText&gt;&lt;record&gt;&lt;rec-number&gt;254&lt;/rec-number&gt;&lt;foreign-keys&gt;&lt;key app="EN" db-id="zte5tatdmtxdw3ezwpdv0tala9dw50xatt2x" timestamp="1704492849"&gt;254&lt;/key&gt;&lt;/foreign-keys&gt;&lt;ref-type name="Journal Article"&gt;17&lt;/ref-type&gt;&lt;contributors&gt;&lt;authors&gt;&lt;author&gt;Ruthsatz, J.&lt;/author&gt;&lt;author&gt;Ruthsatz, K.&lt;/author&gt;&lt;author&gt;Stephens, K. R.&lt;/author&gt;&lt;/authors&gt;&lt;/contributors&gt;&lt;titles&gt;&lt;title&gt;Putting practice into perspective: Child prodigies as evidence of innate talent&lt;/title&gt;&lt;secondary-title&gt;INTELLIGENCE&lt;/secondary-title&gt;&lt;/titles&gt;&lt;periodical&gt;&lt;full-title&gt;Intelligence&lt;/full-title&gt;&lt;/periodical&gt;&lt;pages&gt;60-65&lt;/pages&gt;&lt;volume&gt;45&lt;/volume&gt;&lt;dates&gt;&lt;year&gt;2014&lt;/year&gt;&lt;pub-dates&gt;&lt;date&gt;JUL-AUG&lt;/date&gt;&lt;/pub-dates&gt;&lt;/dates&gt;&lt;isbn&gt;0160-2896&amp;#xD;1873-7935&lt;/isbn&gt;&lt;accession-num&gt;WOS:000337773800007&lt;/accession-num&gt;&lt;urls&gt;&lt;/urls&gt;&lt;electronic-resource-num&gt;10.1016/j.intell.2013.08.003&lt;/electronic-resource-num&gt;&lt;/record&gt;&lt;/Cite&gt;&lt;/EndNote&gt;</w:instrText>
      </w:r>
      <w:r w:rsidR="00B47F1A" w:rsidRPr="00B050ED">
        <w:rPr>
          <w:rFonts w:ascii="Arial" w:hAnsi="Arial" w:cs="Arial"/>
        </w:rPr>
        <w:fldChar w:fldCharType="separate"/>
      </w:r>
      <w:r w:rsidR="008C6415">
        <w:rPr>
          <w:rFonts w:ascii="Arial" w:hAnsi="Arial" w:cs="Arial"/>
          <w:noProof/>
        </w:rPr>
        <w:t>(Ruthsatz et al., 2014)</w:t>
      </w:r>
      <w:r w:rsidR="00B47F1A" w:rsidRPr="00B050ED">
        <w:rPr>
          <w:rFonts w:ascii="Arial" w:hAnsi="Arial" w:cs="Arial"/>
        </w:rPr>
        <w:fldChar w:fldCharType="end"/>
      </w:r>
      <w:r w:rsidR="008C4575" w:rsidRPr="00B050ED">
        <w:rPr>
          <w:rFonts w:ascii="Arial" w:hAnsi="Arial" w:cs="Arial"/>
        </w:rPr>
        <w:t>.</w:t>
      </w:r>
      <w:r w:rsidR="00C9292F" w:rsidRPr="00B050ED">
        <w:rPr>
          <w:rFonts w:ascii="Arial" w:hAnsi="Arial" w:cs="Arial"/>
        </w:rPr>
        <w:t xml:space="preserve"> </w:t>
      </w:r>
      <w:r w:rsidR="00375A1C" w:rsidRPr="00B050ED">
        <w:rPr>
          <w:rFonts w:ascii="Arial" w:hAnsi="Arial" w:cs="Arial"/>
        </w:rPr>
        <w:t>Th</w:t>
      </w:r>
      <w:r w:rsidR="00375A1C">
        <w:rPr>
          <w:rFonts w:ascii="Arial" w:hAnsi="Arial" w:cs="Arial"/>
        </w:rPr>
        <w:t>e</w:t>
      </w:r>
      <w:r w:rsidR="00375A1C" w:rsidRPr="00B050ED">
        <w:rPr>
          <w:rFonts w:ascii="Arial" w:hAnsi="Arial" w:cs="Arial"/>
        </w:rPr>
        <w:t xml:space="preserve"> </w:t>
      </w:r>
      <w:r w:rsidR="00A31658" w:rsidRPr="00B050ED">
        <w:rPr>
          <w:rFonts w:ascii="Arial" w:hAnsi="Arial" w:cs="Arial"/>
        </w:rPr>
        <w:t xml:space="preserve">phenomenon of </w:t>
      </w:r>
      <w:r w:rsidR="00D513C5" w:rsidRPr="00B050ED">
        <w:rPr>
          <w:rFonts w:ascii="Arial" w:hAnsi="Arial" w:cs="Arial"/>
        </w:rPr>
        <w:t>young virtuosos</w:t>
      </w:r>
      <w:r w:rsidR="00A31658" w:rsidRPr="00B050ED">
        <w:rPr>
          <w:rFonts w:ascii="Arial" w:hAnsi="Arial" w:cs="Arial"/>
        </w:rPr>
        <w:t xml:space="preserve"> </w:t>
      </w:r>
      <w:r w:rsidR="004270CB" w:rsidRPr="00B050ED">
        <w:rPr>
          <w:rFonts w:ascii="Arial" w:hAnsi="Arial" w:cs="Arial"/>
        </w:rPr>
        <w:t>does not accord with</w:t>
      </w:r>
      <w:r w:rsidR="00A31658" w:rsidRPr="00B050ED">
        <w:rPr>
          <w:rFonts w:ascii="Arial" w:hAnsi="Arial" w:cs="Arial"/>
        </w:rPr>
        <w:t xml:space="preserve"> standard developmental timelines and learning process</w:t>
      </w:r>
      <w:r w:rsidR="00303AE7" w:rsidRPr="00B050ED">
        <w:rPr>
          <w:rFonts w:ascii="Arial" w:hAnsi="Arial" w:cs="Arial"/>
        </w:rPr>
        <w:t>es</w:t>
      </w:r>
      <w:r w:rsidR="005E1F8C">
        <w:rPr>
          <w:rFonts w:ascii="Arial" w:hAnsi="Arial" w:cs="Arial"/>
        </w:rPr>
        <w:t xml:space="preserve"> and challenges the field to develop </w:t>
      </w:r>
      <w:r w:rsidR="00EB65FA">
        <w:rPr>
          <w:rFonts w:ascii="Arial" w:hAnsi="Arial" w:cs="Arial"/>
        </w:rPr>
        <w:t xml:space="preserve">models that predict what features of the brain </w:t>
      </w:r>
      <w:r w:rsidR="00D70DA0">
        <w:rPr>
          <w:rFonts w:ascii="Arial" w:hAnsi="Arial" w:cs="Arial"/>
        </w:rPr>
        <w:t xml:space="preserve">would confer such </w:t>
      </w:r>
      <w:r w:rsidR="0080088E">
        <w:rPr>
          <w:rFonts w:ascii="Arial" w:hAnsi="Arial" w:cs="Arial"/>
        </w:rPr>
        <w:t>remarkably rapid gains in skill (and why they can sometimes be induced in adults by unusual circumstances</w:t>
      </w:r>
      <w:r w:rsidR="004F2A0C">
        <w:rPr>
          <w:rFonts w:ascii="Arial" w:hAnsi="Arial" w:cs="Arial"/>
        </w:rPr>
        <w:t>, such as head injury, in acquired</w:t>
      </w:r>
      <w:r w:rsidR="0080088E">
        <w:rPr>
          <w:rFonts w:ascii="Arial" w:hAnsi="Arial" w:cs="Arial"/>
        </w:rPr>
        <w:t xml:space="preserve"> </w:t>
      </w:r>
      <w:r w:rsidR="004F2A0C">
        <w:rPr>
          <w:rFonts w:ascii="Arial" w:hAnsi="Arial" w:cs="Arial"/>
        </w:rPr>
        <w:t xml:space="preserve">savant syndrome </w:t>
      </w:r>
      <w:r w:rsidR="004F2A0C">
        <w:rPr>
          <w:rFonts w:ascii="Arial" w:hAnsi="Arial" w:cs="Arial"/>
        </w:rPr>
        <w:fldChar w:fldCharType="begin"/>
      </w:r>
      <w:r w:rsidR="008C6415">
        <w:rPr>
          <w:rFonts w:ascii="Arial" w:hAnsi="Arial" w:cs="Arial"/>
        </w:rPr>
        <w:instrText xml:space="preserve"> ADDIN EN.CITE &lt;EndNote&gt;&lt;Cite&gt;&lt;Author&gt;Treffert&lt;/Author&gt;&lt;Year&gt;2021&lt;/Year&gt;&lt;RecNum&gt;26689&lt;/RecNum&gt;&lt;IDText&gt;33974770&lt;/IDText&gt;&lt;DisplayText&gt;(Treffert &amp;amp; Treffert, 2021)&lt;/DisplayText&gt;&lt;record&gt;&lt;rec-number&gt;26689&lt;/rec-number&gt;&lt;foreign-keys&gt;&lt;key app="EN" db-id="rxepz9z9mz9afpesdx65p02ysep9xa290ars" timestamp="1628452255"&gt;26689&lt;/key&gt;&lt;/foreign-keys&gt;&lt;ref-type name="Journal Article"&gt;17&lt;/ref-type&gt;&lt;contributors&gt;&lt;authors&gt;&lt;author&gt;Treffert, D. A.&lt;/author&gt;&lt;author&gt;Treffert, D. A.&lt;/author&gt;&lt;/authors&gt;&lt;/contributors&gt;&lt;auth-address&gt;Treffert Center, Agnesian HealthCare, Fond du Lac, Wisconsin.&amp;#xD;University of Wisconsin-Madison, Madison, Wisconsin.&lt;/auth-address&gt;&lt;titles&gt;&lt;title&gt;The Sudden Savant: A New Form of Extraordinary Abilities&lt;/title&gt;&lt;secondary-title&gt;WMJ&lt;/secondary-title&gt;&lt;/titles&gt;&lt;periodical&gt;&lt;full-title&gt;WMJ&lt;/full-title&gt;&lt;/periodical&gt;&lt;pages&gt;69-73&lt;/pages&gt;&lt;volume&gt;120&lt;/volume&gt;&lt;number&gt;1&lt;/number&gt;&lt;edition&gt;2021/05/12&lt;/edition&gt;&lt;dates&gt;&lt;year&gt;2021&lt;/year&gt;&lt;pub-dates&gt;&lt;date&gt;Apr&lt;/date&gt;&lt;/pub-dates&gt;&lt;/dates&gt;&lt;isbn&gt;2379-3961 (Electronic)&amp;#xD;1098-1861 (Linking)&lt;/isbn&gt;&lt;accession-num&gt;33974770&lt;/accession-num&gt;&lt;urls&gt;&lt;related-urls&gt;&lt;url&gt;https://www.ncbi.nlm.nih.gov/pubmed/33974770&lt;/url&gt;&lt;/related-urls&gt;&lt;/urls&gt;&lt;/record&gt;&lt;/Cite&gt;&lt;/EndNote&gt;</w:instrText>
      </w:r>
      <w:r w:rsidR="004F2A0C">
        <w:rPr>
          <w:rFonts w:ascii="Arial" w:hAnsi="Arial" w:cs="Arial"/>
        </w:rPr>
        <w:fldChar w:fldCharType="separate"/>
      </w:r>
      <w:r w:rsidR="008C6415">
        <w:rPr>
          <w:rFonts w:ascii="Arial" w:hAnsi="Arial" w:cs="Arial"/>
          <w:noProof/>
        </w:rPr>
        <w:t>(Treffert &amp; Treffert, 2021)</w:t>
      </w:r>
      <w:r w:rsidR="004F2A0C">
        <w:rPr>
          <w:rFonts w:ascii="Arial" w:hAnsi="Arial" w:cs="Arial"/>
        </w:rPr>
        <w:fldChar w:fldCharType="end"/>
      </w:r>
      <w:r w:rsidR="004F2A0C">
        <w:rPr>
          <w:rFonts w:ascii="Arial" w:hAnsi="Arial" w:cs="Arial"/>
        </w:rPr>
        <w:t>)</w:t>
      </w:r>
      <w:r w:rsidR="0080088E">
        <w:rPr>
          <w:rFonts w:ascii="Arial" w:hAnsi="Arial" w:cs="Arial"/>
        </w:rPr>
        <w:t>.</w:t>
      </w:r>
    </w:p>
    <w:p w14:paraId="3ED60A10" w14:textId="5BA6CE89" w:rsidR="00667D60" w:rsidRPr="00B050ED" w:rsidRDefault="00667D60" w:rsidP="009370FC">
      <w:pPr>
        <w:ind w:firstLine="720"/>
        <w:jc w:val="both"/>
        <w:rPr>
          <w:rFonts w:ascii="Arial" w:hAnsi="Arial" w:cs="Arial"/>
        </w:rPr>
      </w:pPr>
      <w:r>
        <w:rPr>
          <w:rFonts w:ascii="Arial" w:hAnsi="Arial" w:cs="Arial"/>
        </w:rPr>
        <w:t xml:space="preserve">What is common to </w:t>
      </w:r>
      <w:r w:rsidR="00B50C85">
        <w:rPr>
          <w:rFonts w:ascii="Arial" w:hAnsi="Arial" w:cs="Arial"/>
        </w:rPr>
        <w:t>all</w:t>
      </w:r>
      <w:r>
        <w:rPr>
          <w:rFonts w:ascii="Arial" w:hAnsi="Arial" w:cs="Arial"/>
        </w:rPr>
        <w:t xml:space="preserve"> the above cases is that </w:t>
      </w:r>
      <w:r w:rsidR="00B333DB">
        <w:rPr>
          <w:rFonts w:ascii="Arial" w:hAnsi="Arial" w:cs="Arial"/>
        </w:rPr>
        <w:t>standard theories do not predict the surprising amount and type of cognitive performance</w:t>
      </w:r>
      <w:r w:rsidR="008D1409">
        <w:rPr>
          <w:rFonts w:ascii="Arial" w:hAnsi="Arial" w:cs="Arial"/>
        </w:rPr>
        <w:t xml:space="preserve"> sometimes found</w:t>
      </w:r>
      <w:r w:rsidR="00B333DB">
        <w:rPr>
          <w:rFonts w:ascii="Arial" w:hAnsi="Arial" w:cs="Arial"/>
        </w:rPr>
        <w:t xml:space="preserve"> in normal or even </w:t>
      </w:r>
      <w:r w:rsidR="00B333DB">
        <w:rPr>
          <w:rFonts w:ascii="Arial" w:hAnsi="Arial" w:cs="Arial"/>
        </w:rPr>
        <w:lastRenderedPageBreak/>
        <w:t xml:space="preserve">impaired brains. However, it should be noted that </w:t>
      </w:r>
      <w:r w:rsidR="00E0493E">
        <w:rPr>
          <w:rFonts w:ascii="Arial" w:hAnsi="Arial" w:cs="Arial"/>
        </w:rPr>
        <w:t>despite much neuroscience research on normal and exceptional abilities, we still do not really understand the “carrying capacity” of brain tissue</w:t>
      </w:r>
      <w:r w:rsidR="009C0757">
        <w:rPr>
          <w:rFonts w:ascii="Arial" w:hAnsi="Arial" w:cs="Arial"/>
        </w:rPr>
        <w:t>: unlike with standard computing devices, we simply do not know how much and what kind of brain tissue is necessary for a specific degree of performance (despite a plethora of data on how various competencies can be rendered non-operable by a myriad of injuries and disorders)</w:t>
      </w:r>
      <w:r w:rsidR="00E0493E">
        <w:rPr>
          <w:rFonts w:ascii="Arial" w:hAnsi="Arial" w:cs="Arial"/>
        </w:rPr>
        <w:t>.</w:t>
      </w:r>
      <w:r w:rsidR="00854106">
        <w:rPr>
          <w:rFonts w:ascii="Arial" w:hAnsi="Arial" w:cs="Arial"/>
        </w:rPr>
        <w:t xml:space="preserve"> Taken together, savant and multiple-personality type cases remind </w:t>
      </w:r>
      <w:proofErr w:type="gramStart"/>
      <w:r w:rsidR="00854106">
        <w:rPr>
          <w:rFonts w:ascii="Arial" w:hAnsi="Arial" w:cs="Arial"/>
        </w:rPr>
        <w:t>us</w:t>
      </w:r>
      <w:proofErr w:type="gramEnd"/>
      <w:r w:rsidR="00854106">
        <w:rPr>
          <w:rFonts w:ascii="Arial" w:hAnsi="Arial" w:cs="Arial"/>
        </w:rPr>
        <w:t xml:space="preserve"> that unlike in computer science, where we know the precise computational capacity of a given amount of </w:t>
      </w:r>
      <w:r w:rsidR="00A109A8">
        <w:rPr>
          <w:rFonts w:ascii="Arial" w:hAnsi="Arial" w:cs="Arial"/>
        </w:rPr>
        <w:t>medium, we simply do not know how many personalitie</w:t>
      </w:r>
      <w:r w:rsidR="00E63ECE">
        <w:rPr>
          <w:rFonts w:ascii="Arial" w:hAnsi="Arial" w:cs="Arial"/>
        </w:rPr>
        <w:t>s, memories,</w:t>
      </w:r>
      <w:r w:rsidR="00A109A8">
        <w:rPr>
          <w:rFonts w:ascii="Arial" w:hAnsi="Arial" w:cs="Arial"/>
        </w:rPr>
        <w:t xml:space="preserve"> and skills can</w:t>
      </w:r>
      <w:r w:rsidR="00E63ECE">
        <w:rPr>
          <w:rFonts w:ascii="Arial" w:hAnsi="Arial" w:cs="Arial"/>
        </w:rPr>
        <w:t xml:space="preserve"> “fit” in a given amount of brain tissue. Much more research is needed on this topic, including the tradeoffs that have prevented evolution from making these skills available widely in populations.</w:t>
      </w:r>
    </w:p>
    <w:p w14:paraId="35D0D955" w14:textId="77777777" w:rsidR="0078748D" w:rsidRPr="00B050ED" w:rsidRDefault="0078748D" w:rsidP="00D86C37">
      <w:pPr>
        <w:rPr>
          <w:rFonts w:ascii="Arial" w:hAnsi="Arial" w:cs="Arial"/>
          <w:b/>
          <w:bCs/>
        </w:rPr>
      </w:pPr>
    </w:p>
    <w:p w14:paraId="68E5923C" w14:textId="3EC9B25D" w:rsidR="001419E6" w:rsidRPr="00DA057F" w:rsidRDefault="001419E6" w:rsidP="00D86C37">
      <w:pPr>
        <w:rPr>
          <w:rFonts w:ascii="Arial" w:hAnsi="Arial" w:cs="Arial"/>
          <w:u w:val="single"/>
        </w:rPr>
      </w:pPr>
      <w:r w:rsidRPr="00DA057F">
        <w:rPr>
          <w:rFonts w:ascii="Arial" w:hAnsi="Arial" w:cs="Arial"/>
          <w:u w:val="single"/>
        </w:rPr>
        <w:t>Endless Forms Most Beautiful 2.0</w:t>
      </w:r>
    </w:p>
    <w:p w14:paraId="527AD0B2" w14:textId="3D0D7E67" w:rsidR="0086282D" w:rsidRPr="00EE3DDB" w:rsidRDefault="0086282D" w:rsidP="002C4F4B">
      <w:pPr>
        <w:ind w:firstLine="720"/>
        <w:jc w:val="both"/>
        <w:rPr>
          <w:rFonts w:ascii="Arial" w:hAnsi="Arial" w:cs="Arial"/>
        </w:rPr>
      </w:pPr>
      <w:r w:rsidRPr="00EE3DDB">
        <w:rPr>
          <w:rFonts w:ascii="Arial" w:hAnsi="Arial" w:cs="Arial"/>
        </w:rPr>
        <w:t>An emerging field that will revolutionize the study of the mind-brain relation is that of synthetic organisms. Cyborgs, hybrots,</w:t>
      </w:r>
      <w:r w:rsidR="007F04F9" w:rsidRPr="00EE3DDB">
        <w:rPr>
          <w:rFonts w:ascii="Arial" w:hAnsi="Arial" w:cs="Arial"/>
        </w:rPr>
        <w:t xml:space="preserve"> </w:t>
      </w:r>
      <w:r w:rsidR="001C5660" w:rsidRPr="00EE3DDB">
        <w:rPr>
          <w:rFonts w:ascii="Arial" w:hAnsi="Arial" w:cs="Arial"/>
        </w:rPr>
        <w:t xml:space="preserve">biobots, </w:t>
      </w:r>
      <w:r w:rsidR="007F04F9" w:rsidRPr="00EE3DDB">
        <w:rPr>
          <w:rFonts w:ascii="Arial" w:hAnsi="Arial" w:cs="Arial"/>
        </w:rPr>
        <w:t xml:space="preserve">and chimeras between biological and technological components are currently being made – a natural extension of prosthetics and repair technology </w:t>
      </w:r>
      <w:r w:rsidR="004B669F">
        <w:rPr>
          <w:rFonts w:ascii="Arial" w:hAnsi="Arial" w:cs="Arial"/>
        </w:rPr>
        <w:fldChar w:fldCharType="begin"/>
      </w:r>
      <w:r w:rsidR="008C6415">
        <w:rPr>
          <w:rFonts w:ascii="Arial" w:hAnsi="Arial" w:cs="Arial"/>
        </w:rPr>
        <w:instrText xml:space="preserve"> ADDIN EN.CITE &lt;EndNote&gt;&lt;Cite&gt;&lt;Author&gt;Clawson&lt;/Author&gt;&lt;Year&gt;2022&lt;/Year&gt;&lt;RecNum&gt;27622&lt;/RecNum&gt;&lt;DisplayText&gt;(Clawson &amp;amp; Levin, 2022)&lt;/DisplayText&gt;&lt;record&gt;&lt;rec-number&gt;27622&lt;/rec-number&gt;&lt;foreign-keys&gt;&lt;key app="EN" db-id="rxepz9z9mz9afpesdx65p02ysep9xa290ars" timestamp="1665397875"&gt;27622&lt;/key&gt;&lt;/foreign-keys&gt;&lt;ref-type name="Journal Article"&gt;17&lt;/ref-type&gt;&lt;contributors&gt;&lt;authors&gt;&lt;author&gt;Clawson, W. P.&lt;/author&gt;&lt;author&gt;Levin, M.&lt;/author&gt;&lt;/authors&gt;&lt;/contributors&gt;&lt;titles&gt;&lt;title&gt;Endless forms most beautiful 2.0: teleonomy and the bioengineering of chimaeric and synthetic organisms&lt;/title&gt;&lt;secondary-title&gt;Biological Journal of the Linnean Society&lt;/secondary-title&gt;&lt;/titles&gt;&lt;periodical&gt;&lt;full-title&gt;Biological Journal of the Linnean Society&lt;/full-title&gt;&lt;/periodical&gt;&lt;keywords&gt;&lt;keyword&gt;review&lt;/keyword&gt;&lt;keyword&gt;synthetic&lt;/keyword&gt;&lt;/keywords&gt;&lt;dates&gt;&lt;year&gt;2022&lt;/year&gt;&lt;/dates&gt;&lt;isbn&gt;0024-4066&lt;/isbn&gt;&lt;urls&gt;&lt;related-urls&gt;&lt;url&gt;https://doi.org/10.1093/biolinnean/blac073&lt;/url&gt;&lt;/related-urls&gt;&lt;/urls&gt;&lt;custom1&gt;blac073&lt;/custom1&gt;&lt;electronic-resource-num&gt;10.1093/biolinnean/blac073&lt;/electronic-resource-num&gt;&lt;access-date&gt;10/10/2022&lt;/access-date&gt;&lt;/record&gt;&lt;/Cite&gt;&lt;/EndNote&gt;</w:instrText>
      </w:r>
      <w:r w:rsidR="004B669F">
        <w:rPr>
          <w:rFonts w:ascii="Arial" w:hAnsi="Arial" w:cs="Arial"/>
        </w:rPr>
        <w:fldChar w:fldCharType="separate"/>
      </w:r>
      <w:r w:rsidR="008C6415">
        <w:rPr>
          <w:rFonts w:ascii="Arial" w:hAnsi="Arial" w:cs="Arial"/>
          <w:noProof/>
        </w:rPr>
        <w:t>(Clawson &amp; Levin, 2022)</w:t>
      </w:r>
      <w:r w:rsidR="004B669F">
        <w:rPr>
          <w:rFonts w:ascii="Arial" w:hAnsi="Arial" w:cs="Arial"/>
        </w:rPr>
        <w:fldChar w:fldCharType="end"/>
      </w:r>
      <w:r w:rsidR="007F04F9" w:rsidRPr="00EE3DDB">
        <w:rPr>
          <w:rFonts w:ascii="Arial" w:hAnsi="Arial" w:cs="Arial"/>
        </w:rPr>
        <w:t xml:space="preserve">. </w:t>
      </w:r>
      <w:r w:rsidR="000E3BD6" w:rsidRPr="00EE3DDB">
        <w:rPr>
          <w:rFonts w:ascii="Arial" w:hAnsi="Arial" w:cs="Arial"/>
        </w:rPr>
        <w:t xml:space="preserve">These beings reveal the astronomically large space of the possible – bodies (and minds) far beyond the N=1 example of natural evolutionary history here on Earth.  These technologies </w:t>
      </w:r>
      <w:r w:rsidR="001C5660" w:rsidRPr="00EE3DDB">
        <w:rPr>
          <w:rFonts w:ascii="Arial" w:hAnsi="Arial" w:cs="Arial"/>
        </w:rPr>
        <w:t xml:space="preserve">enable </w:t>
      </w:r>
      <w:r w:rsidR="00A326F8" w:rsidRPr="00EE3DDB">
        <w:rPr>
          <w:rFonts w:ascii="Arial" w:hAnsi="Arial" w:cs="Arial"/>
        </w:rPr>
        <w:t>ma</w:t>
      </w:r>
      <w:r w:rsidR="00A37204" w:rsidRPr="00EE3DDB">
        <w:rPr>
          <w:rFonts w:ascii="Arial" w:hAnsi="Arial" w:cs="Arial"/>
        </w:rPr>
        <w:t>n</w:t>
      </w:r>
      <w:r w:rsidR="00A326F8" w:rsidRPr="00EE3DDB">
        <w:rPr>
          <w:rFonts w:ascii="Arial" w:hAnsi="Arial" w:cs="Arial"/>
        </w:rPr>
        <w:t>y</w:t>
      </w:r>
      <w:r w:rsidR="00CE4C89" w:rsidRPr="00EE3DDB">
        <w:rPr>
          <w:rFonts w:ascii="Arial" w:hAnsi="Arial" w:cs="Arial"/>
        </w:rPr>
        <w:t xml:space="preserve"> fascinating lines of inquiry. First, what kinds of cognitive </w:t>
      </w:r>
      <w:r w:rsidR="00056892" w:rsidRPr="00EE3DDB">
        <w:rPr>
          <w:rFonts w:ascii="Arial" w:hAnsi="Arial" w:cs="Arial"/>
        </w:rPr>
        <w:t>performance is</w:t>
      </w:r>
      <w:r w:rsidR="00CE4C89" w:rsidRPr="00EE3DDB">
        <w:rPr>
          <w:rFonts w:ascii="Arial" w:hAnsi="Arial" w:cs="Arial"/>
        </w:rPr>
        <w:t xml:space="preserve"> possib</w:t>
      </w:r>
      <w:r w:rsidR="00056892" w:rsidRPr="00EE3DDB">
        <w:rPr>
          <w:rFonts w:ascii="Arial" w:hAnsi="Arial" w:cs="Arial"/>
        </w:rPr>
        <w:t xml:space="preserve">le – </w:t>
      </w:r>
      <w:r w:rsidR="0046115B" w:rsidRPr="00EE3DDB">
        <w:rPr>
          <w:rFonts w:ascii="Arial" w:hAnsi="Arial" w:cs="Arial"/>
        </w:rPr>
        <w:t>without restriction on brain size or architecture, what depth and breadth of IQ is achievable? Second, where do</w:t>
      </w:r>
      <w:r w:rsidR="000E3139" w:rsidRPr="00EE3DDB">
        <w:rPr>
          <w:rFonts w:ascii="Arial" w:hAnsi="Arial" w:cs="Arial"/>
        </w:rPr>
        <w:t xml:space="preserve"> “kinds of minds” </w:t>
      </w:r>
      <w:r w:rsidR="004308DB">
        <w:rPr>
          <w:rFonts w:ascii="Arial" w:hAnsi="Arial" w:cs="Arial"/>
        </w:rPr>
        <w:fldChar w:fldCharType="begin"/>
      </w:r>
      <w:r w:rsidR="008C6415">
        <w:rPr>
          <w:rFonts w:ascii="Arial" w:hAnsi="Arial" w:cs="Arial"/>
        </w:rPr>
        <w:instrText xml:space="preserve"> ADDIN EN.CITE &lt;EndNote&gt;&lt;Cite&gt;&lt;Author&gt;Dennett&lt;/Author&gt;&lt;Year&gt;1996&lt;/Year&gt;&lt;RecNum&gt;15546&lt;/RecNum&gt;&lt;IDText&gt;000784733&lt;/IDText&gt;&lt;DisplayText&gt;(Dennett, 1996)&lt;/DisplayText&gt;&lt;record&gt;&lt;rec-number&gt;15546&lt;/rec-number&gt;&lt;foreign-keys&gt;&lt;key app="EN" db-id="rxepz9z9mz9afpesdx65p02ysep9xa290ars" timestamp="1377271291"&gt;15546&lt;/key&gt;&lt;/foreign-keys&gt;&lt;ref-type name="Book"&gt;6&lt;/ref-type&gt;&lt;contributors&gt;&lt;authors&gt;&lt;author&gt;Dennett, D. C.&lt;/author&gt;&lt;/authors&gt;&lt;/contributors&gt;&lt;titles&gt;&lt;title&gt;Kinds of minds : toward an understanding of consciousness&lt;/title&gt;&lt;secondary-title&gt;Science masters series&lt;/secondary-title&gt;&lt;/titles&gt;&lt;pages&gt;184 p.&lt;/pages&gt;&lt;edition&gt;1st&lt;/edition&gt;&lt;keywords&gt;&lt;keyword&gt;Consciousness.&lt;/keyword&gt;&lt;keyword&gt;Consciousness in animals.&lt;/keyword&gt;&lt;keyword&gt;Philosophy of mind.&lt;/keyword&gt;&lt;keyword&gt;Intentionality (Philosophy)&lt;/keyword&gt;&lt;/keywords&gt;&lt;dates&gt;&lt;year&gt;1996&lt;/year&gt;&lt;/dates&gt;&lt;pub-location&gt;New York&lt;/pub-location&gt;&lt;publisher&gt;Basic Books&lt;/publisher&gt;&lt;isbn&gt;0465073506&lt;/isbn&gt;&lt;accession-num&gt;000784733&lt;/accession-num&gt;&lt;call-num&gt;B105.C477.D455 1996 Hayden Library&amp;#xD;B105.C477.D455 1996&lt;/call-num&gt;&lt;urls&gt;&lt;/urls&gt;&lt;/record&gt;&lt;/Cite&gt;&lt;/EndNote&gt;</w:instrText>
      </w:r>
      <w:r w:rsidR="004308DB">
        <w:rPr>
          <w:rFonts w:ascii="Arial" w:hAnsi="Arial" w:cs="Arial"/>
        </w:rPr>
        <w:fldChar w:fldCharType="separate"/>
      </w:r>
      <w:r w:rsidR="008C6415">
        <w:rPr>
          <w:rFonts w:ascii="Arial" w:hAnsi="Arial" w:cs="Arial"/>
          <w:noProof/>
        </w:rPr>
        <w:t>(Dennett, 1996)</w:t>
      </w:r>
      <w:r w:rsidR="004308DB">
        <w:rPr>
          <w:rFonts w:ascii="Arial" w:hAnsi="Arial" w:cs="Arial"/>
        </w:rPr>
        <w:fldChar w:fldCharType="end"/>
      </w:r>
      <w:r w:rsidR="000E3139" w:rsidRPr="00EE3DDB">
        <w:rPr>
          <w:rFonts w:ascii="Arial" w:hAnsi="Arial" w:cs="Arial"/>
        </w:rPr>
        <w:t xml:space="preserve"> come from, in addition to evolution?  Recent discoveries of proto-organisms made from wild-type frog or human cells </w:t>
      </w:r>
      <w:r w:rsidR="004308DB">
        <w:rPr>
          <w:rFonts w:ascii="Arial" w:hAnsi="Arial" w:cs="Arial"/>
        </w:rPr>
        <w:fldChar w:fldCharType="begin">
          <w:fldData xml:space="preserve">PEVuZE5vdGU+PENpdGU+PEF1dGhvcj5CbGFja2lzdG9uPC9BdXRob3I+PFllYXI+MjAyMzwvWWVh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CbGFja2lzdG9uPC9BdXRob3I+PFllYXI+MjAyMzwvWWVh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4308DB">
        <w:rPr>
          <w:rFonts w:ascii="Arial" w:hAnsi="Arial" w:cs="Arial"/>
        </w:rPr>
      </w:r>
      <w:r w:rsidR="004308DB">
        <w:rPr>
          <w:rFonts w:ascii="Arial" w:hAnsi="Arial" w:cs="Arial"/>
        </w:rPr>
        <w:fldChar w:fldCharType="separate"/>
      </w:r>
      <w:r w:rsidR="008C6415">
        <w:rPr>
          <w:rFonts w:ascii="Arial" w:hAnsi="Arial" w:cs="Arial"/>
          <w:noProof/>
        </w:rPr>
        <w:t>(Blackiston et al., 2023; Blackiston et al., 2021; Gumuskaya et al., 2022; Gumuskaya et al., 2023; Kriegman et al., 2020, 2021; Levin, 2020)</w:t>
      </w:r>
      <w:r w:rsidR="004308DB">
        <w:rPr>
          <w:rFonts w:ascii="Arial" w:hAnsi="Arial" w:cs="Arial"/>
        </w:rPr>
        <w:fldChar w:fldCharType="end"/>
      </w:r>
      <w:r w:rsidR="000E3139" w:rsidRPr="00EE3DDB">
        <w:rPr>
          <w:rFonts w:ascii="Arial" w:hAnsi="Arial" w:cs="Arial"/>
        </w:rPr>
        <w:t xml:space="preserve"> reveal novel form and function that have no evolutionary history of selection in their configurations. If not eons of selection, where do their behavioral properties come from? This question will stand increasingly sharper as the memory and problem-solving capacities of such novel constructs </w:t>
      </w:r>
      <w:r w:rsidR="004308DB">
        <w:rPr>
          <w:rFonts w:ascii="Arial" w:hAnsi="Arial" w:cs="Arial"/>
        </w:rPr>
        <w:fldChar w:fldCharType="begin">
          <w:fldData xml:space="preserve">PEVuZE5vdGU+PENpdGU+PEF1dGhvcj5FYnJhaGlta2hhbmk8L0F1dGhvcj48WWVhcj4yMDIxPC9Z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FYnJhaGlta2hhbmk8L0F1dGhvcj48WWVhcj4yMDIxPC9Z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4308DB">
        <w:rPr>
          <w:rFonts w:ascii="Arial" w:hAnsi="Arial" w:cs="Arial"/>
        </w:rPr>
      </w:r>
      <w:r w:rsidR="004308DB">
        <w:rPr>
          <w:rFonts w:ascii="Arial" w:hAnsi="Arial" w:cs="Arial"/>
        </w:rPr>
        <w:fldChar w:fldCharType="separate"/>
      </w:r>
      <w:r w:rsidR="008C6415">
        <w:rPr>
          <w:rFonts w:ascii="Arial" w:hAnsi="Arial" w:cs="Arial"/>
          <w:noProof/>
        </w:rPr>
        <w:t>(Ebrahimkhani &amp; Levin, 2021; Kamm et al., 2018; Sample et al., 2019)</w:t>
      </w:r>
      <w:r w:rsidR="004308DB">
        <w:rPr>
          <w:rFonts w:ascii="Arial" w:hAnsi="Arial" w:cs="Arial"/>
        </w:rPr>
        <w:fldChar w:fldCharType="end"/>
      </w:r>
      <w:r w:rsidR="000E3139" w:rsidRPr="00EE3DDB">
        <w:rPr>
          <w:rFonts w:ascii="Arial" w:hAnsi="Arial" w:cs="Arial"/>
        </w:rPr>
        <w:t xml:space="preserve"> are explored.</w:t>
      </w:r>
      <w:r w:rsidR="00056892" w:rsidRPr="00EE3DDB">
        <w:rPr>
          <w:rFonts w:ascii="Arial" w:hAnsi="Arial" w:cs="Arial"/>
        </w:rPr>
        <w:t xml:space="preserve"> </w:t>
      </w:r>
    </w:p>
    <w:p w14:paraId="0A55456A" w14:textId="24417CE8" w:rsidR="0026687B" w:rsidRDefault="00C07F20" w:rsidP="00C07F20">
      <w:pPr>
        <w:jc w:val="both"/>
        <w:rPr>
          <w:rFonts w:ascii="Arial" w:hAnsi="Arial" w:cs="Arial"/>
        </w:rPr>
      </w:pPr>
      <w:r>
        <w:rPr>
          <w:rFonts w:ascii="Arial" w:hAnsi="Arial" w:cs="Arial"/>
        </w:rPr>
        <w:tab/>
        <w:t xml:space="preserve">Novel embodiments of mind will be increasingly merged with research </w:t>
      </w:r>
      <w:r w:rsidR="0026687B">
        <w:rPr>
          <w:rFonts w:ascii="Arial" w:hAnsi="Arial" w:cs="Arial"/>
        </w:rPr>
        <w:t>on mental content that moves</w:t>
      </w:r>
      <w:r>
        <w:rPr>
          <w:rFonts w:ascii="Arial" w:hAnsi="Arial" w:cs="Arial"/>
        </w:rPr>
        <w:t xml:space="preserve"> throughout the body. </w:t>
      </w:r>
      <w:r w:rsidR="0026687B">
        <w:rPr>
          <w:rFonts w:ascii="Arial" w:hAnsi="Arial" w:cs="Arial"/>
        </w:rPr>
        <w:t>Memories</w:t>
      </w:r>
      <w:r>
        <w:rPr>
          <w:rFonts w:ascii="Arial" w:hAnsi="Arial" w:cs="Arial"/>
        </w:rPr>
        <w:t xml:space="preserve"> can move naturally, such as when tails of trained planaria imprint the memories on the newly-regenerated brain </w:t>
      </w:r>
      <w:r w:rsidR="00BE7E87">
        <w:rPr>
          <w:rFonts w:ascii="Arial" w:hAnsi="Arial" w:cs="Arial"/>
        </w:rPr>
        <w:fldChar w:fldCharType="begin">
          <w:fldData xml:space="preserve">PEVuZE5vdGU+PENpdGU+PEF1dGhvcj5NY0Nvbm5lbGw8L0F1dGhvcj48WWVhcj4xOTU5PC9ZZWFy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NY0Nvbm5lbGw8L0F1dGhvcj48WWVhcj4xOTU5PC9ZZWFy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BE7E87">
        <w:rPr>
          <w:rFonts w:ascii="Arial" w:hAnsi="Arial" w:cs="Arial"/>
        </w:rPr>
      </w:r>
      <w:r w:rsidR="00BE7E87">
        <w:rPr>
          <w:rFonts w:ascii="Arial" w:hAnsi="Arial" w:cs="Arial"/>
        </w:rPr>
        <w:fldChar w:fldCharType="separate"/>
      </w:r>
      <w:r w:rsidR="008C6415">
        <w:rPr>
          <w:rFonts w:ascii="Arial" w:hAnsi="Arial" w:cs="Arial"/>
          <w:noProof/>
        </w:rPr>
        <w:t>(McConnell et al., 1959; Shomrat &amp; Levin, 2013)</w:t>
      </w:r>
      <w:r w:rsidR="00BE7E87">
        <w:rPr>
          <w:rFonts w:ascii="Arial" w:hAnsi="Arial" w:cs="Arial"/>
        </w:rPr>
        <w:fldChar w:fldCharType="end"/>
      </w:r>
      <w:r>
        <w:rPr>
          <w:rFonts w:ascii="Arial" w:hAnsi="Arial" w:cs="Arial"/>
        </w:rPr>
        <w:t xml:space="preserve">, or be moved experimentally during transplant experiments with cells or mRNA/protein extract </w:t>
      </w:r>
      <w:r w:rsidR="00CE6026">
        <w:rPr>
          <w:rFonts w:ascii="Arial" w:hAnsi="Arial" w:cs="Arial"/>
        </w:rPr>
        <w:fldChar w:fldCharType="begin">
          <w:fldData xml:space="preserve">PEVuZE5vdGU+PENpdGU+PEF1dGhvcj5CZWRlY2FycmF0czwvQXV0aG9yPjxZZWFyPjIwMTg8L1ll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CZWRlY2FycmF0czwvQXV0aG9yPjxZZWFyPjIwMTg8L1ll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CE6026">
        <w:rPr>
          <w:rFonts w:ascii="Arial" w:hAnsi="Arial" w:cs="Arial"/>
        </w:rPr>
      </w:r>
      <w:r w:rsidR="00CE6026">
        <w:rPr>
          <w:rFonts w:ascii="Arial" w:hAnsi="Arial" w:cs="Arial"/>
        </w:rPr>
        <w:fldChar w:fldCharType="separate"/>
      </w:r>
      <w:r w:rsidR="008C6415">
        <w:rPr>
          <w:rFonts w:ascii="Arial" w:hAnsi="Arial" w:cs="Arial"/>
          <w:noProof/>
        </w:rPr>
        <w:t>(Bedecarrats et al., 2018; Chen et al., 2014)</w:t>
      </w:r>
      <w:r w:rsidR="00CE6026">
        <w:rPr>
          <w:rFonts w:ascii="Arial" w:hAnsi="Arial" w:cs="Arial"/>
        </w:rPr>
        <w:fldChar w:fldCharType="end"/>
      </w:r>
      <w:r>
        <w:rPr>
          <w:rFonts w:ascii="Arial" w:hAnsi="Arial" w:cs="Arial"/>
        </w:rPr>
        <w:t xml:space="preserve">. </w:t>
      </w:r>
      <w:r w:rsidR="0026687B">
        <w:rPr>
          <w:rFonts w:ascii="Arial" w:hAnsi="Arial" w:cs="Arial"/>
        </w:rPr>
        <w:t xml:space="preserve">Thus, the normal dynamics of memory in minds must be widened to include additional substrates and processes for its distribution and transformation </w:t>
      </w:r>
      <w:r w:rsidR="00CE6026">
        <w:rPr>
          <w:rFonts w:ascii="Arial" w:hAnsi="Arial" w:cs="Arial"/>
        </w:rPr>
        <w:fldChar w:fldCharType="begin"/>
      </w:r>
      <w:r w:rsidR="008C6415">
        <w:rPr>
          <w:rFonts w:ascii="Arial" w:hAnsi="Arial" w:cs="Arial"/>
        </w:rPr>
        <w:instrText xml:space="preserve"> ADDIN EN.CITE &lt;EndNote&gt;&lt;Cite&gt;&lt;Author&gt;Blackiston&lt;/Author&gt;&lt;Year&gt;2015&lt;/Year&gt;&lt;RecNum&gt;18637&lt;/RecNum&gt;&lt;IDText&gt;27066165&lt;/IDText&gt;&lt;DisplayText&gt;(Blackiston et al., 2015)&lt;/DisplayText&gt;&lt;record&gt;&lt;rec-number&gt;18637&lt;/rec-number&gt;&lt;foreign-keys&gt;&lt;key app="EN" db-id="rxepz9z9mz9afpesdx65p02ysep9xa290ars" timestamp="1453477082"&gt;18637&lt;/key&gt;&lt;/foreign-keys&gt;&lt;ref-type name="Journal Article"&gt;17&lt;/ref-type&gt;&lt;contributors&gt;&lt;authors&gt;&lt;author&gt;Blackiston, D.&lt;/author&gt;&lt;author&gt;Shomrat, T.&lt;/author&gt;&lt;author&gt;Levin, M.&lt;/author&gt;&lt;/authors&gt;&lt;/contributors&gt;&lt;auth-address&gt;Center for Regenerative and Developmental Biology and Department of Biology; Tufts University ; Medford, MA USA.&amp;#xD;Department of Neurobiology; Silberman Institute of Life Sciences, The Hebrew University of Jerusalem, Edmond J. Safra Campus; Jerusalem, Israel; School of Marine Sciences, Ruppin Academic Center; Michmoret, Israel.&lt;/auth-address&gt;&lt;titles&gt;&lt;title&gt;The Stability of Memories During Brain Remodeling: a Perspective&lt;/title&gt;&lt;secondary-title&gt;Communicative &amp;amp; Integrative Biology&lt;/secondary-title&gt;&lt;/titles&gt;&lt;periodical&gt;&lt;full-title&gt;Communicative &amp;amp; Integrative Biology&lt;/full-title&gt;&lt;/periodical&gt;&lt;pages&gt;e1073424&lt;/pages&gt;&lt;volume&gt;8&lt;/volume&gt;&lt;number&gt;5&lt;/number&gt;&lt;edition&gt;2016/04/12&lt;/edition&gt;&lt;keywords&gt;&lt;keyword&gt;brain&lt;/keyword&gt;&lt;keyword&gt;learning&lt;/keyword&gt;&lt;keyword&gt;memory&lt;/keyword&gt;&lt;keyword&gt;metamorphosis&lt;/keyword&gt;&lt;keyword&gt;regeneration&lt;/keyword&gt;&lt;keyword&gt;remodeling&lt;/keyword&gt;&lt;/keywords&gt;&lt;dates&gt;&lt;year&gt;2015&lt;/year&gt;&lt;pub-dates&gt;&lt;date&gt;Sep-Oct&lt;/date&gt;&lt;/pub-dates&gt;&lt;/dates&gt;&lt;isbn&gt;1942-0889 (Print)&amp;#xD;1942-0889 (Linking)&lt;/isbn&gt;&lt;accession-num&gt;27066165&lt;/accession-num&gt;&lt;urls&gt;&lt;related-urls&gt;&lt;url&gt;https://www.ncbi.nlm.nih.gov/pubmed/27066165&lt;/url&gt;&lt;/related-urls&gt;&lt;/urls&gt;&lt;custom2&gt;PMC4802789&lt;/custom2&gt;&lt;electronic-resource-num&gt;10.1080/19420889.2015.1073424&lt;/electronic-resource-num&gt;&lt;/record&gt;&lt;/Cite&gt;&lt;/EndNote&gt;</w:instrText>
      </w:r>
      <w:r w:rsidR="00CE6026">
        <w:rPr>
          <w:rFonts w:ascii="Arial" w:hAnsi="Arial" w:cs="Arial"/>
        </w:rPr>
        <w:fldChar w:fldCharType="separate"/>
      </w:r>
      <w:r w:rsidR="008C6415">
        <w:rPr>
          <w:rFonts w:ascii="Arial" w:hAnsi="Arial" w:cs="Arial"/>
          <w:noProof/>
        </w:rPr>
        <w:t>(Blackiston et al., 2015)</w:t>
      </w:r>
      <w:r w:rsidR="00CE6026">
        <w:rPr>
          <w:rFonts w:ascii="Arial" w:hAnsi="Arial" w:cs="Arial"/>
        </w:rPr>
        <w:fldChar w:fldCharType="end"/>
      </w:r>
      <w:r w:rsidR="0026687B">
        <w:rPr>
          <w:rFonts w:ascii="Arial" w:hAnsi="Arial" w:cs="Arial"/>
        </w:rPr>
        <w:t xml:space="preserve">. More broadly, developments in diverse intelligence research are now finding strong parallels between familiar (neural-based) minds traversing familiar 3D space of behavior and unconventional intelligences in our bodies that navigate and solve problems in spaces such as physiological, transcriptional, and anatomical morphospace </w:t>
      </w:r>
      <w:r w:rsidR="00CE6026">
        <w:rPr>
          <w:rFonts w:ascii="Arial" w:hAnsi="Arial" w:cs="Arial"/>
        </w:rPr>
        <w:fldChar w:fldCharType="begin"/>
      </w:r>
      <w:r w:rsidR="008C6415">
        <w:rPr>
          <w:rFonts w:ascii="Arial" w:hAnsi="Arial" w:cs="Arial"/>
        </w:rPr>
        <w:instrText xml:space="preserve"> ADDIN EN.CITE &lt;EndNote&gt;&lt;Cite&gt;&lt;Author&gt;Fields&lt;/Author&gt;&lt;Year&gt;2022&lt;/Year&gt;&lt;RecNum&gt;27347&lt;/RecNum&gt;&lt;IDText&gt;35741540&lt;/IDText&gt;&lt;DisplayText&gt;(Fields &amp;amp; Levin, 2022)&lt;/DisplayText&gt;&lt;record&gt;&lt;rec-number&gt;27347&lt;/rec-number&gt;&lt;foreign-keys&gt;&lt;key app="EN" db-id="rxepz9z9mz9afpesdx65p02ysep9xa290ars" timestamp="1656191038"&gt;27347&lt;/key&gt;&lt;/foreign-keys&gt;&lt;ref-type name="Journal Article"&gt;17&lt;/ref-type&gt;&lt;contributors&gt;&lt;authors&gt;&lt;author&gt;Fields, C.&lt;/author&gt;&lt;author&gt;Levin, M.&lt;/author&gt;&lt;/authors&gt;&lt;/contributors&gt;&lt;auth-address&gt;Allen Discovery Center at Tufts University, Science and Engineering Complex, 200 College Ave., Medford, MA 02155, USA.&amp;#xD;Wyss Institute for Biologically Inspired Engineering at Harvard University, Boston, MA 02115, USA.&lt;/auth-address&gt;&lt;titles&gt;&lt;title&gt;Competency in Navigating Arbitrary Spaces as an Invariant for Analyzing Cognition in Diverse Embodiments&lt;/title&gt;&lt;secondary-title&gt;Entropy (Basel)&lt;/secondary-title&gt;&lt;/titles&gt;&lt;periodical&gt;&lt;full-title&gt;Entropy (Basel)&lt;/full-title&gt;&lt;/periodical&gt;&lt;volume&gt;24&lt;/volume&gt;&lt;number&gt;6&lt;/number&gt;&lt;edition&gt;2022/06/25&lt;/edition&gt;&lt;keywords&gt;&lt;keyword&gt;anatomical morphospace&lt;/keyword&gt;&lt;keyword&gt;basal cognition&lt;/keyword&gt;&lt;keyword&gt;physiology&lt;/keyword&gt;&lt;/keywords&gt;&lt;dates&gt;&lt;year&gt;2022&lt;/year&gt;&lt;pub-dates&gt;&lt;date&gt;Jun 12&lt;/date&gt;&lt;/pub-dates&gt;&lt;/dates&gt;&lt;isbn&gt;1099-4300 (Electronic)&amp;#xD;1099-4300 (Linking)&lt;/isbn&gt;&lt;accession-num&gt;35741540&lt;/accession-num&gt;&lt;urls&gt;&lt;related-urls&gt;&lt;url&gt;https://www.ncbi.nlm.nih.gov/pubmed/35741540&lt;/url&gt;&lt;/related-urls&gt;&lt;/urls&gt;&lt;electronic-resource-num&gt;10.3390/e24060819&lt;/electronic-resource-num&gt;&lt;/record&gt;&lt;/Cite&gt;&lt;/EndNote&gt;</w:instrText>
      </w:r>
      <w:r w:rsidR="00CE6026">
        <w:rPr>
          <w:rFonts w:ascii="Arial" w:hAnsi="Arial" w:cs="Arial"/>
        </w:rPr>
        <w:fldChar w:fldCharType="separate"/>
      </w:r>
      <w:r w:rsidR="008C6415">
        <w:rPr>
          <w:rFonts w:ascii="Arial" w:hAnsi="Arial" w:cs="Arial"/>
          <w:noProof/>
        </w:rPr>
        <w:t>(Fields &amp; Levin, 2022)</w:t>
      </w:r>
      <w:r w:rsidR="00CE6026">
        <w:rPr>
          <w:rFonts w:ascii="Arial" w:hAnsi="Arial" w:cs="Arial"/>
        </w:rPr>
        <w:fldChar w:fldCharType="end"/>
      </w:r>
      <w:r w:rsidR="0026687B">
        <w:rPr>
          <w:rFonts w:ascii="Arial" w:hAnsi="Arial" w:cs="Arial"/>
        </w:rPr>
        <w:t>.</w:t>
      </w:r>
      <w:r w:rsidR="00567190">
        <w:rPr>
          <w:rFonts w:ascii="Arial" w:hAnsi="Arial" w:cs="Arial"/>
        </w:rPr>
        <w:t xml:space="preserve"> </w:t>
      </w:r>
    </w:p>
    <w:p w14:paraId="43FE5813" w14:textId="38227D2E" w:rsidR="00231FA5" w:rsidRDefault="00567190" w:rsidP="00231FA5">
      <w:pPr>
        <w:ind w:firstLine="720"/>
        <w:jc w:val="both"/>
        <w:rPr>
          <w:rFonts w:ascii="Arial" w:hAnsi="Arial" w:cs="Arial"/>
        </w:rPr>
      </w:pPr>
      <w:r>
        <w:rPr>
          <w:rFonts w:ascii="Arial" w:hAnsi="Arial" w:cs="Arial"/>
        </w:rPr>
        <w:t>R</w:t>
      </w:r>
      <w:r w:rsidR="00C07F20">
        <w:rPr>
          <w:rFonts w:ascii="Arial" w:hAnsi="Arial" w:cs="Arial"/>
        </w:rPr>
        <w:t>ecent work on developmental bioelectricity</w:t>
      </w:r>
      <w:r w:rsidR="00417378">
        <w:rPr>
          <w:rFonts w:ascii="Arial" w:hAnsi="Arial" w:cs="Arial"/>
        </w:rPr>
        <w:t xml:space="preserve"> </w:t>
      </w:r>
      <w:r w:rsidR="00CE6026">
        <w:rPr>
          <w:rFonts w:ascii="Arial" w:hAnsi="Arial" w:cs="Arial"/>
        </w:rPr>
        <w:fldChar w:fldCharType="begin"/>
      </w:r>
      <w:r w:rsidR="008C6415">
        <w:rPr>
          <w:rFonts w:ascii="Arial" w:hAnsi="Arial" w:cs="Arial"/>
        </w:rPr>
        <w:instrText xml:space="preserve"> ADDIN EN.CITE &lt;EndNote&gt;&lt;Cite&gt;&lt;Author&gt;Levin&lt;/Author&gt;&lt;Year&gt;2023&lt;/Year&gt;&lt;RecNum&gt;27936&lt;/RecNum&gt;&lt;IDText&gt;37204591&lt;/IDText&gt;&lt;DisplayText&gt;(Levin, 2023a)&lt;/DisplayText&gt;&lt;record&gt;&lt;rec-number&gt;27936&lt;/rec-number&gt;&lt;foreign-keys&gt;&lt;key app="EN" db-id="rxepz9z9mz9afpesdx65p02ysep9xa290ars" timestamp="1684701814"&gt;27936&lt;/key&gt;&lt;/foreign-keys&gt;&lt;ref-type name="Journal Article"&gt;17&lt;/ref-type&gt;&lt;contributors&gt;&lt;authors&gt;&lt;author&gt;Levin, M.&lt;/author&gt;&lt;/authors&gt;&lt;/contributors&gt;&lt;auth-address&gt;Allen Discovery Center at Tufts University, 200 Boston Ave., Suite 4600, Medford, MA, 02155, USA. michael.levin@tufts.edu.&amp;#xD;Wyss Institute for Biologically Inspired Engineering at Harvard University, Boston, MA, USA. michael.levin@tufts.edu.&lt;/auth-address&gt;&lt;titles&gt;&lt;title&gt;Bioelectric networks: the cognitive glue enabling evolutionary scaling from physiology to mind&lt;/title&gt;&lt;secondary-title&gt;Anim Cogn&lt;/secondary-title&gt;&lt;/titles&gt;&lt;periodical&gt;&lt;full-title&gt;Animal cognition&lt;/full-title&gt;&lt;abbr-1&gt;Anim Cogn&lt;/abbr-1&gt;&lt;/periodical&gt;&lt;edition&gt;20230519&lt;/edition&gt;&lt;keywords&gt;&lt;keyword&gt;Basal cognition&lt;/keyword&gt;&lt;keyword&gt;Behavior&lt;/keyword&gt;&lt;keyword&gt;Cells&lt;/keyword&gt;&lt;keyword&gt;Development&lt;/keyword&gt;&lt;keyword&gt;Evolution&lt;/keyword&gt;&lt;keyword&gt;Morphogenesis&lt;/keyword&gt;&lt;keyword&gt;Regeneration&lt;/keyword&gt;&lt;keyword&gt;Voltage&lt;/keyword&gt;&lt;/keywords&gt;&lt;dates&gt;&lt;year&gt;2023&lt;/year&gt;&lt;pub-dates&gt;&lt;date&gt;May 19&lt;/date&gt;&lt;/pub-dates&gt;&lt;/dates&gt;&lt;isbn&gt;1435-9456 (Electronic)&amp;#xD;1435-9448 (Linking)&lt;/isbn&gt;&lt;accession-num&gt;37204591&lt;/accession-num&gt;&lt;urls&gt;&lt;related-urls&gt;&lt;url&gt;https://www.ncbi.nlm.nih.gov/pubmed/37204591&lt;/url&gt;&lt;/related-urls&gt;&lt;/urls&gt;&lt;electronic-resource-num&gt;10.1007/s10071-023-01780-3&lt;/electronic-resource-num&gt;&lt;remote-database-name&gt;Publisher&lt;/remote-database-name&gt;&lt;remote-database-provider&gt;NLM&lt;/remote-database-provider&gt;&lt;/record&gt;&lt;/Cite&gt;&lt;/EndNote&gt;</w:instrText>
      </w:r>
      <w:r w:rsidR="00CE6026">
        <w:rPr>
          <w:rFonts w:ascii="Arial" w:hAnsi="Arial" w:cs="Arial"/>
        </w:rPr>
        <w:fldChar w:fldCharType="separate"/>
      </w:r>
      <w:r w:rsidR="008C6415">
        <w:rPr>
          <w:rFonts w:ascii="Arial" w:hAnsi="Arial" w:cs="Arial"/>
          <w:noProof/>
        </w:rPr>
        <w:t>(Levin, 2023a)</w:t>
      </w:r>
      <w:r w:rsidR="00CE6026">
        <w:rPr>
          <w:rFonts w:ascii="Arial" w:hAnsi="Arial" w:cs="Arial"/>
        </w:rPr>
        <w:fldChar w:fldCharType="end"/>
      </w:r>
      <w:r w:rsidR="00231FA5">
        <w:rPr>
          <w:rFonts w:ascii="Arial" w:hAnsi="Arial" w:cs="Arial"/>
        </w:rPr>
        <w:t xml:space="preserve"> suggests it to be</w:t>
      </w:r>
      <w:r w:rsidR="00417378">
        <w:rPr>
          <w:rFonts w:ascii="Arial" w:hAnsi="Arial" w:cs="Arial"/>
        </w:rPr>
        <w:t xml:space="preserve"> a precursor to neural computation</w:t>
      </w:r>
      <w:r w:rsidR="00231FA5">
        <w:rPr>
          <w:rFonts w:ascii="Arial" w:hAnsi="Arial" w:cs="Arial"/>
        </w:rPr>
        <w:t>, and also</w:t>
      </w:r>
      <w:r w:rsidR="00417378">
        <w:rPr>
          <w:rFonts w:ascii="Arial" w:hAnsi="Arial" w:cs="Arial"/>
        </w:rPr>
        <w:t xml:space="preserve"> the cognitive glue that holds together the morphogenetic collective intelligence </w:t>
      </w:r>
      <w:r w:rsidR="00231FA5">
        <w:rPr>
          <w:rFonts w:ascii="Arial" w:hAnsi="Arial" w:cs="Arial"/>
        </w:rPr>
        <w:t xml:space="preserve">(just as bioelectricity in the brain binds neurons into a collective intelligence of the familiar human personality). The expansion of neuroscience techniques beyond neurons hints at a fascinating vista of research into the mind-body </w:t>
      </w:r>
      <w:r w:rsidR="00231FA5">
        <w:rPr>
          <w:rFonts w:ascii="Arial" w:hAnsi="Arial" w:cs="Arial"/>
        </w:rPr>
        <w:lastRenderedPageBreak/>
        <w:t>relationship of beings of very unconventional composition, which surely will shed light on our understanding of conventional brains and minds.</w:t>
      </w:r>
    </w:p>
    <w:p w14:paraId="097FEBD9" w14:textId="43667131" w:rsidR="00BB2EBD" w:rsidRDefault="00231FA5" w:rsidP="00BB2EBD">
      <w:pPr>
        <w:ind w:firstLine="720"/>
        <w:jc w:val="both"/>
        <w:rPr>
          <w:rFonts w:ascii="Arial" w:hAnsi="Arial" w:cs="Arial"/>
        </w:rPr>
      </w:pPr>
      <w:r>
        <w:rPr>
          <w:rFonts w:ascii="Arial" w:hAnsi="Arial" w:cs="Arial"/>
        </w:rPr>
        <w:t xml:space="preserve">One possibility is that </w:t>
      </w:r>
      <w:r w:rsidR="0058103D">
        <w:rPr>
          <w:rFonts w:ascii="Arial" w:hAnsi="Arial" w:cs="Arial"/>
        </w:rPr>
        <w:t xml:space="preserve">remarkable diversity of cognitive outcomes for various normal and abnormal configurations of brain tissue is </w:t>
      </w:r>
      <w:r w:rsidR="00BB2EBD">
        <w:rPr>
          <w:rFonts w:ascii="Arial" w:hAnsi="Arial" w:cs="Arial"/>
        </w:rPr>
        <w:t xml:space="preserve">a result of plasticity that is fundamental in living matter. It has been argued that </w:t>
      </w:r>
      <w:r>
        <w:rPr>
          <w:rFonts w:ascii="Arial" w:hAnsi="Arial" w:cs="Arial"/>
        </w:rPr>
        <w:t xml:space="preserve">evolution </w:t>
      </w:r>
      <w:r w:rsidR="00BB2EBD">
        <w:rPr>
          <w:rFonts w:ascii="Arial" w:hAnsi="Arial" w:cs="Arial"/>
        </w:rPr>
        <w:t>operates</w:t>
      </w:r>
      <w:r>
        <w:rPr>
          <w:rFonts w:ascii="Arial" w:hAnsi="Arial" w:cs="Arial"/>
        </w:rPr>
        <w:t xml:space="preserve"> on a fundamentally unreliable biochemical medium</w:t>
      </w:r>
      <w:r w:rsidR="00BB2EBD">
        <w:rPr>
          <w:rFonts w:ascii="Arial" w:hAnsi="Arial" w:cs="Arial"/>
        </w:rPr>
        <w:t xml:space="preserve"> – physiological noise at all scales, unpredictable changes of environment, and inevitable mutations all mean that the most adaptive, successful strategies are not stable, fixed solutions to specific niches but instead problem-solving agents. Molecular networks, cells, and tissues deploy </w:t>
      </w:r>
      <w:r>
        <w:rPr>
          <w:rFonts w:ascii="Arial" w:hAnsi="Arial" w:cs="Arial"/>
        </w:rPr>
        <w:t>on-the-fly</w:t>
      </w:r>
      <w:r w:rsidR="00BB2EBD">
        <w:rPr>
          <w:rFonts w:ascii="Arial" w:hAnsi="Arial" w:cs="Arial"/>
        </w:rPr>
        <w:t xml:space="preserve"> </w:t>
      </w:r>
      <w:r>
        <w:rPr>
          <w:rFonts w:ascii="Arial" w:hAnsi="Arial" w:cs="Arial"/>
        </w:rPr>
        <w:t xml:space="preserve">problem-solving capacities at </w:t>
      </w:r>
      <w:r w:rsidR="00BB2EBD">
        <w:rPr>
          <w:rFonts w:ascii="Arial" w:hAnsi="Arial" w:cs="Arial"/>
        </w:rPr>
        <w:t>several</w:t>
      </w:r>
      <w:r>
        <w:rPr>
          <w:rFonts w:ascii="Arial" w:hAnsi="Arial" w:cs="Arial"/>
        </w:rPr>
        <w:t xml:space="preserve"> scales of organization and time </w:t>
      </w:r>
      <w:r w:rsidR="004308DB">
        <w:rPr>
          <w:rFonts w:ascii="Arial" w:hAnsi="Arial" w:cs="Arial"/>
        </w:rPr>
        <w:fldChar w:fldCharType="begin">
          <w:fldData xml:space="preserve">PEVuZE5vdGU+PENpdGU+PEF1dGhvcj5MZXZpbjwvQXV0aG9yPjxZZWFyPjIwMjQ8L1llYXI+PFJl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ZXZpbjwvQXV0aG9yPjxZZWFyPjIwMjQ8L1llYXI+PFJl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4308DB">
        <w:rPr>
          <w:rFonts w:ascii="Arial" w:hAnsi="Arial" w:cs="Arial"/>
        </w:rPr>
      </w:r>
      <w:r w:rsidR="004308DB">
        <w:rPr>
          <w:rFonts w:ascii="Arial" w:hAnsi="Arial" w:cs="Arial"/>
        </w:rPr>
        <w:fldChar w:fldCharType="separate"/>
      </w:r>
      <w:r w:rsidR="008C6415">
        <w:rPr>
          <w:rFonts w:ascii="Arial" w:hAnsi="Arial" w:cs="Arial"/>
          <w:noProof/>
        </w:rPr>
        <w:t>(Levin, 2023c, 2024c)</w:t>
      </w:r>
      <w:r w:rsidR="004308DB">
        <w:rPr>
          <w:rFonts w:ascii="Arial" w:hAnsi="Arial" w:cs="Arial"/>
        </w:rPr>
        <w:fldChar w:fldCharType="end"/>
      </w:r>
      <w:r>
        <w:rPr>
          <w:rFonts w:ascii="Arial" w:hAnsi="Arial" w:cs="Arial"/>
        </w:rPr>
        <w:t>.</w:t>
      </w:r>
      <w:r w:rsidR="00BB2EBD">
        <w:rPr>
          <w:rFonts w:ascii="Arial" w:hAnsi="Arial" w:cs="Arial"/>
        </w:rPr>
        <w:t xml:space="preserve"> Evolution, and embryogenesis, cannot take the lessons of the past too seriously, but must accommodate novel circumstances and pull together coherent form and function each time </w:t>
      </w:r>
      <w:r w:rsidR="00052464">
        <w:rPr>
          <w:rFonts w:ascii="Arial" w:hAnsi="Arial" w:cs="Arial"/>
        </w:rPr>
        <w:fldChar w:fldCharType="begin">
          <w:fldData xml:space="preserve">PEVuZE5vdGU+PENpdGU+PEF1dGhvcj5MZXZpbjwvQXV0aG9yPjxZZWFyPjIwMjQ8L1llYXI+PFJl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ZXZpbjwvQXV0aG9yPjxZZWFyPjIwMjQ8L1llYXI+PFJl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052464">
        <w:rPr>
          <w:rFonts w:ascii="Arial" w:hAnsi="Arial" w:cs="Arial"/>
        </w:rPr>
      </w:r>
      <w:r w:rsidR="00052464">
        <w:rPr>
          <w:rFonts w:ascii="Arial" w:hAnsi="Arial" w:cs="Arial"/>
        </w:rPr>
        <w:fldChar w:fldCharType="separate"/>
      </w:r>
      <w:r w:rsidR="008C6415">
        <w:rPr>
          <w:rFonts w:ascii="Arial" w:hAnsi="Arial" w:cs="Arial"/>
          <w:noProof/>
        </w:rPr>
        <w:t>(Levin, 2023c, 2024c)</w:t>
      </w:r>
      <w:r w:rsidR="00052464">
        <w:rPr>
          <w:rFonts w:ascii="Arial" w:hAnsi="Arial" w:cs="Arial"/>
        </w:rPr>
        <w:fldChar w:fldCharType="end"/>
      </w:r>
      <w:r w:rsidR="00BB2EBD">
        <w:rPr>
          <w:rFonts w:ascii="Arial" w:hAnsi="Arial" w:cs="Arial"/>
        </w:rPr>
        <w:t xml:space="preserve">. For this reason, while embryogenesis under normal circumstances reliably produces the same outcome, wild-type cells can be readily hacked (by parasites or human bioengineers) and adopt novel configurations with ease </w:t>
      </w:r>
      <w:r w:rsidR="00052464">
        <w:rPr>
          <w:rFonts w:ascii="Arial" w:hAnsi="Arial" w:cs="Arial"/>
        </w:rPr>
        <w:fldChar w:fldCharType="begin">
          <w:fldData xml:space="preserve">PEVuZE5vdGU+PENpdGU+PEF1dGhvcj5FYnJhaGlta2hhbmk8L0F1dGhvcj48WWVhcj4yMDIxPC9Z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FYnJhaGlta2hhbmk8L0F1dGhvcj48WWVhcj4yMDIxPC9Z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052464">
        <w:rPr>
          <w:rFonts w:ascii="Arial" w:hAnsi="Arial" w:cs="Arial"/>
        </w:rPr>
      </w:r>
      <w:r w:rsidR="00052464">
        <w:rPr>
          <w:rFonts w:ascii="Arial" w:hAnsi="Arial" w:cs="Arial"/>
        </w:rPr>
        <w:fldChar w:fldCharType="separate"/>
      </w:r>
      <w:r w:rsidR="008C6415">
        <w:rPr>
          <w:rFonts w:ascii="Arial" w:hAnsi="Arial" w:cs="Arial"/>
          <w:noProof/>
        </w:rPr>
        <w:t>(Ebrahimkhani &amp; Levin, 2021; Gumuskaya et al., 2023; Kamm et al., 2018)</w:t>
      </w:r>
      <w:r w:rsidR="00052464">
        <w:rPr>
          <w:rFonts w:ascii="Arial" w:hAnsi="Arial" w:cs="Arial"/>
        </w:rPr>
        <w:fldChar w:fldCharType="end"/>
      </w:r>
      <w:r w:rsidR="00BB2EBD">
        <w:rPr>
          <w:rFonts w:ascii="Arial" w:hAnsi="Arial" w:cs="Arial"/>
        </w:rPr>
        <w:t>.</w:t>
      </w:r>
    </w:p>
    <w:p w14:paraId="1A8E2719" w14:textId="01DC0D1D" w:rsidR="00C6279A" w:rsidRDefault="00BB2EBD" w:rsidP="00E30516">
      <w:pPr>
        <w:jc w:val="both"/>
        <w:rPr>
          <w:rFonts w:ascii="Arial" w:hAnsi="Arial" w:cs="Arial"/>
        </w:rPr>
      </w:pPr>
      <w:r>
        <w:rPr>
          <w:rFonts w:ascii="Arial" w:hAnsi="Arial" w:cs="Arial"/>
        </w:rPr>
        <w:tab/>
        <w:t xml:space="preserve">This need to improvise, and continuously re-interpret information in current context, has been suggested to form an intelligence ratchet, first deployed in metabolic, transcriptional, and physiological spaces, but eventually pivoted to anatomical morphospace and then the </w:t>
      </w:r>
      <w:proofErr w:type="spellStart"/>
      <w:r>
        <w:rPr>
          <w:rFonts w:ascii="Arial" w:hAnsi="Arial" w:cs="Arial"/>
        </w:rPr>
        <w:t>neurally</w:t>
      </w:r>
      <w:proofErr w:type="spellEnd"/>
      <w:r>
        <w:rPr>
          <w:rFonts w:ascii="Arial" w:hAnsi="Arial" w:cs="Arial"/>
        </w:rPr>
        <w:t xml:space="preserve">-guided space of conventional behavior </w:t>
      </w:r>
      <w:r w:rsidR="00052464">
        <w:rPr>
          <w:rFonts w:ascii="Arial" w:hAnsi="Arial" w:cs="Arial"/>
        </w:rPr>
        <w:fldChar w:fldCharType="begin">
          <w:fldData xml:space="preserve">PEVuZE5vdGU+PENpdGU+PEF1dGhvcj5GaWVsZHM8L0F1dGhvcj48WWVhcj4yMDIwPC9ZZWFyPjxS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GaWVsZHM8L0F1dGhvcj48WWVhcj4yMDIwPC9ZZWFyPjxS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052464">
        <w:rPr>
          <w:rFonts w:ascii="Arial" w:hAnsi="Arial" w:cs="Arial"/>
        </w:rPr>
      </w:r>
      <w:r w:rsidR="00052464">
        <w:rPr>
          <w:rFonts w:ascii="Arial" w:hAnsi="Arial" w:cs="Arial"/>
        </w:rPr>
        <w:fldChar w:fldCharType="separate"/>
      </w:r>
      <w:r w:rsidR="008C6415">
        <w:rPr>
          <w:rFonts w:ascii="Arial" w:hAnsi="Arial" w:cs="Arial"/>
          <w:noProof/>
        </w:rPr>
        <w:t>(Fields et al., 2020; Fields &amp; Levin, 2022)</w:t>
      </w:r>
      <w:r w:rsidR="00052464">
        <w:rPr>
          <w:rFonts w:ascii="Arial" w:hAnsi="Arial" w:cs="Arial"/>
        </w:rPr>
        <w:fldChar w:fldCharType="end"/>
      </w:r>
      <w:r>
        <w:rPr>
          <w:rFonts w:ascii="Arial" w:hAnsi="Arial" w:cs="Arial"/>
        </w:rPr>
        <w:t xml:space="preserve">. </w:t>
      </w:r>
      <w:r w:rsidR="00C6279A">
        <w:rPr>
          <w:rFonts w:ascii="Arial" w:hAnsi="Arial" w:cs="Arial"/>
        </w:rPr>
        <w:t>The regenerative capacity of cells, which includes problem solving at the beginning of embryogenesis (how to re-grow an entire body from 1 cell) and throughout lifespan (how to regenerate organs damaged by injury</w:t>
      </w:r>
      <w:r w:rsidR="00517DEA">
        <w:rPr>
          <w:rFonts w:ascii="Arial" w:hAnsi="Arial" w:cs="Arial"/>
        </w:rPr>
        <w:t>, and continuously maintain tissue despite cellular senescence and replacement</w:t>
      </w:r>
      <w:r w:rsidR="00C6279A">
        <w:rPr>
          <w:rFonts w:ascii="Arial" w:hAnsi="Arial" w:cs="Arial"/>
        </w:rPr>
        <w:t xml:space="preserve">), is likely to be a foundational basis of the plasticity </w:t>
      </w:r>
      <w:r w:rsidR="005B6E6B">
        <w:rPr>
          <w:rFonts w:ascii="Arial" w:hAnsi="Arial" w:cs="Arial"/>
        </w:rPr>
        <w:t xml:space="preserve">described above. </w:t>
      </w:r>
      <w:r w:rsidR="00A97FE9">
        <w:rPr>
          <w:rFonts w:ascii="Arial" w:hAnsi="Arial" w:cs="Arial"/>
        </w:rPr>
        <w:t xml:space="preserve">It may be that the ability to organize a mind, despite brain damage, is a consequence of the ubiquitous need for living material to </w:t>
      </w:r>
      <w:r w:rsidR="008E7D5C">
        <w:rPr>
          <w:rFonts w:ascii="Arial" w:hAnsi="Arial" w:cs="Arial"/>
        </w:rPr>
        <w:t>persist and thrive under challenging and rapidly changing circumstances.</w:t>
      </w:r>
    </w:p>
    <w:p w14:paraId="07B21144" w14:textId="50C81519" w:rsidR="00711F3B" w:rsidRPr="00B050ED" w:rsidRDefault="00873D8C" w:rsidP="00DA057F">
      <w:pPr>
        <w:ind w:firstLine="720"/>
        <w:jc w:val="both"/>
        <w:rPr>
          <w:rFonts w:ascii="Arial" w:hAnsi="Arial" w:cs="Arial"/>
        </w:rPr>
      </w:pPr>
      <w:r>
        <w:rPr>
          <w:rFonts w:ascii="Arial" w:hAnsi="Arial" w:cs="Arial"/>
        </w:rPr>
        <w:t xml:space="preserve">How many human minds can be formed from one human fertilized egg?  The answer is not fixed by genetics, as splitting early embryos gives rise to monozygotic twins, triplets, etc. – whether individual or conjoined (multiple brains and personalities in the same body </w:t>
      </w:r>
      <w:r w:rsidR="00052464">
        <w:rPr>
          <w:rFonts w:ascii="Arial" w:hAnsi="Arial" w:cs="Arial"/>
        </w:rPr>
        <w:fldChar w:fldCharType="begin"/>
      </w:r>
      <w:r w:rsidR="008C6415">
        <w:rPr>
          <w:rFonts w:ascii="Arial" w:hAnsi="Arial" w:cs="Arial"/>
        </w:rPr>
        <w:instrText xml:space="preserve"> ADDIN EN.CITE &lt;EndNote&gt;&lt;Cite&gt;&lt;Author&gt;Savulescu&lt;/Author&gt;&lt;Year&gt;2016&lt;/Year&gt;&lt;RecNum&gt;25965&lt;/RecNum&gt;&lt;IDText&gt;26671962&lt;/IDText&gt;&lt;DisplayText&gt;(Savulescu &amp;amp; Persson, 2016)&lt;/DisplayText&gt;&lt;record&gt;&lt;rec-number&gt;25965&lt;/rec-number&gt;&lt;foreign-keys&gt;&lt;key app="EN" db-id="rxepz9z9mz9afpesdx65p02ysep9xa290ars" timestamp="1598532738"&gt;25965&lt;/key&gt;&lt;/foreign-keys&gt;&lt;ref-type name="Journal Article"&gt;17&lt;/ref-type&gt;&lt;contributors&gt;&lt;authors&gt;&lt;author&gt;Savulescu, J.&lt;/author&gt;&lt;author&gt;Persson, I.&lt;/author&gt;&lt;/authors&gt;&lt;/contributors&gt;&lt;auth-address&gt;University of Oxford, Oxford, UK University of Oxford, Oxford, UK julian.savulescu@philosophy.ox.ac.uk.&amp;#xD;University of Oxford, Oxford, UK University of Oxford, Oxford, UK.&lt;/auth-address&gt;&lt;titles&gt;&lt;title&gt;Conjoined Twins: Philosophical Problems and Ethical Challenges&lt;/title&gt;&lt;secondary-title&gt;J Med Philos&lt;/secondary-title&gt;&lt;/titles&gt;&lt;periodical&gt;&lt;full-title&gt;Journal of Medicine and Philosophy&lt;/full-title&gt;&lt;abbr-1&gt;J. Med. Philos.&lt;/abbr-1&gt;&lt;abbr-2&gt;J Med Philos&lt;/abbr-2&gt;&lt;/periodical&gt;&lt;pages&gt;41-55&lt;/pages&gt;&lt;volume&gt;41&lt;/volume&gt;&lt;number&gt;1&lt;/number&gt;&lt;edition&gt;2015/12/17&lt;/edition&gt;&lt;keywords&gt;&lt;keyword&gt;Ethical Analysis&lt;/keyword&gt;&lt;keyword&gt;*Ethics, Medical&lt;/keyword&gt;&lt;keyword&gt;Humans&lt;/keyword&gt;&lt;keyword&gt;Morals&lt;/keyword&gt;&lt;keyword&gt;Philosophy, Medical&lt;/keyword&gt;&lt;keyword&gt;Surgical Procedures, Operative/*ethics&lt;/keyword&gt;&lt;keyword&gt;*Twins, Conjoined&lt;/keyword&gt;&lt;keyword&gt;Value of Life&lt;/keyword&gt;&lt;keyword&gt;conjoined twins&lt;/keyword&gt;&lt;keyword&gt;doctrine of the double effect&lt;/keyword&gt;&lt;keyword&gt;organ transplantation&lt;/keyword&gt;&lt;keyword&gt;personal identity&lt;/keyword&gt;&lt;/keywords&gt;&lt;dates&gt;&lt;year&gt;2016&lt;/year&gt;&lt;pub-dates&gt;&lt;date&gt;Feb&lt;/date&gt;&lt;/pub-dates&gt;&lt;/dates&gt;&lt;isbn&gt;1744-5019 (Electronic)&amp;#xD;0360-5310 (Linking)&lt;/isbn&gt;&lt;accession-num&gt;26671962&lt;/accession-num&gt;&lt;urls&gt;&lt;related-urls&gt;&lt;url&gt;https://www.ncbi.nlm.nih.gov/pubmed/26671962&lt;/url&gt;&lt;/related-urls&gt;&lt;/urls&gt;&lt;custom2&gt;PMC4882632&lt;/custom2&gt;&lt;electronic-resource-num&gt;10.1093/jmp/jhv037&lt;/electronic-resource-num&gt;&lt;/record&gt;&lt;/Cite&gt;&lt;/EndNote&gt;</w:instrText>
      </w:r>
      <w:r w:rsidR="00052464">
        <w:rPr>
          <w:rFonts w:ascii="Arial" w:hAnsi="Arial" w:cs="Arial"/>
        </w:rPr>
        <w:fldChar w:fldCharType="separate"/>
      </w:r>
      <w:r w:rsidR="008C6415">
        <w:rPr>
          <w:rFonts w:ascii="Arial" w:hAnsi="Arial" w:cs="Arial"/>
          <w:noProof/>
        </w:rPr>
        <w:t>(Savulescu &amp; Persson, 2016)</w:t>
      </w:r>
      <w:r w:rsidR="00052464">
        <w:rPr>
          <w:rFonts w:ascii="Arial" w:hAnsi="Arial" w:cs="Arial"/>
        </w:rPr>
        <w:fldChar w:fldCharType="end"/>
      </w:r>
      <w:r>
        <w:rPr>
          <w:rFonts w:ascii="Arial" w:hAnsi="Arial" w:cs="Arial"/>
        </w:rPr>
        <w:t>).</w:t>
      </w:r>
      <w:r w:rsidR="005F1566">
        <w:rPr>
          <w:rFonts w:ascii="Arial" w:hAnsi="Arial" w:cs="Arial"/>
        </w:rPr>
        <w:t xml:space="preserve"> The biological substrate is a pool of potentiality for some number of individual Selves, and </w:t>
      </w:r>
      <w:r w:rsidR="00BE547D">
        <w:rPr>
          <w:rFonts w:ascii="Arial" w:hAnsi="Arial" w:cs="Arial"/>
        </w:rPr>
        <w:t xml:space="preserve">the mapping between cognitive being and the physical substrate </w:t>
      </w:r>
      <w:r w:rsidR="00BD757E">
        <w:rPr>
          <w:rFonts w:ascii="Arial" w:hAnsi="Arial" w:cs="Arial"/>
        </w:rPr>
        <w:t xml:space="preserve">offers many questions. </w:t>
      </w:r>
      <w:r w:rsidR="00231FA5">
        <w:rPr>
          <w:rFonts w:ascii="Arial" w:hAnsi="Arial" w:cs="Arial"/>
        </w:rPr>
        <w:t xml:space="preserve">The intelligence ratchets </w:t>
      </w:r>
      <w:r w:rsidR="004308DB">
        <w:rPr>
          <w:rFonts w:ascii="Arial" w:hAnsi="Arial" w:cs="Arial"/>
        </w:rPr>
        <w:fldChar w:fldCharType="begin">
          <w:fldData xml:space="preserve">PEVuZE5vdGU+PENpdGU+PEF1dGhvcj5MZXZpbjwvQXV0aG9yPjxZZWFyPjIwMjM8L1llYXI+PFJl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ZXZpbjwvQXV0aG9yPjxZZWFyPjIwMjM8L1llYXI+PFJl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4308DB">
        <w:rPr>
          <w:rFonts w:ascii="Arial" w:hAnsi="Arial" w:cs="Arial"/>
        </w:rPr>
      </w:r>
      <w:r w:rsidR="004308DB">
        <w:rPr>
          <w:rFonts w:ascii="Arial" w:hAnsi="Arial" w:cs="Arial"/>
        </w:rPr>
        <w:fldChar w:fldCharType="separate"/>
      </w:r>
      <w:r w:rsidR="008C6415">
        <w:rPr>
          <w:rFonts w:ascii="Arial" w:hAnsi="Arial" w:cs="Arial"/>
          <w:noProof/>
        </w:rPr>
        <w:t>(Levin, 2023c)</w:t>
      </w:r>
      <w:r w:rsidR="004308DB">
        <w:rPr>
          <w:rFonts w:ascii="Arial" w:hAnsi="Arial" w:cs="Arial"/>
        </w:rPr>
        <w:fldChar w:fldCharType="end"/>
      </w:r>
      <w:r w:rsidR="00231FA5">
        <w:rPr>
          <w:rFonts w:ascii="Arial" w:hAnsi="Arial" w:cs="Arial"/>
        </w:rPr>
        <w:t xml:space="preserve"> formed by cycles of evolution over increasingly competent living material </w:t>
      </w:r>
      <w:r w:rsidR="00C6279A">
        <w:rPr>
          <w:rFonts w:ascii="Arial" w:hAnsi="Arial" w:cs="Arial"/>
        </w:rPr>
        <w:t xml:space="preserve">offer rich possibilities for computational modeling and experiments in tractable model systems that may address evolutionary dynamics governing exceptional human performance (including, that which manifests despite </w:t>
      </w:r>
      <w:r w:rsidR="00DA057F">
        <w:rPr>
          <w:rFonts w:ascii="Arial" w:hAnsi="Arial" w:cs="Arial"/>
        </w:rPr>
        <w:t>reduction in brain capacity).</w:t>
      </w:r>
    </w:p>
    <w:p w14:paraId="72AA39B4" w14:textId="77777777" w:rsidR="001419E6" w:rsidRDefault="001419E6" w:rsidP="00D86C37">
      <w:pPr>
        <w:rPr>
          <w:rFonts w:ascii="Arial" w:hAnsi="Arial" w:cs="Arial"/>
          <w:b/>
          <w:bCs/>
        </w:rPr>
      </w:pPr>
    </w:p>
    <w:p w14:paraId="04EBD347" w14:textId="77777777" w:rsidR="00A33CA9" w:rsidRPr="00B050ED" w:rsidRDefault="00A33CA9" w:rsidP="00D86C37">
      <w:pPr>
        <w:rPr>
          <w:rFonts w:ascii="Arial" w:hAnsi="Arial" w:cs="Arial"/>
          <w:b/>
          <w:bCs/>
        </w:rPr>
      </w:pPr>
    </w:p>
    <w:p w14:paraId="22CB4CFF" w14:textId="5A0E6D0E" w:rsidR="00BB2069" w:rsidRDefault="00BB2069" w:rsidP="00D86C37">
      <w:pPr>
        <w:rPr>
          <w:rFonts w:ascii="Arial" w:hAnsi="Arial" w:cs="Arial"/>
          <w:b/>
          <w:bCs/>
        </w:rPr>
      </w:pPr>
      <w:r w:rsidRPr="00B050ED">
        <w:rPr>
          <w:rFonts w:ascii="Arial" w:hAnsi="Arial" w:cs="Arial"/>
          <w:b/>
          <w:bCs/>
        </w:rPr>
        <w:t xml:space="preserve">Conclusion and </w:t>
      </w:r>
      <w:r w:rsidR="00EA5A28">
        <w:rPr>
          <w:rFonts w:ascii="Arial" w:hAnsi="Arial" w:cs="Arial"/>
          <w:b/>
          <w:bCs/>
        </w:rPr>
        <w:t>O</w:t>
      </w:r>
      <w:r w:rsidRPr="00B050ED">
        <w:rPr>
          <w:rFonts w:ascii="Arial" w:hAnsi="Arial" w:cs="Arial"/>
          <w:b/>
          <w:bCs/>
        </w:rPr>
        <w:t>utlook</w:t>
      </w:r>
    </w:p>
    <w:p w14:paraId="4BE6482D" w14:textId="77777777" w:rsidR="00BE1F03" w:rsidRDefault="00AC013C" w:rsidP="001550E7">
      <w:pPr>
        <w:ind w:left="4410" w:hanging="90"/>
        <w:jc w:val="both"/>
        <w:rPr>
          <w:rFonts w:ascii="Arial" w:hAnsi="Arial" w:cs="Arial"/>
        </w:rPr>
      </w:pPr>
      <w:r w:rsidRPr="00AC013C">
        <w:rPr>
          <w:rFonts w:ascii="Arial" w:hAnsi="Arial" w:cs="Arial"/>
        </w:rPr>
        <w:t xml:space="preserve">“If the doors of perception were cleansed </w:t>
      </w:r>
      <w:proofErr w:type="spellStart"/>
      <w:r w:rsidRPr="00AC013C">
        <w:rPr>
          <w:rFonts w:ascii="Arial" w:hAnsi="Arial" w:cs="Arial"/>
        </w:rPr>
        <w:t>every thing</w:t>
      </w:r>
      <w:proofErr w:type="spellEnd"/>
      <w:r w:rsidRPr="00AC013C">
        <w:rPr>
          <w:rFonts w:ascii="Arial" w:hAnsi="Arial" w:cs="Arial"/>
        </w:rPr>
        <w:t xml:space="preserve"> would appear to man as it is, Infinite.</w:t>
      </w:r>
      <w:r>
        <w:rPr>
          <w:rFonts w:ascii="Arial" w:hAnsi="Arial" w:cs="Arial"/>
        </w:rPr>
        <w:t xml:space="preserve">” </w:t>
      </w:r>
    </w:p>
    <w:p w14:paraId="3CB6BD27" w14:textId="154D772D" w:rsidR="00AC013C" w:rsidRPr="00AC013C" w:rsidRDefault="00BE1F03" w:rsidP="00BE1F03">
      <w:pPr>
        <w:ind w:left="6480" w:firstLine="720"/>
        <w:jc w:val="both"/>
        <w:rPr>
          <w:rFonts w:ascii="Arial" w:hAnsi="Arial" w:cs="Arial"/>
        </w:rPr>
      </w:pPr>
      <w:r>
        <w:rPr>
          <w:rFonts w:ascii="Arial" w:hAnsi="Arial" w:cs="Arial"/>
        </w:rPr>
        <w:t xml:space="preserve">       </w:t>
      </w:r>
      <w:r w:rsidR="00AC013C">
        <w:rPr>
          <w:rFonts w:ascii="Arial" w:hAnsi="Arial" w:cs="Arial"/>
        </w:rPr>
        <w:t>– William Blake</w:t>
      </w:r>
    </w:p>
    <w:p w14:paraId="500EF472" w14:textId="2E47881B" w:rsidR="00AC013C" w:rsidRPr="00B050ED" w:rsidRDefault="00AC013C" w:rsidP="00D86C37">
      <w:pPr>
        <w:rPr>
          <w:rFonts w:ascii="Arial" w:hAnsi="Arial" w:cs="Arial"/>
          <w:b/>
          <w:bCs/>
        </w:rPr>
      </w:pPr>
    </w:p>
    <w:p w14:paraId="4887F504" w14:textId="485E3A61" w:rsidR="00A33CA9" w:rsidRPr="00A33CA9" w:rsidRDefault="00991BF0" w:rsidP="00A33CA9">
      <w:pPr>
        <w:ind w:firstLine="720"/>
        <w:jc w:val="both"/>
        <w:rPr>
          <w:rFonts w:ascii="Arial" w:hAnsi="Arial" w:cs="Arial"/>
        </w:rPr>
      </w:pPr>
      <w:r w:rsidRPr="00B050ED">
        <w:rPr>
          <w:rFonts w:ascii="Arial" w:hAnsi="Arial" w:cs="Arial"/>
        </w:rPr>
        <w:t xml:space="preserve">The relationship between mind and </w:t>
      </w:r>
      <w:r w:rsidR="00AC07E3">
        <w:rPr>
          <w:rFonts w:ascii="Arial" w:hAnsi="Arial" w:cs="Arial"/>
        </w:rPr>
        <w:t xml:space="preserve">brain </w:t>
      </w:r>
      <w:r w:rsidR="00AC07E3" w:rsidRPr="00A33CA9">
        <w:rPr>
          <w:rFonts w:ascii="Arial" w:hAnsi="Arial" w:cs="Arial"/>
        </w:rPr>
        <w:t>(or more accurately, mind and body</w:t>
      </w:r>
      <w:r w:rsidR="00AC07E3">
        <w:rPr>
          <w:rFonts w:ascii="Arial" w:hAnsi="Arial" w:cs="Arial"/>
        </w:rPr>
        <w:t xml:space="preserve"> </w:t>
      </w:r>
      <w:r w:rsidR="0010045C">
        <w:rPr>
          <w:rFonts w:ascii="Arial" w:hAnsi="Arial" w:cs="Arial"/>
        </w:rPr>
        <w:fldChar w:fldCharType="begin"/>
      </w:r>
      <w:r w:rsidR="008C6415">
        <w:rPr>
          <w:rFonts w:ascii="Arial" w:hAnsi="Arial" w:cs="Arial"/>
        </w:rPr>
        <w:instrText xml:space="preserve"> ADDIN EN.CITE &lt;EndNote&gt;&lt;Cite&gt;&lt;Author&gt;Pfeifer&lt;/Author&gt;&lt;Year&gt;2007&lt;/Year&gt;&lt;RecNum&gt;16373&lt;/RecNum&gt;&lt;IDText&gt;14318908&lt;/IDText&gt;&lt;DisplayText&gt;(Pfeifer et al., 2007)&lt;/DisplayText&gt;&lt;record&gt;&lt;rec-number&gt;16373&lt;/rec-number&gt;&lt;foreign-keys&gt;&lt;key app="EN" db-id="rxepz9z9mz9afpesdx65p02ysep9xa290ars" timestamp="1392147490"&gt;16373&lt;/key&gt;&lt;/foreign-keys&gt;&lt;ref-type name="Book"&gt;6&lt;/ref-type&gt;&lt;contributors&gt;&lt;authors&gt;&lt;author&gt;Pfeifer, Rolf&lt;/author&gt;&lt;author&gt;Bongard, Josh&lt;/author&gt;&lt;author&gt;Grand, Simon&lt;/author&gt;&lt;/authors&gt;&lt;/contributors&gt;&lt;titles&gt;&lt;title&gt;How the body shapes the way we think : a new view of intelligence&lt;/title&gt;&lt;/titles&gt;&lt;pages&gt;xxiv, 394 p.&lt;/pages&gt;&lt;keywords&gt;&lt;keyword&gt;Artificial intelligence.&lt;/keyword&gt;&lt;keyword&gt;Cognitive science.&lt;/keyword&gt;&lt;/keywords&gt;&lt;dates&gt;&lt;year&gt;2007&lt;/year&gt;&lt;/dates&gt;&lt;pub-location&gt;Cambridge, Mass.&lt;/pub-location&gt;&lt;publisher&gt;MIT Press&lt;/publisher&gt;&lt;isbn&gt;0262162393 (alk. paper)&amp;#xD;9780262162395&lt;/isbn&gt;&lt;accession-num&gt;14318908&lt;/accession-num&gt;&lt;call-num&gt;Jefferson or Adams Building Reading Rooms Q335; .P445 2007&lt;/call-num&gt;&lt;urls&gt;&lt;/urls&gt;&lt;/record&gt;&lt;/Cite&gt;&lt;/EndNote&gt;</w:instrText>
      </w:r>
      <w:r w:rsidR="0010045C">
        <w:rPr>
          <w:rFonts w:ascii="Arial" w:hAnsi="Arial" w:cs="Arial"/>
        </w:rPr>
        <w:fldChar w:fldCharType="separate"/>
      </w:r>
      <w:r w:rsidR="008C6415">
        <w:rPr>
          <w:rFonts w:ascii="Arial" w:hAnsi="Arial" w:cs="Arial"/>
          <w:noProof/>
        </w:rPr>
        <w:t>(Pfeifer et al., 2007)</w:t>
      </w:r>
      <w:r w:rsidR="0010045C">
        <w:rPr>
          <w:rFonts w:ascii="Arial" w:hAnsi="Arial" w:cs="Arial"/>
        </w:rPr>
        <w:fldChar w:fldCharType="end"/>
      </w:r>
      <w:r w:rsidR="00AC07E3" w:rsidRPr="00A33CA9">
        <w:rPr>
          <w:rFonts w:ascii="Arial" w:hAnsi="Arial" w:cs="Arial"/>
        </w:rPr>
        <w:t>)</w:t>
      </w:r>
      <w:r w:rsidRPr="00B050ED">
        <w:rPr>
          <w:rFonts w:ascii="Arial" w:hAnsi="Arial" w:cs="Arial"/>
        </w:rPr>
        <w:t xml:space="preserve"> is among the most fundamental questions that science and </w:t>
      </w:r>
      <w:r w:rsidRPr="00B050ED">
        <w:rPr>
          <w:rFonts w:ascii="Arial" w:hAnsi="Arial" w:cs="Arial"/>
        </w:rPr>
        <w:lastRenderedPageBreak/>
        <w:t xml:space="preserve">philosophy can address. </w:t>
      </w:r>
      <w:r w:rsidR="00A33CA9">
        <w:rPr>
          <w:rFonts w:ascii="Arial" w:hAnsi="Arial" w:cs="Arial"/>
        </w:rPr>
        <w:t>Here, w</w:t>
      </w:r>
      <w:r w:rsidR="00A33CA9" w:rsidRPr="00A33CA9">
        <w:rPr>
          <w:rFonts w:ascii="Arial" w:hAnsi="Arial" w:cs="Arial"/>
        </w:rPr>
        <w:t xml:space="preserve">e </w:t>
      </w:r>
      <w:r w:rsidR="00A33CA9">
        <w:rPr>
          <w:rFonts w:ascii="Arial" w:hAnsi="Arial" w:cs="Arial"/>
        </w:rPr>
        <w:t>make</w:t>
      </w:r>
      <w:r w:rsidR="00A33CA9" w:rsidRPr="00A33CA9">
        <w:rPr>
          <w:rFonts w:ascii="Arial" w:hAnsi="Arial" w:cs="Arial"/>
        </w:rPr>
        <w:t xml:space="preserve"> no firm conclusions </w:t>
      </w:r>
      <w:r w:rsidR="00AC07E3">
        <w:rPr>
          <w:rFonts w:ascii="Arial" w:hAnsi="Arial" w:cs="Arial"/>
        </w:rPr>
        <w:t>nor</w:t>
      </w:r>
      <w:r w:rsidR="00A33CA9" w:rsidRPr="00A33CA9">
        <w:rPr>
          <w:rFonts w:ascii="Arial" w:hAnsi="Arial" w:cs="Arial"/>
        </w:rPr>
        <w:t xml:space="preserve"> push </w:t>
      </w:r>
      <w:r w:rsidR="00AC07E3">
        <w:rPr>
          <w:rFonts w:ascii="Arial" w:hAnsi="Arial" w:cs="Arial"/>
        </w:rPr>
        <w:t>a</w:t>
      </w:r>
      <w:r w:rsidR="00A33CA9" w:rsidRPr="00A33CA9">
        <w:rPr>
          <w:rFonts w:ascii="Arial" w:hAnsi="Arial" w:cs="Arial"/>
        </w:rPr>
        <w:t xml:space="preserve"> specific theory. However, </w:t>
      </w:r>
      <w:r w:rsidR="00A33CA9">
        <w:rPr>
          <w:rFonts w:ascii="Arial" w:hAnsi="Arial" w:cs="Arial"/>
        </w:rPr>
        <w:t xml:space="preserve">we hold that </w:t>
      </w:r>
      <w:r w:rsidR="00A33CA9" w:rsidRPr="00A33CA9">
        <w:rPr>
          <w:rFonts w:ascii="Arial" w:hAnsi="Arial" w:cs="Arial"/>
        </w:rPr>
        <w:t xml:space="preserve">the issue isn’t whether a model can have epicycles </w:t>
      </w:r>
      <w:r w:rsidR="00D34FA2">
        <w:rPr>
          <w:rFonts w:ascii="Arial" w:hAnsi="Arial" w:cs="Arial"/>
        </w:rPr>
        <w:t>attached</w:t>
      </w:r>
      <w:r w:rsidR="00A33CA9" w:rsidRPr="00A33CA9">
        <w:rPr>
          <w:rFonts w:ascii="Arial" w:hAnsi="Arial" w:cs="Arial"/>
        </w:rPr>
        <w:t xml:space="preserve"> to it to save it from uncomfortable observations – almost always, it can (for a while, anyway). The better question is, do we have models that actively </w:t>
      </w:r>
      <w:r w:rsidR="00A33CA9" w:rsidRPr="00A33CA9">
        <w:rPr>
          <w:rFonts w:ascii="Arial" w:hAnsi="Arial" w:cs="Arial"/>
          <w:i/>
          <w:iCs/>
        </w:rPr>
        <w:t>predict</w:t>
      </w:r>
      <w:r w:rsidR="00A33CA9" w:rsidRPr="00A33CA9">
        <w:rPr>
          <w:rFonts w:ascii="Arial" w:hAnsi="Arial" w:cs="Arial"/>
        </w:rPr>
        <w:t xml:space="preserve"> the </w:t>
      </w:r>
      <w:r w:rsidR="00E07CFB">
        <w:rPr>
          <w:rFonts w:ascii="Arial" w:hAnsi="Arial" w:cs="Arial"/>
        </w:rPr>
        <w:t xml:space="preserve">existence of the </w:t>
      </w:r>
      <w:r w:rsidR="00A33CA9" w:rsidRPr="00A33CA9">
        <w:rPr>
          <w:rFonts w:ascii="Arial" w:hAnsi="Arial" w:cs="Arial"/>
        </w:rPr>
        <w:t xml:space="preserve">kind of phenomena we describe </w:t>
      </w:r>
      <w:r w:rsidR="00A33CA9">
        <w:rPr>
          <w:rFonts w:ascii="Arial" w:hAnsi="Arial" w:cs="Arial"/>
        </w:rPr>
        <w:t>above</w:t>
      </w:r>
      <w:r w:rsidR="00A33CA9" w:rsidRPr="00A33CA9">
        <w:rPr>
          <w:rFonts w:ascii="Arial" w:hAnsi="Arial" w:cs="Arial"/>
        </w:rPr>
        <w:t xml:space="preserve"> – that entail them as a primary consequence, embrace them comfortably, and most crucially, suggest ways to use them for new biomedicine and for driving new discoveries on the nature and possible futures</w:t>
      </w:r>
      <w:r w:rsidR="0069362E">
        <w:rPr>
          <w:rFonts w:ascii="Arial" w:hAnsi="Arial" w:cs="Arial"/>
        </w:rPr>
        <w:t xml:space="preserve"> for </w:t>
      </w:r>
      <w:r w:rsidR="00E07CFB">
        <w:rPr>
          <w:rFonts w:ascii="Arial" w:hAnsi="Arial" w:cs="Arial"/>
        </w:rPr>
        <w:t>humankind</w:t>
      </w:r>
      <w:r w:rsidR="0069362E">
        <w:rPr>
          <w:rFonts w:ascii="Arial" w:hAnsi="Arial" w:cs="Arial"/>
        </w:rPr>
        <w:t>.</w:t>
      </w:r>
    </w:p>
    <w:p w14:paraId="10D48E22" w14:textId="605747B0" w:rsidR="00AD15FD" w:rsidRDefault="00AD15FD" w:rsidP="00991BF0">
      <w:pPr>
        <w:ind w:firstLine="720"/>
        <w:jc w:val="both"/>
        <w:rPr>
          <w:rFonts w:ascii="Arial" w:hAnsi="Arial" w:cs="Arial"/>
        </w:rPr>
      </w:pPr>
      <w:r>
        <w:rPr>
          <w:rFonts w:ascii="Arial" w:hAnsi="Arial" w:cs="Arial"/>
        </w:rPr>
        <w:t xml:space="preserve">The data discussed above have implications along two main lines. The first concerns the fundamental understanding of evolution, cognition, and neuroscience, not to mention philosophy of mind </w:t>
      </w:r>
      <w:r w:rsidRPr="00B050ED">
        <w:rPr>
          <w:rFonts w:ascii="Arial" w:hAnsi="Arial" w:cs="Arial"/>
        </w:rPr>
        <w:fldChar w:fldCharType="begin"/>
      </w:r>
      <w:r w:rsidR="008C6415">
        <w:rPr>
          <w:rFonts w:ascii="Arial" w:hAnsi="Arial" w:cs="Arial"/>
        </w:rPr>
        <w:instrText xml:space="preserve"> ADDIN EN.CITE &lt;EndNote&gt;&lt;Cite&gt;&lt;Author&gt;Ameriks&lt;/Author&gt;&lt;Year&gt;1976&lt;/Year&gt;&lt;RecNum&gt;39&lt;/RecNum&gt;&lt;IDText&gt;WOS:A1976GD50400001&lt;/IDText&gt;&lt;DisplayText&gt;(Ameriks, 1976)&lt;/DisplayText&gt;&lt;record&gt;&lt;rec-number&gt;39&lt;/rec-number&gt;&lt;foreign-keys&gt;&lt;key app="EN" db-id="zte5tatdmtxdw3ezwpdv0tala9dw50xatt2x" timestamp="1702219159"&gt;39&lt;/key&gt;&lt;/foreign-keys&gt;&lt;ref-type name="Journal Article"&gt;17&lt;/ref-type&gt;&lt;contributors&gt;&lt;authors&gt;&lt;author&gt;Ameriks, K.&lt;/author&gt;&lt;/authors&gt;&lt;/contributors&gt;&lt;auth-address&gt;Univ Notre Dame,Notre Dame,in 46556&lt;/auth-address&gt;&lt;titles&gt;&lt;title&gt;Personal Identity and Memory Transfer&lt;/title&gt;&lt;secondary-title&gt;Southern Journal of Philosophy&lt;/secondary-title&gt;&lt;alt-title&gt;Southern J Philos&lt;/alt-title&gt;&lt;/titles&gt;&lt;periodical&gt;&lt;full-title&gt;Southern Journal of Philosophy&lt;/full-title&gt;&lt;abbr-1&gt;Southern J Philos&lt;/abbr-1&gt;&lt;/periodical&gt;&lt;alt-periodical&gt;&lt;full-title&gt;Southern Journal of Philosophy&lt;/full-title&gt;&lt;abbr-1&gt;Southern J Philos&lt;/abbr-1&gt;&lt;/alt-periodical&gt;&lt;pages&gt;385-391&lt;/pages&gt;&lt;volume&gt;14&lt;/volume&gt;&lt;number&gt;4&lt;/number&gt;&lt;dates&gt;&lt;year&gt;1976&lt;/year&gt;&lt;/dates&gt;&lt;isbn&gt;0038-4283&lt;/isbn&gt;&lt;accession-num&gt;WOS:A1976GD50400001&lt;/accession-num&gt;&lt;urls&gt;&lt;related-urls&gt;&lt;url&gt;&amp;lt;Go to ISI&amp;gt;://WOS:A1976GD50400001&lt;/url&gt;&lt;url&gt;https://onlinelibrary.wiley.com/doi/abs/10.1111/j.2041-6962.1976.tb01295.x&lt;/url&gt;&lt;/related-urls&gt;&lt;/urls&gt;&lt;electronic-resource-num&gt;DOI 10.1111/j.2041-6962.1976.tb01295.x&lt;/electronic-resource-num&gt;&lt;language&gt;English&lt;/language&gt;&lt;/record&gt;&lt;/Cite&gt;&lt;/EndNote&gt;</w:instrText>
      </w:r>
      <w:r w:rsidRPr="00B050ED">
        <w:rPr>
          <w:rFonts w:ascii="Arial" w:hAnsi="Arial" w:cs="Arial"/>
        </w:rPr>
        <w:fldChar w:fldCharType="separate"/>
      </w:r>
      <w:r w:rsidR="008C6415">
        <w:rPr>
          <w:rFonts w:ascii="Arial" w:hAnsi="Arial" w:cs="Arial"/>
          <w:noProof/>
        </w:rPr>
        <w:t>(Ameriks, 1976)</w:t>
      </w:r>
      <w:r w:rsidRPr="00B050ED">
        <w:rPr>
          <w:rFonts w:ascii="Arial" w:hAnsi="Arial" w:cs="Arial"/>
        </w:rPr>
        <w:fldChar w:fldCharType="end"/>
      </w:r>
      <w:r>
        <w:rPr>
          <w:rFonts w:ascii="Arial" w:hAnsi="Arial" w:cs="Arial"/>
        </w:rPr>
        <w:t xml:space="preserve">. The second comprises a set of practical applications impacted by aspects of the mind-brain mapping, including cryogenics, hibernation in </w:t>
      </w:r>
      <w:r w:rsidRPr="00B050ED">
        <w:rPr>
          <w:rFonts w:ascii="Arial" w:hAnsi="Arial" w:cs="Arial"/>
        </w:rPr>
        <w:t>space exploration</w:t>
      </w:r>
      <w:r>
        <w:rPr>
          <w:rFonts w:ascii="Arial" w:hAnsi="Arial" w:cs="Arial"/>
        </w:rPr>
        <w:t>, b</w:t>
      </w:r>
      <w:r w:rsidRPr="00B35D68">
        <w:rPr>
          <w:rFonts w:ascii="Arial" w:hAnsi="Arial" w:cs="Arial"/>
        </w:rPr>
        <w:t xml:space="preserve">iomedicine of </w:t>
      </w:r>
      <w:r>
        <w:rPr>
          <w:rFonts w:ascii="Arial" w:hAnsi="Arial" w:cs="Arial"/>
        </w:rPr>
        <w:t xml:space="preserve">brain regenerative therapies (memory persistence), the transplants of memories (via organs, RNA, or other means), neural decoding, memory prostheses and brain-computer interfaces, </w:t>
      </w:r>
      <w:r w:rsidR="00C1084D">
        <w:rPr>
          <w:rFonts w:ascii="Arial" w:hAnsi="Arial" w:cs="Arial"/>
        </w:rPr>
        <w:t xml:space="preserve">virtual reality, </w:t>
      </w:r>
      <w:r>
        <w:rPr>
          <w:rFonts w:ascii="Arial" w:hAnsi="Arial" w:cs="Arial"/>
        </w:rPr>
        <w:t>etc. So, what conceptual roadmap</w:t>
      </w:r>
      <w:r w:rsidR="00BC7386">
        <w:rPr>
          <w:rFonts w:ascii="Arial" w:hAnsi="Arial" w:cs="Arial"/>
        </w:rPr>
        <w:t xml:space="preserve"> could help update</w:t>
      </w:r>
      <w:r w:rsidR="00C1084D">
        <w:rPr>
          <w:rFonts w:ascii="Arial" w:hAnsi="Arial" w:cs="Arial"/>
        </w:rPr>
        <w:t xml:space="preserve"> existing models and facilitate advancements </w:t>
      </w:r>
      <w:r w:rsidR="00C334F2">
        <w:rPr>
          <w:rFonts w:ascii="Arial" w:hAnsi="Arial" w:cs="Arial"/>
        </w:rPr>
        <w:t>in these areas? The following</w:t>
      </w:r>
      <w:r w:rsidR="00DC341E">
        <w:rPr>
          <w:rFonts w:ascii="Arial" w:hAnsi="Arial" w:cs="Arial"/>
        </w:rPr>
        <w:t xml:space="preserve"> is one attempt at </w:t>
      </w:r>
      <w:r w:rsidR="00837772">
        <w:rPr>
          <w:rFonts w:ascii="Arial" w:hAnsi="Arial" w:cs="Arial"/>
        </w:rPr>
        <w:t xml:space="preserve">an unconventional </w:t>
      </w:r>
      <w:r w:rsidR="003A21D0">
        <w:rPr>
          <w:rFonts w:ascii="Arial" w:hAnsi="Arial" w:cs="Arial"/>
        </w:rPr>
        <w:t>direction for research.</w:t>
      </w:r>
    </w:p>
    <w:p w14:paraId="2F05EE05" w14:textId="4DC67CBD" w:rsidR="00562AFB" w:rsidRDefault="00EA3BE7" w:rsidP="00C334F2">
      <w:pPr>
        <w:ind w:firstLine="720"/>
        <w:jc w:val="both"/>
        <w:rPr>
          <w:rFonts w:ascii="Arial" w:hAnsi="Arial" w:cs="Arial"/>
        </w:rPr>
      </w:pPr>
      <w:r>
        <w:rPr>
          <w:rFonts w:ascii="Arial" w:hAnsi="Arial" w:cs="Arial"/>
        </w:rPr>
        <w:t xml:space="preserve">All living beings </w:t>
      </w:r>
      <w:r w:rsidR="000B242D">
        <w:rPr>
          <w:rFonts w:ascii="Arial" w:hAnsi="Arial" w:cs="Arial"/>
        </w:rPr>
        <w:t xml:space="preserve">exploit </w:t>
      </w:r>
      <w:r w:rsidR="00936124">
        <w:rPr>
          <w:rFonts w:ascii="Arial" w:hAnsi="Arial" w:cs="Arial"/>
        </w:rPr>
        <w:t>mathematical affordances,</w:t>
      </w:r>
      <w:r w:rsidR="000B242D">
        <w:rPr>
          <w:rFonts w:ascii="Arial" w:hAnsi="Arial" w:cs="Arial"/>
        </w:rPr>
        <w:t xml:space="preserve"> and</w:t>
      </w:r>
      <w:r>
        <w:rPr>
          <w:rFonts w:ascii="Arial" w:hAnsi="Arial" w:cs="Arial"/>
        </w:rPr>
        <w:t xml:space="preserve"> embody inherencies</w:t>
      </w:r>
      <w:r w:rsidR="00936124">
        <w:rPr>
          <w:rFonts w:ascii="Arial" w:hAnsi="Arial" w:cs="Arial"/>
        </w:rPr>
        <w:t>,</w:t>
      </w:r>
      <w:r w:rsidR="006A3E7E">
        <w:rPr>
          <w:rFonts w:ascii="Arial" w:hAnsi="Arial" w:cs="Arial"/>
        </w:rPr>
        <w:t xml:space="preserve"> </w:t>
      </w:r>
      <w:r>
        <w:rPr>
          <w:rFonts w:ascii="Arial" w:hAnsi="Arial" w:cs="Arial"/>
        </w:rPr>
        <w:t>that are not</w:t>
      </w:r>
      <w:r w:rsidR="006D109F">
        <w:rPr>
          <w:rFonts w:ascii="Arial" w:hAnsi="Arial" w:cs="Arial"/>
        </w:rPr>
        <w:t xml:space="preserve"> directly</w:t>
      </w:r>
      <w:r>
        <w:rPr>
          <w:rFonts w:ascii="Arial" w:hAnsi="Arial" w:cs="Arial"/>
        </w:rPr>
        <w:t xml:space="preserve"> the result of selection </w:t>
      </w:r>
      <w:r w:rsidR="004308DB">
        <w:rPr>
          <w:rFonts w:ascii="Arial" w:hAnsi="Arial" w:cs="Arial"/>
        </w:rPr>
        <w:fldChar w:fldCharType="begin">
          <w:fldData xml:space="preserve">PEVuZE5vdGU+PENpdGU+PEF1dGhvcj5OZXdtYW48L0F1dGhvcj48WWVhcj4yMDE5PC9ZZWFyPjxS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OZXdtYW48L0F1dGhvcj48WWVhcj4yMDE5PC9ZZWFyPjxS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4308DB">
        <w:rPr>
          <w:rFonts w:ascii="Arial" w:hAnsi="Arial" w:cs="Arial"/>
        </w:rPr>
      </w:r>
      <w:r w:rsidR="004308DB">
        <w:rPr>
          <w:rFonts w:ascii="Arial" w:hAnsi="Arial" w:cs="Arial"/>
        </w:rPr>
        <w:fldChar w:fldCharType="separate"/>
      </w:r>
      <w:r w:rsidR="008C6415">
        <w:rPr>
          <w:rFonts w:ascii="Arial" w:hAnsi="Arial" w:cs="Arial"/>
          <w:noProof/>
        </w:rPr>
        <w:t>(Beloussov, 2008; Beloussov &amp; Grabovsky, 2007; Newman, 2017; Newman, 2019a, 2019b)</w:t>
      </w:r>
      <w:r w:rsidR="004308DB">
        <w:rPr>
          <w:rFonts w:ascii="Arial" w:hAnsi="Arial" w:cs="Arial"/>
        </w:rPr>
        <w:fldChar w:fldCharType="end"/>
      </w:r>
      <w:r w:rsidR="006D109F">
        <w:rPr>
          <w:rFonts w:ascii="Arial" w:hAnsi="Arial" w:cs="Arial"/>
        </w:rPr>
        <w:t xml:space="preserve"> but strongly contribute to the course of evolution</w:t>
      </w:r>
      <w:r>
        <w:rPr>
          <w:rFonts w:ascii="Arial" w:hAnsi="Arial" w:cs="Arial"/>
        </w:rPr>
        <w:t xml:space="preserve">. </w:t>
      </w:r>
      <w:r w:rsidR="00F65748">
        <w:rPr>
          <w:rFonts w:ascii="Arial" w:hAnsi="Arial" w:cs="Arial"/>
        </w:rPr>
        <w:t xml:space="preserve">For example, having discovered a voltage-gated ion channel protein, evolution has made a transistor (a voltage-gated current conductance) which </w:t>
      </w:r>
      <w:r w:rsidR="00250730">
        <w:rPr>
          <w:rFonts w:ascii="Arial" w:hAnsi="Arial" w:cs="Arial"/>
        </w:rPr>
        <w:t xml:space="preserve">immediately (and for free) </w:t>
      </w:r>
      <w:r w:rsidR="00F65748">
        <w:rPr>
          <w:rFonts w:ascii="Arial" w:hAnsi="Arial" w:cs="Arial"/>
        </w:rPr>
        <w:t xml:space="preserve">brings with it </w:t>
      </w:r>
      <w:r w:rsidR="00250730">
        <w:rPr>
          <w:rFonts w:ascii="Arial" w:hAnsi="Arial" w:cs="Arial"/>
        </w:rPr>
        <w:t xml:space="preserve">the historicity of feedback loops (memory), the truth tables of logic functions that exist for transistors in specific configurations, the special status of the NAND gate, </w:t>
      </w:r>
      <w:proofErr w:type="gramStart"/>
      <w:r w:rsidR="00250730">
        <w:rPr>
          <w:rFonts w:ascii="Arial" w:hAnsi="Arial" w:cs="Arial"/>
        </w:rPr>
        <w:t>Turing</w:t>
      </w:r>
      <w:proofErr w:type="gramEnd"/>
      <w:r w:rsidR="00250730">
        <w:rPr>
          <w:rFonts w:ascii="Arial" w:hAnsi="Arial" w:cs="Arial"/>
        </w:rPr>
        <w:t xml:space="preserve"> and </w:t>
      </w:r>
      <w:r w:rsidR="007042C5">
        <w:rPr>
          <w:rFonts w:ascii="Arial" w:hAnsi="Arial" w:cs="Arial"/>
        </w:rPr>
        <w:t>Gödel</w:t>
      </w:r>
      <w:r w:rsidR="00250730">
        <w:rPr>
          <w:rFonts w:ascii="Arial" w:hAnsi="Arial" w:cs="Arial"/>
        </w:rPr>
        <w:t xml:space="preserve"> limits, and much more. </w:t>
      </w:r>
      <w:r w:rsidR="00307316">
        <w:rPr>
          <w:rFonts w:ascii="Arial" w:hAnsi="Arial" w:cs="Arial"/>
        </w:rPr>
        <w:t xml:space="preserve">Having discovered </w:t>
      </w:r>
      <w:r w:rsidR="00B47617">
        <w:rPr>
          <w:rFonts w:ascii="Arial" w:hAnsi="Arial" w:cs="Arial"/>
        </w:rPr>
        <w:t xml:space="preserve">proteins with 2 different levels of adhesion, evolution automatically unlocked the self-organization multi-layered spheres </w:t>
      </w:r>
      <w:r w:rsidR="0084244D">
        <w:rPr>
          <w:rFonts w:ascii="Arial" w:hAnsi="Arial" w:cs="Arial"/>
        </w:rPr>
        <w:fldChar w:fldCharType="begin"/>
      </w:r>
      <w:r w:rsidR="008C6415">
        <w:rPr>
          <w:rFonts w:ascii="Arial" w:hAnsi="Arial" w:cs="Arial"/>
        </w:rPr>
        <w:instrText xml:space="preserve"> ADDIN EN.CITE &lt;EndNote&gt;&lt;Cite&gt;&lt;Author&gt;Foty&lt;/Author&gt;&lt;Year&gt;2005&lt;/Year&gt;&lt;RecNum&gt;9148&lt;/RecNum&gt;&lt;IDText&gt;15649477&lt;/IDText&gt;&lt;DisplayText&gt;(Foty &amp;amp; Steinberg, 2005)&lt;/DisplayText&gt;&lt;record&gt;&lt;rec-number&gt;9148&lt;/rec-number&gt;&lt;foreign-keys&gt;&lt;key app="EN" db-id="rxepz9z9mz9afpesdx65p02ysep9xa290ars" timestamp="1584875404"&gt;9148&lt;/key&gt;&lt;/foreign-keys&gt;&lt;ref-type name="Journal Article"&gt;17&lt;/ref-type&gt;&lt;contributors&gt;&lt;authors&gt;&lt;author&gt;Foty, R. A.&lt;/author&gt;&lt;author&gt;Steinberg, M. S.&lt;/author&gt;&lt;/authors&gt;&lt;/contributors&gt;&lt;auth-address&gt;Department of Surgery, UMDNJ-Robert Wood Johnson Medical School, New Brunswick, NJ 08903, USA.&lt;/auth-address&gt;&lt;titles&gt;&lt;title&gt;The differential adhesion hypothesis: a direct evaluation&lt;/title&gt;&lt;secondary-title&gt;Dev Biol&lt;/secondary-title&gt;&lt;/titles&gt;&lt;periodical&gt;&lt;full-title&gt;Dev Biol&lt;/full-title&gt;&lt;/periodical&gt;&lt;pages&gt;255-63&lt;/pages&gt;&lt;volume&gt;278&lt;/volume&gt;&lt;number&gt;1&lt;/number&gt;&lt;keywords&gt;&lt;keyword&gt;Animals&lt;/keyword&gt;&lt;keyword&gt;Biophysics&lt;/keyword&gt;&lt;keyword&gt;Cadherins/genetics/metabolism&lt;/keyword&gt;&lt;keyword&gt;Cell Adhesion/*physiology&lt;/keyword&gt;&lt;keyword&gt;Cell Aggregation&lt;/keyword&gt;&lt;keyword&gt;Gene Expression&lt;/keyword&gt;&lt;keyword&gt;L Cells (Cell Line)&lt;/keyword&gt;&lt;keyword&gt;Mice&lt;/keyword&gt;&lt;keyword&gt;*Models, Biological&lt;/keyword&gt;&lt;keyword&gt;Morphogenesis/*physiology&lt;/keyword&gt;&lt;keyword&gt;Surface Tension&lt;/keyword&gt;&lt;keyword&gt;Thermodynamics&lt;/keyword&gt;&lt;keyword&gt;Transfection&lt;/keyword&gt;&lt;/keywords&gt;&lt;dates&gt;&lt;year&gt;2005&lt;/year&gt;&lt;pub-dates&gt;&lt;date&gt;Feb 1&lt;/date&gt;&lt;/pub-dates&gt;&lt;/dates&gt;&lt;accession-num&gt;15649477&lt;/accession-num&gt;&lt;urls&gt;&lt;related-urls&gt;&lt;url&gt;http://www.ncbi.nlm.nih.gov/entrez/query.fcgi?cmd=Retrieve&amp;amp;db=PubMed&amp;amp;dopt=Citation&amp;amp;list_uids=15649477 &lt;/url&gt;&lt;url&gt;http://www.sciencedirect.com/science?_ob=MImg&amp;amp;_imagekey=B6WDG-4F05G1F-1-1&amp;amp;_cdi=6766&amp;amp;_user=201547&amp;amp;_pii=S0012160604008048&amp;amp;_origin=search&amp;amp;_coverDate=02%2F01%2F2005&amp;amp;_sk=997219998&amp;amp;view=c&amp;amp;wchp=dGLbVtb-zSkzV&amp;amp;md5=cee1896498f8768b81dfcfc2914d818c&amp;amp;ie=/sdarticle.pdf&lt;/url&gt;&lt;/related-urls&gt;&lt;/urls&gt;&lt;/record&gt;&lt;/Cite&gt;&lt;/EndNote&gt;</w:instrText>
      </w:r>
      <w:r w:rsidR="0084244D">
        <w:rPr>
          <w:rFonts w:ascii="Arial" w:hAnsi="Arial" w:cs="Arial"/>
        </w:rPr>
        <w:fldChar w:fldCharType="separate"/>
      </w:r>
      <w:r w:rsidR="008C6415">
        <w:rPr>
          <w:rFonts w:ascii="Arial" w:hAnsi="Arial" w:cs="Arial"/>
          <w:noProof/>
        </w:rPr>
        <w:t>(Foty &amp; Steinberg, 2005)</w:t>
      </w:r>
      <w:r w:rsidR="0084244D">
        <w:rPr>
          <w:rFonts w:ascii="Arial" w:hAnsi="Arial" w:cs="Arial"/>
        </w:rPr>
        <w:fldChar w:fldCharType="end"/>
      </w:r>
      <w:r w:rsidR="00B47617">
        <w:rPr>
          <w:rFonts w:ascii="Arial" w:hAnsi="Arial" w:cs="Arial"/>
        </w:rPr>
        <w:t>. There are many more examples</w:t>
      </w:r>
      <w:r w:rsidR="000019FA">
        <w:rPr>
          <w:rFonts w:ascii="Arial" w:hAnsi="Arial" w:cs="Arial"/>
        </w:rPr>
        <w:t xml:space="preserve">, relating to the curious behavior of cellular automata, Fibonacci series, properties of fractal forms, theorems of calculus, </w:t>
      </w:r>
      <w:r w:rsidR="00B4474A">
        <w:rPr>
          <w:rFonts w:ascii="Arial" w:hAnsi="Arial" w:cs="Arial"/>
        </w:rPr>
        <w:t xml:space="preserve">logic paradoxes, theorems of cybernetics, </w:t>
      </w:r>
      <w:proofErr w:type="spellStart"/>
      <w:r w:rsidR="007042C5">
        <w:rPr>
          <w:rFonts w:ascii="Arial" w:hAnsi="Arial" w:cs="Arial"/>
        </w:rPr>
        <w:t>Gö</w:t>
      </w:r>
      <w:r w:rsidR="00B4474A">
        <w:rPr>
          <w:rFonts w:ascii="Arial" w:hAnsi="Arial" w:cs="Arial"/>
        </w:rPr>
        <w:t>delian</w:t>
      </w:r>
      <w:proofErr w:type="spellEnd"/>
      <w:r w:rsidR="00B4474A">
        <w:rPr>
          <w:rFonts w:ascii="Arial" w:hAnsi="Arial" w:cs="Arial"/>
        </w:rPr>
        <w:t xml:space="preserve"> results, </w:t>
      </w:r>
      <w:r w:rsidR="000019FA">
        <w:rPr>
          <w:rFonts w:ascii="Arial" w:hAnsi="Arial" w:cs="Arial"/>
        </w:rPr>
        <w:t>etc.</w:t>
      </w:r>
      <w:r w:rsidR="00B47617">
        <w:rPr>
          <w:rFonts w:ascii="Arial" w:hAnsi="Arial" w:cs="Arial"/>
        </w:rPr>
        <w:t xml:space="preserve"> </w:t>
      </w:r>
      <w:r w:rsidR="0084244D">
        <w:rPr>
          <w:rFonts w:ascii="Arial" w:hAnsi="Arial" w:cs="Arial"/>
        </w:rPr>
        <w:fldChar w:fldCharType="begin">
          <w:fldData xml:space="preserve">PEVuZE5vdGU+PENpdGU+PEF1dGhvcj5Mb3NhPC9BdXRob3I+PFllYXI+MjAwOTwvWWVhcj48UmVj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Mb3NhPC9BdXRob3I+PFllYXI+MjAwOTwvWWVhcj48UmVj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84244D">
        <w:rPr>
          <w:rFonts w:ascii="Arial" w:hAnsi="Arial" w:cs="Arial"/>
        </w:rPr>
      </w:r>
      <w:r w:rsidR="0084244D">
        <w:rPr>
          <w:rFonts w:ascii="Arial" w:hAnsi="Arial" w:cs="Arial"/>
        </w:rPr>
        <w:fldChar w:fldCharType="separate"/>
      </w:r>
      <w:r w:rsidR="008C6415">
        <w:rPr>
          <w:rFonts w:ascii="Arial" w:hAnsi="Arial" w:cs="Arial"/>
          <w:noProof/>
        </w:rPr>
        <w:t>(Beloussov, 1976; Isalan, 2009; Losa, 2009; Peitgen et al., 1992; Thompson &amp; Whyte, 1942; Vogel; West, 1990; Winfree, 1980)</w:t>
      </w:r>
      <w:r w:rsidR="0084244D">
        <w:rPr>
          <w:rFonts w:ascii="Arial" w:hAnsi="Arial" w:cs="Arial"/>
        </w:rPr>
        <w:fldChar w:fldCharType="end"/>
      </w:r>
      <w:r w:rsidR="00CB6AF0">
        <w:rPr>
          <w:rFonts w:ascii="Arial" w:hAnsi="Arial" w:cs="Arial"/>
        </w:rPr>
        <w:t>. Given the likely parallels between the self-construction of bodies and those of minds</w:t>
      </w:r>
      <w:r w:rsidR="00BF045A">
        <w:rPr>
          <w:rFonts w:ascii="Arial" w:hAnsi="Arial" w:cs="Arial"/>
        </w:rPr>
        <w:t xml:space="preserve"> </w:t>
      </w:r>
      <w:r w:rsidR="006F6B18">
        <w:rPr>
          <w:rFonts w:ascii="Arial" w:hAnsi="Arial" w:cs="Arial"/>
        </w:rPr>
        <w:fldChar w:fldCharType="begin">
          <w:fldData xml:space="preserve">PEVuZE5vdGU+PENpdGU+PEF1dGhvcj5Hcm9zc2Jlcmc8L0F1dGhvcj48WWVhcj4xOTc4PC9ZZWFy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Hcm9zc2Jlcmc8L0F1dGhvcj48WWVhcj4xOTc4PC9ZZWFy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F6B18">
        <w:rPr>
          <w:rFonts w:ascii="Arial" w:hAnsi="Arial" w:cs="Arial"/>
        </w:rPr>
      </w:r>
      <w:r w:rsidR="006F6B18">
        <w:rPr>
          <w:rFonts w:ascii="Arial" w:hAnsi="Arial" w:cs="Arial"/>
        </w:rPr>
        <w:fldChar w:fldCharType="separate"/>
      </w:r>
      <w:r w:rsidR="008C6415">
        <w:rPr>
          <w:rFonts w:ascii="Arial" w:hAnsi="Arial" w:cs="Arial"/>
          <w:noProof/>
        </w:rPr>
        <w:t>(Bateson, 1972; Grossberg, 1978; Pezzulo &amp; Levin, 2015; Piaget, 1976)</w:t>
      </w:r>
      <w:r w:rsidR="006F6B18">
        <w:rPr>
          <w:rFonts w:ascii="Arial" w:hAnsi="Arial" w:cs="Arial"/>
        </w:rPr>
        <w:fldChar w:fldCharType="end"/>
      </w:r>
      <w:r w:rsidR="00CB6AF0">
        <w:rPr>
          <w:rFonts w:ascii="Arial" w:hAnsi="Arial" w:cs="Arial"/>
        </w:rPr>
        <w:t xml:space="preserve">, these examples </w:t>
      </w:r>
      <w:r w:rsidR="00417D15">
        <w:rPr>
          <w:rFonts w:ascii="Arial" w:hAnsi="Arial" w:cs="Arial"/>
        </w:rPr>
        <w:t>are instructive for asking how specific cognitive capacities relate to their material substrate.</w:t>
      </w:r>
    </w:p>
    <w:p w14:paraId="5EBB6679" w14:textId="58D5BDBD" w:rsidR="00EA3BE7" w:rsidRDefault="006D109F" w:rsidP="00562AFB">
      <w:pPr>
        <w:ind w:firstLine="720"/>
        <w:jc w:val="both"/>
        <w:rPr>
          <w:rFonts w:ascii="Arial" w:hAnsi="Arial" w:cs="Arial"/>
        </w:rPr>
      </w:pPr>
      <w:r>
        <w:rPr>
          <w:rFonts w:ascii="Arial" w:hAnsi="Arial" w:cs="Arial"/>
        </w:rPr>
        <w:t xml:space="preserve">Questions about living form – “where does the pattern come from?” can be tracked backwards through the chain of biophysical mechanisms studied in developmental biology but always bottom out </w:t>
      </w:r>
      <w:r w:rsidR="00BF5F38">
        <w:rPr>
          <w:rFonts w:ascii="Arial" w:hAnsi="Arial" w:cs="Arial"/>
        </w:rPr>
        <w:t>in a mix of three features: genetics, environment, and where-ever the truths of mathematics come from</w:t>
      </w:r>
      <w:r w:rsidR="00492D20">
        <w:rPr>
          <w:rFonts w:ascii="Arial" w:hAnsi="Arial" w:cs="Arial"/>
        </w:rPr>
        <w:t xml:space="preserve"> </w:t>
      </w:r>
      <w:r w:rsidR="00E210F6">
        <w:rPr>
          <w:rFonts w:ascii="Arial" w:hAnsi="Arial" w:cs="Arial"/>
        </w:rPr>
        <w:fldChar w:fldCharType="begin">
          <w:fldData xml:space="preserve">PEVuZE5vdGU+PENpdGU+PEF1dGhvcj5QYW56YTwvQXV0aG9yPjxZZWFyPjIwMTM8L1llYXI+PFJl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QYW56YTwvQXV0aG9yPjxZZWFyPjIwMTM8L1llYXI+PFJl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E210F6">
        <w:rPr>
          <w:rFonts w:ascii="Arial" w:hAnsi="Arial" w:cs="Arial"/>
        </w:rPr>
      </w:r>
      <w:r w:rsidR="00E210F6">
        <w:rPr>
          <w:rFonts w:ascii="Arial" w:hAnsi="Arial" w:cs="Arial"/>
        </w:rPr>
        <w:fldChar w:fldCharType="separate"/>
      </w:r>
      <w:r w:rsidR="008C6415">
        <w:rPr>
          <w:rFonts w:ascii="Arial" w:hAnsi="Arial" w:cs="Arial"/>
          <w:noProof/>
        </w:rPr>
        <w:t>(Panza &amp; Sereni, 2013; Penrose, 2004; Tegmark, 2015)</w:t>
      </w:r>
      <w:r w:rsidR="00E210F6">
        <w:rPr>
          <w:rFonts w:ascii="Arial" w:hAnsi="Arial" w:cs="Arial"/>
        </w:rPr>
        <w:fldChar w:fldCharType="end"/>
      </w:r>
      <w:r w:rsidR="003A6AD5">
        <w:rPr>
          <w:rFonts w:ascii="Arial" w:hAnsi="Arial" w:cs="Arial"/>
        </w:rPr>
        <w:t>.</w:t>
      </w:r>
      <w:r w:rsidR="00BF1809">
        <w:rPr>
          <w:rFonts w:ascii="Arial" w:hAnsi="Arial" w:cs="Arial"/>
        </w:rPr>
        <w:t xml:space="preserve"> </w:t>
      </w:r>
      <w:r w:rsidR="00784ECE">
        <w:rPr>
          <w:rFonts w:ascii="Arial" w:hAnsi="Arial" w:cs="Arial"/>
        </w:rPr>
        <w:t xml:space="preserve">The first two are not sufficient </w:t>
      </w:r>
      <w:r w:rsidR="0064463B">
        <w:rPr>
          <w:rFonts w:ascii="Arial" w:hAnsi="Arial" w:cs="Arial"/>
        </w:rPr>
        <w:t xml:space="preserve">as a guide to explaining existing forms, and repairing (and making) new ones </w:t>
      </w:r>
      <w:r w:rsidR="0084244D">
        <w:rPr>
          <w:rFonts w:ascii="Arial" w:hAnsi="Arial" w:cs="Arial"/>
        </w:rPr>
        <w:fldChar w:fldCharType="begin"/>
      </w:r>
      <w:r w:rsidR="008C6415">
        <w:rPr>
          <w:rFonts w:ascii="Arial" w:hAnsi="Arial" w:cs="Arial"/>
        </w:rPr>
        <w:instrText xml:space="preserve"> ADDIN EN.CITE &lt;EndNote&gt;&lt;Cite&gt;&lt;Author&gt;Davies&lt;/Author&gt;&lt;Year&gt;2023&lt;/Year&gt;&lt;RecNum&gt;27366&lt;/RecNum&gt;&lt;DisplayText&gt;(Davies &amp;amp; Levin, 2023)&lt;/DisplayText&gt;&lt;record&gt;&lt;rec-number&gt;27366&lt;/rec-number&gt;&lt;foreign-keys&gt;&lt;key app="EN" db-id="rxepz9z9mz9afpesdx65p02ysep9xa290ars" timestamp="1656842625"&gt;27366&lt;/key&gt;&lt;/foreign-keys&gt;&lt;ref-type name="Journal Article"&gt;17&lt;/ref-type&gt;&lt;contributors&gt;&lt;authors&gt;&lt;author&gt;Davies, J.&lt;/author&gt;&lt;author&gt;Levin, M.&lt;/author&gt;&lt;/authors&gt;&lt;/contributors&gt;&lt;titles&gt;&lt;title&gt;Synthetic morphology with agential materials&lt;/title&gt;&lt;secondary-title&gt;Nature Reviews Bioengineering&lt;/secondary-title&gt;&lt;/titles&gt;&lt;periodical&gt;&lt;full-title&gt;Nature Reviews Bioengineering&lt;/full-title&gt;&lt;/periodical&gt;&lt;pages&gt;46-59&lt;/pages&gt;&lt;volume&gt;1&lt;/volume&gt;&lt;dates&gt;&lt;year&gt;2023&lt;/year&gt;&lt;/dates&gt;&lt;urls&gt;&lt;related-urls&gt;&lt;url&gt;https://www.nature.com/articles/s44222-022-00001-9&lt;/url&gt;&lt;/related-urls&gt;&lt;/urls&gt;&lt;electronic-resource-num&gt;10.31219/osf.io/xrv8h&lt;/electronic-resource-num&gt;&lt;/record&gt;&lt;/Cite&gt;&lt;/EndNote&gt;</w:instrText>
      </w:r>
      <w:r w:rsidR="0084244D">
        <w:rPr>
          <w:rFonts w:ascii="Arial" w:hAnsi="Arial" w:cs="Arial"/>
        </w:rPr>
        <w:fldChar w:fldCharType="separate"/>
      </w:r>
      <w:r w:rsidR="008C6415">
        <w:rPr>
          <w:rFonts w:ascii="Arial" w:hAnsi="Arial" w:cs="Arial"/>
          <w:noProof/>
        </w:rPr>
        <w:t>(Davies &amp; Levin, 2023)</w:t>
      </w:r>
      <w:r w:rsidR="0084244D">
        <w:rPr>
          <w:rFonts w:ascii="Arial" w:hAnsi="Arial" w:cs="Arial"/>
        </w:rPr>
        <w:fldChar w:fldCharType="end"/>
      </w:r>
      <w:r w:rsidR="0064463B">
        <w:rPr>
          <w:rFonts w:ascii="Arial" w:hAnsi="Arial" w:cs="Arial"/>
        </w:rPr>
        <w:t>.</w:t>
      </w:r>
      <w:r w:rsidR="00FA0E8F">
        <w:rPr>
          <w:rFonts w:ascii="Arial" w:hAnsi="Arial" w:cs="Arial"/>
        </w:rPr>
        <w:t xml:space="preserve"> </w:t>
      </w:r>
      <w:r w:rsidR="005F0903">
        <w:rPr>
          <w:rFonts w:ascii="Arial" w:hAnsi="Arial" w:cs="Arial"/>
        </w:rPr>
        <w:t>In a sense, our physical capacity for self-assembly during embryogenesis</w:t>
      </w:r>
      <w:r w:rsidR="001866B4">
        <w:rPr>
          <w:rFonts w:ascii="Arial" w:hAnsi="Arial" w:cs="Arial"/>
        </w:rPr>
        <w:t>, and self</w:t>
      </w:r>
      <w:r w:rsidR="00352D99">
        <w:rPr>
          <w:rFonts w:ascii="Arial" w:hAnsi="Arial" w:cs="Arial"/>
        </w:rPr>
        <w:t>-</w:t>
      </w:r>
      <w:r w:rsidR="001866B4">
        <w:rPr>
          <w:rFonts w:ascii="Arial" w:hAnsi="Arial" w:cs="Arial"/>
        </w:rPr>
        <w:t>repair during maintenance and regeneration,</w:t>
      </w:r>
      <w:r w:rsidR="005F0903">
        <w:rPr>
          <w:rFonts w:ascii="Arial" w:hAnsi="Arial" w:cs="Arial"/>
        </w:rPr>
        <w:t xml:space="preserve"> is the result of </w:t>
      </w:r>
      <w:r w:rsidR="00AF4600">
        <w:rPr>
          <w:rFonts w:ascii="Arial" w:hAnsi="Arial" w:cs="Arial"/>
        </w:rPr>
        <w:t>genetically specified</w:t>
      </w:r>
      <w:r w:rsidR="005F0903">
        <w:rPr>
          <w:rFonts w:ascii="Arial" w:hAnsi="Arial" w:cs="Arial"/>
        </w:rPr>
        <w:t xml:space="preserve"> hardware acting as </w:t>
      </w:r>
      <w:r w:rsidR="00B17A6E">
        <w:rPr>
          <w:rFonts w:ascii="Arial" w:hAnsi="Arial" w:cs="Arial"/>
        </w:rPr>
        <w:t xml:space="preserve">boundary conditions on </w:t>
      </w:r>
      <w:r w:rsidR="001866B4">
        <w:rPr>
          <w:rFonts w:ascii="Arial" w:hAnsi="Arial" w:cs="Arial"/>
        </w:rPr>
        <w:t>the “free lunches” provided</w:t>
      </w:r>
      <w:r w:rsidR="003C4D26">
        <w:rPr>
          <w:rFonts w:ascii="Arial" w:hAnsi="Arial" w:cs="Arial"/>
        </w:rPr>
        <w:t xml:space="preserve"> by the results discovered by mechanics, geometry, computation, calculus, </w:t>
      </w:r>
      <w:r w:rsidR="00A94452">
        <w:rPr>
          <w:rFonts w:ascii="Arial" w:hAnsi="Arial" w:cs="Arial"/>
        </w:rPr>
        <w:t xml:space="preserve">information theory, and many </w:t>
      </w:r>
      <w:r w:rsidR="006A1A37">
        <w:rPr>
          <w:rFonts w:ascii="Arial" w:hAnsi="Arial" w:cs="Arial"/>
        </w:rPr>
        <w:t xml:space="preserve">others. In this sense, </w:t>
      </w:r>
      <w:r w:rsidR="008065A9">
        <w:rPr>
          <w:rFonts w:ascii="Arial" w:hAnsi="Arial" w:cs="Arial"/>
        </w:rPr>
        <w:t>body structures may be considered as “receivers”</w:t>
      </w:r>
      <w:r w:rsidR="006A1A37">
        <w:rPr>
          <w:rFonts w:ascii="Arial" w:hAnsi="Arial" w:cs="Arial"/>
        </w:rPr>
        <w:t>, tuned by evolution to exploit</w:t>
      </w:r>
      <w:r w:rsidR="008065A9">
        <w:rPr>
          <w:rFonts w:ascii="Arial" w:hAnsi="Arial" w:cs="Arial"/>
        </w:rPr>
        <w:t xml:space="preserve"> affordances that are not tangible in the physical world</w:t>
      </w:r>
      <w:r w:rsidR="002B2777">
        <w:rPr>
          <w:rFonts w:ascii="Arial" w:hAnsi="Arial" w:cs="Arial"/>
        </w:rPr>
        <w:t xml:space="preserve"> but nevertheless are instructive and causally potent</w:t>
      </w:r>
      <w:r w:rsidR="00236580">
        <w:rPr>
          <w:rFonts w:ascii="Arial" w:hAnsi="Arial" w:cs="Arial"/>
        </w:rPr>
        <w:t xml:space="preserve"> (along </w:t>
      </w:r>
      <w:r w:rsidR="00236580">
        <w:rPr>
          <w:rFonts w:ascii="Arial" w:hAnsi="Arial" w:cs="Arial"/>
        </w:rPr>
        <w:lastRenderedPageBreak/>
        <w:t xml:space="preserve">with virtual governors </w:t>
      </w:r>
      <w:r w:rsidR="006F6B18">
        <w:rPr>
          <w:rFonts w:ascii="Arial" w:hAnsi="Arial" w:cs="Arial"/>
        </w:rPr>
        <w:fldChar w:fldCharType="begin">
          <w:fldData xml:space="preserve">PEVuZE5vdGU+PENpdGU+PEF1dGhvcj5QZXp6dWxvPC9BdXRob3I+PFllYXI+MjAxNjwvWWVhcj48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QZXp6dWxvPC9BdXRob3I+PFllYXI+MjAxNjwvWWVhcj48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6F6B18">
        <w:rPr>
          <w:rFonts w:ascii="Arial" w:hAnsi="Arial" w:cs="Arial"/>
        </w:rPr>
      </w:r>
      <w:r w:rsidR="006F6B18">
        <w:rPr>
          <w:rFonts w:ascii="Arial" w:hAnsi="Arial" w:cs="Arial"/>
        </w:rPr>
        <w:fldChar w:fldCharType="separate"/>
      </w:r>
      <w:r w:rsidR="008C6415">
        <w:rPr>
          <w:rFonts w:ascii="Arial" w:hAnsi="Arial" w:cs="Arial"/>
          <w:noProof/>
        </w:rPr>
        <w:t>(Dewan, 1976; Pezzulo &amp; Levin, 2016)</w:t>
      </w:r>
      <w:r w:rsidR="006F6B18">
        <w:rPr>
          <w:rFonts w:ascii="Arial" w:hAnsi="Arial" w:cs="Arial"/>
        </w:rPr>
        <w:fldChar w:fldCharType="end"/>
      </w:r>
      <w:r w:rsidR="00236580">
        <w:rPr>
          <w:rFonts w:ascii="Arial" w:hAnsi="Arial" w:cs="Arial"/>
        </w:rPr>
        <w:t xml:space="preserve">, constraints and absences </w:t>
      </w:r>
      <w:r w:rsidR="006F6B18">
        <w:rPr>
          <w:rFonts w:ascii="Arial" w:hAnsi="Arial" w:cs="Arial"/>
        </w:rPr>
        <w:fldChar w:fldCharType="begin"/>
      </w:r>
      <w:r w:rsidR="008C6415">
        <w:rPr>
          <w:rFonts w:ascii="Arial" w:hAnsi="Arial" w:cs="Arial"/>
        </w:rPr>
        <w:instrText xml:space="preserve"> ADDIN EN.CITE &lt;EndNote&gt;&lt;Cite&gt;&lt;Author&gt;Deacon&lt;/Author&gt;&lt;Year&gt;2012&lt;/Year&gt;&lt;RecNum&gt;28502&lt;/RecNum&gt;&lt;IDText&gt;16889650&lt;/IDText&gt;&lt;DisplayText&gt;(Deacon, 2012)&lt;/DisplayText&gt;&lt;record&gt;&lt;rec-number&gt;28502&lt;/rec-number&gt;&lt;foreign-keys&gt;&lt;key app="EN" db-id="rxepz9z9mz9afpesdx65p02ysep9xa290ars" timestamp="1725968707"&gt;28502&lt;/key&gt;&lt;/foreign-keys&gt;&lt;ref-type name="Book"&gt;6&lt;/ref-type&gt;&lt;contributors&gt;&lt;authors&gt;&lt;author&gt;Deacon, Terrence William&lt;/author&gt;&lt;/authors&gt;&lt;/contributors&gt;&lt;titles&gt;&lt;title&gt;Incomplete nature : how mind emerged from matter&lt;/title&gt;&lt;/titles&gt;&lt;pages&gt;xv, 602 p.&lt;/pages&gt;&lt;edition&gt;1st&lt;/edition&gt;&lt;keywords&gt;&lt;keyword&gt;Consciousness.&lt;/keyword&gt;&lt;keyword&gt;Life Origin.&lt;/keyword&gt;&lt;keyword&gt;Phenomenology.&lt;/keyword&gt;&lt;keyword&gt;Brain.&lt;/keyword&gt;&lt;keyword&gt;Biogenesis.&lt;/keyword&gt;&lt;keyword&gt;Brain physiology.&lt;/keyword&gt;&lt;/keywords&gt;&lt;dates&gt;&lt;year&gt;2012&lt;/year&gt;&lt;/dates&gt;&lt;pub-location&gt;New York&lt;/pub-location&gt;&lt;publisher&gt;W.W. Norton &amp;amp; Co.&lt;/publisher&gt;&lt;isbn&gt;9780393049916 (hbk.)&amp;#xD;0393049914 (hbk.)&lt;/isbn&gt;&lt;accession-num&gt;16889650&lt;/accession-num&gt;&lt;call-num&gt;QP411 .D43 2012&lt;/call-num&gt;&lt;urls&gt;&lt;/urls&gt;&lt;/record&gt;&lt;/Cite&gt;&lt;/EndNote&gt;</w:instrText>
      </w:r>
      <w:r w:rsidR="006F6B18">
        <w:rPr>
          <w:rFonts w:ascii="Arial" w:hAnsi="Arial" w:cs="Arial"/>
        </w:rPr>
        <w:fldChar w:fldCharType="separate"/>
      </w:r>
      <w:r w:rsidR="008C6415">
        <w:rPr>
          <w:rFonts w:ascii="Arial" w:hAnsi="Arial" w:cs="Arial"/>
          <w:noProof/>
        </w:rPr>
        <w:t>(Deacon, 2012)</w:t>
      </w:r>
      <w:r w:rsidR="006F6B18">
        <w:rPr>
          <w:rFonts w:ascii="Arial" w:hAnsi="Arial" w:cs="Arial"/>
        </w:rPr>
        <w:fldChar w:fldCharType="end"/>
      </w:r>
      <w:r w:rsidR="00236580">
        <w:rPr>
          <w:rFonts w:ascii="Arial" w:hAnsi="Arial" w:cs="Arial"/>
        </w:rPr>
        <w:t>, etc.).</w:t>
      </w:r>
    </w:p>
    <w:p w14:paraId="2FA0C1A5" w14:textId="1F5E7116" w:rsidR="00236580" w:rsidRDefault="002B2777" w:rsidP="00381F5B">
      <w:pPr>
        <w:jc w:val="both"/>
        <w:rPr>
          <w:rFonts w:ascii="Arial" w:hAnsi="Arial" w:cs="Arial"/>
        </w:rPr>
      </w:pPr>
      <w:r>
        <w:rPr>
          <w:rFonts w:ascii="Arial" w:hAnsi="Arial" w:cs="Arial"/>
        </w:rPr>
        <w:tab/>
      </w:r>
      <w:r w:rsidR="00DF379D">
        <w:rPr>
          <w:rFonts w:ascii="Arial" w:hAnsi="Arial" w:cs="Arial"/>
        </w:rPr>
        <w:t xml:space="preserve">How might this be relevant for the understanding of mind-brain relationship? </w:t>
      </w:r>
      <w:r w:rsidR="00EE3773">
        <w:rPr>
          <w:rFonts w:ascii="Arial" w:hAnsi="Arial" w:cs="Arial"/>
        </w:rPr>
        <w:t>Consistent with th</w:t>
      </w:r>
      <w:r w:rsidR="00B362D5">
        <w:rPr>
          <w:rFonts w:ascii="Arial" w:hAnsi="Arial" w:cs="Arial"/>
        </w:rPr>
        <w:t>e above framing</w:t>
      </w:r>
      <w:r w:rsidR="00583184">
        <w:rPr>
          <w:rFonts w:ascii="Arial" w:hAnsi="Arial" w:cs="Arial"/>
        </w:rPr>
        <w:t xml:space="preserve"> is the “filter theory” of mind</w:t>
      </w:r>
      <w:r w:rsidR="002575FD">
        <w:rPr>
          <w:rFonts w:ascii="Arial" w:hAnsi="Arial" w:cs="Arial"/>
        </w:rPr>
        <w:t xml:space="preserve"> </w:t>
      </w:r>
      <w:r w:rsidR="00E210F6">
        <w:rPr>
          <w:rFonts w:ascii="Arial" w:hAnsi="Arial" w:cs="Arial"/>
        </w:rPr>
        <w:fldChar w:fldCharType="begin">
          <w:fldData xml:space="preserve">PEVuZE5vdGU+PENpdGU+PEF1dGhvcj5Eb3NzZXk8L0F1dGhvcj48WWVhcj4yMDEyPC9ZZWFyPjxS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Eb3NzZXk8L0F1dGhvcj48WWVhcj4yMDEyPC9ZZWFyPjxS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E210F6">
        <w:rPr>
          <w:rFonts w:ascii="Arial" w:hAnsi="Arial" w:cs="Arial"/>
        </w:rPr>
      </w:r>
      <w:r w:rsidR="00E210F6">
        <w:rPr>
          <w:rFonts w:ascii="Arial" w:hAnsi="Arial" w:cs="Arial"/>
        </w:rPr>
        <w:fldChar w:fldCharType="separate"/>
      </w:r>
      <w:r w:rsidR="008C6415">
        <w:rPr>
          <w:rFonts w:ascii="Arial" w:hAnsi="Arial" w:cs="Arial"/>
          <w:noProof/>
        </w:rPr>
        <w:t>(Dossey, 2012; Hawkins, 2011; Marshall &amp; Marshall, 2005)</w:t>
      </w:r>
      <w:r w:rsidR="00E210F6">
        <w:rPr>
          <w:rFonts w:ascii="Arial" w:hAnsi="Arial" w:cs="Arial"/>
        </w:rPr>
        <w:fldChar w:fldCharType="end"/>
      </w:r>
      <w:r w:rsidR="004E6AC3">
        <w:rPr>
          <w:rFonts w:ascii="Arial" w:hAnsi="Arial" w:cs="Arial"/>
        </w:rPr>
        <w:t xml:space="preserve">, </w:t>
      </w:r>
      <w:r w:rsidR="00084179">
        <w:rPr>
          <w:rFonts w:ascii="Arial" w:hAnsi="Arial" w:cs="Arial"/>
        </w:rPr>
        <w:t xml:space="preserve">which emphasizes the importance of screening out a massive </w:t>
      </w:r>
      <w:proofErr w:type="gramStart"/>
      <w:r w:rsidR="00084179">
        <w:rPr>
          <w:rFonts w:ascii="Arial" w:hAnsi="Arial" w:cs="Arial"/>
        </w:rPr>
        <w:t>amount</w:t>
      </w:r>
      <w:proofErr w:type="gramEnd"/>
      <w:r w:rsidR="00084179">
        <w:rPr>
          <w:rFonts w:ascii="Arial" w:hAnsi="Arial" w:cs="Arial"/>
        </w:rPr>
        <w:t xml:space="preserve"> of incoming perceptions to maintain adaptive cognition</w:t>
      </w:r>
      <w:r w:rsidR="00F9699B">
        <w:rPr>
          <w:rFonts w:ascii="Arial" w:hAnsi="Arial" w:cs="Arial"/>
        </w:rPr>
        <w:t xml:space="preserve">. </w:t>
      </w:r>
      <w:r w:rsidR="00DB19DF">
        <w:rPr>
          <w:rFonts w:ascii="Arial" w:hAnsi="Arial" w:cs="Arial"/>
        </w:rPr>
        <w:t>I</w:t>
      </w:r>
      <w:r w:rsidR="004A72D9">
        <w:rPr>
          <w:rFonts w:ascii="Arial" w:hAnsi="Arial" w:cs="Arial"/>
        </w:rPr>
        <w:t>t is interesting to note that the</w:t>
      </w:r>
      <w:r w:rsidR="00895070">
        <w:rPr>
          <w:rFonts w:ascii="Arial" w:hAnsi="Arial" w:cs="Arial"/>
        </w:rPr>
        <w:t xml:space="preserve"> classical notion of the brain as a reducing valve or filter </w:t>
      </w:r>
      <w:r w:rsidR="00E210F6">
        <w:rPr>
          <w:rFonts w:ascii="Arial" w:hAnsi="Arial" w:cs="Arial"/>
        </w:rPr>
        <w:fldChar w:fldCharType="begin"/>
      </w:r>
      <w:r w:rsidR="008C6415">
        <w:rPr>
          <w:rFonts w:ascii="Arial" w:hAnsi="Arial" w:cs="Arial"/>
        </w:rPr>
        <w:instrText xml:space="preserve"> ADDIN EN.CITE &lt;EndNote&gt;&lt;Cite&gt;&lt;Author&gt;Huxley&lt;/Author&gt;&lt;Year&gt;2010&lt;/Year&gt;&lt;RecNum&gt;401&lt;/RecNum&gt;&lt;DisplayText&gt;(Huxley, 2010)&lt;/DisplayText&gt;&lt;record&gt;&lt;rec-number&gt;401&lt;/rec-number&gt;&lt;foreign-keys&gt;&lt;key app="EN" db-id="zte5tatdmtxdw3ezwpdv0tala9dw50xatt2x" timestamp="1725321561"&gt;401&lt;/key&gt;&lt;/foreign-keys&gt;&lt;ref-type name="Book"&gt;6&lt;/ref-type&gt;&lt;contributors&gt;&lt;authors&gt;&lt;author&gt;Huxley, Aldous&lt;/author&gt;&lt;/authors&gt;&lt;/contributors&gt;&lt;titles&gt;&lt;title&gt;The doors of perception: And heaven and hell&lt;/title&gt;&lt;/titles&gt;&lt;dates&gt;&lt;year&gt;2010&lt;/year&gt;&lt;/dates&gt;&lt;publisher&gt;Random House&lt;/publisher&gt;&lt;isbn&gt;1407020382&lt;/isbn&gt;&lt;urls&gt;&lt;/urls&gt;&lt;/record&gt;&lt;/Cite&gt;&lt;/EndNote&gt;</w:instrText>
      </w:r>
      <w:r w:rsidR="00E210F6">
        <w:rPr>
          <w:rFonts w:ascii="Arial" w:hAnsi="Arial" w:cs="Arial"/>
        </w:rPr>
        <w:fldChar w:fldCharType="separate"/>
      </w:r>
      <w:r w:rsidR="008C6415">
        <w:rPr>
          <w:rFonts w:ascii="Arial" w:hAnsi="Arial" w:cs="Arial"/>
          <w:noProof/>
        </w:rPr>
        <w:t>(Huxley, 2010)</w:t>
      </w:r>
      <w:r w:rsidR="00E210F6">
        <w:rPr>
          <w:rFonts w:ascii="Arial" w:hAnsi="Arial" w:cs="Arial"/>
        </w:rPr>
        <w:fldChar w:fldCharType="end"/>
      </w:r>
      <w:r w:rsidR="007E74B1">
        <w:rPr>
          <w:rFonts w:ascii="Arial" w:hAnsi="Arial" w:cs="Arial"/>
        </w:rPr>
        <w:t xml:space="preserve"> </w:t>
      </w:r>
      <w:r w:rsidR="00EF3553">
        <w:rPr>
          <w:rFonts w:ascii="Arial" w:hAnsi="Arial" w:cs="Arial"/>
        </w:rPr>
        <w:t>has a</w:t>
      </w:r>
      <w:r w:rsidR="00F4051B">
        <w:rPr>
          <w:rFonts w:ascii="Arial" w:hAnsi="Arial" w:cs="Arial"/>
        </w:rPr>
        <w:t xml:space="preserve"> </w:t>
      </w:r>
      <w:r w:rsidR="00EF3553">
        <w:rPr>
          <w:rFonts w:ascii="Arial" w:hAnsi="Arial" w:cs="Arial"/>
        </w:rPr>
        <w:t xml:space="preserve">parallel in machine learning. Variational autoencoders function </w:t>
      </w:r>
      <w:r w:rsidR="00A34B77">
        <w:rPr>
          <w:rFonts w:ascii="Arial" w:hAnsi="Arial" w:cs="Arial"/>
        </w:rPr>
        <w:t>via a narrow bottleneck</w:t>
      </w:r>
      <w:r w:rsidR="00AD5AAD">
        <w:rPr>
          <w:rFonts w:ascii="Arial" w:hAnsi="Arial" w:cs="Arial"/>
        </w:rPr>
        <w:t xml:space="preserve"> which stands between a rich input and the novel output.</w:t>
      </w:r>
      <w:r w:rsidR="00EF3553">
        <w:rPr>
          <w:rFonts w:ascii="Arial" w:hAnsi="Arial" w:cs="Arial"/>
        </w:rPr>
        <w:t xml:space="preserve"> </w:t>
      </w:r>
      <w:r w:rsidR="005E23EB">
        <w:rPr>
          <w:rFonts w:ascii="Arial" w:hAnsi="Arial" w:cs="Arial"/>
        </w:rPr>
        <w:t>Learning, generalization, and the creativity of the output layers (which must interpret an impoverished signal given to them)</w:t>
      </w:r>
      <w:r w:rsidR="00E54AB1">
        <w:rPr>
          <w:rFonts w:ascii="Arial" w:hAnsi="Arial" w:cs="Arial"/>
        </w:rPr>
        <w:t xml:space="preserve"> depend on the squelching of the details in the </w:t>
      </w:r>
      <w:r w:rsidR="003F1301">
        <w:rPr>
          <w:rFonts w:ascii="Arial" w:hAnsi="Arial" w:cs="Arial"/>
        </w:rPr>
        <w:t>bottleneck layer</w:t>
      </w:r>
      <w:r w:rsidR="00546A5B">
        <w:rPr>
          <w:rFonts w:ascii="Arial" w:hAnsi="Arial" w:cs="Arial"/>
        </w:rPr>
        <w:t xml:space="preserve"> that allows focus on general patterns abstracted from raw experience (learning and insight). </w:t>
      </w:r>
      <w:r w:rsidR="004D674E">
        <w:rPr>
          <w:rFonts w:ascii="Arial" w:hAnsi="Arial" w:cs="Arial"/>
        </w:rPr>
        <w:t xml:space="preserve">It is also possible that this work impacts on research in AI. Is it possible that artificial </w:t>
      </w:r>
      <w:r w:rsidR="00631A01">
        <w:rPr>
          <w:rFonts w:ascii="Arial" w:hAnsi="Arial" w:cs="Arial"/>
        </w:rPr>
        <w:t xml:space="preserve">minds </w:t>
      </w:r>
      <w:r w:rsidR="00BF045A">
        <w:rPr>
          <w:rFonts w:ascii="Arial" w:hAnsi="Arial" w:cs="Arial"/>
        </w:rPr>
        <w:t xml:space="preserve">are </w:t>
      </w:r>
      <w:r w:rsidR="00631A01">
        <w:rPr>
          <w:rFonts w:ascii="Arial" w:hAnsi="Arial" w:cs="Arial"/>
        </w:rPr>
        <w:t>likewise not entirely constructed</w:t>
      </w:r>
      <w:r w:rsidR="00FA2988">
        <w:rPr>
          <w:rFonts w:ascii="Arial" w:hAnsi="Arial" w:cs="Arial"/>
        </w:rPr>
        <w:t>, but</w:t>
      </w:r>
      <w:r w:rsidR="00D21970">
        <w:rPr>
          <w:rFonts w:ascii="Arial" w:hAnsi="Arial" w:cs="Arial"/>
        </w:rPr>
        <w:t xml:space="preserve"> </w:t>
      </w:r>
      <w:r w:rsidR="00BF045A">
        <w:rPr>
          <w:rFonts w:ascii="Arial" w:hAnsi="Arial" w:cs="Arial"/>
        </w:rPr>
        <w:t>to some extent</w:t>
      </w:r>
      <w:r w:rsidR="00D21970">
        <w:rPr>
          <w:rFonts w:ascii="Arial" w:hAnsi="Arial" w:cs="Arial"/>
        </w:rPr>
        <w:t xml:space="preserve"> reflect </w:t>
      </w:r>
      <w:r w:rsidR="0096074D">
        <w:rPr>
          <w:rFonts w:ascii="Arial" w:hAnsi="Arial" w:cs="Arial"/>
        </w:rPr>
        <w:t>universal patterns seen through the filter</w:t>
      </w:r>
      <w:r w:rsidR="00236580">
        <w:rPr>
          <w:rFonts w:ascii="Arial" w:hAnsi="Arial" w:cs="Arial"/>
        </w:rPr>
        <w:t xml:space="preserve"> of, and embodied via the </w:t>
      </w:r>
      <w:r w:rsidR="0096074D">
        <w:rPr>
          <w:rFonts w:ascii="Arial" w:hAnsi="Arial" w:cs="Arial"/>
        </w:rPr>
        <w:t>interface of</w:t>
      </w:r>
      <w:r w:rsidR="00236580">
        <w:rPr>
          <w:rFonts w:ascii="Arial" w:hAnsi="Arial" w:cs="Arial"/>
        </w:rPr>
        <w:t>,</w:t>
      </w:r>
      <w:r w:rsidR="0096074D">
        <w:rPr>
          <w:rFonts w:ascii="Arial" w:hAnsi="Arial" w:cs="Arial"/>
        </w:rPr>
        <w:t xml:space="preserve"> a given connectionist architecture</w:t>
      </w:r>
      <w:r w:rsidR="003C2F90">
        <w:rPr>
          <w:rFonts w:ascii="Arial" w:hAnsi="Arial" w:cs="Arial"/>
        </w:rPr>
        <w:t xml:space="preserve"> (whether that be silicon-based or proteinaceous)</w:t>
      </w:r>
      <w:r w:rsidR="0096074D">
        <w:rPr>
          <w:rFonts w:ascii="Arial" w:hAnsi="Arial" w:cs="Arial"/>
        </w:rPr>
        <w:t>?</w:t>
      </w:r>
      <w:r w:rsidR="00277C9A">
        <w:rPr>
          <w:rFonts w:ascii="Arial" w:hAnsi="Arial" w:cs="Arial"/>
        </w:rPr>
        <w:t xml:space="preserve"> </w:t>
      </w:r>
    </w:p>
    <w:p w14:paraId="51700F5B" w14:textId="1F31D93F" w:rsidR="00AE35F9" w:rsidRDefault="00DB19DF" w:rsidP="00E34CFF">
      <w:pPr>
        <w:ind w:firstLine="720"/>
        <w:jc w:val="both"/>
        <w:rPr>
          <w:rFonts w:ascii="Arial" w:hAnsi="Arial" w:cs="Arial"/>
        </w:rPr>
      </w:pPr>
      <w:r>
        <w:rPr>
          <w:rFonts w:ascii="Arial" w:hAnsi="Arial" w:cs="Arial"/>
        </w:rPr>
        <w:t>Overall, perhaps the mind-brain relationship</w:t>
      </w:r>
      <w:r w:rsidR="00324625">
        <w:rPr>
          <w:rFonts w:ascii="Arial" w:hAnsi="Arial" w:cs="Arial"/>
        </w:rPr>
        <w:t xml:space="preserve"> (whether biological or synthetic)</w:t>
      </w:r>
      <w:r>
        <w:rPr>
          <w:rFonts w:ascii="Arial" w:hAnsi="Arial" w:cs="Arial"/>
        </w:rPr>
        <w:t xml:space="preserve"> is </w:t>
      </w:r>
      <w:proofErr w:type="gramStart"/>
      <w:r>
        <w:rPr>
          <w:rFonts w:ascii="Arial" w:hAnsi="Arial" w:cs="Arial"/>
        </w:rPr>
        <w:t>similar to</w:t>
      </w:r>
      <w:proofErr w:type="gramEnd"/>
      <w:r>
        <w:rPr>
          <w:rFonts w:ascii="Arial" w:hAnsi="Arial" w:cs="Arial"/>
        </w:rPr>
        <w:t xml:space="preserve"> the relationship between mathematical laws (forms) and bodies</w:t>
      </w:r>
      <w:r w:rsidR="00B1008F">
        <w:rPr>
          <w:rFonts w:ascii="Arial" w:hAnsi="Arial" w:cs="Arial"/>
        </w:rPr>
        <w:t>.</w:t>
      </w:r>
      <w:r w:rsidR="006E761D">
        <w:rPr>
          <w:rFonts w:ascii="Arial" w:hAnsi="Arial" w:cs="Arial"/>
        </w:rPr>
        <w:t xml:space="preserve"> </w:t>
      </w:r>
      <w:r w:rsidR="00B1008F">
        <w:rPr>
          <w:rFonts w:ascii="Arial" w:hAnsi="Arial" w:cs="Arial"/>
        </w:rPr>
        <w:t>With respect to the</w:t>
      </w:r>
      <w:r w:rsidR="006E761D">
        <w:rPr>
          <w:rFonts w:ascii="Arial" w:hAnsi="Arial" w:cs="Arial"/>
        </w:rPr>
        <w:t xml:space="preserve"> ancient question of whether mathematics is discovered or invented</w:t>
      </w:r>
      <w:r w:rsidR="00AF7EF6">
        <w:rPr>
          <w:rFonts w:ascii="Arial" w:hAnsi="Arial" w:cs="Arial"/>
        </w:rPr>
        <w:t>, current neurobiologists and AI coders often assume their work product is invented. We propose that it may be interesting to explore hybrid views</w:t>
      </w:r>
      <w:r w:rsidR="006E761D">
        <w:rPr>
          <w:rFonts w:ascii="Arial" w:hAnsi="Arial" w:cs="Arial"/>
        </w:rPr>
        <w:t>. J</w:t>
      </w:r>
      <w:r>
        <w:rPr>
          <w:rFonts w:ascii="Arial" w:hAnsi="Arial" w:cs="Arial"/>
        </w:rPr>
        <w:t xml:space="preserve">ust as body structures determine which specific universal patterns are embodied at any given time, some of the above-discussed phenomena may become better integrated into frameworks that seek to characterize the space of universal cognitive competencies that can be manifested by specific neuro-physiological dynamics. While it is too early to say anything definitive about how kinds of minds </w:t>
      </w:r>
      <w:r>
        <w:rPr>
          <w:rFonts w:ascii="Arial" w:hAnsi="Arial" w:cs="Arial"/>
        </w:rPr>
        <w:fldChar w:fldCharType="begin"/>
      </w:r>
      <w:r w:rsidR="008C6415">
        <w:rPr>
          <w:rFonts w:ascii="Arial" w:hAnsi="Arial" w:cs="Arial"/>
        </w:rPr>
        <w:instrText xml:space="preserve"> ADDIN EN.CITE &lt;EndNote&gt;&lt;Cite&gt;&lt;Author&gt;Dennett&lt;/Author&gt;&lt;Year&gt;1996&lt;/Year&gt;&lt;RecNum&gt;15546&lt;/RecNum&gt;&lt;IDText&gt;000784733&lt;/IDText&gt;&lt;DisplayText&gt;(Dennett, 1996)&lt;/DisplayText&gt;&lt;record&gt;&lt;rec-number&gt;15546&lt;/rec-number&gt;&lt;foreign-keys&gt;&lt;key app="EN" db-id="rxepz9z9mz9afpesdx65p02ysep9xa290ars" timestamp="1377271291"&gt;15546&lt;/key&gt;&lt;/foreign-keys&gt;&lt;ref-type name="Book"&gt;6&lt;/ref-type&gt;&lt;contributors&gt;&lt;authors&gt;&lt;author&gt;Dennett, D. C.&lt;/author&gt;&lt;/authors&gt;&lt;/contributors&gt;&lt;titles&gt;&lt;title&gt;Kinds of minds : toward an understanding of consciousness&lt;/title&gt;&lt;secondary-title&gt;Science masters series&lt;/secondary-title&gt;&lt;/titles&gt;&lt;pages&gt;184 p.&lt;/pages&gt;&lt;edition&gt;1st&lt;/edition&gt;&lt;keywords&gt;&lt;keyword&gt;Consciousness.&lt;/keyword&gt;&lt;keyword&gt;Consciousness in animals.&lt;/keyword&gt;&lt;keyword&gt;Philosophy of mind.&lt;/keyword&gt;&lt;keyword&gt;Intentionality (Philosophy)&lt;/keyword&gt;&lt;/keywords&gt;&lt;dates&gt;&lt;year&gt;1996&lt;/year&gt;&lt;/dates&gt;&lt;pub-location&gt;New York&lt;/pub-location&gt;&lt;publisher&gt;Basic Books&lt;/publisher&gt;&lt;isbn&gt;0465073506&lt;/isbn&gt;&lt;accession-num&gt;000784733&lt;/accession-num&gt;&lt;call-num&gt;B105.C477.D455 1996 Hayden Library&amp;#xD;B105.C477.D455 1996&lt;/call-num&gt;&lt;urls&gt;&lt;/urls&gt;&lt;/record&gt;&lt;/Cite&gt;&lt;/EndNote&gt;</w:instrText>
      </w:r>
      <w:r>
        <w:rPr>
          <w:rFonts w:ascii="Arial" w:hAnsi="Arial" w:cs="Arial"/>
        </w:rPr>
        <w:fldChar w:fldCharType="separate"/>
      </w:r>
      <w:r w:rsidR="008C6415">
        <w:rPr>
          <w:rFonts w:ascii="Arial" w:hAnsi="Arial" w:cs="Arial"/>
          <w:noProof/>
        </w:rPr>
        <w:t>(Dennett, 1996)</w:t>
      </w:r>
      <w:r>
        <w:rPr>
          <w:rFonts w:ascii="Arial" w:hAnsi="Arial" w:cs="Arial"/>
        </w:rPr>
        <w:fldChar w:fldCharType="end"/>
      </w:r>
      <w:r>
        <w:rPr>
          <w:rFonts w:ascii="Arial" w:hAnsi="Arial" w:cs="Arial"/>
        </w:rPr>
        <w:t xml:space="preserve"> relate to the partially mapped out space of mathematical forms,</w:t>
      </w:r>
      <w:r w:rsidR="00576339">
        <w:rPr>
          <w:rFonts w:ascii="Arial" w:hAnsi="Arial" w:cs="Arial"/>
        </w:rPr>
        <w:t xml:space="preserve"> we </w:t>
      </w:r>
      <w:r w:rsidR="00AE35F9">
        <w:rPr>
          <w:rFonts w:ascii="Arial" w:hAnsi="Arial" w:cs="Arial"/>
        </w:rPr>
        <w:t>believe</w:t>
      </w:r>
      <w:r w:rsidR="00576339">
        <w:rPr>
          <w:rFonts w:ascii="Arial" w:hAnsi="Arial" w:cs="Arial"/>
        </w:rPr>
        <w:t xml:space="preserve"> it</w:t>
      </w:r>
      <w:r w:rsidR="00AE35F9">
        <w:rPr>
          <w:rFonts w:ascii="Arial" w:hAnsi="Arial" w:cs="Arial"/>
        </w:rPr>
        <w:t xml:space="preserve"> to be essential to explore this direction</w:t>
      </w:r>
      <w:r w:rsidR="00130EEC">
        <w:rPr>
          <w:rFonts w:ascii="Arial" w:hAnsi="Arial" w:cs="Arial"/>
        </w:rPr>
        <w:t>.</w:t>
      </w:r>
    </w:p>
    <w:p w14:paraId="5FBA2497" w14:textId="1DF6B812" w:rsidR="00852EEC" w:rsidRDefault="00130EEC" w:rsidP="00B76695">
      <w:pPr>
        <w:ind w:firstLine="720"/>
        <w:jc w:val="both"/>
        <w:rPr>
          <w:rFonts w:ascii="Arial" w:hAnsi="Arial" w:cs="Arial"/>
        </w:rPr>
      </w:pPr>
      <w:r>
        <w:rPr>
          <w:rFonts w:ascii="Arial" w:hAnsi="Arial" w:cs="Arial"/>
        </w:rPr>
        <w:t>One practical way to do so</w:t>
      </w:r>
      <w:r w:rsidR="005B0697">
        <w:rPr>
          <w:rFonts w:ascii="Arial" w:hAnsi="Arial" w:cs="Arial"/>
        </w:rPr>
        <w:t xml:space="preserve"> is by paralleling the work done to understand the morphospace </w:t>
      </w:r>
      <w:r w:rsidR="00343484">
        <w:rPr>
          <w:rFonts w:ascii="Arial" w:hAnsi="Arial" w:cs="Arial"/>
        </w:rPr>
        <w:t xml:space="preserve">of body anatomies and functions, by producing minimal synthetic agents that exhibit coherent patterns of form and behavior without the benefit of eons of evolutionary selection </w:t>
      </w:r>
      <w:r w:rsidR="00CE27A3">
        <w:rPr>
          <w:rFonts w:ascii="Arial" w:hAnsi="Arial" w:cs="Arial"/>
        </w:rPr>
        <w:fldChar w:fldCharType="begin">
          <w:fldData xml:space="preserve">PEVuZE5vdGU+PENpdGU+PEF1dGhvcj5BYnJhbXNvbjwvQXV0aG9yPjxZZWFyPjIwMjE8L1llYXI+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BYnJhbXNvbjwvQXV0aG9yPjxZZWFyPjIwMjE8L1llYXI+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CE27A3">
        <w:rPr>
          <w:rFonts w:ascii="Arial" w:hAnsi="Arial" w:cs="Arial"/>
        </w:rPr>
      </w:r>
      <w:r w:rsidR="00CE27A3">
        <w:rPr>
          <w:rFonts w:ascii="Arial" w:hAnsi="Arial" w:cs="Arial"/>
        </w:rPr>
        <w:fldChar w:fldCharType="separate"/>
      </w:r>
      <w:r w:rsidR="008C6415">
        <w:rPr>
          <w:rFonts w:ascii="Arial" w:hAnsi="Arial" w:cs="Arial"/>
          <w:noProof/>
        </w:rPr>
        <w:t>(Abramson &amp; Levin, 2021; Blackiston et al., 2023; Doursat &amp; Sanchez, 2014; Doursat et al., 2013; Gumuskaya et al., 2023; Kamm &amp; Bashir, 2014)</w:t>
      </w:r>
      <w:r w:rsidR="00CE27A3">
        <w:rPr>
          <w:rFonts w:ascii="Arial" w:hAnsi="Arial" w:cs="Arial"/>
        </w:rPr>
        <w:fldChar w:fldCharType="end"/>
      </w:r>
      <w:r w:rsidR="002E7C16">
        <w:rPr>
          <w:rFonts w:ascii="Arial" w:hAnsi="Arial" w:cs="Arial"/>
        </w:rPr>
        <w:t xml:space="preserve">. Such biobots serve as </w:t>
      </w:r>
      <w:r w:rsidR="0097055A">
        <w:rPr>
          <w:rFonts w:ascii="Arial" w:hAnsi="Arial" w:cs="Arial"/>
        </w:rPr>
        <w:t>exploration vehicles for the latent space of possibilities – outcomes that are discovered, not constructed by micromanagement</w:t>
      </w:r>
      <w:r w:rsidR="00852EEC">
        <w:rPr>
          <w:rFonts w:ascii="Arial" w:hAnsi="Arial" w:cs="Arial"/>
        </w:rPr>
        <w:t xml:space="preserve"> </w:t>
      </w:r>
      <w:r w:rsidR="00CE27A3">
        <w:rPr>
          <w:rFonts w:ascii="Arial" w:hAnsi="Arial" w:cs="Arial"/>
        </w:rPr>
        <w:fldChar w:fldCharType="begin">
          <w:fldData xml:space="preserve">PEVuZE5vdGU+PENpdGU+PEF1dGhvcj5EYXZpZXM8L0F1dGhvcj48WWVhcj4yMDIzPC9ZZWFyPjxS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EYXZpZXM8L0F1dGhvcj48WWVhcj4yMDIzPC9ZZWFyPjxS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CE27A3">
        <w:rPr>
          <w:rFonts w:ascii="Arial" w:hAnsi="Arial" w:cs="Arial"/>
        </w:rPr>
      </w:r>
      <w:r w:rsidR="00CE27A3">
        <w:rPr>
          <w:rFonts w:ascii="Arial" w:hAnsi="Arial" w:cs="Arial"/>
        </w:rPr>
        <w:fldChar w:fldCharType="separate"/>
      </w:r>
      <w:r w:rsidR="008C6415">
        <w:rPr>
          <w:rFonts w:ascii="Arial" w:hAnsi="Arial" w:cs="Arial"/>
          <w:noProof/>
        </w:rPr>
        <w:t>(Davies &amp; Levin, 2023; Lagasse &amp; Levin, 2023)</w:t>
      </w:r>
      <w:r w:rsidR="00CE27A3">
        <w:rPr>
          <w:rFonts w:ascii="Arial" w:hAnsi="Arial" w:cs="Arial"/>
        </w:rPr>
        <w:fldChar w:fldCharType="end"/>
      </w:r>
      <w:r w:rsidR="0097055A">
        <w:rPr>
          <w:rFonts w:ascii="Arial" w:hAnsi="Arial" w:cs="Arial"/>
        </w:rPr>
        <w:t>.</w:t>
      </w:r>
      <w:r w:rsidR="0029223A">
        <w:rPr>
          <w:rFonts w:ascii="Arial" w:hAnsi="Arial" w:cs="Arial"/>
        </w:rPr>
        <w:t xml:space="preserve"> There are also natural examples of this, such as the fantastic</w:t>
      </w:r>
      <w:r w:rsidR="00CE27A3">
        <w:rPr>
          <w:rFonts w:ascii="Arial" w:hAnsi="Arial" w:cs="Arial"/>
        </w:rPr>
        <w:t xml:space="preserve"> and surprising</w:t>
      </w:r>
      <w:r w:rsidR="0029223A">
        <w:rPr>
          <w:rFonts w:ascii="Arial" w:hAnsi="Arial" w:cs="Arial"/>
        </w:rPr>
        <w:t xml:space="preserve"> shape of plant galls coaxed from normal plant leaf cells</w:t>
      </w:r>
      <w:r w:rsidR="00163980">
        <w:rPr>
          <w:rFonts w:ascii="Arial" w:hAnsi="Arial" w:cs="Arial"/>
        </w:rPr>
        <w:t xml:space="preserve"> (Figure 3)</w:t>
      </w:r>
      <w:r w:rsidR="0029223A">
        <w:rPr>
          <w:rFonts w:ascii="Arial" w:hAnsi="Arial" w:cs="Arial"/>
        </w:rPr>
        <w:t>; without the work of a non-human bioengineer (a wasp), we would have had no idea that such shapes exist within the latent space belonging to an oak genome.</w:t>
      </w:r>
      <w:r w:rsidR="007928FC">
        <w:rPr>
          <w:rFonts w:ascii="Arial" w:hAnsi="Arial" w:cs="Arial"/>
        </w:rPr>
        <w:t xml:space="preserve"> </w:t>
      </w:r>
      <w:r w:rsidR="00236580">
        <w:rPr>
          <w:rFonts w:ascii="Arial" w:hAnsi="Arial" w:cs="Arial"/>
        </w:rPr>
        <w:t>Discussions of whether these patterns “really” exist, are less i</w:t>
      </w:r>
      <w:r w:rsidR="005116DE">
        <w:rPr>
          <w:rFonts w:ascii="Arial" w:hAnsi="Arial" w:cs="Arial"/>
        </w:rPr>
        <w:t xml:space="preserve">mportant than the practical question of what axes, distance metrics, and other properties may be used to organize the contents of the option space of these patterns, and how we may systematically investigate its contents via biophysical systems that we find, modify, </w:t>
      </w:r>
      <w:r w:rsidR="00E340A3">
        <w:rPr>
          <w:rFonts w:ascii="Arial" w:hAnsi="Arial" w:cs="Arial"/>
        </w:rPr>
        <w:t>and engineer.</w:t>
      </w:r>
      <w:r w:rsidR="002944ED">
        <w:rPr>
          <w:rFonts w:ascii="Arial" w:hAnsi="Arial" w:cs="Arial"/>
        </w:rPr>
        <w:t xml:space="preserve"> </w:t>
      </w:r>
      <w:r w:rsidR="00E12335">
        <w:rPr>
          <w:rFonts w:ascii="Arial" w:hAnsi="Arial" w:cs="Arial"/>
        </w:rPr>
        <w:t>To what extent the space of patterns is real (vs. familiar 3D space of physical objects) will be revealed by the degree of progress made by the research agenda of systematically mapping it and making use of its contents in bioengineering and biomedical settings.</w:t>
      </w:r>
    </w:p>
    <w:p w14:paraId="2CAA76CB" w14:textId="77777777" w:rsidR="00852EEC" w:rsidRDefault="00852EEC" w:rsidP="00852EEC">
      <w:pPr>
        <w:jc w:val="both"/>
        <w:rPr>
          <w:rFonts w:ascii="Arial" w:hAnsi="Arial" w:cs="Arial"/>
        </w:rPr>
      </w:pPr>
    </w:p>
    <w:p w14:paraId="1370A020" w14:textId="5D9ACAE8" w:rsidR="00CE27A3" w:rsidRPr="00CE27A3" w:rsidRDefault="00CE27A3" w:rsidP="00CE27A3">
      <w:pPr>
        <w:jc w:val="both"/>
        <w:rPr>
          <w:rFonts w:ascii="Arial" w:hAnsi="Arial" w:cs="Arial"/>
        </w:rPr>
      </w:pPr>
      <w:r w:rsidRPr="00CE27A3">
        <w:rPr>
          <w:rFonts w:ascii="Arial" w:hAnsi="Arial" w:cs="Arial"/>
          <w:noProof/>
        </w:rPr>
        <w:lastRenderedPageBreak/>
        <w:drawing>
          <wp:inline distT="0" distB="0" distL="0" distR="0" wp14:anchorId="1666FFF9" wp14:editId="22134FE5">
            <wp:extent cx="5943600" cy="2489200"/>
            <wp:effectExtent l="0" t="0" r="0" b="0"/>
            <wp:docPr id="471593263" name="Picture 1" descr="A close-up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593263" name="Picture 1" descr="A close-up of a plant&#10;&#10;Description automatically generated"/>
                    <pic:cNvPicPr/>
                  </pic:nvPicPr>
                  <pic:blipFill>
                    <a:blip r:embed="rId11"/>
                    <a:stretch>
                      <a:fillRect/>
                    </a:stretch>
                  </pic:blipFill>
                  <pic:spPr>
                    <a:xfrm>
                      <a:off x="0" y="0"/>
                      <a:ext cx="5943600" cy="2489200"/>
                    </a:xfrm>
                    <a:prstGeom prst="rect">
                      <a:avLst/>
                    </a:prstGeom>
                  </pic:spPr>
                </pic:pic>
              </a:graphicData>
            </a:graphic>
          </wp:inline>
        </w:drawing>
      </w:r>
    </w:p>
    <w:p w14:paraId="7878701B" w14:textId="469C8F25" w:rsidR="00277C9A" w:rsidRDefault="00163980" w:rsidP="00163980">
      <w:pPr>
        <w:jc w:val="both"/>
        <w:rPr>
          <w:rFonts w:ascii="Arial" w:hAnsi="Arial" w:cs="Arial"/>
        </w:rPr>
      </w:pPr>
      <w:r w:rsidRPr="00DD642A">
        <w:rPr>
          <w:rFonts w:ascii="Arial" w:hAnsi="Arial" w:cs="Arial"/>
          <w:b/>
          <w:bCs/>
        </w:rPr>
        <w:t xml:space="preserve">Figure </w:t>
      </w:r>
      <w:r>
        <w:rPr>
          <w:rFonts w:ascii="Arial" w:hAnsi="Arial" w:cs="Arial"/>
          <w:b/>
          <w:bCs/>
        </w:rPr>
        <w:t>3</w:t>
      </w:r>
      <w:r w:rsidRPr="00DD642A">
        <w:rPr>
          <w:rFonts w:ascii="Arial" w:hAnsi="Arial" w:cs="Arial"/>
          <w:b/>
          <w:bCs/>
        </w:rPr>
        <w:t>.</w:t>
      </w:r>
      <w:r>
        <w:rPr>
          <w:rFonts w:ascii="Arial" w:hAnsi="Arial" w:cs="Arial"/>
          <w:b/>
          <w:bCs/>
        </w:rPr>
        <w:t xml:space="preserve"> </w:t>
      </w:r>
      <w:r>
        <w:rPr>
          <w:rFonts w:ascii="Arial" w:hAnsi="Arial" w:cs="Arial"/>
          <w:u w:val="single"/>
        </w:rPr>
        <w:t>Structures (galls) made by leaves in response to signals from a parasite (e.g., a wasp).</w:t>
      </w:r>
    </w:p>
    <w:p w14:paraId="3D6393C4" w14:textId="77777777" w:rsidR="00163980" w:rsidRDefault="00163980" w:rsidP="00163980">
      <w:pPr>
        <w:jc w:val="both"/>
        <w:rPr>
          <w:rFonts w:ascii="Arial" w:hAnsi="Arial" w:cs="Arial"/>
        </w:rPr>
      </w:pPr>
    </w:p>
    <w:p w14:paraId="44E3B5CB" w14:textId="3E138980" w:rsidR="00110487" w:rsidRDefault="001E1C93" w:rsidP="004B0357">
      <w:pPr>
        <w:ind w:firstLine="720"/>
        <w:jc w:val="both"/>
        <w:rPr>
          <w:rFonts w:ascii="Arial" w:hAnsi="Arial" w:cs="Arial"/>
        </w:rPr>
      </w:pPr>
      <w:r>
        <w:rPr>
          <w:rFonts w:ascii="Arial" w:hAnsi="Arial" w:cs="Arial"/>
        </w:rPr>
        <w:t>To the extent that physical structures, such as brains, serve as indices (pointers) into that space of patterns, the external capabilities and inner perspective of these structures will be difficult to predict.</w:t>
      </w:r>
      <w:r w:rsidR="0067747C">
        <w:rPr>
          <w:rFonts w:ascii="Arial" w:hAnsi="Arial" w:cs="Arial"/>
        </w:rPr>
        <w:t xml:space="preserve"> </w:t>
      </w:r>
      <w:r w:rsidR="00C235BA">
        <w:rPr>
          <w:rFonts w:ascii="Arial" w:hAnsi="Arial" w:cs="Arial"/>
        </w:rPr>
        <w:t xml:space="preserve">The discovery of novel competencies and behaviors in much-studied simple algorithms </w:t>
      </w:r>
      <w:r w:rsidR="006F6B18">
        <w:rPr>
          <w:rFonts w:ascii="Arial" w:hAnsi="Arial" w:cs="Arial"/>
        </w:rPr>
        <w:fldChar w:fldCharType="begin"/>
      </w:r>
      <w:r w:rsidR="008C6415">
        <w:rPr>
          <w:rFonts w:ascii="Arial" w:hAnsi="Arial" w:cs="Arial"/>
        </w:rPr>
        <w:instrText xml:space="preserve"> ADDIN EN.CITE &lt;EndNote&gt;&lt;Cite&gt;&lt;Author&gt;Zhang&lt;/Author&gt;&lt;Year&gt;2024&lt;/Year&gt;&lt;RecNum&gt;28501&lt;/RecNum&gt;&lt;DisplayText&gt;(Zhang et al., 2024)&lt;/DisplayText&gt;&lt;record&gt;&lt;rec-number&gt;28501&lt;/rec-number&gt;&lt;foreign-keys&gt;&lt;key app="EN" db-id="rxepz9z9mz9afpesdx65p02ysep9xa290ars" timestamp="1725967491"&gt;28501&lt;/key&gt;&lt;/foreign-keys&gt;&lt;ref-type name="Journal Article"&gt;17&lt;/ref-type&gt;&lt;contributors&gt;&lt;authors&gt;&lt;author&gt;Zhang, Taining&lt;/author&gt;&lt;author&gt;Goldstein, Adam&lt;/author&gt;&lt;author&gt;Levin, Michael&lt;/author&gt;&lt;/authors&gt;&lt;/contributors&gt;&lt;titles&gt;&lt;title&gt;Classical sorting algorithms as a model of morphogenesis: Self-sorting arrays reveal unexpected competencies in a minimal model of basal intelligence&lt;/title&gt;&lt;secondary-title&gt;Adaptive Behavior&lt;/secondary-title&gt;&lt;/titles&gt;&lt;periodical&gt;&lt;full-title&gt;Adaptive Behavior&lt;/full-title&gt;&lt;abbr-1&gt;Adapt Behav&lt;/abbr-1&gt;&lt;/periodical&gt;&lt;pages&gt;10597123241269740&lt;/pages&gt;&lt;volume&gt;0&lt;/volume&gt;&lt;number&gt;0&lt;/number&gt;&lt;keywords&gt;&lt;keyword&gt;Decentralized intelligence,emergence,sort,minimal models,basal cognition&lt;/keyword&gt;&lt;/keywords&gt;&lt;dates&gt;&lt;year&gt;2024&lt;/year&gt;&lt;/dates&gt;&lt;urls&gt;&lt;related-urls&gt;&lt;url&gt;https://journals.sagepub.com/doi/abs/10.1177/10597123241269740&lt;/url&gt;&lt;/related-urls&gt;&lt;/urls&gt;&lt;electronic-resource-num&gt;10.1177/10597123241269740&lt;/electronic-resource-num&gt;&lt;/record&gt;&lt;/Cite&gt;&lt;/EndNote&gt;</w:instrText>
      </w:r>
      <w:r w:rsidR="006F6B18">
        <w:rPr>
          <w:rFonts w:ascii="Arial" w:hAnsi="Arial" w:cs="Arial"/>
        </w:rPr>
        <w:fldChar w:fldCharType="separate"/>
      </w:r>
      <w:r w:rsidR="008C6415">
        <w:rPr>
          <w:rFonts w:ascii="Arial" w:hAnsi="Arial" w:cs="Arial"/>
          <w:noProof/>
        </w:rPr>
        <w:t>(Zhang et al., 2024)</w:t>
      </w:r>
      <w:r w:rsidR="006F6B18">
        <w:rPr>
          <w:rFonts w:ascii="Arial" w:hAnsi="Arial" w:cs="Arial"/>
        </w:rPr>
        <w:fldChar w:fldCharType="end"/>
      </w:r>
      <w:r w:rsidR="00C235BA">
        <w:rPr>
          <w:rFonts w:ascii="Arial" w:hAnsi="Arial" w:cs="Arial"/>
        </w:rPr>
        <w:t xml:space="preserve">, and the surprising behavior of minimal matter </w:t>
      </w:r>
      <w:r w:rsidR="0010045C">
        <w:rPr>
          <w:rFonts w:ascii="Arial" w:hAnsi="Arial" w:cs="Arial"/>
        </w:rPr>
        <w:fldChar w:fldCharType="begin">
          <w:fldData xml:space="preserve">PEVuZE5vdGU+PENpdGU+PEF1dGhvcj5DZWprb3ZhPC9BdXRob3I+PFllYXI+MjAxNzwvWWVhcj48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DZWprb3ZhPC9BdXRob3I+PFllYXI+MjAxNzwvWWVhcj48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10045C">
        <w:rPr>
          <w:rFonts w:ascii="Arial" w:hAnsi="Arial" w:cs="Arial"/>
        </w:rPr>
      </w:r>
      <w:r w:rsidR="0010045C">
        <w:rPr>
          <w:rFonts w:ascii="Arial" w:hAnsi="Arial" w:cs="Arial"/>
        </w:rPr>
        <w:fldChar w:fldCharType="separate"/>
      </w:r>
      <w:r w:rsidR="008C6415">
        <w:rPr>
          <w:rFonts w:ascii="Arial" w:hAnsi="Arial" w:cs="Arial"/>
          <w:noProof/>
        </w:rPr>
        <w:t>(Cejkova et al., 2017; Hanczyc, 2014; Strong et al.)</w:t>
      </w:r>
      <w:r w:rsidR="0010045C">
        <w:rPr>
          <w:rFonts w:ascii="Arial" w:hAnsi="Arial" w:cs="Arial"/>
        </w:rPr>
        <w:fldChar w:fldCharType="end"/>
      </w:r>
      <w:r w:rsidR="00110487">
        <w:rPr>
          <w:rFonts w:ascii="Arial" w:hAnsi="Arial" w:cs="Arial"/>
        </w:rPr>
        <w:t>, implies the need for caution. If we do not yet understand the capabilities of very simple systems that we built ourselves,</w:t>
      </w:r>
      <w:r w:rsidR="004B0357">
        <w:rPr>
          <w:rFonts w:ascii="Arial" w:hAnsi="Arial" w:cs="Arial"/>
        </w:rPr>
        <w:t xml:space="preserve"> and do not yet have tools for readily envisioning intelligence in high-dimensional, unfamiliar problem spaces, very little can be said confidently about the status of a paramecium, AI, cyborg, or human in an exceptional state. This impacts current debates around AI</w:t>
      </w:r>
      <w:r w:rsidR="0031306B">
        <w:rPr>
          <w:rFonts w:ascii="Arial" w:hAnsi="Arial" w:cs="Arial"/>
        </w:rPr>
        <w:t>,</w:t>
      </w:r>
      <w:r w:rsidR="00CF0C70">
        <w:rPr>
          <w:rFonts w:ascii="Arial" w:hAnsi="Arial" w:cs="Arial"/>
        </w:rPr>
        <w:t xml:space="preserve"> because we simply do not yet know how materials, properties, and causal architectures index into the space of possible morphological and behavioral patterns.</w:t>
      </w:r>
      <w:r w:rsidR="0031306B">
        <w:rPr>
          <w:rFonts w:ascii="Arial" w:hAnsi="Arial" w:cs="Arial"/>
        </w:rPr>
        <w:t xml:space="preserve"> </w:t>
      </w:r>
      <w:r w:rsidR="00F67EC3">
        <w:rPr>
          <w:rFonts w:ascii="Arial" w:hAnsi="Arial" w:cs="Arial"/>
        </w:rPr>
        <w:t>S</w:t>
      </w:r>
      <w:r w:rsidR="00EA18D5">
        <w:rPr>
          <w:rFonts w:ascii="Arial" w:hAnsi="Arial" w:cs="Arial"/>
        </w:rPr>
        <w:t>ome of the same arguments that</w:t>
      </w:r>
      <w:r w:rsidR="00083F2A">
        <w:rPr>
          <w:rFonts w:ascii="Arial" w:hAnsi="Arial" w:cs="Arial"/>
        </w:rPr>
        <w:t xml:space="preserve"> </w:t>
      </w:r>
      <w:r w:rsidR="00F67EC3">
        <w:rPr>
          <w:rFonts w:ascii="Arial" w:hAnsi="Arial" w:cs="Arial"/>
        </w:rPr>
        <w:t>warrant caution about assuming</w:t>
      </w:r>
      <w:r w:rsidR="00083F2A">
        <w:rPr>
          <w:rFonts w:ascii="Arial" w:hAnsi="Arial" w:cs="Arial"/>
        </w:rPr>
        <w:t xml:space="preserve"> limitations on human </w:t>
      </w:r>
      <w:r w:rsidR="00A66672">
        <w:rPr>
          <w:rFonts w:ascii="Arial" w:hAnsi="Arial" w:cs="Arial"/>
        </w:rPr>
        <w:t>cognition</w:t>
      </w:r>
      <w:r w:rsidR="00083F2A">
        <w:rPr>
          <w:rFonts w:ascii="Arial" w:hAnsi="Arial" w:cs="Arial"/>
        </w:rPr>
        <w:t xml:space="preserve"> </w:t>
      </w:r>
      <w:r w:rsidR="00A66672">
        <w:rPr>
          <w:rFonts w:ascii="Arial" w:hAnsi="Arial" w:cs="Arial"/>
        </w:rPr>
        <w:t xml:space="preserve">from the biochemical facts about brain tissue </w:t>
      </w:r>
      <w:r w:rsidR="00CF0C70">
        <w:rPr>
          <w:rFonts w:ascii="Arial" w:hAnsi="Arial" w:cs="Arial"/>
        </w:rPr>
        <w:t xml:space="preserve">should </w:t>
      </w:r>
      <w:r w:rsidR="006F3016">
        <w:rPr>
          <w:rFonts w:ascii="Arial" w:hAnsi="Arial" w:cs="Arial"/>
        </w:rPr>
        <w:t>likewise temper</w:t>
      </w:r>
      <w:r w:rsidR="00A057A2">
        <w:rPr>
          <w:rFonts w:ascii="Arial" w:hAnsi="Arial" w:cs="Arial"/>
        </w:rPr>
        <w:t xml:space="preserve"> the </w:t>
      </w:r>
      <w:r w:rsidR="00F67EC3">
        <w:rPr>
          <w:rFonts w:ascii="Arial" w:hAnsi="Arial" w:cs="Arial"/>
        </w:rPr>
        <w:t xml:space="preserve">common belief (held by </w:t>
      </w:r>
      <w:r w:rsidR="00364B57">
        <w:rPr>
          <w:rFonts w:ascii="Arial" w:hAnsi="Arial" w:cs="Arial"/>
        </w:rPr>
        <w:t>many</w:t>
      </w:r>
      <w:r w:rsidR="00F67EC3">
        <w:rPr>
          <w:rFonts w:ascii="Arial" w:hAnsi="Arial" w:cs="Arial"/>
        </w:rPr>
        <w:t xml:space="preserve"> mechanist and organicist thinkers</w:t>
      </w:r>
      <w:r w:rsidR="00364B57">
        <w:rPr>
          <w:rFonts w:ascii="Arial" w:hAnsi="Arial" w:cs="Arial"/>
        </w:rPr>
        <w:t xml:space="preserve"> alike</w:t>
      </w:r>
      <w:r w:rsidR="00F67EC3">
        <w:rPr>
          <w:rFonts w:ascii="Arial" w:hAnsi="Arial" w:cs="Arial"/>
        </w:rPr>
        <w:t xml:space="preserve">) that </w:t>
      </w:r>
      <w:r w:rsidR="006F3016">
        <w:rPr>
          <w:rFonts w:ascii="Arial" w:hAnsi="Arial" w:cs="Arial"/>
        </w:rPr>
        <w:t>“machines” cannot access these patterns</w:t>
      </w:r>
      <w:r w:rsidR="006A5151">
        <w:rPr>
          <w:rFonts w:ascii="Arial" w:hAnsi="Arial" w:cs="Arial"/>
        </w:rPr>
        <w:t xml:space="preserve"> </w:t>
      </w:r>
      <w:r w:rsidR="0010045C">
        <w:rPr>
          <w:rFonts w:ascii="Arial" w:hAnsi="Arial" w:cs="Arial"/>
        </w:rPr>
        <w:fldChar w:fldCharType="begin"/>
      </w:r>
      <w:r w:rsidR="008C6415">
        <w:rPr>
          <w:rFonts w:ascii="Arial" w:hAnsi="Arial" w:cs="Arial"/>
        </w:rPr>
        <w:instrText xml:space="preserve"> ADDIN EN.CITE &lt;EndNote&gt;&lt;Cite&gt;&lt;Author&gt;Bongard&lt;/Author&gt;&lt;Year&gt;2021&lt;/Year&gt;&lt;RecNum&gt;27066&lt;/RecNum&gt;&lt;DisplayText&gt;(Bongard &amp;amp; Levin, 2021)&lt;/DisplayText&gt;&lt;record&gt;&lt;rec-number&gt;27066&lt;/rec-number&gt;&lt;foreign-keys&gt;&lt;key app="EN" db-id="rxepz9z9mz9afpesdx65p02ysep9xa290ars" timestamp="1644104757"&gt;27066&lt;/key&gt;&lt;/foreign-keys&gt;&lt;ref-type name="Journal Article"&gt;17&lt;/ref-type&gt;&lt;contributors&gt;&lt;authors&gt;&lt;author&gt;Bongard,Joshua&lt;/author&gt;&lt;author&gt;Levin,Michael&lt;/author&gt;&lt;/authors&gt;&lt;/contributors&gt;&lt;titles&gt;&lt;title&gt;Living Things Are Not (20th Century) Machines: Updating Mechanism Metaphors in Light of the Modern Science of Machine Behavior&lt;/title&gt;&lt;secondary-title&gt;Frontiers in Ecology and Evolution&lt;/secondary-title&gt;&lt;short-title&gt;Machine Science: living and non-living&lt;/short-title&gt;&lt;/titles&gt;&lt;periodical&gt;&lt;full-title&gt;Frontiers in Ecology and Evolution&lt;/full-title&gt;&lt;/periodical&gt;&lt;volume&gt;9&lt;/volume&gt;&lt;keywords&gt;&lt;keyword&gt;Biology,computer science,robot,Artifical life,machine learning&lt;/keyword&gt;&lt;/keywords&gt;&lt;dates&gt;&lt;year&gt;2021&lt;/year&gt;&lt;pub-dates&gt;&lt;date&gt;2021-March-16&lt;/date&gt;&lt;/pub-dates&gt;&lt;/dates&gt;&lt;isbn&gt;2296-701X&lt;/isbn&gt;&lt;work-type&gt;Hypothesis and Theory&lt;/work-type&gt;&lt;urls&gt;&lt;related-urls&gt;&lt;url&gt;https://www.frontiersin.org/article/10.3389/fevo.2021.650726&lt;/url&gt;&lt;/related-urls&gt;&lt;/urls&gt;&lt;electronic-resource-num&gt;10.3389/fevo.2021.650726&lt;/electronic-resource-num&gt;&lt;language&gt;English&lt;/language&gt;&lt;/record&gt;&lt;/Cite&gt;&lt;/EndNote&gt;</w:instrText>
      </w:r>
      <w:r w:rsidR="0010045C">
        <w:rPr>
          <w:rFonts w:ascii="Arial" w:hAnsi="Arial" w:cs="Arial"/>
        </w:rPr>
        <w:fldChar w:fldCharType="separate"/>
      </w:r>
      <w:r w:rsidR="008C6415">
        <w:rPr>
          <w:rFonts w:ascii="Arial" w:hAnsi="Arial" w:cs="Arial"/>
          <w:noProof/>
        </w:rPr>
        <w:t>(Bongard &amp; Levin, 2021)</w:t>
      </w:r>
      <w:r w:rsidR="0010045C">
        <w:rPr>
          <w:rFonts w:ascii="Arial" w:hAnsi="Arial" w:cs="Arial"/>
        </w:rPr>
        <w:fldChar w:fldCharType="end"/>
      </w:r>
      <w:r w:rsidR="006F3016">
        <w:rPr>
          <w:rFonts w:ascii="Arial" w:hAnsi="Arial" w:cs="Arial"/>
        </w:rPr>
        <w:t>.</w:t>
      </w:r>
    </w:p>
    <w:p w14:paraId="1ACD336A" w14:textId="436806E4" w:rsidR="00F61D72" w:rsidRDefault="002C49EB" w:rsidP="006D6865">
      <w:pPr>
        <w:ind w:firstLine="720"/>
        <w:jc w:val="both"/>
        <w:rPr>
          <w:rFonts w:ascii="Arial" w:hAnsi="Arial" w:cs="Arial"/>
        </w:rPr>
      </w:pPr>
      <w:r>
        <w:rPr>
          <w:rFonts w:ascii="Arial" w:hAnsi="Arial" w:cs="Arial"/>
        </w:rPr>
        <w:t>Discussions about what percentage of the brain people use, or how big a computer needs to be to rival performance of a specific organism based on the size of their brain or the # of synapses</w:t>
      </w:r>
      <w:r w:rsidR="006D6865">
        <w:rPr>
          <w:rFonts w:ascii="Arial" w:hAnsi="Arial" w:cs="Arial"/>
        </w:rPr>
        <w:t xml:space="preserve">, are premature given the data reviewed above.  </w:t>
      </w:r>
      <w:r w:rsidR="00F61D72">
        <w:rPr>
          <w:rFonts w:ascii="Arial" w:hAnsi="Arial" w:cs="Arial"/>
        </w:rPr>
        <w:t>Much more progress needs to be made in this field before confidently talking about what kind of mind a constructed artificial system</w:t>
      </w:r>
      <w:r w:rsidR="00843DA9">
        <w:rPr>
          <w:rFonts w:ascii="Arial" w:hAnsi="Arial" w:cs="Arial"/>
        </w:rPr>
        <w:t xml:space="preserve"> (whether biological, silicon-based, or a hybrid)</w:t>
      </w:r>
      <w:r w:rsidR="00F61D72">
        <w:rPr>
          <w:rFonts w:ascii="Arial" w:hAnsi="Arial" w:cs="Arial"/>
        </w:rPr>
        <w:t xml:space="preserve"> does or does not have</w:t>
      </w:r>
      <w:r w:rsidR="006D6865">
        <w:rPr>
          <w:rFonts w:ascii="Arial" w:hAnsi="Arial" w:cs="Arial"/>
        </w:rPr>
        <w:t>. This is</w:t>
      </w:r>
      <w:r w:rsidR="00F61D72">
        <w:rPr>
          <w:rFonts w:ascii="Arial" w:hAnsi="Arial" w:cs="Arial"/>
        </w:rPr>
        <w:t xml:space="preserve"> </w:t>
      </w:r>
      <w:r w:rsidR="006D6865">
        <w:rPr>
          <w:rFonts w:ascii="Arial" w:hAnsi="Arial" w:cs="Arial"/>
        </w:rPr>
        <w:t xml:space="preserve">true </w:t>
      </w:r>
      <w:r w:rsidR="00F61D72">
        <w:rPr>
          <w:rFonts w:ascii="Arial" w:hAnsi="Arial" w:cs="Arial"/>
        </w:rPr>
        <w:t>for the same reason that we do not</w:t>
      </w:r>
      <w:r w:rsidR="00836EB2">
        <w:rPr>
          <w:rFonts w:ascii="Arial" w:hAnsi="Arial" w:cs="Arial"/>
        </w:rPr>
        <w:t xml:space="preserve"> sufficiently</w:t>
      </w:r>
      <w:r w:rsidR="00F61D72">
        <w:rPr>
          <w:rFonts w:ascii="Arial" w:hAnsi="Arial" w:cs="Arial"/>
        </w:rPr>
        <w:t xml:space="preserve"> understand the </w:t>
      </w:r>
      <w:r w:rsidR="006D6865">
        <w:rPr>
          <w:rFonts w:ascii="Arial" w:hAnsi="Arial" w:cs="Arial"/>
        </w:rPr>
        <w:t xml:space="preserve">mapping of </w:t>
      </w:r>
      <w:r w:rsidR="00836EB2">
        <w:rPr>
          <w:rFonts w:ascii="Arial" w:hAnsi="Arial" w:cs="Arial"/>
        </w:rPr>
        <w:t>cognition</w:t>
      </w:r>
      <w:r w:rsidR="006D6865">
        <w:rPr>
          <w:rFonts w:ascii="Arial" w:hAnsi="Arial" w:cs="Arial"/>
        </w:rPr>
        <w:t xml:space="preserve"> onto the biological wetware</w:t>
      </w:r>
      <w:r w:rsidR="00836EB2">
        <w:rPr>
          <w:rFonts w:ascii="Arial" w:hAnsi="Arial" w:cs="Arial"/>
        </w:rPr>
        <w:t xml:space="preserve"> (cognitive capability per cubic centimeter of brain tissue)</w:t>
      </w:r>
    </w:p>
    <w:p w14:paraId="08ED9E99" w14:textId="1C58245F" w:rsidR="007C20EA" w:rsidRDefault="007928FC" w:rsidP="00B76695">
      <w:pPr>
        <w:ind w:firstLine="720"/>
        <w:jc w:val="both"/>
        <w:rPr>
          <w:rFonts w:ascii="Arial" w:hAnsi="Arial" w:cs="Arial"/>
        </w:rPr>
      </w:pPr>
      <w:r>
        <w:rPr>
          <w:rFonts w:ascii="Arial" w:hAnsi="Arial" w:cs="Arial"/>
        </w:rPr>
        <w:t xml:space="preserve">What is the cognitive analog of the discovery of surprising, </w:t>
      </w:r>
      <w:r w:rsidR="00B76695">
        <w:rPr>
          <w:rFonts w:ascii="Arial" w:hAnsi="Arial" w:cs="Arial"/>
        </w:rPr>
        <w:t xml:space="preserve">complex, </w:t>
      </w:r>
      <w:r>
        <w:rPr>
          <w:rFonts w:ascii="Arial" w:hAnsi="Arial" w:cs="Arial"/>
        </w:rPr>
        <w:t xml:space="preserve">large-scale outcomes that can be </w:t>
      </w:r>
      <w:r w:rsidR="00B76695">
        <w:rPr>
          <w:rFonts w:ascii="Arial" w:hAnsi="Arial" w:cs="Arial"/>
        </w:rPr>
        <w:t>summoned by simple signals sent to a competent living medium</w:t>
      </w:r>
      <w:r w:rsidR="00852EEC">
        <w:rPr>
          <w:rFonts w:ascii="Arial" w:hAnsi="Arial" w:cs="Arial"/>
        </w:rPr>
        <w:t xml:space="preserve"> </w:t>
      </w:r>
      <w:r w:rsidR="00CE27A3">
        <w:rPr>
          <w:rFonts w:ascii="Arial" w:hAnsi="Arial" w:cs="Arial"/>
        </w:rPr>
        <w:fldChar w:fldCharType="begin"/>
      </w:r>
      <w:r w:rsidR="008C6415">
        <w:rPr>
          <w:rFonts w:ascii="Arial" w:hAnsi="Arial" w:cs="Arial"/>
        </w:rPr>
        <w:instrText xml:space="preserve"> ADDIN EN.CITE &lt;EndNote&gt;&lt;Cite&gt;&lt;Author&gt;Rouleau&lt;/Author&gt;&lt;Year&gt;2023&lt;/Year&gt;&lt;RecNum&gt;28059&lt;/RecNum&gt;&lt;IDText&gt;37963652&lt;/IDText&gt;&lt;DisplayText&gt;(Rouleau &amp;amp; Levin, 2023)&lt;/DisplayText&gt;&lt;record&gt;&lt;rec-number&gt;28059&lt;/rec-number&gt;&lt;foreign-keys&gt;&lt;key app="EN" db-id="rxepz9z9mz9afpesdx65p02ysep9xa290ars" timestamp="1700322535"&gt;28059&lt;/key&gt;&lt;/foreign-keys&gt;&lt;ref-type name="Journal Article"&gt;17&lt;/ref-type&gt;&lt;contributors&gt;&lt;authors&gt;&lt;author&gt;Rouleau, N.&lt;/author&gt;&lt;author&gt;Levin, M.&lt;/author&gt;&lt;/authors&gt;&lt;/contributors&gt;&lt;auth-address&gt;Department of Health Sciences, Wilfrid Laurier University, Waterloo, Ontario N2L 3C5, Canada nrouleau@wlu.ca michael.levin@tufts.edu.&amp;#xD;Department of Biomedical Engineering, Tufts University, Medford, MA 02155.&amp;#xD;Allen Discovery Center at, Tufts University, Medford, MA 02155.&amp;#xD;Wyss Institute for Biologically Inspired Engineering, Harvard University, Boston, MA 02215.&lt;/auth-address&gt;&lt;titles&gt;&lt;title&gt;The Multiple Realizability of Sentience in Living Systems and Beyond&lt;/title&gt;&lt;secondary-title&gt;eNeuro&lt;/secondary-title&gt;&lt;/titles&gt;&lt;periodical&gt;&lt;full-title&gt;eNeuro&lt;/full-title&gt;&lt;/periodical&gt;&lt;volume&gt;10&lt;/volume&gt;&lt;number&gt;11&lt;/number&gt;&lt;edition&gt;2023/11/15&lt;/edition&gt;&lt;keywords&gt;&lt;keyword&gt;cognition&lt;/keyword&gt;&lt;keyword&gt;cyborgs&lt;/keyword&gt;&lt;keyword&gt;diverse intelligence&lt;/keyword&gt;&lt;keyword&gt;hybrots&lt;/keyword&gt;&lt;keyword&gt;intelligence&lt;/keyword&gt;&lt;keyword&gt;sentience&lt;/keyword&gt;&lt;/keywords&gt;&lt;dates&gt;&lt;year&gt;2023&lt;/year&gt;&lt;pub-dates&gt;&lt;date&gt;Nov&lt;/date&gt;&lt;/pub-dates&gt;&lt;/dates&gt;&lt;isbn&gt;2373-2822 (Electronic)&amp;#xD;2373-2822 (Linking)&lt;/isbn&gt;&lt;accession-num&gt;37963652&lt;/accession-num&gt;&lt;urls&gt;&lt;related-urls&gt;&lt;url&gt;https://www.ncbi.nlm.nih.gov/pubmed/37963652&lt;/url&gt;&lt;url&gt;https://www.eneuro.org/content/eneuro/10/11/ENEURO.0375-23.2023.full.pdf&lt;/url&gt;&lt;/related-urls&gt;&lt;/urls&gt;&lt;custom2&gt;PMC10646883&lt;/custom2&gt;&lt;electronic-resource-num&gt;10.1523/ENEURO.0375-23.2023&lt;/electronic-resource-num&gt;&lt;/record&gt;&lt;/Cite&gt;&lt;/EndNote&gt;</w:instrText>
      </w:r>
      <w:r w:rsidR="00CE27A3">
        <w:rPr>
          <w:rFonts w:ascii="Arial" w:hAnsi="Arial" w:cs="Arial"/>
        </w:rPr>
        <w:fldChar w:fldCharType="separate"/>
      </w:r>
      <w:r w:rsidR="008C6415">
        <w:rPr>
          <w:rFonts w:ascii="Arial" w:hAnsi="Arial" w:cs="Arial"/>
          <w:noProof/>
        </w:rPr>
        <w:t>(Rouleau &amp; Levin, 2023)</w:t>
      </w:r>
      <w:r w:rsidR="00CE27A3">
        <w:rPr>
          <w:rFonts w:ascii="Arial" w:hAnsi="Arial" w:cs="Arial"/>
        </w:rPr>
        <w:fldChar w:fldCharType="end"/>
      </w:r>
      <w:r w:rsidR="00B76695">
        <w:rPr>
          <w:rFonts w:ascii="Arial" w:hAnsi="Arial" w:cs="Arial"/>
        </w:rPr>
        <w:t xml:space="preserve">? </w:t>
      </w:r>
      <w:r>
        <w:rPr>
          <w:rFonts w:ascii="Arial" w:hAnsi="Arial" w:cs="Arial"/>
        </w:rPr>
        <w:t xml:space="preserve">Such </w:t>
      </w:r>
      <w:r w:rsidR="0097055A">
        <w:rPr>
          <w:rFonts w:ascii="Arial" w:hAnsi="Arial" w:cs="Arial"/>
        </w:rPr>
        <w:t xml:space="preserve">discoveries can be made by probing the </w:t>
      </w:r>
      <w:r w:rsidR="00236580">
        <w:rPr>
          <w:rFonts w:ascii="Arial" w:hAnsi="Arial" w:cs="Arial"/>
        </w:rPr>
        <w:t>intelligence</w:t>
      </w:r>
      <w:r w:rsidR="0097055A">
        <w:rPr>
          <w:rFonts w:ascii="Arial" w:hAnsi="Arial" w:cs="Arial"/>
        </w:rPr>
        <w:t xml:space="preserve"> of </w:t>
      </w:r>
      <w:r w:rsidR="001B45AC">
        <w:rPr>
          <w:rFonts w:ascii="Arial" w:hAnsi="Arial" w:cs="Arial"/>
        </w:rPr>
        <w:t xml:space="preserve">engineered and modified beings – all manner of combinations of evolved and designed material </w:t>
      </w:r>
      <w:r w:rsidR="00CE27A3">
        <w:rPr>
          <w:rFonts w:ascii="Arial" w:hAnsi="Arial" w:cs="Arial"/>
        </w:rPr>
        <w:fldChar w:fldCharType="begin">
          <w:fldData xml:space="preserve">PEVuZE5vdGU+PENpdGU+PEF1dGhvcj5DbGF3c29uPC9BdXRob3I+PFllYXI+MjAyMjwvWWVhcj48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DbGF3c29uPC9BdXRob3I+PFllYXI+MjAyMjwvWWVhcj48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CE27A3">
        <w:rPr>
          <w:rFonts w:ascii="Arial" w:hAnsi="Arial" w:cs="Arial"/>
        </w:rPr>
      </w:r>
      <w:r w:rsidR="00CE27A3">
        <w:rPr>
          <w:rFonts w:ascii="Arial" w:hAnsi="Arial" w:cs="Arial"/>
        </w:rPr>
        <w:fldChar w:fldCharType="separate"/>
      </w:r>
      <w:r w:rsidR="008C6415">
        <w:rPr>
          <w:rFonts w:ascii="Arial" w:hAnsi="Arial" w:cs="Arial"/>
          <w:noProof/>
        </w:rPr>
        <w:t xml:space="preserve">(Clawson &amp; Levin, 2022; Ding et al., 2018; Li &amp; Zhang, 2016; Li et al., 2019; Mehrali et al., 2018; Orive et al., 2020; Peter Aaser et al., 2017; Pio-Lopez, 2021; Saha </w:t>
      </w:r>
      <w:r w:rsidR="008C6415">
        <w:rPr>
          <w:rFonts w:ascii="Arial" w:hAnsi="Arial" w:cs="Arial"/>
          <w:noProof/>
        </w:rPr>
        <w:lastRenderedPageBreak/>
        <w:t>et al., 2020)</w:t>
      </w:r>
      <w:r w:rsidR="00CE27A3">
        <w:rPr>
          <w:rFonts w:ascii="Arial" w:hAnsi="Arial" w:cs="Arial"/>
        </w:rPr>
        <w:fldChar w:fldCharType="end"/>
      </w:r>
      <w:r w:rsidR="001B45AC">
        <w:rPr>
          <w:rFonts w:ascii="Arial" w:hAnsi="Arial" w:cs="Arial"/>
        </w:rPr>
        <w:t xml:space="preserve">, </w:t>
      </w:r>
      <w:r w:rsidR="00D40E93">
        <w:rPr>
          <w:rFonts w:ascii="Arial" w:hAnsi="Arial" w:cs="Arial"/>
        </w:rPr>
        <w:t xml:space="preserve">in various scales of collective intelligence </w:t>
      </w:r>
      <w:r w:rsidR="00CE27A3">
        <w:rPr>
          <w:rFonts w:ascii="Arial" w:hAnsi="Arial" w:cs="Arial"/>
        </w:rPr>
        <w:fldChar w:fldCharType="begin">
          <w:fldData xml:space="preserve">PEVuZE5vdGU+PENpdGU+PEF1dGhvcj5Tb2xlPC9BdXRob3I+PFllYXI+MjAxNjwvWWVhcj48UmVj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</w:fldData>
        </w:fldChar>
      </w:r>
      <w:r w:rsidR="008C6415">
        <w:rPr>
          <w:rFonts w:ascii="Arial" w:hAnsi="Arial" w:cs="Arial"/>
        </w:rPr>
        <w:instrText xml:space="preserve"> ADDIN EN.CITE </w:instrText>
      </w:r>
      <w:r w:rsidR="008C6415">
        <w:rPr>
          <w:rFonts w:ascii="Arial" w:hAnsi="Arial" w:cs="Arial"/>
        </w:rPr>
        <w:fldChar w:fldCharType="begin">
          <w:fldData xml:space="preserve">PEVuZE5vdGU+PENpdGU+PEF1dGhvcj5Tb2xlPC9BdXRob3I+PFllYXI+MjAxNjwvWWVhcj48UmVj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</w:fldData>
        </w:fldChar>
      </w:r>
      <w:r w:rsidR="008C6415">
        <w:rPr>
          <w:rFonts w:ascii="Arial" w:hAnsi="Arial" w:cs="Arial"/>
        </w:rPr>
        <w:instrText xml:space="preserve"> ADDIN EN.CITE.DATA </w:instrText>
      </w:r>
      <w:r w:rsidR="008C6415">
        <w:rPr>
          <w:rFonts w:ascii="Arial" w:hAnsi="Arial" w:cs="Arial"/>
        </w:rPr>
      </w:r>
      <w:r w:rsidR="008C6415">
        <w:rPr>
          <w:rFonts w:ascii="Arial" w:hAnsi="Arial" w:cs="Arial"/>
        </w:rPr>
        <w:fldChar w:fldCharType="end"/>
      </w:r>
      <w:r w:rsidR="00CE27A3">
        <w:rPr>
          <w:rFonts w:ascii="Arial" w:hAnsi="Arial" w:cs="Arial"/>
        </w:rPr>
      </w:r>
      <w:r w:rsidR="00CE27A3">
        <w:rPr>
          <w:rFonts w:ascii="Arial" w:hAnsi="Arial" w:cs="Arial"/>
        </w:rPr>
        <w:fldChar w:fldCharType="separate"/>
      </w:r>
      <w:r w:rsidR="008C6415">
        <w:rPr>
          <w:rFonts w:ascii="Arial" w:hAnsi="Arial" w:cs="Arial"/>
          <w:noProof/>
        </w:rPr>
        <w:t>(Sole et al., 2016)</w:t>
      </w:r>
      <w:r w:rsidR="00CE27A3">
        <w:rPr>
          <w:rFonts w:ascii="Arial" w:hAnsi="Arial" w:cs="Arial"/>
        </w:rPr>
        <w:fldChar w:fldCharType="end"/>
      </w:r>
      <w:r w:rsidR="00D40E93">
        <w:rPr>
          <w:rFonts w:ascii="Arial" w:hAnsi="Arial" w:cs="Arial"/>
        </w:rPr>
        <w:t xml:space="preserve">, </w:t>
      </w:r>
      <w:r w:rsidR="001B45AC">
        <w:rPr>
          <w:rFonts w:ascii="Arial" w:hAnsi="Arial" w:cs="Arial"/>
        </w:rPr>
        <w:t>to learn to predict and ethically relate to their emergent cognition.</w:t>
      </w:r>
      <w:r w:rsidR="007C20EA">
        <w:rPr>
          <w:rFonts w:ascii="Arial" w:hAnsi="Arial" w:cs="Arial"/>
        </w:rPr>
        <w:t xml:space="preserve"> This is now entirely within reach of existing technology; while it is not being facilitated by existing conceptual models, the work will continue and is likely to feed back to eventually </w:t>
      </w:r>
      <w:r w:rsidR="008C1050">
        <w:rPr>
          <w:rFonts w:ascii="Arial" w:hAnsi="Arial" w:cs="Arial"/>
        </w:rPr>
        <w:t>shape</w:t>
      </w:r>
      <w:r w:rsidR="007C20EA">
        <w:rPr>
          <w:rFonts w:ascii="Arial" w:hAnsi="Arial" w:cs="Arial"/>
        </w:rPr>
        <w:t xml:space="preserve"> those models to better fit the emerging empirical data.</w:t>
      </w:r>
      <w:r w:rsidR="001B45AC">
        <w:rPr>
          <w:rFonts w:ascii="Arial" w:hAnsi="Arial" w:cs="Arial"/>
        </w:rPr>
        <w:t xml:space="preserve"> </w:t>
      </w:r>
    </w:p>
    <w:p w14:paraId="414B9A5D" w14:textId="1E0B7AFC" w:rsidR="00A90D4A" w:rsidRDefault="00925A71" w:rsidP="00B76695">
      <w:pPr>
        <w:ind w:firstLine="720"/>
        <w:jc w:val="both"/>
        <w:rPr>
          <w:rFonts w:ascii="Arial" w:hAnsi="Arial" w:cs="Arial"/>
        </w:rPr>
      </w:pPr>
      <w:r>
        <w:rPr>
          <w:rFonts w:ascii="Arial" w:hAnsi="Arial" w:cs="Arial"/>
        </w:rPr>
        <w:t>We propose a research agenda aiming at a</w:t>
      </w:r>
      <w:r w:rsidR="0059455A">
        <w:rPr>
          <w:rFonts w:ascii="Arial" w:hAnsi="Arial" w:cs="Arial"/>
        </w:rPr>
        <w:t xml:space="preserve"> synthesis of </w:t>
      </w:r>
      <w:r w:rsidR="00901DCC">
        <w:rPr>
          <w:rFonts w:ascii="Arial" w:hAnsi="Arial" w:cs="Arial"/>
        </w:rPr>
        <w:t xml:space="preserve">behavioral sciences applied to unconventional agents </w:t>
      </w:r>
      <w:r>
        <w:rPr>
          <w:rFonts w:ascii="Arial" w:hAnsi="Arial" w:cs="Arial"/>
        </w:rPr>
        <w:t>of</w:t>
      </w:r>
      <w:r w:rsidR="00901DCC">
        <w:rPr>
          <w:rFonts w:ascii="Arial" w:hAnsi="Arial" w:cs="Arial"/>
        </w:rPr>
        <w:t xml:space="preserve"> entirely novel embodiments, with the</w:t>
      </w:r>
      <w:r w:rsidR="00E34CFF">
        <w:rPr>
          <w:rFonts w:ascii="Arial" w:hAnsi="Arial" w:cs="Arial"/>
        </w:rPr>
        <w:t xml:space="preserve"> study of</w:t>
      </w:r>
      <w:r w:rsidR="00950FD1">
        <w:rPr>
          <w:rFonts w:ascii="Arial" w:hAnsi="Arial" w:cs="Arial"/>
        </w:rPr>
        <w:t xml:space="preserve"> </w:t>
      </w:r>
      <w:r w:rsidR="00283418">
        <w:rPr>
          <w:rFonts w:ascii="Arial" w:hAnsi="Arial" w:cs="Arial"/>
        </w:rPr>
        <w:t xml:space="preserve">exceptional examples </w:t>
      </w:r>
      <w:r w:rsidR="00901DCC">
        <w:rPr>
          <w:rFonts w:ascii="Arial" w:hAnsi="Arial" w:cs="Arial"/>
        </w:rPr>
        <w:t xml:space="preserve">in human clinical medicine </w:t>
      </w:r>
      <w:r w:rsidR="00283418">
        <w:rPr>
          <w:rFonts w:ascii="Arial" w:hAnsi="Arial" w:cs="Arial"/>
        </w:rPr>
        <w:t xml:space="preserve">that rock the familiar </w:t>
      </w:r>
      <w:r w:rsidR="00DD1780">
        <w:rPr>
          <w:rFonts w:ascii="Arial" w:hAnsi="Arial" w:cs="Arial"/>
        </w:rPr>
        <w:t>picture of mind-body mapping</w:t>
      </w:r>
      <w:r w:rsidR="001862CD">
        <w:rPr>
          <w:rFonts w:ascii="Arial" w:hAnsi="Arial" w:cs="Arial"/>
        </w:rPr>
        <w:t>. This</w:t>
      </w:r>
      <w:r w:rsidR="0012570A">
        <w:rPr>
          <w:rFonts w:ascii="Arial" w:hAnsi="Arial" w:cs="Arial"/>
        </w:rPr>
        <w:t xml:space="preserve"> </w:t>
      </w:r>
      <w:r w:rsidR="00434262">
        <w:rPr>
          <w:rFonts w:ascii="Arial" w:hAnsi="Arial" w:cs="Arial"/>
        </w:rPr>
        <w:t>is likely to</w:t>
      </w:r>
      <w:r w:rsidR="0012570A">
        <w:rPr>
          <w:rFonts w:ascii="Arial" w:hAnsi="Arial" w:cs="Arial"/>
        </w:rPr>
        <w:t xml:space="preserve"> uncover new vistas in numerous aspects of science and philosophy</w:t>
      </w:r>
      <w:r w:rsidR="00901DCC">
        <w:rPr>
          <w:rFonts w:ascii="Arial" w:hAnsi="Arial" w:cs="Arial"/>
        </w:rPr>
        <w:t xml:space="preserve"> that </w:t>
      </w:r>
      <w:r w:rsidR="00205632">
        <w:rPr>
          <w:rFonts w:ascii="Arial" w:hAnsi="Arial" w:cs="Arial"/>
        </w:rPr>
        <w:t>will positively impact</w:t>
      </w:r>
      <w:r w:rsidR="00901DCC">
        <w:rPr>
          <w:rFonts w:ascii="Arial" w:hAnsi="Arial" w:cs="Arial"/>
        </w:rPr>
        <w:t xml:space="preserve"> human flourishing</w:t>
      </w:r>
      <w:r w:rsidR="00DC2E21">
        <w:rPr>
          <w:rFonts w:ascii="Arial" w:hAnsi="Arial" w:cs="Arial"/>
        </w:rPr>
        <w:t xml:space="preserve"> by shedding much needed light on our true nature and capabilities</w:t>
      </w:r>
      <w:r w:rsidR="00901DCC">
        <w:rPr>
          <w:rFonts w:ascii="Arial" w:hAnsi="Arial" w:cs="Arial"/>
        </w:rPr>
        <w:t>.</w:t>
      </w:r>
    </w:p>
    <w:p w14:paraId="3DE84FA5" w14:textId="573A4FA1" w:rsidR="00B07DBF" w:rsidRPr="00B050ED" w:rsidRDefault="00B07DBF" w:rsidP="00D86C37">
      <w:pPr>
        <w:rPr>
          <w:rFonts w:ascii="Arial" w:hAnsi="Arial" w:cs="Arial"/>
          <w:b/>
          <w:bCs/>
        </w:rPr>
      </w:pPr>
    </w:p>
    <w:p w14:paraId="730DC826" w14:textId="72E15B8A" w:rsidR="00B07DBF" w:rsidRPr="00B050ED" w:rsidRDefault="00B07DBF" w:rsidP="00D86C37">
      <w:pPr>
        <w:rPr>
          <w:rFonts w:ascii="Arial" w:hAnsi="Arial" w:cs="Arial"/>
          <w:b/>
          <w:bCs/>
        </w:rPr>
      </w:pPr>
    </w:p>
    <w:p w14:paraId="4A81BA90" w14:textId="77777777" w:rsidR="00C2195A" w:rsidRPr="00B050ED" w:rsidRDefault="00C2195A" w:rsidP="00D86C37">
      <w:pPr>
        <w:rPr>
          <w:rFonts w:ascii="Arial" w:hAnsi="Arial" w:cs="Arial"/>
          <w:b/>
          <w:bCs/>
        </w:rPr>
      </w:pPr>
    </w:p>
    <w:p w14:paraId="69EEC85E" w14:textId="77777777" w:rsidR="00B07DBF" w:rsidRPr="00B050ED" w:rsidRDefault="00B07DBF" w:rsidP="00D86C37">
      <w:pPr>
        <w:rPr>
          <w:rFonts w:ascii="Arial" w:hAnsi="Arial" w:cs="Arial"/>
          <w:b/>
          <w:bCs/>
        </w:rPr>
      </w:pPr>
      <w:r w:rsidRPr="00B050ED">
        <w:rPr>
          <w:rFonts w:ascii="Arial" w:hAnsi="Arial" w:cs="Arial"/>
          <w:b/>
          <w:bCs/>
        </w:rPr>
        <w:t>Acknowledgements</w:t>
      </w:r>
    </w:p>
    <w:p w14:paraId="5A516320" w14:textId="616CD423" w:rsidR="00442CEA" w:rsidRPr="00442CEA" w:rsidRDefault="00B07DBF" w:rsidP="00442CEA">
      <w:pPr>
        <w:jc w:val="both"/>
        <w:rPr>
          <w:rFonts w:ascii="Arial" w:hAnsi="Arial" w:cs="Arial"/>
        </w:rPr>
      </w:pPr>
      <w:r w:rsidRPr="00B050ED">
        <w:rPr>
          <w:rFonts w:ascii="Arial" w:hAnsi="Arial" w:cs="Arial"/>
        </w:rPr>
        <w:tab/>
      </w:r>
      <w:r w:rsidR="00576573">
        <w:rPr>
          <w:rFonts w:ascii="Arial" w:hAnsi="Arial" w:cs="Arial"/>
        </w:rPr>
        <w:t xml:space="preserve">We </w:t>
      </w:r>
      <w:r w:rsidR="00442CEA">
        <w:rPr>
          <w:rFonts w:ascii="Arial" w:hAnsi="Arial" w:cs="Arial"/>
        </w:rPr>
        <w:t xml:space="preserve">gratefully acknowledge support via the </w:t>
      </w:r>
      <w:r w:rsidR="00442CEA" w:rsidRPr="00442CEA">
        <w:rPr>
          <w:rFonts w:ascii="Arial" w:hAnsi="Arial" w:cs="Arial"/>
        </w:rPr>
        <w:t>Air Force Office of Scientific Research under award number FA9550-22-1-0465, Cognitive &amp; Computational Neuroscience program.</w:t>
      </w:r>
    </w:p>
    <w:p w14:paraId="39F3F4EA" w14:textId="7F54AD8B" w:rsidR="0083419A" w:rsidRPr="00B050ED" w:rsidRDefault="0083419A" w:rsidP="00901406">
      <w:pPr>
        <w:jc w:val="both"/>
        <w:rPr>
          <w:rFonts w:ascii="Arial" w:hAnsi="Arial" w:cs="Arial"/>
          <w:b/>
          <w:bCs/>
        </w:rPr>
      </w:pPr>
      <w:r w:rsidRPr="00B050ED">
        <w:rPr>
          <w:rFonts w:ascii="Arial" w:hAnsi="Arial" w:cs="Arial"/>
          <w:b/>
          <w:bCs/>
        </w:rPr>
        <w:br w:type="page"/>
      </w:r>
    </w:p>
    <w:p w14:paraId="307DEFE0" w14:textId="72797E6C" w:rsidR="00BB2069" w:rsidRPr="00B050ED" w:rsidRDefault="00BB2069" w:rsidP="00D86C37">
      <w:pPr>
        <w:rPr>
          <w:rFonts w:ascii="Arial" w:hAnsi="Arial" w:cs="Arial"/>
          <w:b/>
          <w:bCs/>
        </w:rPr>
      </w:pPr>
      <w:r w:rsidRPr="00B050ED">
        <w:rPr>
          <w:rFonts w:ascii="Arial" w:hAnsi="Arial" w:cs="Arial"/>
          <w:b/>
          <w:bCs/>
        </w:rPr>
        <w:lastRenderedPageBreak/>
        <w:t>References</w:t>
      </w:r>
    </w:p>
    <w:p w14:paraId="70172983" w14:textId="77777777" w:rsidR="00BB2069" w:rsidRPr="00B050ED" w:rsidRDefault="00BB2069" w:rsidP="00D86C37">
      <w:pPr>
        <w:rPr>
          <w:rFonts w:ascii="Arial" w:hAnsi="Arial" w:cs="Arial"/>
          <w:b/>
          <w:bCs/>
        </w:rPr>
      </w:pPr>
    </w:p>
    <w:p w14:paraId="5831415E" w14:textId="3E407934" w:rsidR="008C6415" w:rsidRPr="008C6415" w:rsidRDefault="001419E6" w:rsidP="008C6415">
      <w:pPr>
        <w:pStyle w:val="EndNoteBibliography"/>
        <w:ind w:left="720" w:hanging="720"/>
        <w:rPr>
          <w:noProof/>
        </w:rPr>
      </w:pPr>
      <w:r w:rsidRPr="00B050ED">
        <w:rPr>
          <w:rFonts w:ascii="Arial" w:hAnsi="Arial" w:cs="Arial"/>
          <w:b/>
          <w:noProof/>
        </w:rPr>
        <w:fldChar w:fldCharType="begin"/>
      </w:r>
      <w:r w:rsidRPr="00B050ED">
        <w:rPr>
          <w:rFonts w:ascii="Arial" w:hAnsi="Arial" w:cs="Arial"/>
        </w:rPr>
        <w:instrText xml:space="preserve"> ADDIN EN.REFLIST </w:instrText>
      </w:r>
      <w:r w:rsidRPr="00B050ED">
        <w:rPr>
          <w:rFonts w:ascii="Arial" w:hAnsi="Arial" w:cs="Arial"/>
          <w:b/>
          <w:noProof/>
        </w:rPr>
        <w:fldChar w:fldCharType="separate"/>
      </w:r>
      <w:r w:rsidR="008C6415" w:rsidRPr="008C6415">
        <w:rPr>
          <w:noProof/>
        </w:rPr>
        <w:t xml:space="preserve">Abdel-Salam, G., &amp; Czeizel, A. E. (2000, Apr). The second unrelated case with isolated microcephaly and normal intelligence (microcephalia vera). </w:t>
      </w:r>
      <w:r w:rsidR="008C6415" w:rsidRPr="008C6415">
        <w:rPr>
          <w:i/>
          <w:noProof/>
        </w:rPr>
        <w:t>Clin Dysmorphol, 9</w:t>
      </w:r>
      <w:r w:rsidR="008C6415" w:rsidRPr="008C6415">
        <w:rPr>
          <w:noProof/>
        </w:rPr>
        <w:t xml:space="preserve">(2), 151-152. </w:t>
      </w:r>
      <w:hyperlink r:id="rId12" w:history="1">
        <w:r w:rsidR="008C6415" w:rsidRPr="008C6415">
          <w:rPr>
            <w:rStyle w:val="Hyperlink"/>
            <w:noProof/>
          </w:rPr>
          <w:t>https://doi.org/10.1097/00019605-200009020-00019</w:t>
        </w:r>
      </w:hyperlink>
      <w:r w:rsidR="008C6415" w:rsidRPr="008C6415">
        <w:rPr>
          <w:noProof/>
        </w:rPr>
        <w:t xml:space="preserve"> </w:t>
      </w:r>
    </w:p>
    <w:p w14:paraId="10E77783" w14:textId="77777777" w:rsidR="008C6415" w:rsidRPr="008C6415" w:rsidRDefault="008C6415" w:rsidP="008C6415">
      <w:pPr>
        <w:pStyle w:val="EndNoteBibliography"/>
        <w:rPr>
          <w:noProof/>
        </w:rPr>
      </w:pPr>
    </w:p>
    <w:p w14:paraId="15B3AB8B" w14:textId="0CEA6DA6" w:rsidR="008C6415" w:rsidRPr="008C6415" w:rsidRDefault="008C6415" w:rsidP="008C6415">
      <w:pPr>
        <w:pStyle w:val="EndNoteBibliography"/>
        <w:ind w:left="720" w:hanging="720"/>
        <w:rPr>
          <w:noProof/>
        </w:rPr>
      </w:pPr>
      <w:r w:rsidRPr="008C6415">
        <w:rPr>
          <w:noProof/>
        </w:rPr>
        <w:t xml:space="preserve">Abraham, W. C., Jones, O. D., &amp; Glanzman, D. L. (2019). Is plasticity of synapses the mechanism of long-term memory storage? </w:t>
      </w:r>
      <w:r w:rsidRPr="008C6415">
        <w:rPr>
          <w:i/>
          <w:noProof/>
        </w:rPr>
        <w:t>NPJ Sci Learn, 4</w:t>
      </w:r>
      <w:r w:rsidRPr="008C6415">
        <w:rPr>
          <w:noProof/>
        </w:rPr>
        <w:t xml:space="preserve">, 9. </w:t>
      </w:r>
      <w:hyperlink r:id="rId13" w:history="1">
        <w:r w:rsidRPr="008C6415">
          <w:rPr>
            <w:rStyle w:val="Hyperlink"/>
            <w:noProof/>
          </w:rPr>
          <w:t>https://doi.org/10.1038/s41539-019-0048-y</w:t>
        </w:r>
      </w:hyperlink>
      <w:r w:rsidRPr="008C6415">
        <w:rPr>
          <w:noProof/>
        </w:rPr>
        <w:t xml:space="preserve"> </w:t>
      </w:r>
    </w:p>
    <w:p w14:paraId="375831FF" w14:textId="77777777" w:rsidR="008C6415" w:rsidRPr="008C6415" w:rsidRDefault="008C6415" w:rsidP="008C6415">
      <w:pPr>
        <w:pStyle w:val="EndNoteBibliography"/>
        <w:rPr>
          <w:noProof/>
        </w:rPr>
      </w:pPr>
    </w:p>
    <w:p w14:paraId="6356D3F5" w14:textId="3C1A94BD" w:rsidR="008C6415" w:rsidRPr="008C6415" w:rsidRDefault="008C6415" w:rsidP="008C6415">
      <w:pPr>
        <w:pStyle w:val="EndNoteBibliography"/>
        <w:ind w:left="720" w:hanging="720"/>
        <w:rPr>
          <w:noProof/>
        </w:rPr>
      </w:pPr>
      <w:r w:rsidRPr="008C6415">
        <w:rPr>
          <w:noProof/>
        </w:rPr>
        <w:t xml:space="preserve">Abramson, C. I., &amp; Levin, M. (2021). Behaviorist approaches to investigating memory and learning: A primer for synthetic biology and bioengineering. </w:t>
      </w:r>
      <w:r w:rsidRPr="008C6415">
        <w:rPr>
          <w:i/>
          <w:noProof/>
        </w:rPr>
        <w:t>Commun Integr Biol, 14</w:t>
      </w:r>
      <w:r w:rsidRPr="008C6415">
        <w:rPr>
          <w:noProof/>
        </w:rPr>
        <w:t xml:space="preserve">(1), 230-247. </w:t>
      </w:r>
      <w:hyperlink r:id="rId14" w:history="1">
        <w:r w:rsidRPr="008C6415">
          <w:rPr>
            <w:rStyle w:val="Hyperlink"/>
            <w:noProof/>
          </w:rPr>
          <w:t>https://doi.org/10.1080/19420889.2021.2005863</w:t>
        </w:r>
      </w:hyperlink>
      <w:r w:rsidRPr="008C6415">
        <w:rPr>
          <w:noProof/>
        </w:rPr>
        <w:t xml:space="preserve"> </w:t>
      </w:r>
    </w:p>
    <w:p w14:paraId="60558A8C" w14:textId="77777777" w:rsidR="008C6415" w:rsidRPr="008C6415" w:rsidRDefault="008C6415" w:rsidP="008C6415">
      <w:pPr>
        <w:pStyle w:val="EndNoteBibliography"/>
        <w:rPr>
          <w:noProof/>
        </w:rPr>
      </w:pPr>
    </w:p>
    <w:p w14:paraId="36BBCF08" w14:textId="577F0DF5" w:rsidR="008C6415" w:rsidRPr="008C6415" w:rsidRDefault="008C6415" w:rsidP="008C6415">
      <w:pPr>
        <w:pStyle w:val="EndNoteBibliography"/>
        <w:ind w:left="720" w:hanging="720"/>
        <w:rPr>
          <w:noProof/>
        </w:rPr>
      </w:pPr>
      <w:r w:rsidRPr="008C6415">
        <w:rPr>
          <w:noProof/>
        </w:rPr>
        <w:t xml:space="preserve">Adewole, D. O., Serruya, M. D., Harris, J. P., Burrell, J. C., Petrov, D., Chen, H. I., Wolf, J. A., &amp; Cullen, D. K. (2016, 2016). The Evolution of Neuroprosthetic Interfaces [Article]. </w:t>
      </w:r>
      <w:r w:rsidRPr="008C6415">
        <w:rPr>
          <w:i/>
          <w:noProof/>
        </w:rPr>
        <w:t>Critical Reviews in Biomedical Engineering, 44</w:t>
      </w:r>
      <w:r w:rsidRPr="008C6415">
        <w:rPr>
          <w:noProof/>
        </w:rPr>
        <w:t xml:space="preserve">(1-2), 123-152. </w:t>
      </w:r>
      <w:hyperlink r:id="rId15" w:history="1">
        <w:r w:rsidRPr="008C6415">
          <w:rPr>
            <w:rStyle w:val="Hyperlink"/>
            <w:noProof/>
          </w:rPr>
          <w:t>https://doi.org/10.1615/CritRevBiomedEng.2016017198</w:t>
        </w:r>
      </w:hyperlink>
      <w:r w:rsidRPr="008C6415">
        <w:rPr>
          <w:noProof/>
        </w:rPr>
        <w:t xml:space="preserve"> </w:t>
      </w:r>
    </w:p>
    <w:p w14:paraId="133B2344" w14:textId="77777777" w:rsidR="008C6415" w:rsidRPr="008C6415" w:rsidRDefault="008C6415" w:rsidP="008C6415">
      <w:pPr>
        <w:pStyle w:val="EndNoteBibliography"/>
        <w:rPr>
          <w:noProof/>
        </w:rPr>
      </w:pPr>
    </w:p>
    <w:p w14:paraId="13DD20F3" w14:textId="72802984" w:rsidR="008C6415" w:rsidRPr="008C6415" w:rsidRDefault="008C6415" w:rsidP="008C6415">
      <w:pPr>
        <w:pStyle w:val="EndNoteBibliography"/>
        <w:ind w:left="720" w:hanging="720"/>
        <w:rPr>
          <w:noProof/>
        </w:rPr>
      </w:pPr>
      <w:r w:rsidRPr="008C6415">
        <w:rPr>
          <w:noProof/>
        </w:rPr>
        <w:t xml:space="preserve">Agata, K., &amp; Umesono, Y. (2008, Jun 27). Brain regeneration from pluripotent stem cells in planarian. </w:t>
      </w:r>
      <w:r w:rsidRPr="008C6415">
        <w:rPr>
          <w:i/>
          <w:noProof/>
        </w:rPr>
        <w:t>Philos Trans R Soc Lond B Biol Sci, 363</w:t>
      </w:r>
      <w:r w:rsidRPr="008C6415">
        <w:rPr>
          <w:noProof/>
        </w:rPr>
        <w:t xml:space="preserve">(1500), 2071-2078. </w:t>
      </w:r>
      <w:hyperlink r:id="rId16" w:history="1">
        <w:r w:rsidRPr="008C6415">
          <w:rPr>
            <w:rStyle w:val="Hyperlink"/>
            <w:noProof/>
          </w:rPr>
          <w:t>https://doi.org/08854R1G013151N3</w:t>
        </w:r>
      </w:hyperlink>
      <w:r w:rsidRPr="008C6415">
        <w:rPr>
          <w:noProof/>
        </w:rPr>
        <w:t xml:space="preserve"> [pii]</w:t>
      </w:r>
    </w:p>
    <w:p w14:paraId="037B7986" w14:textId="77777777" w:rsidR="008C6415" w:rsidRPr="008C6415" w:rsidRDefault="008C6415" w:rsidP="008C6415">
      <w:pPr>
        <w:pStyle w:val="EndNoteBibliography"/>
        <w:ind w:left="720" w:hanging="720"/>
        <w:rPr>
          <w:noProof/>
        </w:rPr>
      </w:pPr>
      <w:r w:rsidRPr="008C6415">
        <w:rPr>
          <w:noProof/>
        </w:rPr>
        <w:t xml:space="preserve">10.1098/rstb.2008.2260 </w:t>
      </w:r>
    </w:p>
    <w:p w14:paraId="01315F58" w14:textId="77777777" w:rsidR="008C6415" w:rsidRPr="008C6415" w:rsidRDefault="008C6415" w:rsidP="008C6415">
      <w:pPr>
        <w:pStyle w:val="EndNoteBibliography"/>
        <w:rPr>
          <w:noProof/>
        </w:rPr>
      </w:pPr>
    </w:p>
    <w:p w14:paraId="2173219F" w14:textId="6690710E" w:rsidR="008C6415" w:rsidRPr="008C6415" w:rsidRDefault="008C6415" w:rsidP="008C6415">
      <w:pPr>
        <w:pStyle w:val="EndNoteBibliography"/>
        <w:ind w:left="720" w:hanging="720"/>
        <w:rPr>
          <w:noProof/>
        </w:rPr>
      </w:pPr>
      <w:r w:rsidRPr="008C6415">
        <w:rPr>
          <w:noProof/>
        </w:rPr>
        <w:t xml:space="preserve">Alders, G. L., Minuzzi, L., Sarin, S., Frey, B. N., Hall, G. B., &amp; Samaan, Z. (2018, 2018 DEC 6). Volumetric MRI Analysis of a Case of Severe Ventriculomegaly [Article]. </w:t>
      </w:r>
      <w:r w:rsidRPr="008C6415">
        <w:rPr>
          <w:i/>
          <w:noProof/>
        </w:rPr>
        <w:t>FRONTIERS IN HUMAN NEUROSCIENCE, 12</w:t>
      </w:r>
      <w:r w:rsidRPr="008C6415">
        <w:rPr>
          <w:noProof/>
        </w:rPr>
        <w:t xml:space="preserve">, Article 495. </w:t>
      </w:r>
      <w:hyperlink r:id="rId17" w:history="1">
        <w:r w:rsidRPr="008C6415">
          <w:rPr>
            <w:rStyle w:val="Hyperlink"/>
            <w:noProof/>
          </w:rPr>
          <w:t>https://doi.org/10.3389/fnhum.2018.00495</w:t>
        </w:r>
      </w:hyperlink>
      <w:r w:rsidRPr="008C6415">
        <w:rPr>
          <w:noProof/>
        </w:rPr>
        <w:t xml:space="preserve"> </w:t>
      </w:r>
    </w:p>
    <w:p w14:paraId="45326951" w14:textId="77777777" w:rsidR="008C6415" w:rsidRPr="008C6415" w:rsidRDefault="008C6415" w:rsidP="008C6415">
      <w:pPr>
        <w:pStyle w:val="EndNoteBibliography"/>
        <w:rPr>
          <w:noProof/>
        </w:rPr>
      </w:pPr>
    </w:p>
    <w:p w14:paraId="46052CF9" w14:textId="4C27106C" w:rsidR="008C6415" w:rsidRPr="008C6415" w:rsidRDefault="008C6415" w:rsidP="008C6415">
      <w:pPr>
        <w:pStyle w:val="EndNoteBibliography"/>
        <w:ind w:left="720" w:hanging="720"/>
        <w:rPr>
          <w:noProof/>
        </w:rPr>
      </w:pPr>
      <w:r w:rsidRPr="008C6415">
        <w:rPr>
          <w:noProof/>
        </w:rPr>
        <w:t xml:space="preserve">Alotaibi, F., Albaradie, R., Almubarak, S., Baeesa, S., Steven, D. A., &amp; Girvin, J. P. (2021, 2021 JUL). Hemispherotomy for Epilepsy: The Procedure Evolution and Outcome [Review]. </w:t>
      </w:r>
      <w:r w:rsidRPr="008C6415">
        <w:rPr>
          <w:i/>
          <w:noProof/>
        </w:rPr>
        <w:t>CANADIAN JOURNAL OF NEUROLOGICAL SCIENCES, 48</w:t>
      </w:r>
      <w:r w:rsidRPr="008C6415">
        <w:rPr>
          <w:noProof/>
        </w:rPr>
        <w:t xml:space="preserve">(4), 451-463, Article Pii s0317167120002164. </w:t>
      </w:r>
      <w:hyperlink r:id="rId18" w:history="1">
        <w:r w:rsidRPr="008C6415">
          <w:rPr>
            <w:rStyle w:val="Hyperlink"/>
            <w:noProof/>
          </w:rPr>
          <w:t>https://doi.org/10.1017/cjn.2020.216</w:t>
        </w:r>
      </w:hyperlink>
      <w:r w:rsidRPr="008C6415">
        <w:rPr>
          <w:noProof/>
        </w:rPr>
        <w:t xml:space="preserve"> </w:t>
      </w:r>
    </w:p>
    <w:p w14:paraId="10EA82D3" w14:textId="77777777" w:rsidR="008C6415" w:rsidRPr="008C6415" w:rsidRDefault="008C6415" w:rsidP="008C6415">
      <w:pPr>
        <w:pStyle w:val="EndNoteBibliography"/>
        <w:rPr>
          <w:noProof/>
        </w:rPr>
      </w:pPr>
    </w:p>
    <w:p w14:paraId="199A505E" w14:textId="728B3688" w:rsidR="008C6415" w:rsidRPr="008C6415" w:rsidRDefault="008C6415" w:rsidP="008C6415">
      <w:pPr>
        <w:pStyle w:val="EndNoteBibliography"/>
        <w:ind w:left="720" w:hanging="720"/>
        <w:rPr>
          <w:noProof/>
        </w:rPr>
      </w:pPr>
      <w:r w:rsidRPr="008C6415">
        <w:rPr>
          <w:noProof/>
        </w:rPr>
        <w:t xml:space="preserve">Ameriks, K. (1976). Personal Identity and Memory Transfer. </w:t>
      </w:r>
      <w:r w:rsidRPr="008C6415">
        <w:rPr>
          <w:i/>
          <w:noProof/>
        </w:rPr>
        <w:t>Southern Journal of Philosophy, 14</w:t>
      </w:r>
      <w:r w:rsidRPr="008C6415">
        <w:rPr>
          <w:noProof/>
        </w:rPr>
        <w:t xml:space="preserve">(4), 385-391. </w:t>
      </w:r>
      <w:hyperlink r:id="rId19" w:history="1">
        <w:r w:rsidRPr="008C6415">
          <w:rPr>
            <w:rStyle w:val="Hyperlink"/>
            <w:noProof/>
          </w:rPr>
          <w:t>https://doi.org/DOI</w:t>
        </w:r>
      </w:hyperlink>
      <w:r w:rsidRPr="008C6415">
        <w:rPr>
          <w:noProof/>
        </w:rPr>
        <w:t xml:space="preserve"> 10.1111/j.2041-6962.1976.tb01295.x </w:t>
      </w:r>
    </w:p>
    <w:p w14:paraId="23F1AC2E" w14:textId="77777777" w:rsidR="008C6415" w:rsidRPr="008C6415" w:rsidRDefault="008C6415" w:rsidP="008C6415">
      <w:pPr>
        <w:pStyle w:val="EndNoteBibliography"/>
        <w:rPr>
          <w:noProof/>
        </w:rPr>
      </w:pPr>
    </w:p>
    <w:p w14:paraId="2BA451DA" w14:textId="70E38106" w:rsidR="008C6415" w:rsidRPr="008C6415" w:rsidRDefault="008C6415" w:rsidP="008C6415">
      <w:pPr>
        <w:pStyle w:val="EndNoteBibliography"/>
        <w:ind w:left="720" w:hanging="720"/>
        <w:rPr>
          <w:noProof/>
        </w:rPr>
      </w:pPr>
      <w:r w:rsidRPr="008C6415">
        <w:rPr>
          <w:noProof/>
        </w:rPr>
        <w:t xml:space="preserve">Andrade, J. (1995, 1995 NOV). LEARNING DURING ANESTHESIA - A REVIEW [Review]. </w:t>
      </w:r>
      <w:r w:rsidRPr="008C6415">
        <w:rPr>
          <w:i/>
          <w:noProof/>
        </w:rPr>
        <w:t>BRITISH JOURNAL OF PSYCHOLOGY, 86</w:t>
      </w:r>
      <w:r w:rsidRPr="008C6415">
        <w:rPr>
          <w:noProof/>
        </w:rPr>
        <w:t xml:space="preserve">, 479-506. </w:t>
      </w:r>
      <w:hyperlink r:id="rId20" w:history="1">
        <w:r w:rsidRPr="008C6415">
          <w:rPr>
            <w:rStyle w:val="Hyperlink"/>
            <w:noProof/>
          </w:rPr>
          <w:t>https://doi.org/10.1111/j.2044-8295.1995.tb02566.x</w:t>
        </w:r>
      </w:hyperlink>
      <w:r w:rsidRPr="008C6415">
        <w:rPr>
          <w:noProof/>
        </w:rPr>
        <w:t xml:space="preserve"> </w:t>
      </w:r>
    </w:p>
    <w:p w14:paraId="3E993B47" w14:textId="77777777" w:rsidR="008C6415" w:rsidRPr="008C6415" w:rsidRDefault="008C6415" w:rsidP="008C6415">
      <w:pPr>
        <w:pStyle w:val="EndNoteBibliography"/>
        <w:rPr>
          <w:noProof/>
        </w:rPr>
      </w:pPr>
    </w:p>
    <w:p w14:paraId="7A764DF6" w14:textId="1E58FC24" w:rsidR="008C6415" w:rsidRPr="008C6415" w:rsidRDefault="008C6415" w:rsidP="008C6415">
      <w:pPr>
        <w:pStyle w:val="EndNoteBibliography"/>
        <w:ind w:left="720" w:hanging="720"/>
        <w:rPr>
          <w:noProof/>
        </w:rPr>
      </w:pPr>
      <w:r w:rsidRPr="008C6415">
        <w:rPr>
          <w:noProof/>
        </w:rPr>
        <w:t xml:space="preserve">Andrade, J., Deeprose, C., &amp; Barker, I. (2008, 2008 MAR). Awareness and memory function during paediatric anaesthesia [Article]. </w:t>
      </w:r>
      <w:r w:rsidRPr="008C6415">
        <w:rPr>
          <w:i/>
          <w:noProof/>
        </w:rPr>
        <w:t>BRITISH JOURNAL OF ANAESTHESIA, 100</w:t>
      </w:r>
      <w:r w:rsidRPr="008C6415">
        <w:rPr>
          <w:noProof/>
        </w:rPr>
        <w:t xml:space="preserve">(3), 389-396. </w:t>
      </w:r>
      <w:hyperlink r:id="rId21" w:history="1">
        <w:r w:rsidRPr="008C6415">
          <w:rPr>
            <w:rStyle w:val="Hyperlink"/>
            <w:noProof/>
          </w:rPr>
          <w:t>https://doi.org/10.1093/bja/aem378</w:t>
        </w:r>
      </w:hyperlink>
      <w:r w:rsidRPr="008C6415">
        <w:rPr>
          <w:noProof/>
        </w:rPr>
        <w:t xml:space="preserve"> </w:t>
      </w:r>
    </w:p>
    <w:p w14:paraId="538A33A1" w14:textId="77777777" w:rsidR="008C6415" w:rsidRPr="008C6415" w:rsidRDefault="008C6415" w:rsidP="008C6415">
      <w:pPr>
        <w:pStyle w:val="EndNoteBibliography"/>
        <w:rPr>
          <w:noProof/>
        </w:rPr>
      </w:pPr>
    </w:p>
    <w:p w14:paraId="23DE01E2" w14:textId="77777777" w:rsidR="008C6415" w:rsidRPr="008C6415" w:rsidRDefault="008C6415" w:rsidP="008C6415">
      <w:pPr>
        <w:pStyle w:val="EndNoteBibliography"/>
        <w:ind w:left="720" w:hanging="720"/>
        <w:rPr>
          <w:noProof/>
        </w:rPr>
      </w:pPr>
      <w:r w:rsidRPr="008C6415">
        <w:rPr>
          <w:noProof/>
        </w:rPr>
        <w:lastRenderedPageBreak/>
        <w:t xml:space="preserve">Armstrong, W., Michael, K., &amp; Ieee. (2021, 2021). </w:t>
      </w:r>
      <w:r w:rsidRPr="008C6415">
        <w:rPr>
          <w:i/>
          <w:noProof/>
        </w:rPr>
        <w:t>The Implications of Neuralink and Brain Machine Interface Technologies</w:t>
      </w:r>
      <w:r w:rsidRPr="008C6415">
        <w:rPr>
          <w:noProof/>
        </w:rPr>
        <w:t xml:space="preserve"> [Proceedings Paper]. PROCEEDINGS OF THE 2020 IEEE INTERNATIONAL SYMPOSIUM ON TECHNOLOGY AND SOCIETY (ISTAS),  </w:t>
      </w:r>
    </w:p>
    <w:p w14:paraId="3770C978" w14:textId="77777777" w:rsidR="008C6415" w:rsidRPr="008C6415" w:rsidRDefault="008C6415" w:rsidP="008C6415">
      <w:pPr>
        <w:pStyle w:val="EndNoteBibliography"/>
        <w:rPr>
          <w:noProof/>
        </w:rPr>
      </w:pPr>
    </w:p>
    <w:p w14:paraId="234CAAFD" w14:textId="13551A69" w:rsidR="008C6415" w:rsidRPr="008C6415" w:rsidRDefault="008C6415" w:rsidP="008C6415">
      <w:pPr>
        <w:pStyle w:val="EndNoteBibliography"/>
        <w:ind w:left="720" w:hanging="720"/>
        <w:rPr>
          <w:noProof/>
        </w:rPr>
      </w:pPr>
      <w:r w:rsidRPr="008C6415">
        <w:rPr>
          <w:noProof/>
        </w:rPr>
        <w:t xml:space="preserve">Asaridou, S. S., Demir-Lira, Ö., Goldin-Meadow, S., Levine, S. C., &amp; Small, S. L. (2020, JUN). Language development and brain reorganization in a child born without the left hemisphere. </w:t>
      </w:r>
      <w:r w:rsidRPr="008C6415">
        <w:rPr>
          <w:i/>
          <w:noProof/>
        </w:rPr>
        <w:t>CORTEX, 127</w:t>
      </w:r>
      <w:r w:rsidRPr="008C6415">
        <w:rPr>
          <w:noProof/>
        </w:rPr>
        <w:t xml:space="preserve">, 290-312. </w:t>
      </w:r>
      <w:hyperlink r:id="rId22" w:history="1">
        <w:r w:rsidRPr="008C6415">
          <w:rPr>
            <w:rStyle w:val="Hyperlink"/>
            <w:noProof/>
          </w:rPr>
          <w:t>https://doi.org/10.1016/j.cortex.2020.02.006</w:t>
        </w:r>
      </w:hyperlink>
      <w:r w:rsidRPr="008C6415">
        <w:rPr>
          <w:noProof/>
        </w:rPr>
        <w:t xml:space="preserve"> </w:t>
      </w:r>
    </w:p>
    <w:p w14:paraId="269FC937" w14:textId="77777777" w:rsidR="008C6415" w:rsidRPr="008C6415" w:rsidRDefault="008C6415" w:rsidP="008C6415">
      <w:pPr>
        <w:pStyle w:val="EndNoteBibliography"/>
        <w:rPr>
          <w:noProof/>
        </w:rPr>
      </w:pPr>
    </w:p>
    <w:p w14:paraId="7E17D7A0" w14:textId="469DC98D" w:rsidR="008C6415" w:rsidRPr="008C6415" w:rsidRDefault="008C6415" w:rsidP="008C6415">
      <w:pPr>
        <w:pStyle w:val="EndNoteBibliography"/>
        <w:ind w:left="720" w:hanging="720"/>
        <w:rPr>
          <w:noProof/>
        </w:rPr>
      </w:pPr>
      <w:r w:rsidRPr="008C6415">
        <w:rPr>
          <w:noProof/>
        </w:rPr>
        <w:t xml:space="preserve">Avidan, M. S., Zhang, L., Burnside, B. A., Finkel, K. J., Searleman, A. C., Selvidge, J. A., Saager, L., Turner, M. S., Rao, S., Bottros, M., Hantler, C., Jacobsohn, E., &amp; Evers, A. S. (2008, Mar 13). Anesthesia awareness and the bispectral index. </w:t>
      </w:r>
      <w:r w:rsidRPr="008C6415">
        <w:rPr>
          <w:i/>
          <w:noProof/>
        </w:rPr>
        <w:t>N Engl J Med, 358</w:t>
      </w:r>
      <w:r w:rsidRPr="008C6415">
        <w:rPr>
          <w:noProof/>
        </w:rPr>
        <w:t xml:space="preserve">(11), 1097-1108. </w:t>
      </w:r>
      <w:hyperlink r:id="rId23" w:history="1">
        <w:r w:rsidRPr="008C6415">
          <w:rPr>
            <w:rStyle w:val="Hyperlink"/>
            <w:noProof/>
          </w:rPr>
          <w:t>https://doi.org/10.1056/NEJMoa0707361</w:t>
        </w:r>
      </w:hyperlink>
      <w:r w:rsidRPr="008C6415">
        <w:rPr>
          <w:noProof/>
        </w:rPr>
        <w:t xml:space="preserve"> </w:t>
      </w:r>
    </w:p>
    <w:p w14:paraId="767BFBAE" w14:textId="77777777" w:rsidR="008C6415" w:rsidRPr="008C6415" w:rsidRDefault="008C6415" w:rsidP="008C6415">
      <w:pPr>
        <w:pStyle w:val="EndNoteBibliography"/>
        <w:rPr>
          <w:noProof/>
        </w:rPr>
      </w:pPr>
    </w:p>
    <w:p w14:paraId="160D5932" w14:textId="79D60341" w:rsidR="008C6415" w:rsidRPr="008C6415" w:rsidRDefault="008C6415" w:rsidP="008C6415">
      <w:pPr>
        <w:pStyle w:val="EndNoteBibliography"/>
        <w:ind w:left="720" w:hanging="720"/>
        <w:rPr>
          <w:noProof/>
        </w:rPr>
      </w:pPr>
      <w:r w:rsidRPr="008C6415">
        <w:rPr>
          <w:noProof/>
        </w:rPr>
        <w:t xml:space="preserve">Azuonye, I. O. (1997, DEC 20). A difficult case - Diagnosis made by hallucinatory voices. </w:t>
      </w:r>
      <w:r w:rsidRPr="008C6415">
        <w:rPr>
          <w:i/>
          <w:noProof/>
        </w:rPr>
        <w:t>BRITISH MEDICAL JOURNAL, 315</w:t>
      </w:r>
      <w:r w:rsidRPr="008C6415">
        <w:rPr>
          <w:noProof/>
        </w:rPr>
        <w:t xml:space="preserve">(7123), 1685-1686. </w:t>
      </w:r>
      <w:hyperlink r:id="rId24" w:history="1">
        <w:r w:rsidRPr="008C6415">
          <w:rPr>
            <w:rStyle w:val="Hyperlink"/>
            <w:noProof/>
          </w:rPr>
          <w:t>https://doi.org/10.1136/bmj.315.7123.1685</w:t>
        </w:r>
      </w:hyperlink>
      <w:r w:rsidRPr="008C6415">
        <w:rPr>
          <w:noProof/>
        </w:rPr>
        <w:t xml:space="preserve"> </w:t>
      </w:r>
    </w:p>
    <w:p w14:paraId="01FCBE3F" w14:textId="77777777" w:rsidR="008C6415" w:rsidRPr="008C6415" w:rsidRDefault="008C6415" w:rsidP="008C6415">
      <w:pPr>
        <w:pStyle w:val="EndNoteBibliography"/>
        <w:rPr>
          <w:noProof/>
        </w:rPr>
      </w:pPr>
    </w:p>
    <w:p w14:paraId="4499CB3A" w14:textId="77777777" w:rsidR="008C6415" w:rsidRPr="008C6415" w:rsidRDefault="008C6415" w:rsidP="008C6415">
      <w:pPr>
        <w:pStyle w:val="EndNoteBibliography"/>
        <w:ind w:left="720" w:hanging="720"/>
        <w:rPr>
          <w:noProof/>
        </w:rPr>
      </w:pPr>
      <w:r w:rsidRPr="008C6415">
        <w:rPr>
          <w:noProof/>
        </w:rPr>
        <w:t xml:space="preserve">Balpande, D. N., PATHAK, C., Agrawal, A., &amp; Singh, B. R. (2009a). Hemihydranencephaly; a case report. </w:t>
      </w:r>
    </w:p>
    <w:p w14:paraId="01719D92" w14:textId="77777777" w:rsidR="008C6415" w:rsidRPr="008C6415" w:rsidRDefault="008C6415" w:rsidP="008C6415">
      <w:pPr>
        <w:pStyle w:val="EndNoteBibliography"/>
        <w:rPr>
          <w:noProof/>
        </w:rPr>
      </w:pPr>
    </w:p>
    <w:p w14:paraId="3F1BD63C" w14:textId="77777777" w:rsidR="008C6415" w:rsidRPr="008C6415" w:rsidRDefault="008C6415" w:rsidP="008C6415">
      <w:pPr>
        <w:pStyle w:val="EndNoteBibliography"/>
        <w:ind w:left="720" w:hanging="720"/>
        <w:rPr>
          <w:noProof/>
        </w:rPr>
      </w:pPr>
      <w:r w:rsidRPr="008C6415">
        <w:rPr>
          <w:noProof/>
        </w:rPr>
        <w:t xml:space="preserve">Balpande, D. N., Pathak, C. S., Agrawal, A., &amp; Singh, B. R. (2009b, 2009 JUN). Hemihydranencephaly; a Case Report [Article]. </w:t>
      </w:r>
      <w:r w:rsidRPr="008C6415">
        <w:rPr>
          <w:i/>
          <w:noProof/>
        </w:rPr>
        <w:t>IRANIAN JOURNAL OF PEDIATRICS, 19</w:t>
      </w:r>
      <w:r w:rsidRPr="008C6415">
        <w:rPr>
          <w:noProof/>
        </w:rPr>
        <w:t xml:space="preserve">(2), 180-184. </w:t>
      </w:r>
    </w:p>
    <w:p w14:paraId="75167187" w14:textId="77777777" w:rsidR="008C6415" w:rsidRPr="008C6415" w:rsidRDefault="008C6415" w:rsidP="008C6415">
      <w:pPr>
        <w:pStyle w:val="EndNoteBibliography"/>
        <w:rPr>
          <w:noProof/>
        </w:rPr>
      </w:pPr>
    </w:p>
    <w:p w14:paraId="3455464B" w14:textId="7A451159" w:rsidR="008C6415" w:rsidRPr="008C6415" w:rsidRDefault="008C6415" w:rsidP="008C6415">
      <w:pPr>
        <w:pStyle w:val="EndNoteBibliography"/>
        <w:ind w:left="720" w:hanging="720"/>
        <w:rPr>
          <w:noProof/>
        </w:rPr>
      </w:pPr>
      <w:r w:rsidRPr="008C6415">
        <w:rPr>
          <w:noProof/>
        </w:rPr>
        <w:t xml:space="preserve">Baluška, F., &amp; Levin, M. (2016). On Having No Head: Cognition throughout Biological Systems. </w:t>
      </w:r>
      <w:r w:rsidRPr="008C6415">
        <w:rPr>
          <w:i/>
          <w:noProof/>
        </w:rPr>
        <w:t>Frontiers in psychology, 7</w:t>
      </w:r>
      <w:r w:rsidRPr="008C6415">
        <w:rPr>
          <w:noProof/>
        </w:rPr>
        <w:t xml:space="preserve">, 902. </w:t>
      </w:r>
      <w:hyperlink r:id="rId25" w:history="1">
        <w:r w:rsidRPr="008C6415">
          <w:rPr>
            <w:rStyle w:val="Hyperlink"/>
            <w:noProof/>
          </w:rPr>
          <w:t>https://doi.org/10.3389/fpsyg.2016.00902</w:t>
        </w:r>
      </w:hyperlink>
      <w:r w:rsidRPr="008C6415">
        <w:rPr>
          <w:noProof/>
        </w:rPr>
        <w:t xml:space="preserve"> </w:t>
      </w:r>
    </w:p>
    <w:p w14:paraId="48AC1364" w14:textId="77777777" w:rsidR="008C6415" w:rsidRPr="008C6415" w:rsidRDefault="008C6415" w:rsidP="008C6415">
      <w:pPr>
        <w:pStyle w:val="EndNoteBibliography"/>
        <w:rPr>
          <w:noProof/>
        </w:rPr>
      </w:pPr>
    </w:p>
    <w:p w14:paraId="39F3E2DD" w14:textId="7AA35C5C" w:rsidR="008C6415" w:rsidRPr="008C6415" w:rsidRDefault="008C6415" w:rsidP="008C6415">
      <w:pPr>
        <w:pStyle w:val="EndNoteBibliography"/>
        <w:ind w:left="720" w:hanging="720"/>
        <w:rPr>
          <w:noProof/>
        </w:rPr>
      </w:pPr>
      <w:r w:rsidRPr="008C6415">
        <w:rPr>
          <w:noProof/>
        </w:rPr>
        <w:t xml:space="preserve">Baluska, F., Miller, W. B., &amp; Reber, A. S. (2022, Mar 25). Cellular and evolutionary perspectives on organismal cognition: from unicellular to multicellular organisms. </w:t>
      </w:r>
      <w:r w:rsidRPr="008C6415">
        <w:rPr>
          <w:i/>
          <w:noProof/>
        </w:rPr>
        <w:t>Biological Journal of the Linnean Society</w:t>
      </w:r>
      <w:r w:rsidRPr="008C6415">
        <w:rPr>
          <w:noProof/>
        </w:rPr>
        <w:t xml:space="preserve">. </w:t>
      </w:r>
      <w:hyperlink r:id="rId26" w:history="1">
        <w:r w:rsidRPr="008C6415">
          <w:rPr>
            <w:rStyle w:val="Hyperlink"/>
            <w:noProof/>
          </w:rPr>
          <w:t>https://doi.org/10.1093/biolinnean/blac005</w:t>
        </w:r>
      </w:hyperlink>
      <w:r w:rsidRPr="008C6415">
        <w:rPr>
          <w:noProof/>
        </w:rPr>
        <w:t xml:space="preserve"> </w:t>
      </w:r>
    </w:p>
    <w:p w14:paraId="7AF0BB86" w14:textId="77777777" w:rsidR="008C6415" w:rsidRPr="008C6415" w:rsidRDefault="008C6415" w:rsidP="008C6415">
      <w:pPr>
        <w:pStyle w:val="EndNoteBibliography"/>
        <w:rPr>
          <w:noProof/>
        </w:rPr>
      </w:pPr>
    </w:p>
    <w:p w14:paraId="1B9D8968" w14:textId="5BA2A279" w:rsidR="008C6415" w:rsidRPr="008C6415" w:rsidRDefault="008C6415" w:rsidP="008C6415">
      <w:pPr>
        <w:pStyle w:val="EndNoteBibliography"/>
        <w:ind w:left="720" w:hanging="720"/>
        <w:rPr>
          <w:noProof/>
        </w:rPr>
      </w:pPr>
      <w:r w:rsidRPr="008C6415">
        <w:rPr>
          <w:noProof/>
        </w:rPr>
        <w:t xml:space="preserve">Baluska, F., &amp; Reber, A. S. (2021, Dec). Cellular and organismal agency - Not based on genes: A comment on Baverstock. </w:t>
      </w:r>
      <w:r w:rsidRPr="008C6415">
        <w:rPr>
          <w:i/>
          <w:noProof/>
        </w:rPr>
        <w:t>Prog Biophys Mol Biol, 167</w:t>
      </w:r>
      <w:r w:rsidRPr="008C6415">
        <w:rPr>
          <w:noProof/>
        </w:rPr>
        <w:t xml:space="preserve">, 161-162. </w:t>
      </w:r>
      <w:hyperlink r:id="rId27" w:history="1">
        <w:r w:rsidRPr="008C6415">
          <w:rPr>
            <w:rStyle w:val="Hyperlink"/>
            <w:noProof/>
          </w:rPr>
          <w:t>https://doi.org/10.1016/j.pbiomolbio.2021.11.001</w:t>
        </w:r>
      </w:hyperlink>
      <w:r w:rsidRPr="008C6415">
        <w:rPr>
          <w:noProof/>
        </w:rPr>
        <w:t xml:space="preserve"> </w:t>
      </w:r>
    </w:p>
    <w:p w14:paraId="5BD20298" w14:textId="77777777" w:rsidR="008C6415" w:rsidRPr="008C6415" w:rsidRDefault="008C6415" w:rsidP="008C6415">
      <w:pPr>
        <w:pStyle w:val="EndNoteBibliography"/>
        <w:rPr>
          <w:noProof/>
        </w:rPr>
      </w:pPr>
    </w:p>
    <w:p w14:paraId="4C946469" w14:textId="46FB8497" w:rsidR="008C6415" w:rsidRPr="008C6415" w:rsidRDefault="008C6415" w:rsidP="008C6415">
      <w:pPr>
        <w:pStyle w:val="EndNoteBibliography"/>
        <w:ind w:left="720" w:hanging="720"/>
        <w:rPr>
          <w:noProof/>
        </w:rPr>
      </w:pPr>
      <w:r w:rsidRPr="008C6415">
        <w:rPr>
          <w:noProof/>
        </w:rPr>
        <w:t xml:space="preserve">Baluska, F., Reber, A. S., &amp; Miller, W. B., Jr. (2022, May 18). Cellular sentience as the primary source of biological order and evolution. </w:t>
      </w:r>
      <w:r w:rsidRPr="008C6415">
        <w:rPr>
          <w:i/>
          <w:noProof/>
        </w:rPr>
        <w:t>Biosystems, 218</w:t>
      </w:r>
      <w:r w:rsidRPr="008C6415">
        <w:rPr>
          <w:noProof/>
        </w:rPr>
        <w:t xml:space="preserve">, 104694. </w:t>
      </w:r>
      <w:hyperlink r:id="rId28" w:history="1">
        <w:r w:rsidRPr="008C6415">
          <w:rPr>
            <w:rStyle w:val="Hyperlink"/>
            <w:noProof/>
          </w:rPr>
          <w:t>https://doi.org/10.1016/j.biosystems.2022.104694</w:t>
        </w:r>
      </w:hyperlink>
      <w:r w:rsidRPr="008C6415">
        <w:rPr>
          <w:noProof/>
        </w:rPr>
        <w:t xml:space="preserve"> </w:t>
      </w:r>
    </w:p>
    <w:p w14:paraId="7D459780" w14:textId="77777777" w:rsidR="008C6415" w:rsidRPr="008C6415" w:rsidRDefault="008C6415" w:rsidP="008C6415">
      <w:pPr>
        <w:pStyle w:val="EndNoteBibliography"/>
        <w:rPr>
          <w:noProof/>
        </w:rPr>
      </w:pPr>
    </w:p>
    <w:p w14:paraId="204421BA" w14:textId="77777777" w:rsidR="008C6415" w:rsidRPr="008C6415" w:rsidRDefault="008C6415" w:rsidP="008C6415">
      <w:pPr>
        <w:pStyle w:val="EndNoteBibliography"/>
        <w:ind w:left="720" w:hanging="720"/>
        <w:rPr>
          <w:noProof/>
        </w:rPr>
      </w:pPr>
      <w:r w:rsidRPr="008C6415">
        <w:rPr>
          <w:noProof/>
        </w:rPr>
        <w:t xml:space="preserve">Bateson, G. (1972). </w:t>
      </w:r>
      <w:r w:rsidRPr="008C6415">
        <w:rPr>
          <w:i/>
          <w:noProof/>
        </w:rPr>
        <w:t>Steps to an ecology of mind; collected essays in anthropology, psychiatry, evolution, and epistemology</w:t>
      </w:r>
      <w:r w:rsidRPr="008C6415">
        <w:rPr>
          <w:noProof/>
        </w:rPr>
        <w:t xml:space="preserve">. Chandler Pub. Co. </w:t>
      </w:r>
    </w:p>
    <w:p w14:paraId="43F6BA4D" w14:textId="77777777" w:rsidR="008C6415" w:rsidRPr="008C6415" w:rsidRDefault="008C6415" w:rsidP="008C6415">
      <w:pPr>
        <w:pStyle w:val="EndNoteBibliography"/>
        <w:rPr>
          <w:noProof/>
        </w:rPr>
      </w:pPr>
    </w:p>
    <w:p w14:paraId="344A1406" w14:textId="27C4DC81" w:rsidR="008C6415" w:rsidRPr="008C6415" w:rsidRDefault="008C6415" w:rsidP="008C6415">
      <w:pPr>
        <w:pStyle w:val="EndNoteBibliography"/>
        <w:ind w:left="720" w:hanging="720"/>
        <w:rPr>
          <w:noProof/>
        </w:rPr>
      </w:pPr>
      <w:r w:rsidRPr="008C6415">
        <w:rPr>
          <w:noProof/>
        </w:rPr>
        <w:t xml:space="preserve">Batthyany, A., &amp; Greyson, B. (2021, 2021 MAR). Spontaneous Remission of Dementia Before Death: Results From a Study on Paradoxical Lucidity [Article]. </w:t>
      </w:r>
      <w:r w:rsidRPr="008C6415">
        <w:rPr>
          <w:i/>
          <w:noProof/>
        </w:rPr>
        <w:t xml:space="preserve">PSYCHOLOGY OF </w:t>
      </w:r>
      <w:r w:rsidRPr="008C6415">
        <w:rPr>
          <w:i/>
          <w:noProof/>
        </w:rPr>
        <w:lastRenderedPageBreak/>
        <w:t>CONSCIOUSNESS-THEORY RESEARCH AND PRACTICE, 8</w:t>
      </w:r>
      <w:r w:rsidRPr="008C6415">
        <w:rPr>
          <w:noProof/>
        </w:rPr>
        <w:t xml:space="preserve">(1), 1-8. </w:t>
      </w:r>
      <w:hyperlink r:id="rId29" w:history="1">
        <w:r w:rsidRPr="008C6415">
          <w:rPr>
            <w:rStyle w:val="Hyperlink"/>
            <w:noProof/>
          </w:rPr>
          <w:t>https://doi.org/10.1037/cns0000259</w:t>
        </w:r>
      </w:hyperlink>
      <w:r w:rsidRPr="008C6415">
        <w:rPr>
          <w:noProof/>
        </w:rPr>
        <w:t xml:space="preserve"> </w:t>
      </w:r>
    </w:p>
    <w:p w14:paraId="257F99B9" w14:textId="77777777" w:rsidR="008C6415" w:rsidRPr="008C6415" w:rsidRDefault="008C6415" w:rsidP="008C6415">
      <w:pPr>
        <w:pStyle w:val="EndNoteBibliography"/>
        <w:rPr>
          <w:noProof/>
        </w:rPr>
      </w:pPr>
    </w:p>
    <w:p w14:paraId="7C61285B" w14:textId="3616FCD3" w:rsidR="008C6415" w:rsidRPr="008C6415" w:rsidRDefault="008C6415" w:rsidP="008C6415">
      <w:pPr>
        <w:pStyle w:val="EndNoteBibliography"/>
        <w:ind w:left="720" w:hanging="720"/>
        <w:rPr>
          <w:noProof/>
        </w:rPr>
      </w:pPr>
      <w:r w:rsidRPr="008C6415">
        <w:rPr>
          <w:noProof/>
        </w:rPr>
        <w:t xml:space="preserve">Bayne, T., Seth, A. K., &amp; Massimini, M. (2020a, Jan). Are There Islands of Awareness? </w:t>
      </w:r>
      <w:r w:rsidRPr="008C6415">
        <w:rPr>
          <w:i/>
          <w:noProof/>
        </w:rPr>
        <w:t>Trends Neurosci, 43</w:t>
      </w:r>
      <w:r w:rsidRPr="008C6415">
        <w:rPr>
          <w:noProof/>
        </w:rPr>
        <w:t xml:space="preserve">(1), 6-16. </w:t>
      </w:r>
      <w:hyperlink r:id="rId30" w:history="1">
        <w:r w:rsidRPr="008C6415">
          <w:rPr>
            <w:rStyle w:val="Hyperlink"/>
            <w:noProof/>
          </w:rPr>
          <w:t>https://doi.org/10.1016/j.tins.2019.11.003</w:t>
        </w:r>
      </w:hyperlink>
      <w:r w:rsidRPr="008C6415">
        <w:rPr>
          <w:noProof/>
        </w:rPr>
        <w:t xml:space="preserve"> </w:t>
      </w:r>
    </w:p>
    <w:p w14:paraId="2167CADE" w14:textId="77777777" w:rsidR="008C6415" w:rsidRPr="008C6415" w:rsidRDefault="008C6415" w:rsidP="008C6415">
      <w:pPr>
        <w:pStyle w:val="EndNoteBibliography"/>
        <w:rPr>
          <w:noProof/>
        </w:rPr>
      </w:pPr>
    </w:p>
    <w:p w14:paraId="549B4295" w14:textId="0438A608" w:rsidR="008C6415" w:rsidRPr="008C6415" w:rsidRDefault="008C6415" w:rsidP="008C6415">
      <w:pPr>
        <w:pStyle w:val="EndNoteBibliography"/>
        <w:ind w:left="720" w:hanging="720"/>
        <w:rPr>
          <w:noProof/>
        </w:rPr>
      </w:pPr>
      <w:r w:rsidRPr="008C6415">
        <w:rPr>
          <w:noProof/>
        </w:rPr>
        <w:t xml:space="preserve">Bayne, T., Seth, A. K., &amp; Massimini, M. (2020b, Aug). From Complexity to Consciousness. </w:t>
      </w:r>
      <w:r w:rsidRPr="008C6415">
        <w:rPr>
          <w:i/>
          <w:noProof/>
        </w:rPr>
        <w:t>Trends Neurosci, 43</w:t>
      </w:r>
      <w:r w:rsidRPr="008C6415">
        <w:rPr>
          <w:noProof/>
        </w:rPr>
        <w:t xml:space="preserve">(8), 546-547. </w:t>
      </w:r>
      <w:hyperlink r:id="rId31" w:history="1">
        <w:r w:rsidRPr="008C6415">
          <w:rPr>
            <w:rStyle w:val="Hyperlink"/>
            <w:noProof/>
          </w:rPr>
          <w:t>https://doi.org/10.1016/j.tins.2020.05.008</w:t>
        </w:r>
      </w:hyperlink>
      <w:r w:rsidRPr="008C6415">
        <w:rPr>
          <w:noProof/>
        </w:rPr>
        <w:t xml:space="preserve"> </w:t>
      </w:r>
    </w:p>
    <w:p w14:paraId="7BB561D9" w14:textId="77777777" w:rsidR="008C6415" w:rsidRPr="008C6415" w:rsidRDefault="008C6415" w:rsidP="008C6415">
      <w:pPr>
        <w:pStyle w:val="EndNoteBibliography"/>
        <w:rPr>
          <w:noProof/>
        </w:rPr>
      </w:pPr>
    </w:p>
    <w:p w14:paraId="1AA29023" w14:textId="6F230187" w:rsidR="008C6415" w:rsidRPr="008C6415" w:rsidRDefault="008C6415" w:rsidP="008C6415">
      <w:pPr>
        <w:pStyle w:val="EndNoteBibliography"/>
        <w:ind w:left="720" w:hanging="720"/>
        <w:rPr>
          <w:noProof/>
        </w:rPr>
      </w:pPr>
      <w:r w:rsidRPr="008C6415">
        <w:rPr>
          <w:noProof/>
        </w:rPr>
        <w:t xml:space="preserve">Becker, J., Jehna, M., Larsen, N., Synowitz, M., &amp; Hartwigsen, G. (2016, 2016 JUL). Glioblastoma in hemihydranencephaly: preoperative and postoperative language ability of the right hemisphere [Article]. </w:t>
      </w:r>
      <w:r w:rsidRPr="008C6415">
        <w:rPr>
          <w:i/>
          <w:noProof/>
        </w:rPr>
        <w:t>ACTA NEUROCHIRURGICA, 158</w:t>
      </w:r>
      <w:r w:rsidRPr="008C6415">
        <w:rPr>
          <w:noProof/>
        </w:rPr>
        <w:t xml:space="preserve">(7), 1317-1323. </w:t>
      </w:r>
      <w:hyperlink r:id="rId32" w:history="1">
        <w:r w:rsidRPr="008C6415">
          <w:rPr>
            <w:rStyle w:val="Hyperlink"/>
            <w:noProof/>
          </w:rPr>
          <w:t>https://doi.org/10.1007/s00701-016-2825-1</w:t>
        </w:r>
      </w:hyperlink>
      <w:r w:rsidRPr="008C6415">
        <w:rPr>
          <w:noProof/>
        </w:rPr>
        <w:t xml:space="preserve"> </w:t>
      </w:r>
    </w:p>
    <w:p w14:paraId="7A35AF6D" w14:textId="77777777" w:rsidR="008C6415" w:rsidRPr="008C6415" w:rsidRDefault="008C6415" w:rsidP="008C6415">
      <w:pPr>
        <w:pStyle w:val="EndNoteBibliography"/>
        <w:rPr>
          <w:noProof/>
        </w:rPr>
      </w:pPr>
    </w:p>
    <w:p w14:paraId="56AE75F8" w14:textId="18AF4A97" w:rsidR="008C6415" w:rsidRPr="008C6415" w:rsidRDefault="008C6415" w:rsidP="008C6415">
      <w:pPr>
        <w:pStyle w:val="EndNoteBibliography"/>
        <w:ind w:left="720" w:hanging="720"/>
        <w:rPr>
          <w:noProof/>
        </w:rPr>
      </w:pPr>
      <w:r w:rsidRPr="008C6415">
        <w:rPr>
          <w:noProof/>
        </w:rPr>
        <w:t xml:space="preserve">Bedecarrats, A., Chen, S., Pearce, K., Cai, D., &amp; Glanzman, D. L. (2018, May-Jun). RNA from Trained Aplysia Can Induce an Epigenetic Engram for Long-Term Sensitization in Untrained Aplysia. </w:t>
      </w:r>
      <w:r w:rsidRPr="008C6415">
        <w:rPr>
          <w:i/>
          <w:noProof/>
        </w:rPr>
        <w:t>eNeuro, 5</w:t>
      </w:r>
      <w:r w:rsidRPr="008C6415">
        <w:rPr>
          <w:noProof/>
        </w:rPr>
        <w:t xml:space="preserve">(3). </w:t>
      </w:r>
      <w:hyperlink r:id="rId33" w:history="1">
        <w:r w:rsidRPr="008C6415">
          <w:rPr>
            <w:rStyle w:val="Hyperlink"/>
            <w:noProof/>
          </w:rPr>
          <w:t>https://doi.org/10.1523/ENEURO.0038-18.2018</w:t>
        </w:r>
      </w:hyperlink>
      <w:r w:rsidRPr="008C6415">
        <w:rPr>
          <w:noProof/>
        </w:rPr>
        <w:t xml:space="preserve"> </w:t>
      </w:r>
    </w:p>
    <w:p w14:paraId="126FF0BC" w14:textId="77777777" w:rsidR="008C6415" w:rsidRPr="008C6415" w:rsidRDefault="008C6415" w:rsidP="008C6415">
      <w:pPr>
        <w:pStyle w:val="EndNoteBibliography"/>
        <w:rPr>
          <w:noProof/>
        </w:rPr>
      </w:pPr>
    </w:p>
    <w:p w14:paraId="208F7A80" w14:textId="24E9194A" w:rsidR="008C6415" w:rsidRPr="008C6415" w:rsidRDefault="008C6415" w:rsidP="008C6415">
      <w:pPr>
        <w:pStyle w:val="EndNoteBibliography"/>
        <w:ind w:left="720" w:hanging="720"/>
        <w:rPr>
          <w:noProof/>
        </w:rPr>
      </w:pPr>
      <w:r w:rsidRPr="008C6415">
        <w:rPr>
          <w:noProof/>
        </w:rPr>
        <w:t xml:space="preserve">Bedny, M., Pascual-Leone, A., Dodell-Feder, D., Fedorenko, E., &amp; Saxe, R. (2011, MAR 15). Language processing in the occipital cortex of congenitally blind adults. </w:t>
      </w:r>
      <w:r w:rsidRPr="008C6415">
        <w:rPr>
          <w:i/>
          <w:noProof/>
        </w:rPr>
        <w:t>Proceedings of the National Academy of Sciences of the United States of America, 108</w:t>
      </w:r>
      <w:r w:rsidRPr="008C6415">
        <w:rPr>
          <w:noProof/>
        </w:rPr>
        <w:t xml:space="preserve">(11), 4429-4434. </w:t>
      </w:r>
      <w:hyperlink r:id="rId34" w:history="1">
        <w:r w:rsidRPr="008C6415">
          <w:rPr>
            <w:rStyle w:val="Hyperlink"/>
            <w:noProof/>
          </w:rPr>
          <w:t>https://doi.org/10.1073/pnas.1014818108</w:t>
        </w:r>
      </w:hyperlink>
      <w:r w:rsidRPr="008C6415">
        <w:rPr>
          <w:noProof/>
        </w:rPr>
        <w:t xml:space="preserve"> </w:t>
      </w:r>
    </w:p>
    <w:p w14:paraId="35F6E335" w14:textId="77777777" w:rsidR="008C6415" w:rsidRPr="008C6415" w:rsidRDefault="008C6415" w:rsidP="008C6415">
      <w:pPr>
        <w:pStyle w:val="EndNoteBibliography"/>
        <w:rPr>
          <w:noProof/>
        </w:rPr>
      </w:pPr>
    </w:p>
    <w:p w14:paraId="29A33FDB" w14:textId="77777777" w:rsidR="008C6415" w:rsidRPr="008C6415" w:rsidRDefault="008C6415" w:rsidP="008C6415">
      <w:pPr>
        <w:pStyle w:val="EndNoteBibliography"/>
        <w:ind w:left="720" w:hanging="720"/>
        <w:rPr>
          <w:noProof/>
        </w:rPr>
      </w:pPr>
      <w:r w:rsidRPr="008C6415">
        <w:rPr>
          <w:noProof/>
        </w:rPr>
        <w:t xml:space="preserve">Beloussov, L. V. (1976). Ontogenetic model of Fibonacci series in apical meristems of plants [Russian] [Онтогенетическая модель рядов Фибоначчи в апикальных меристемах растений]. </w:t>
      </w:r>
      <w:r w:rsidRPr="008C6415">
        <w:rPr>
          <w:i/>
          <w:noProof/>
        </w:rPr>
        <w:t>Zhurnal Obshchei Biologii (Journal of General Biology), 37</w:t>
      </w:r>
      <w:r w:rsidRPr="008C6415">
        <w:rPr>
          <w:noProof/>
        </w:rPr>
        <w:t xml:space="preserve">(6), 900-911. </w:t>
      </w:r>
    </w:p>
    <w:p w14:paraId="778B8A54" w14:textId="77777777" w:rsidR="008C6415" w:rsidRPr="008C6415" w:rsidRDefault="008C6415" w:rsidP="008C6415">
      <w:pPr>
        <w:pStyle w:val="EndNoteBibliography"/>
        <w:rPr>
          <w:noProof/>
        </w:rPr>
      </w:pPr>
    </w:p>
    <w:p w14:paraId="0054E6C9" w14:textId="5084F502" w:rsidR="008C6415" w:rsidRPr="008C6415" w:rsidRDefault="008C6415" w:rsidP="008C6415">
      <w:pPr>
        <w:pStyle w:val="EndNoteBibliography"/>
        <w:ind w:left="720" w:hanging="720"/>
        <w:rPr>
          <w:noProof/>
        </w:rPr>
      </w:pPr>
      <w:r w:rsidRPr="008C6415">
        <w:rPr>
          <w:noProof/>
        </w:rPr>
        <w:t xml:space="preserve">Beloussov, L. V. (2008). Mechanically based generative laws of morphogenesis. </w:t>
      </w:r>
      <w:r w:rsidRPr="008C6415">
        <w:rPr>
          <w:i/>
          <w:noProof/>
        </w:rPr>
        <w:t>Phys Biol, 5</w:t>
      </w:r>
      <w:r w:rsidRPr="008C6415">
        <w:rPr>
          <w:noProof/>
        </w:rPr>
        <w:t xml:space="preserve">(1), 015009. </w:t>
      </w:r>
      <w:hyperlink r:id="rId35" w:history="1">
        <w:r w:rsidRPr="008C6415">
          <w:rPr>
            <w:rStyle w:val="Hyperlink"/>
            <w:noProof/>
          </w:rPr>
          <w:t>https://doi.org/S1478-3975(08)62359-6</w:t>
        </w:r>
      </w:hyperlink>
      <w:r w:rsidRPr="008C6415">
        <w:rPr>
          <w:noProof/>
        </w:rPr>
        <w:t xml:space="preserve"> [pii]</w:t>
      </w:r>
    </w:p>
    <w:p w14:paraId="5E9E81D4" w14:textId="77777777" w:rsidR="008C6415" w:rsidRPr="008C6415" w:rsidRDefault="008C6415" w:rsidP="008C6415">
      <w:pPr>
        <w:pStyle w:val="EndNoteBibliography"/>
        <w:ind w:left="720" w:hanging="720"/>
        <w:rPr>
          <w:noProof/>
        </w:rPr>
      </w:pPr>
      <w:r w:rsidRPr="008C6415">
        <w:rPr>
          <w:noProof/>
        </w:rPr>
        <w:t xml:space="preserve">10.1088/1478-3975/5/1/015009 </w:t>
      </w:r>
    </w:p>
    <w:p w14:paraId="28A9D0AE" w14:textId="77777777" w:rsidR="008C6415" w:rsidRPr="008C6415" w:rsidRDefault="008C6415" w:rsidP="008C6415">
      <w:pPr>
        <w:pStyle w:val="EndNoteBibliography"/>
        <w:rPr>
          <w:noProof/>
        </w:rPr>
      </w:pPr>
    </w:p>
    <w:p w14:paraId="398A9850" w14:textId="723421E4" w:rsidR="008C6415" w:rsidRPr="008C6415" w:rsidRDefault="008C6415" w:rsidP="008C6415">
      <w:pPr>
        <w:pStyle w:val="EndNoteBibliography"/>
        <w:ind w:left="720" w:hanging="720"/>
        <w:rPr>
          <w:noProof/>
        </w:rPr>
      </w:pPr>
      <w:r w:rsidRPr="008C6415">
        <w:rPr>
          <w:noProof/>
        </w:rPr>
        <w:t xml:space="preserve">Beloussov, L. V., &amp; Grabovsky, V. I. (2007, Feb). Information about a form (on the dynamic laws of morphogenesis). </w:t>
      </w:r>
      <w:r w:rsidRPr="008C6415">
        <w:rPr>
          <w:i/>
          <w:noProof/>
        </w:rPr>
        <w:t>Biosystems, 87</w:t>
      </w:r>
      <w:r w:rsidRPr="008C6415">
        <w:rPr>
          <w:noProof/>
        </w:rPr>
        <w:t xml:space="preserve">(2-3), 204-214. </w:t>
      </w:r>
      <w:hyperlink r:id="rId36" w:history="1">
        <w:r w:rsidRPr="008C6415">
          <w:rPr>
            <w:rStyle w:val="Hyperlink"/>
            <w:noProof/>
          </w:rPr>
          <w:t>https://doi.org/S0303-2647(06)00167-5</w:t>
        </w:r>
      </w:hyperlink>
      <w:r w:rsidRPr="008C6415">
        <w:rPr>
          <w:noProof/>
        </w:rPr>
        <w:t xml:space="preserve"> [pii]</w:t>
      </w:r>
    </w:p>
    <w:p w14:paraId="065440BD" w14:textId="77777777" w:rsidR="008C6415" w:rsidRPr="008C6415" w:rsidRDefault="008C6415" w:rsidP="008C6415">
      <w:pPr>
        <w:pStyle w:val="EndNoteBibliography"/>
        <w:ind w:left="720" w:hanging="720"/>
        <w:rPr>
          <w:noProof/>
        </w:rPr>
      </w:pPr>
      <w:r w:rsidRPr="008C6415">
        <w:rPr>
          <w:noProof/>
        </w:rPr>
        <w:t xml:space="preserve">10.1016/j.biosystems.2006.09.015 </w:t>
      </w:r>
    </w:p>
    <w:p w14:paraId="7C407301" w14:textId="77777777" w:rsidR="008C6415" w:rsidRPr="008C6415" w:rsidRDefault="008C6415" w:rsidP="008C6415">
      <w:pPr>
        <w:pStyle w:val="EndNoteBibliography"/>
        <w:rPr>
          <w:noProof/>
        </w:rPr>
      </w:pPr>
    </w:p>
    <w:p w14:paraId="50628434" w14:textId="37005772" w:rsidR="008C6415" w:rsidRPr="008C6415" w:rsidRDefault="008C6415" w:rsidP="008C6415">
      <w:pPr>
        <w:pStyle w:val="EndNoteBibliography"/>
        <w:ind w:left="720" w:hanging="720"/>
        <w:rPr>
          <w:noProof/>
        </w:rPr>
      </w:pPr>
      <w:r w:rsidRPr="008C6415">
        <w:rPr>
          <w:noProof/>
        </w:rPr>
        <w:t xml:space="preserve">Benedetti, F., Lanotte, M., Lopiano, L., &amp; Colloca, L. (2007, Jun 29). When words are painful: unraveling the mechanisms of the nocebo effect. </w:t>
      </w:r>
      <w:r w:rsidRPr="008C6415">
        <w:rPr>
          <w:i/>
          <w:noProof/>
        </w:rPr>
        <w:t>Neuroscience, 147</w:t>
      </w:r>
      <w:r w:rsidRPr="008C6415">
        <w:rPr>
          <w:noProof/>
        </w:rPr>
        <w:t xml:space="preserve">(2), 260-271. </w:t>
      </w:r>
      <w:hyperlink r:id="rId37" w:history="1">
        <w:r w:rsidRPr="008C6415">
          <w:rPr>
            <w:rStyle w:val="Hyperlink"/>
            <w:noProof/>
          </w:rPr>
          <w:t>https://doi.org/10.1016/j.neuroscience.2007.02.020</w:t>
        </w:r>
      </w:hyperlink>
      <w:r w:rsidRPr="008C6415">
        <w:rPr>
          <w:noProof/>
        </w:rPr>
        <w:t xml:space="preserve"> </w:t>
      </w:r>
    </w:p>
    <w:p w14:paraId="554A0110" w14:textId="77777777" w:rsidR="008C6415" w:rsidRPr="008C6415" w:rsidRDefault="008C6415" w:rsidP="008C6415">
      <w:pPr>
        <w:pStyle w:val="EndNoteBibliography"/>
        <w:rPr>
          <w:noProof/>
        </w:rPr>
      </w:pPr>
    </w:p>
    <w:p w14:paraId="58C9B5F5" w14:textId="30278EF2" w:rsidR="008C6415" w:rsidRPr="008C6415" w:rsidRDefault="008C6415" w:rsidP="008C6415">
      <w:pPr>
        <w:pStyle w:val="EndNoteBibliography"/>
        <w:ind w:left="720" w:hanging="720"/>
        <w:rPr>
          <w:noProof/>
        </w:rPr>
      </w:pPr>
      <w:r w:rsidRPr="008C6415">
        <w:rPr>
          <w:noProof/>
        </w:rPr>
        <w:t xml:space="preserve">Bennett, C. R., Bauer, C. M., Bailin, E. S., &amp; Merabet, L. B. (2020, Jan). Neuroplasticity in cerebral visual impairment (CVI): Assessing functional vision and the neurophysiological correlates of dorsal stream dysfunction. </w:t>
      </w:r>
      <w:r w:rsidRPr="008C6415">
        <w:rPr>
          <w:i/>
          <w:noProof/>
        </w:rPr>
        <w:t>Neurosci Biobehav Rev, 108</w:t>
      </w:r>
      <w:r w:rsidRPr="008C6415">
        <w:rPr>
          <w:noProof/>
        </w:rPr>
        <w:t xml:space="preserve">, 171-181. </w:t>
      </w:r>
      <w:hyperlink r:id="rId38" w:history="1">
        <w:r w:rsidRPr="008C6415">
          <w:rPr>
            <w:rStyle w:val="Hyperlink"/>
            <w:noProof/>
          </w:rPr>
          <w:t>https://doi.org/10.1016/j.neubiorev.2019.10.011</w:t>
        </w:r>
      </w:hyperlink>
      <w:r w:rsidRPr="008C6415">
        <w:rPr>
          <w:noProof/>
        </w:rPr>
        <w:t xml:space="preserve"> </w:t>
      </w:r>
    </w:p>
    <w:p w14:paraId="066E7C09" w14:textId="77777777" w:rsidR="008C6415" w:rsidRPr="008C6415" w:rsidRDefault="008C6415" w:rsidP="008C6415">
      <w:pPr>
        <w:pStyle w:val="EndNoteBibliography"/>
        <w:rPr>
          <w:noProof/>
        </w:rPr>
      </w:pPr>
    </w:p>
    <w:p w14:paraId="2A25C8BB" w14:textId="1BE49FE4" w:rsidR="008C6415" w:rsidRPr="008C6415" w:rsidRDefault="008C6415" w:rsidP="008C6415">
      <w:pPr>
        <w:pStyle w:val="EndNoteBibliography"/>
        <w:ind w:left="720" w:hanging="720"/>
        <w:rPr>
          <w:noProof/>
        </w:rPr>
      </w:pPr>
      <w:r w:rsidRPr="008C6415">
        <w:rPr>
          <w:noProof/>
        </w:rPr>
        <w:lastRenderedPageBreak/>
        <w:t xml:space="preserve">Biderman, N., Gershman, S. J., &amp; Shohamy, D. (2023, Jun). The role of memory in counterfactual valuation. </w:t>
      </w:r>
      <w:r w:rsidRPr="008C6415">
        <w:rPr>
          <w:i/>
          <w:noProof/>
        </w:rPr>
        <w:t>Journal of Experimental Psychology: General, 152</w:t>
      </w:r>
      <w:r w:rsidRPr="008C6415">
        <w:rPr>
          <w:noProof/>
        </w:rPr>
        <w:t xml:space="preserve">(6), 1754-1767. </w:t>
      </w:r>
      <w:hyperlink r:id="rId39" w:history="1">
        <w:r w:rsidRPr="008C6415">
          <w:rPr>
            <w:rStyle w:val="Hyperlink"/>
            <w:noProof/>
          </w:rPr>
          <w:t>https://doi.org/10.1037/xge0001364</w:t>
        </w:r>
      </w:hyperlink>
      <w:r w:rsidRPr="008C6415">
        <w:rPr>
          <w:noProof/>
        </w:rPr>
        <w:t xml:space="preserve"> </w:t>
      </w:r>
    </w:p>
    <w:p w14:paraId="39734206" w14:textId="77777777" w:rsidR="008C6415" w:rsidRPr="008C6415" w:rsidRDefault="008C6415" w:rsidP="008C6415">
      <w:pPr>
        <w:pStyle w:val="EndNoteBibliography"/>
        <w:rPr>
          <w:noProof/>
        </w:rPr>
      </w:pPr>
    </w:p>
    <w:p w14:paraId="68F37870" w14:textId="260CEB8A" w:rsidR="008C6415" w:rsidRPr="008C6415" w:rsidRDefault="008C6415" w:rsidP="008C6415">
      <w:pPr>
        <w:pStyle w:val="EndNoteBibliography"/>
        <w:ind w:left="720" w:hanging="720"/>
        <w:rPr>
          <w:noProof/>
        </w:rPr>
      </w:pPr>
      <w:r w:rsidRPr="008C6415">
        <w:rPr>
          <w:noProof/>
        </w:rPr>
        <w:t xml:space="preserve">Bischoff, P., &amp; Rundshagen, I. (2011, 2011 JAN 10). Awareness Under General Anesthesia [Review]. </w:t>
      </w:r>
      <w:r w:rsidRPr="008C6415">
        <w:rPr>
          <w:i/>
          <w:noProof/>
        </w:rPr>
        <w:t>DEUTSCHES ARZTEBLATT INTERNATIONAL, 108</w:t>
      </w:r>
      <w:r w:rsidRPr="008C6415">
        <w:rPr>
          <w:noProof/>
        </w:rPr>
        <w:t xml:space="preserve">(1-2), 1-I. </w:t>
      </w:r>
      <w:hyperlink r:id="rId40" w:history="1">
        <w:r w:rsidRPr="008C6415">
          <w:rPr>
            <w:rStyle w:val="Hyperlink"/>
            <w:noProof/>
          </w:rPr>
          <w:t>https://doi.org/10.3238/arztebl.2011.0001</w:t>
        </w:r>
      </w:hyperlink>
      <w:r w:rsidRPr="008C6415">
        <w:rPr>
          <w:noProof/>
        </w:rPr>
        <w:t xml:space="preserve"> </w:t>
      </w:r>
    </w:p>
    <w:p w14:paraId="0BF104DA" w14:textId="77777777" w:rsidR="008C6415" w:rsidRPr="008C6415" w:rsidRDefault="008C6415" w:rsidP="008C6415">
      <w:pPr>
        <w:pStyle w:val="EndNoteBibliography"/>
        <w:rPr>
          <w:noProof/>
        </w:rPr>
      </w:pPr>
    </w:p>
    <w:p w14:paraId="1F78A9B7" w14:textId="44F3445D" w:rsidR="008C6415" w:rsidRPr="008C6415" w:rsidRDefault="008C6415" w:rsidP="008C6415">
      <w:pPr>
        <w:pStyle w:val="EndNoteBibliography"/>
        <w:ind w:left="720" w:hanging="720"/>
        <w:rPr>
          <w:noProof/>
        </w:rPr>
      </w:pPr>
      <w:r w:rsidRPr="008C6415">
        <w:rPr>
          <w:noProof/>
        </w:rPr>
        <w:t xml:space="preserve">Bischoff, P., Rundshagen, I., &amp; Schneider, G. (2015, 2015 OCT). Undesired awareness phenomena during general anesthesia. Evidence-based state of knowledge, current discussions and strategies for prevention and management [Article]. </w:t>
      </w:r>
      <w:r w:rsidRPr="008C6415">
        <w:rPr>
          <w:i/>
          <w:noProof/>
        </w:rPr>
        <w:t>ANAESTHESIST, 64</w:t>
      </w:r>
      <w:r w:rsidRPr="008C6415">
        <w:rPr>
          <w:noProof/>
        </w:rPr>
        <w:t xml:space="preserve">(10), 732-739. </w:t>
      </w:r>
      <w:hyperlink r:id="rId41" w:history="1">
        <w:r w:rsidRPr="008C6415">
          <w:rPr>
            <w:rStyle w:val="Hyperlink"/>
            <w:noProof/>
          </w:rPr>
          <w:t>https://doi.org/10.1007/s00101-015-0095-6</w:t>
        </w:r>
      </w:hyperlink>
      <w:r w:rsidRPr="008C6415">
        <w:rPr>
          <w:noProof/>
        </w:rPr>
        <w:t xml:space="preserve"> </w:t>
      </w:r>
    </w:p>
    <w:p w14:paraId="501F8E52" w14:textId="77777777" w:rsidR="008C6415" w:rsidRPr="008C6415" w:rsidRDefault="008C6415" w:rsidP="008C6415">
      <w:pPr>
        <w:pStyle w:val="EndNoteBibliography"/>
        <w:rPr>
          <w:noProof/>
        </w:rPr>
      </w:pPr>
    </w:p>
    <w:p w14:paraId="4CE63991" w14:textId="77777777" w:rsidR="008C6415" w:rsidRPr="008C6415" w:rsidRDefault="008C6415" w:rsidP="008C6415">
      <w:pPr>
        <w:pStyle w:val="EndNoteBibliography"/>
        <w:ind w:left="720" w:hanging="720"/>
        <w:rPr>
          <w:noProof/>
        </w:rPr>
      </w:pPr>
      <w:r w:rsidRPr="008C6415">
        <w:rPr>
          <w:noProof/>
        </w:rPr>
        <w:t xml:space="preserve">Bisping, R., Oehlert, U., Reinauer, H., &amp; Longo, N. (1971). Negative and Positive Memory Transfer through Rna in Instrumentally Conditioned Goldfish. </w:t>
      </w:r>
      <w:r w:rsidRPr="008C6415">
        <w:rPr>
          <w:i/>
          <w:noProof/>
        </w:rPr>
        <w:t>Studia Psychologica, 13</w:t>
      </w:r>
      <w:r w:rsidRPr="008C6415">
        <w:rPr>
          <w:noProof/>
        </w:rPr>
        <w:t xml:space="preserve">(3), 181-190. &lt;Go to ISI&gt;://WOS:A1971K717200002 </w:t>
      </w:r>
    </w:p>
    <w:p w14:paraId="78AB3CAF" w14:textId="77777777" w:rsidR="008C6415" w:rsidRPr="008C6415" w:rsidRDefault="008C6415" w:rsidP="008C6415">
      <w:pPr>
        <w:pStyle w:val="EndNoteBibliography"/>
        <w:rPr>
          <w:noProof/>
        </w:rPr>
      </w:pPr>
    </w:p>
    <w:p w14:paraId="483C0E00" w14:textId="77777777" w:rsidR="008C6415" w:rsidRPr="008C6415" w:rsidRDefault="008C6415" w:rsidP="008C6415">
      <w:pPr>
        <w:pStyle w:val="EndNoteBibliography"/>
        <w:ind w:left="720" w:hanging="720"/>
        <w:rPr>
          <w:noProof/>
        </w:rPr>
      </w:pPr>
      <w:r w:rsidRPr="008C6415">
        <w:rPr>
          <w:noProof/>
        </w:rPr>
        <w:t xml:space="preserve">Bisping, R., Vreemann, V., Oehlert, U., Reinauer, H., Zahlbegn.Oh, &amp; Longo, N. (1971). NEGATIVE AND POSITIVE MEMORY TRANSFER THROUGH RNA IN INSTRUMENTALLY CONDITIONED GOLDFISH. </w:t>
      </w:r>
      <w:r w:rsidRPr="008C6415">
        <w:rPr>
          <w:i/>
          <w:noProof/>
        </w:rPr>
        <w:t>Studia Psychologica, 13</w:t>
      </w:r>
      <w:r w:rsidRPr="008C6415">
        <w:rPr>
          <w:noProof/>
        </w:rPr>
        <w:t xml:space="preserve">(2), 146-146. &lt;Go to ISI&gt;://A1971K225500010 </w:t>
      </w:r>
    </w:p>
    <w:p w14:paraId="5423B874" w14:textId="77777777" w:rsidR="008C6415" w:rsidRPr="008C6415" w:rsidRDefault="008C6415" w:rsidP="008C6415">
      <w:pPr>
        <w:pStyle w:val="EndNoteBibliography"/>
        <w:rPr>
          <w:noProof/>
        </w:rPr>
      </w:pPr>
    </w:p>
    <w:p w14:paraId="23449569" w14:textId="35190BF8" w:rsidR="008C6415" w:rsidRPr="008C6415" w:rsidRDefault="008C6415" w:rsidP="008C6415">
      <w:pPr>
        <w:pStyle w:val="EndNoteBibliography"/>
        <w:ind w:left="720" w:hanging="720"/>
        <w:rPr>
          <w:noProof/>
        </w:rPr>
      </w:pPr>
      <w:r w:rsidRPr="008C6415">
        <w:rPr>
          <w:noProof/>
        </w:rPr>
        <w:t xml:space="preserve">Biswas, S., Clawson, W., &amp; Levin, M. (2022, Dec 23). Learning in Transcriptional Network Models: Computational Discovery of Pathway-Level Memory and Effective Interventions. </w:t>
      </w:r>
      <w:r w:rsidRPr="008C6415">
        <w:rPr>
          <w:i/>
          <w:noProof/>
        </w:rPr>
        <w:t>International journal of molecular sciences, 24</w:t>
      </w:r>
      <w:r w:rsidRPr="008C6415">
        <w:rPr>
          <w:noProof/>
        </w:rPr>
        <w:t xml:space="preserve">(1). </w:t>
      </w:r>
      <w:hyperlink r:id="rId42" w:history="1">
        <w:r w:rsidRPr="008C6415">
          <w:rPr>
            <w:rStyle w:val="Hyperlink"/>
            <w:noProof/>
          </w:rPr>
          <w:t>https://doi.org/10.3390/ijms24010285</w:t>
        </w:r>
      </w:hyperlink>
      <w:r w:rsidRPr="008C6415">
        <w:rPr>
          <w:noProof/>
        </w:rPr>
        <w:t xml:space="preserve"> </w:t>
      </w:r>
    </w:p>
    <w:p w14:paraId="303956F8" w14:textId="77777777" w:rsidR="008C6415" w:rsidRPr="008C6415" w:rsidRDefault="008C6415" w:rsidP="008C6415">
      <w:pPr>
        <w:pStyle w:val="EndNoteBibliography"/>
        <w:rPr>
          <w:noProof/>
        </w:rPr>
      </w:pPr>
    </w:p>
    <w:p w14:paraId="2A34B0BC" w14:textId="3A599348" w:rsidR="008C6415" w:rsidRPr="008C6415" w:rsidRDefault="008C6415" w:rsidP="008C6415">
      <w:pPr>
        <w:pStyle w:val="EndNoteBibliography"/>
        <w:ind w:left="720" w:hanging="720"/>
        <w:rPr>
          <w:noProof/>
        </w:rPr>
      </w:pPr>
      <w:r w:rsidRPr="008C6415">
        <w:rPr>
          <w:noProof/>
        </w:rPr>
        <w:t xml:space="preserve">Biswas, S., Manicka, S., Hoel, E., &amp; Levin, M. (2021, 2021/02/01/). Gene Regulatory Networks Exhibit Several Kinds of Memory: Quantification of Memory in Biological and Random Transcriptional Networks. </w:t>
      </w:r>
      <w:r w:rsidRPr="008C6415">
        <w:rPr>
          <w:i/>
          <w:noProof/>
        </w:rPr>
        <w:t>iScience, 24</w:t>
      </w:r>
      <w:r w:rsidRPr="008C6415">
        <w:rPr>
          <w:noProof/>
        </w:rPr>
        <w:t xml:space="preserve">(3), 102131. </w:t>
      </w:r>
      <w:hyperlink r:id="rId43" w:history="1">
        <w:r w:rsidRPr="008C6415">
          <w:rPr>
            <w:rStyle w:val="Hyperlink"/>
            <w:noProof/>
          </w:rPr>
          <w:t>https://doi.org/https://doi.org/10.1016/j.isci.2021.102131</w:t>
        </w:r>
      </w:hyperlink>
      <w:r w:rsidRPr="008C6415">
        <w:rPr>
          <w:noProof/>
        </w:rPr>
        <w:t xml:space="preserve"> </w:t>
      </w:r>
    </w:p>
    <w:p w14:paraId="64A7E260" w14:textId="77777777" w:rsidR="008C6415" w:rsidRPr="008C6415" w:rsidRDefault="008C6415" w:rsidP="008C6415">
      <w:pPr>
        <w:pStyle w:val="EndNoteBibliography"/>
        <w:rPr>
          <w:noProof/>
        </w:rPr>
      </w:pPr>
    </w:p>
    <w:p w14:paraId="679F23EF" w14:textId="6B1BCCF5" w:rsidR="008C6415" w:rsidRPr="008C6415" w:rsidRDefault="008C6415" w:rsidP="008C6415">
      <w:pPr>
        <w:pStyle w:val="EndNoteBibliography"/>
        <w:ind w:left="720" w:hanging="720"/>
        <w:rPr>
          <w:noProof/>
        </w:rPr>
      </w:pPr>
      <w:r w:rsidRPr="008C6415">
        <w:rPr>
          <w:noProof/>
        </w:rPr>
        <w:t xml:space="preserve">Black, D. S., Christodoulou, G., &amp; Cole, S. (2019, Aug). Mindfulness meditation and gene expression: a hypothesis-generating framework. </w:t>
      </w:r>
      <w:r w:rsidRPr="008C6415">
        <w:rPr>
          <w:i/>
          <w:noProof/>
        </w:rPr>
        <w:t>Curr Opin Psychol, 28</w:t>
      </w:r>
      <w:r w:rsidRPr="008C6415">
        <w:rPr>
          <w:noProof/>
        </w:rPr>
        <w:t xml:space="preserve">, 302-306. </w:t>
      </w:r>
      <w:hyperlink r:id="rId44" w:history="1">
        <w:r w:rsidRPr="008C6415">
          <w:rPr>
            <w:rStyle w:val="Hyperlink"/>
            <w:noProof/>
          </w:rPr>
          <w:t>https://doi.org/10.1016/j.copsyc.2019.06.004</w:t>
        </w:r>
      </w:hyperlink>
      <w:r w:rsidRPr="008C6415">
        <w:rPr>
          <w:noProof/>
        </w:rPr>
        <w:t xml:space="preserve"> </w:t>
      </w:r>
    </w:p>
    <w:p w14:paraId="2E0CC393" w14:textId="77777777" w:rsidR="008C6415" w:rsidRPr="008C6415" w:rsidRDefault="008C6415" w:rsidP="008C6415">
      <w:pPr>
        <w:pStyle w:val="EndNoteBibliography"/>
        <w:rPr>
          <w:noProof/>
        </w:rPr>
      </w:pPr>
    </w:p>
    <w:p w14:paraId="791134A6" w14:textId="14ABFFCD" w:rsidR="008C6415" w:rsidRPr="008C6415" w:rsidRDefault="008C6415" w:rsidP="008C6415">
      <w:pPr>
        <w:pStyle w:val="EndNoteBibliography"/>
        <w:ind w:left="720" w:hanging="720"/>
        <w:rPr>
          <w:noProof/>
        </w:rPr>
      </w:pPr>
      <w:r w:rsidRPr="008C6415">
        <w:rPr>
          <w:noProof/>
        </w:rPr>
        <w:t xml:space="preserve">Blackiston, D., Kriegman, S., Bongard, J., &amp; Levin, M. (2023, Apr 20). Biological Robots: Perspectives on an Emerging Interdisciplinary Field. </w:t>
      </w:r>
      <w:r w:rsidRPr="008C6415">
        <w:rPr>
          <w:i/>
          <w:noProof/>
        </w:rPr>
        <w:t>Soft Robot</w:t>
      </w:r>
      <w:r w:rsidRPr="008C6415">
        <w:rPr>
          <w:noProof/>
        </w:rPr>
        <w:t xml:space="preserve">. </w:t>
      </w:r>
      <w:hyperlink r:id="rId45" w:history="1">
        <w:r w:rsidRPr="008C6415">
          <w:rPr>
            <w:rStyle w:val="Hyperlink"/>
            <w:noProof/>
          </w:rPr>
          <w:t>https://doi.org/10.1089/soro.2022.0142</w:t>
        </w:r>
      </w:hyperlink>
      <w:r w:rsidRPr="008C6415">
        <w:rPr>
          <w:noProof/>
        </w:rPr>
        <w:t xml:space="preserve"> </w:t>
      </w:r>
    </w:p>
    <w:p w14:paraId="22849DF2" w14:textId="77777777" w:rsidR="008C6415" w:rsidRPr="008C6415" w:rsidRDefault="008C6415" w:rsidP="008C6415">
      <w:pPr>
        <w:pStyle w:val="EndNoteBibliography"/>
        <w:rPr>
          <w:noProof/>
        </w:rPr>
      </w:pPr>
    </w:p>
    <w:p w14:paraId="4E81E861" w14:textId="7472757D" w:rsidR="008C6415" w:rsidRPr="008C6415" w:rsidRDefault="008C6415" w:rsidP="008C6415">
      <w:pPr>
        <w:pStyle w:val="EndNoteBibliography"/>
        <w:ind w:left="720" w:hanging="720"/>
        <w:rPr>
          <w:noProof/>
        </w:rPr>
      </w:pPr>
      <w:r w:rsidRPr="008C6415">
        <w:rPr>
          <w:noProof/>
        </w:rPr>
        <w:t xml:space="preserve">Blackiston, D., Lederer, E. K., Kriegman, S., Garnier, S., Bongard, J., &amp; Levin, M. (2021, Mar 31). A cellular platform for the development of synthetic living machines. </w:t>
      </w:r>
      <w:r w:rsidRPr="008C6415">
        <w:rPr>
          <w:i/>
          <w:noProof/>
        </w:rPr>
        <w:t>Science Robotics, 6</w:t>
      </w:r>
      <w:r w:rsidRPr="008C6415">
        <w:rPr>
          <w:noProof/>
        </w:rPr>
        <w:t xml:space="preserve">(52), eabf1571. </w:t>
      </w:r>
      <w:hyperlink r:id="rId46" w:history="1">
        <w:r w:rsidRPr="008C6415">
          <w:rPr>
            <w:rStyle w:val="Hyperlink"/>
            <w:noProof/>
          </w:rPr>
          <w:t>https://doi.org/10.1126/scirobotics.abf1571</w:t>
        </w:r>
      </w:hyperlink>
      <w:r w:rsidRPr="008C6415">
        <w:rPr>
          <w:noProof/>
        </w:rPr>
        <w:t xml:space="preserve"> </w:t>
      </w:r>
    </w:p>
    <w:p w14:paraId="282CF940" w14:textId="77777777" w:rsidR="008C6415" w:rsidRPr="008C6415" w:rsidRDefault="008C6415" w:rsidP="008C6415">
      <w:pPr>
        <w:pStyle w:val="EndNoteBibliography"/>
        <w:rPr>
          <w:noProof/>
        </w:rPr>
      </w:pPr>
    </w:p>
    <w:p w14:paraId="7A747374" w14:textId="25B6087D" w:rsidR="008C6415" w:rsidRPr="008C6415" w:rsidRDefault="008C6415" w:rsidP="008C6415">
      <w:pPr>
        <w:pStyle w:val="EndNoteBibliography"/>
        <w:ind w:left="720" w:hanging="720"/>
        <w:rPr>
          <w:noProof/>
        </w:rPr>
      </w:pPr>
      <w:r w:rsidRPr="008C6415">
        <w:rPr>
          <w:noProof/>
        </w:rPr>
        <w:lastRenderedPageBreak/>
        <w:t xml:space="preserve">Blackiston, D., Shomrat, T., &amp; Levin, M. (2015, Sep-Oct). The Stability of Memories During Brain Remodeling: a Perspective. </w:t>
      </w:r>
      <w:r w:rsidRPr="008C6415">
        <w:rPr>
          <w:i/>
          <w:noProof/>
        </w:rPr>
        <w:t>Communicative &amp; Integrative Biology, 8</w:t>
      </w:r>
      <w:r w:rsidRPr="008C6415">
        <w:rPr>
          <w:noProof/>
        </w:rPr>
        <w:t xml:space="preserve">(5), e1073424. </w:t>
      </w:r>
      <w:hyperlink r:id="rId47" w:history="1">
        <w:r w:rsidRPr="008C6415">
          <w:rPr>
            <w:rStyle w:val="Hyperlink"/>
            <w:noProof/>
          </w:rPr>
          <w:t>https://doi.org/10.1080/19420889.2015.1073424</w:t>
        </w:r>
      </w:hyperlink>
      <w:r w:rsidRPr="008C6415">
        <w:rPr>
          <w:noProof/>
        </w:rPr>
        <w:t xml:space="preserve"> </w:t>
      </w:r>
    </w:p>
    <w:p w14:paraId="64CDF23A" w14:textId="77777777" w:rsidR="008C6415" w:rsidRPr="008C6415" w:rsidRDefault="008C6415" w:rsidP="008C6415">
      <w:pPr>
        <w:pStyle w:val="EndNoteBibliography"/>
        <w:rPr>
          <w:noProof/>
        </w:rPr>
      </w:pPr>
    </w:p>
    <w:p w14:paraId="6574DB9E" w14:textId="33C1EC27" w:rsidR="008C6415" w:rsidRPr="008C6415" w:rsidRDefault="008C6415" w:rsidP="008C6415">
      <w:pPr>
        <w:pStyle w:val="EndNoteBibliography"/>
        <w:ind w:left="720" w:hanging="720"/>
        <w:rPr>
          <w:noProof/>
        </w:rPr>
      </w:pPr>
      <w:r w:rsidRPr="008C6415">
        <w:rPr>
          <w:noProof/>
        </w:rPr>
        <w:t xml:space="preserve">Blackiston, D. J., Silva Casey, E., &amp; Weiss, M. R. (2008). Retention of memory through metamorphosis: can a moth remember what it learned as a caterpillar? </w:t>
      </w:r>
      <w:r w:rsidRPr="008C6415">
        <w:rPr>
          <w:i/>
          <w:noProof/>
        </w:rPr>
        <w:t>PLoS ONE, 3</w:t>
      </w:r>
      <w:r w:rsidRPr="008C6415">
        <w:rPr>
          <w:noProof/>
        </w:rPr>
        <w:t xml:space="preserve">(3), e1736. </w:t>
      </w:r>
      <w:hyperlink r:id="rId48" w:history="1">
        <w:r w:rsidRPr="008C6415">
          <w:rPr>
            <w:rStyle w:val="Hyperlink"/>
            <w:noProof/>
          </w:rPr>
          <w:t>https://doi.org/10.1371/journal.pone.0001736</w:t>
        </w:r>
      </w:hyperlink>
      <w:r w:rsidRPr="008C6415">
        <w:rPr>
          <w:noProof/>
        </w:rPr>
        <w:t xml:space="preserve"> </w:t>
      </w:r>
    </w:p>
    <w:p w14:paraId="37247036" w14:textId="77777777" w:rsidR="008C6415" w:rsidRPr="008C6415" w:rsidRDefault="008C6415" w:rsidP="008C6415">
      <w:pPr>
        <w:pStyle w:val="EndNoteBibliography"/>
        <w:rPr>
          <w:noProof/>
        </w:rPr>
      </w:pPr>
    </w:p>
    <w:p w14:paraId="0B4A8FD6" w14:textId="03082BE6" w:rsidR="008C6415" w:rsidRPr="008C6415" w:rsidRDefault="008C6415" w:rsidP="008C6415">
      <w:pPr>
        <w:pStyle w:val="EndNoteBibliography"/>
        <w:ind w:left="720" w:hanging="720"/>
        <w:rPr>
          <w:noProof/>
        </w:rPr>
      </w:pPr>
      <w:r w:rsidRPr="008C6415">
        <w:rPr>
          <w:noProof/>
        </w:rPr>
        <w:t xml:space="preserve">Bobrow, R. S. (2003, JUN). Paranormal phenomena in the medical literature sufficient smoke to warrant a search for fire. </w:t>
      </w:r>
      <w:r w:rsidRPr="008C6415">
        <w:rPr>
          <w:i/>
          <w:noProof/>
        </w:rPr>
        <w:t>MEDICAL HYPOTHESES, 60</w:t>
      </w:r>
      <w:r w:rsidRPr="008C6415">
        <w:rPr>
          <w:noProof/>
        </w:rPr>
        <w:t xml:space="preserve">(6), 864-868. </w:t>
      </w:r>
      <w:hyperlink r:id="rId49" w:history="1">
        <w:r w:rsidRPr="008C6415">
          <w:rPr>
            <w:rStyle w:val="Hyperlink"/>
            <w:noProof/>
          </w:rPr>
          <w:t>https://doi.org/10.1016/S0306-9877(03)00066-5</w:t>
        </w:r>
      </w:hyperlink>
      <w:r w:rsidRPr="008C6415">
        <w:rPr>
          <w:noProof/>
        </w:rPr>
        <w:t xml:space="preserve"> </w:t>
      </w:r>
    </w:p>
    <w:p w14:paraId="3766C887" w14:textId="77777777" w:rsidR="008C6415" w:rsidRPr="008C6415" w:rsidRDefault="008C6415" w:rsidP="008C6415">
      <w:pPr>
        <w:pStyle w:val="EndNoteBibliography"/>
        <w:rPr>
          <w:noProof/>
        </w:rPr>
      </w:pPr>
    </w:p>
    <w:p w14:paraId="6E78C5D8" w14:textId="3788A034" w:rsidR="008C6415" w:rsidRPr="008C6415" w:rsidRDefault="008C6415" w:rsidP="008C6415">
      <w:pPr>
        <w:pStyle w:val="EndNoteBibliography"/>
        <w:ind w:left="720" w:hanging="720"/>
        <w:rPr>
          <w:noProof/>
        </w:rPr>
      </w:pPr>
      <w:r w:rsidRPr="008C6415">
        <w:rPr>
          <w:noProof/>
        </w:rPr>
        <w:t xml:space="preserve">Boddaert, N., Klein, O., Ferguson, N., Sonigo, P., Parisot, D., Hertz-Pannier, L., Baraton, J., Emond, S., Simon, I., Chigot, V., Schmit, P., Pierre-Kahn, A., &amp; Brunelle, F. (2003, May). Intellectual prognosis of the Dandy-Walker malformation in children: the importance of vermian lobulation. </w:t>
      </w:r>
      <w:r w:rsidRPr="008C6415">
        <w:rPr>
          <w:i/>
          <w:noProof/>
        </w:rPr>
        <w:t>Neuroradiology, 45</w:t>
      </w:r>
      <w:r w:rsidRPr="008C6415">
        <w:rPr>
          <w:noProof/>
        </w:rPr>
        <w:t xml:space="preserve">(5), 320-324. </w:t>
      </w:r>
      <w:hyperlink r:id="rId50" w:history="1">
        <w:r w:rsidRPr="008C6415">
          <w:rPr>
            <w:rStyle w:val="Hyperlink"/>
            <w:noProof/>
          </w:rPr>
          <w:t>https://doi.org/10.1007/s00234-003-0980-6</w:t>
        </w:r>
      </w:hyperlink>
      <w:r w:rsidRPr="008C6415">
        <w:rPr>
          <w:noProof/>
        </w:rPr>
        <w:t xml:space="preserve"> </w:t>
      </w:r>
    </w:p>
    <w:p w14:paraId="1771EFE4" w14:textId="77777777" w:rsidR="008C6415" w:rsidRPr="008C6415" w:rsidRDefault="008C6415" w:rsidP="008C6415">
      <w:pPr>
        <w:pStyle w:val="EndNoteBibliography"/>
        <w:rPr>
          <w:noProof/>
        </w:rPr>
      </w:pPr>
    </w:p>
    <w:p w14:paraId="4E1E350A" w14:textId="07E8FC1E" w:rsidR="008C6415" w:rsidRPr="008C6415" w:rsidRDefault="008C6415" w:rsidP="008C6415">
      <w:pPr>
        <w:pStyle w:val="EndNoteBibliography"/>
        <w:ind w:left="720" w:hanging="720"/>
        <w:rPr>
          <w:noProof/>
        </w:rPr>
      </w:pPr>
      <w:r w:rsidRPr="008C6415">
        <w:rPr>
          <w:noProof/>
        </w:rPr>
        <w:t xml:space="preserve">Boisseau, R. P., Vogel, D., &amp; Dussutour, A. (2016, Apr 27). Habituation in non-neural organisms: evidence from slime moulds. </w:t>
      </w:r>
      <w:r w:rsidRPr="008C6415">
        <w:rPr>
          <w:i/>
          <w:noProof/>
        </w:rPr>
        <w:t>Proc Biol Sci, 283</w:t>
      </w:r>
      <w:r w:rsidRPr="008C6415">
        <w:rPr>
          <w:noProof/>
        </w:rPr>
        <w:t xml:space="preserve">(1829). </w:t>
      </w:r>
      <w:hyperlink r:id="rId51" w:history="1">
        <w:r w:rsidRPr="008C6415">
          <w:rPr>
            <w:rStyle w:val="Hyperlink"/>
            <w:noProof/>
          </w:rPr>
          <w:t>https://doi.org/10.1098/rspb.2016.0446</w:t>
        </w:r>
      </w:hyperlink>
      <w:r w:rsidRPr="008C6415">
        <w:rPr>
          <w:noProof/>
        </w:rPr>
        <w:t xml:space="preserve"> </w:t>
      </w:r>
    </w:p>
    <w:p w14:paraId="3DB76D64" w14:textId="77777777" w:rsidR="008C6415" w:rsidRPr="008C6415" w:rsidRDefault="008C6415" w:rsidP="008C6415">
      <w:pPr>
        <w:pStyle w:val="EndNoteBibliography"/>
        <w:rPr>
          <w:noProof/>
        </w:rPr>
      </w:pPr>
    </w:p>
    <w:p w14:paraId="16687421" w14:textId="1D035885" w:rsidR="008C6415" w:rsidRPr="008C6415" w:rsidRDefault="008C6415" w:rsidP="008C6415">
      <w:pPr>
        <w:pStyle w:val="EndNoteBibliography"/>
        <w:ind w:left="720" w:hanging="720"/>
        <w:rPr>
          <w:noProof/>
        </w:rPr>
      </w:pPr>
      <w:r w:rsidRPr="008C6415">
        <w:rPr>
          <w:noProof/>
        </w:rPr>
        <w:t xml:space="preserve">Bombardieri, A. M., Mathur, S., Soares, A., Sharma, A., Ben Abdallah, A., Wildes, T. S., &amp; Avidan, M. S. (2019, 2019 NOV). Intraoperative Awareness With Recall: A Descriptive, Survey-Based, Cohort Study [Article]. </w:t>
      </w:r>
      <w:r w:rsidRPr="008C6415">
        <w:rPr>
          <w:i/>
          <w:noProof/>
        </w:rPr>
        <w:t>ANESTHESIA AND ANALGESIA, 129</w:t>
      </w:r>
      <w:r w:rsidRPr="008C6415">
        <w:rPr>
          <w:noProof/>
        </w:rPr>
        <w:t xml:space="preserve">(5), 1291-1297. </w:t>
      </w:r>
      <w:hyperlink r:id="rId52" w:history="1">
        <w:r w:rsidRPr="008C6415">
          <w:rPr>
            <w:rStyle w:val="Hyperlink"/>
            <w:noProof/>
          </w:rPr>
          <w:t>https://doi.org/10.1213/ANE.0000000000004358</w:t>
        </w:r>
      </w:hyperlink>
      <w:r w:rsidRPr="008C6415">
        <w:rPr>
          <w:noProof/>
        </w:rPr>
        <w:t xml:space="preserve"> </w:t>
      </w:r>
    </w:p>
    <w:p w14:paraId="50031388" w14:textId="77777777" w:rsidR="008C6415" w:rsidRPr="008C6415" w:rsidRDefault="008C6415" w:rsidP="008C6415">
      <w:pPr>
        <w:pStyle w:val="EndNoteBibliography"/>
        <w:rPr>
          <w:noProof/>
        </w:rPr>
      </w:pPr>
    </w:p>
    <w:p w14:paraId="2A810715" w14:textId="278DA3E1" w:rsidR="008C6415" w:rsidRPr="008C6415" w:rsidRDefault="008C6415" w:rsidP="008C6415">
      <w:pPr>
        <w:pStyle w:val="EndNoteBibliography"/>
        <w:ind w:left="720" w:hanging="720"/>
        <w:rPr>
          <w:noProof/>
        </w:rPr>
      </w:pPr>
      <w:r w:rsidRPr="008C6415">
        <w:rPr>
          <w:noProof/>
        </w:rPr>
        <w:t xml:space="preserve">Bongard, J., &amp; Levin, M. (2021, 2021-March-16). Living Things Are Not (20th Century) Machines: Updating Mechanism Metaphors in Light of the Modern Science of Machine Behavior [Hypothesis and Theory]. </w:t>
      </w:r>
      <w:r w:rsidRPr="008C6415">
        <w:rPr>
          <w:i/>
          <w:noProof/>
        </w:rPr>
        <w:t>Frontiers in Ecology and Evolution, 9</w:t>
      </w:r>
      <w:r w:rsidRPr="008C6415">
        <w:rPr>
          <w:noProof/>
        </w:rPr>
        <w:t xml:space="preserve">. </w:t>
      </w:r>
      <w:hyperlink r:id="rId53" w:history="1">
        <w:r w:rsidRPr="008C6415">
          <w:rPr>
            <w:rStyle w:val="Hyperlink"/>
            <w:noProof/>
          </w:rPr>
          <w:t>https://doi.org/10.3389/fevo.2021.650726</w:t>
        </w:r>
      </w:hyperlink>
      <w:r w:rsidRPr="008C6415">
        <w:rPr>
          <w:noProof/>
        </w:rPr>
        <w:t xml:space="preserve"> </w:t>
      </w:r>
    </w:p>
    <w:p w14:paraId="26651BC1" w14:textId="77777777" w:rsidR="008C6415" w:rsidRPr="008C6415" w:rsidRDefault="008C6415" w:rsidP="008C6415">
      <w:pPr>
        <w:pStyle w:val="EndNoteBibliography"/>
        <w:rPr>
          <w:noProof/>
        </w:rPr>
      </w:pPr>
    </w:p>
    <w:p w14:paraId="07A33BBC" w14:textId="139E1861" w:rsidR="008C6415" w:rsidRPr="008C6415" w:rsidRDefault="008C6415" w:rsidP="008C6415">
      <w:pPr>
        <w:pStyle w:val="EndNoteBibliography"/>
        <w:ind w:left="720" w:hanging="720"/>
        <w:rPr>
          <w:noProof/>
        </w:rPr>
      </w:pPr>
      <w:r w:rsidRPr="008C6415">
        <w:rPr>
          <w:noProof/>
        </w:rPr>
        <w:t xml:space="preserve">Bongard, J., &amp; Levin, M. (2023, Mar 8). There's Plenty of Room Right Here: Biological Systems as Evolved, Overloaded, Multi-Scale Machines. </w:t>
      </w:r>
      <w:r w:rsidRPr="008C6415">
        <w:rPr>
          <w:i/>
          <w:noProof/>
        </w:rPr>
        <w:t>Biomimetics (Basel), 8</w:t>
      </w:r>
      <w:r w:rsidRPr="008C6415">
        <w:rPr>
          <w:noProof/>
        </w:rPr>
        <w:t xml:space="preserve">(1). </w:t>
      </w:r>
      <w:hyperlink r:id="rId54" w:history="1">
        <w:r w:rsidRPr="008C6415">
          <w:rPr>
            <w:rStyle w:val="Hyperlink"/>
            <w:noProof/>
          </w:rPr>
          <w:t>https://doi.org/10.3390/biomimetics8010110</w:t>
        </w:r>
      </w:hyperlink>
      <w:r w:rsidRPr="008C6415">
        <w:rPr>
          <w:noProof/>
        </w:rPr>
        <w:t xml:space="preserve"> </w:t>
      </w:r>
    </w:p>
    <w:p w14:paraId="1328D8D6" w14:textId="77777777" w:rsidR="008C6415" w:rsidRPr="008C6415" w:rsidRDefault="008C6415" w:rsidP="008C6415">
      <w:pPr>
        <w:pStyle w:val="EndNoteBibliography"/>
        <w:rPr>
          <w:noProof/>
        </w:rPr>
      </w:pPr>
    </w:p>
    <w:p w14:paraId="11FB6DBB" w14:textId="16B9D160" w:rsidR="008C6415" w:rsidRPr="008C6415" w:rsidRDefault="008C6415" w:rsidP="008C6415">
      <w:pPr>
        <w:pStyle w:val="EndNoteBibliography"/>
        <w:ind w:left="720" w:hanging="720"/>
        <w:rPr>
          <w:noProof/>
        </w:rPr>
      </w:pPr>
      <w:r w:rsidRPr="008C6415">
        <w:rPr>
          <w:noProof/>
        </w:rPr>
        <w:t xml:space="preserve">Boussard, A., Delescluse, J., Perez-Escudero, A., &amp; Dussutour, A. (2019, Jun 10). Memory inception and preservation in slime moulds: the quest for a common mechanism. </w:t>
      </w:r>
      <w:r w:rsidRPr="008C6415">
        <w:rPr>
          <w:i/>
          <w:noProof/>
        </w:rPr>
        <w:t>Philos Trans R Soc Lond B Biol Sci, 374</w:t>
      </w:r>
      <w:r w:rsidRPr="008C6415">
        <w:rPr>
          <w:noProof/>
        </w:rPr>
        <w:t xml:space="preserve">(1774), 20180368. </w:t>
      </w:r>
      <w:hyperlink r:id="rId55" w:history="1">
        <w:r w:rsidRPr="008C6415">
          <w:rPr>
            <w:rStyle w:val="Hyperlink"/>
            <w:noProof/>
          </w:rPr>
          <w:t>https://doi.org/10.1098/rstb.2018.0368</w:t>
        </w:r>
      </w:hyperlink>
      <w:r w:rsidRPr="008C6415">
        <w:rPr>
          <w:noProof/>
        </w:rPr>
        <w:t xml:space="preserve"> </w:t>
      </w:r>
    </w:p>
    <w:p w14:paraId="17E5B94C" w14:textId="77777777" w:rsidR="008C6415" w:rsidRPr="008C6415" w:rsidRDefault="008C6415" w:rsidP="008C6415">
      <w:pPr>
        <w:pStyle w:val="EndNoteBibliography"/>
        <w:rPr>
          <w:noProof/>
        </w:rPr>
      </w:pPr>
    </w:p>
    <w:p w14:paraId="41703449" w14:textId="2916A57A" w:rsidR="008C6415" w:rsidRPr="008C6415" w:rsidRDefault="008C6415" w:rsidP="008C6415">
      <w:pPr>
        <w:pStyle w:val="EndNoteBibliography"/>
        <w:ind w:left="720" w:hanging="720"/>
        <w:rPr>
          <w:noProof/>
        </w:rPr>
      </w:pPr>
      <w:r w:rsidRPr="008C6415">
        <w:rPr>
          <w:noProof/>
        </w:rPr>
        <w:t xml:space="preserve">Braude, S. E. (1995). </w:t>
      </w:r>
      <w:r w:rsidRPr="008C6415">
        <w:rPr>
          <w:i/>
          <w:noProof/>
        </w:rPr>
        <w:t>First Person Plural: Multiple Personality and the Philosophy of Mind</w:t>
      </w:r>
      <w:r w:rsidRPr="008C6415">
        <w:rPr>
          <w:noProof/>
        </w:rPr>
        <w:t xml:space="preserve">. Rowman &amp; Littlefield Publishers. </w:t>
      </w:r>
      <w:hyperlink r:id="rId56" w:history="1">
        <w:r w:rsidRPr="008C6415">
          <w:rPr>
            <w:rStyle w:val="Hyperlink"/>
            <w:noProof/>
          </w:rPr>
          <w:t>https://books.google.ca/books?id=DzkjTO1OkYMC</w:t>
        </w:r>
      </w:hyperlink>
      <w:r w:rsidRPr="008C6415">
        <w:rPr>
          <w:noProof/>
        </w:rPr>
        <w:t xml:space="preserve"> </w:t>
      </w:r>
    </w:p>
    <w:p w14:paraId="7DA8178E" w14:textId="77777777" w:rsidR="008C6415" w:rsidRPr="008C6415" w:rsidRDefault="008C6415" w:rsidP="008C6415">
      <w:pPr>
        <w:pStyle w:val="EndNoteBibliography"/>
        <w:rPr>
          <w:noProof/>
        </w:rPr>
      </w:pPr>
    </w:p>
    <w:p w14:paraId="7A2ED955" w14:textId="77777777" w:rsidR="008C6415" w:rsidRPr="008C6415" w:rsidRDefault="008C6415" w:rsidP="008C6415">
      <w:pPr>
        <w:pStyle w:val="EndNoteBibliography"/>
        <w:ind w:left="720" w:hanging="720"/>
        <w:rPr>
          <w:noProof/>
        </w:rPr>
      </w:pPr>
      <w:r w:rsidRPr="008C6415">
        <w:rPr>
          <w:noProof/>
        </w:rPr>
        <w:lastRenderedPageBreak/>
        <w:t xml:space="preserve">Breckenridge, J. L., &amp; Aitkenhead, A. R. (1983, 1983). AWARENESS DURING ANESTHESIA - A REVIEW [Review]. </w:t>
      </w:r>
      <w:r w:rsidRPr="008C6415">
        <w:rPr>
          <w:i/>
          <w:noProof/>
        </w:rPr>
        <w:t>ANNALS OF THE ROYAL COLLEGE OF SURGEONS OF ENGLAND, 65</w:t>
      </w:r>
      <w:r w:rsidRPr="008C6415">
        <w:rPr>
          <w:noProof/>
        </w:rPr>
        <w:t xml:space="preserve">(2), 93-96. </w:t>
      </w:r>
    </w:p>
    <w:p w14:paraId="2E0848E5" w14:textId="77777777" w:rsidR="008C6415" w:rsidRPr="008C6415" w:rsidRDefault="008C6415" w:rsidP="008C6415">
      <w:pPr>
        <w:pStyle w:val="EndNoteBibliography"/>
        <w:rPr>
          <w:noProof/>
        </w:rPr>
      </w:pPr>
    </w:p>
    <w:p w14:paraId="52847798" w14:textId="5E6D7572" w:rsidR="008C6415" w:rsidRPr="008C6415" w:rsidRDefault="008C6415" w:rsidP="008C6415">
      <w:pPr>
        <w:pStyle w:val="EndNoteBibliography"/>
        <w:ind w:left="720" w:hanging="720"/>
        <w:rPr>
          <w:noProof/>
        </w:rPr>
      </w:pPr>
      <w:r w:rsidRPr="008C6415">
        <w:rPr>
          <w:noProof/>
        </w:rPr>
        <w:t xml:space="preserve">Bunzel, B., Schmidl-Mohl, B., Grundbock, A., &amp; Wollenek, G. (1992, Aug). Does changing the heart mean changing personality? A retrospective inquiry on 47 heart transplant patients. </w:t>
      </w:r>
      <w:r w:rsidRPr="008C6415">
        <w:rPr>
          <w:i/>
          <w:noProof/>
        </w:rPr>
        <w:t>Quality of Life Research, 1</w:t>
      </w:r>
      <w:r w:rsidRPr="008C6415">
        <w:rPr>
          <w:noProof/>
        </w:rPr>
        <w:t xml:space="preserve">(4), 251-256. </w:t>
      </w:r>
      <w:hyperlink r:id="rId57" w:history="1">
        <w:r w:rsidRPr="008C6415">
          <w:rPr>
            <w:rStyle w:val="Hyperlink"/>
            <w:noProof/>
          </w:rPr>
          <w:t>https://doi.org/10.1007/BF00435634</w:t>
        </w:r>
      </w:hyperlink>
      <w:r w:rsidRPr="008C6415">
        <w:rPr>
          <w:noProof/>
        </w:rPr>
        <w:t xml:space="preserve"> </w:t>
      </w:r>
    </w:p>
    <w:p w14:paraId="2166AA3E" w14:textId="77777777" w:rsidR="008C6415" w:rsidRPr="008C6415" w:rsidRDefault="008C6415" w:rsidP="008C6415">
      <w:pPr>
        <w:pStyle w:val="EndNoteBibliography"/>
        <w:rPr>
          <w:noProof/>
        </w:rPr>
      </w:pPr>
    </w:p>
    <w:p w14:paraId="3BC89AF9" w14:textId="77777777" w:rsidR="008C6415" w:rsidRPr="008C6415" w:rsidRDefault="008C6415" w:rsidP="008C6415">
      <w:pPr>
        <w:pStyle w:val="EndNoteBibliography"/>
        <w:ind w:left="720" w:hanging="720"/>
        <w:rPr>
          <w:noProof/>
        </w:rPr>
      </w:pPr>
      <w:r w:rsidRPr="008C6415">
        <w:rPr>
          <w:noProof/>
        </w:rPr>
        <w:t xml:space="preserve">Byrne, W. L., Samuel, D., Bennett, E. L., Rosenzwe.Mr, Wasserma.E, Wagner, A. R., Gardner, F., Galambos, R., Berger, B. D., Margules, D. L., Fenichel, R. L., Stein, L., Corson, J. A., Enesco, H. E., Chorover, S. L., Holt, C. E., Schiller, P. H., Chiappet.L, Jarvik, M. E., Leaf, R. C., Dutcher, J. D., Horovitz, Z. P., &amp; Carlson, P. L. (1966). MEMORY TRANSFER. </w:t>
      </w:r>
      <w:r w:rsidRPr="008C6415">
        <w:rPr>
          <w:i/>
          <w:noProof/>
        </w:rPr>
        <w:t>Science, 153</w:t>
      </w:r>
      <w:r w:rsidRPr="008C6415">
        <w:rPr>
          <w:noProof/>
        </w:rPr>
        <w:t>(3736), 658-&amp;. &lt;Go to ISI&gt;://A19668057500028</w:t>
      </w:r>
    </w:p>
    <w:p w14:paraId="5F501AD0" w14:textId="6F8DA0C8" w:rsidR="008C6415" w:rsidRPr="008C6415" w:rsidRDefault="00B0185B" w:rsidP="008C6415">
      <w:pPr>
        <w:pStyle w:val="EndNoteBibliography"/>
        <w:ind w:left="720" w:hanging="720"/>
        <w:rPr>
          <w:noProof/>
        </w:rPr>
      </w:pPr>
      <w:hyperlink r:id="rId58" w:history="1">
        <w:r w:rsidR="008C6415" w:rsidRPr="008C6415">
          <w:rPr>
            <w:rStyle w:val="Hyperlink"/>
            <w:noProof/>
          </w:rPr>
          <w:t>http://www.jstor.org.ezp-prod1.hul.harvard.edu/stable/pdfplus/1719421.pdf</w:t>
        </w:r>
      </w:hyperlink>
      <w:r w:rsidR="008C6415" w:rsidRPr="008C6415">
        <w:rPr>
          <w:noProof/>
        </w:rPr>
        <w:t xml:space="preserve"> </w:t>
      </w:r>
    </w:p>
    <w:p w14:paraId="657AD339" w14:textId="77777777" w:rsidR="008C6415" w:rsidRPr="008C6415" w:rsidRDefault="008C6415" w:rsidP="008C6415">
      <w:pPr>
        <w:pStyle w:val="EndNoteBibliography"/>
        <w:rPr>
          <w:noProof/>
        </w:rPr>
      </w:pPr>
    </w:p>
    <w:p w14:paraId="7043B9CB" w14:textId="2A81457C" w:rsidR="008C6415" w:rsidRPr="008C6415" w:rsidRDefault="008C6415" w:rsidP="008C6415">
      <w:pPr>
        <w:pStyle w:val="EndNoteBibliography"/>
        <w:ind w:left="720" w:hanging="720"/>
        <w:rPr>
          <w:noProof/>
        </w:rPr>
      </w:pPr>
      <w:r w:rsidRPr="008C6415">
        <w:rPr>
          <w:noProof/>
        </w:rPr>
        <w:t xml:space="preserve">Byrne, W. L., Samuel, D., Bennett, E. L., Rosenzweig, M. R., Wasserman, E., Wagner, A. R., Gardner, F., Galambos, R., Berger, B. D., Margules, D. L., Fenichel, R. L., Stein, L., Corson, J. A., Enesco, H. E., Chorover, S. L., Holt, C. E., Schiller, P. H., Chiappet.L, Jarvik, M. E., Leaf, R. C., Dutcher, J. D., Horovitz, Z. P., &amp; Carlson, P. L. (1966). Memory Transfer. </w:t>
      </w:r>
      <w:r w:rsidRPr="008C6415">
        <w:rPr>
          <w:i/>
          <w:noProof/>
        </w:rPr>
        <w:t>Science, 153</w:t>
      </w:r>
      <w:r w:rsidRPr="008C6415">
        <w:rPr>
          <w:noProof/>
        </w:rPr>
        <w:t xml:space="preserve">(3736), 658-+. </w:t>
      </w:r>
      <w:hyperlink r:id="rId59" w:history="1">
        <w:r w:rsidRPr="008C6415">
          <w:rPr>
            <w:rStyle w:val="Hyperlink"/>
            <w:noProof/>
          </w:rPr>
          <w:t>https://doi.org/DOI</w:t>
        </w:r>
      </w:hyperlink>
      <w:r w:rsidRPr="008C6415">
        <w:rPr>
          <w:noProof/>
        </w:rPr>
        <w:t xml:space="preserve"> 10.1126/science.153.3736.658 </w:t>
      </w:r>
    </w:p>
    <w:p w14:paraId="1566F560" w14:textId="77777777" w:rsidR="008C6415" w:rsidRPr="008C6415" w:rsidRDefault="008C6415" w:rsidP="008C6415">
      <w:pPr>
        <w:pStyle w:val="EndNoteBibliography"/>
        <w:rPr>
          <w:noProof/>
        </w:rPr>
      </w:pPr>
    </w:p>
    <w:p w14:paraId="4E124FDB" w14:textId="4EF58BA8" w:rsidR="008C6415" w:rsidRPr="008C6415" w:rsidRDefault="008C6415" w:rsidP="008C6415">
      <w:pPr>
        <w:pStyle w:val="EndNoteBibliography"/>
        <w:ind w:left="720" w:hanging="720"/>
        <w:rPr>
          <w:noProof/>
        </w:rPr>
      </w:pPr>
      <w:r w:rsidRPr="008C6415">
        <w:rPr>
          <w:noProof/>
        </w:rPr>
        <w:t xml:space="preserve">Camargo, L. N. (2023, 2023 MAY-AUG). TRANSHUMANISM AND THE ISSUE OF FREEDOM IN THE FACE OF MORAL ENHANCEMENT [Article]. </w:t>
      </w:r>
      <w:r w:rsidRPr="008C6415">
        <w:rPr>
          <w:i/>
          <w:noProof/>
        </w:rPr>
        <w:t>AUFKLARUNG-REVISTA DE FILOSOFIA, 10</w:t>
      </w:r>
      <w:r w:rsidRPr="008C6415">
        <w:rPr>
          <w:noProof/>
        </w:rPr>
        <w:t xml:space="preserve">(2), 125-136. </w:t>
      </w:r>
      <w:hyperlink r:id="rId60" w:history="1">
        <w:r w:rsidRPr="008C6415">
          <w:rPr>
            <w:rStyle w:val="Hyperlink"/>
            <w:noProof/>
          </w:rPr>
          <w:t>https://doi.org/10.18012/arf.v10i2.67284</w:t>
        </w:r>
      </w:hyperlink>
      <w:r w:rsidRPr="008C6415">
        <w:rPr>
          <w:noProof/>
        </w:rPr>
        <w:t xml:space="preserve"> </w:t>
      </w:r>
    </w:p>
    <w:p w14:paraId="02CE2BFB" w14:textId="77777777" w:rsidR="008C6415" w:rsidRPr="008C6415" w:rsidRDefault="008C6415" w:rsidP="008C6415">
      <w:pPr>
        <w:pStyle w:val="EndNoteBibliography"/>
        <w:rPr>
          <w:noProof/>
        </w:rPr>
      </w:pPr>
    </w:p>
    <w:p w14:paraId="74D781F3" w14:textId="66D148C1" w:rsidR="008C6415" w:rsidRPr="008C6415" w:rsidRDefault="008C6415" w:rsidP="008C6415">
      <w:pPr>
        <w:pStyle w:val="EndNoteBibliography"/>
        <w:ind w:left="720" w:hanging="720"/>
        <w:rPr>
          <w:noProof/>
        </w:rPr>
      </w:pPr>
      <w:r w:rsidRPr="008C6415">
        <w:rPr>
          <w:noProof/>
        </w:rPr>
        <w:t xml:space="preserve">Cannon, W. B. (1957, May-Jun). Voodoo death. </w:t>
      </w:r>
      <w:r w:rsidRPr="008C6415">
        <w:rPr>
          <w:i/>
          <w:noProof/>
        </w:rPr>
        <w:t>Psychosomatic Medicine, 19</w:t>
      </w:r>
      <w:r w:rsidRPr="008C6415">
        <w:rPr>
          <w:noProof/>
        </w:rPr>
        <w:t xml:space="preserve">(3), 182-190. </w:t>
      </w:r>
      <w:hyperlink r:id="rId61" w:history="1">
        <w:r w:rsidRPr="008C6415">
          <w:rPr>
            <w:rStyle w:val="Hyperlink"/>
            <w:noProof/>
          </w:rPr>
          <w:t>http://www.ncbi.nlm.nih.gov/pubmed/13432091</w:t>
        </w:r>
      </w:hyperlink>
      <w:r w:rsidRPr="008C6415">
        <w:rPr>
          <w:noProof/>
        </w:rPr>
        <w:t xml:space="preserve"> </w:t>
      </w:r>
    </w:p>
    <w:p w14:paraId="6981FCF2" w14:textId="77777777" w:rsidR="008C6415" w:rsidRPr="008C6415" w:rsidRDefault="008C6415" w:rsidP="008C6415">
      <w:pPr>
        <w:pStyle w:val="EndNoteBibliography"/>
        <w:rPr>
          <w:noProof/>
        </w:rPr>
      </w:pPr>
    </w:p>
    <w:p w14:paraId="292192C5" w14:textId="44B35087" w:rsidR="008C6415" w:rsidRPr="008C6415" w:rsidRDefault="008C6415" w:rsidP="008C6415">
      <w:pPr>
        <w:pStyle w:val="EndNoteBibliography"/>
        <w:ind w:left="720" w:hanging="720"/>
        <w:rPr>
          <w:noProof/>
        </w:rPr>
      </w:pPr>
      <w:r w:rsidRPr="008C6415">
        <w:rPr>
          <w:noProof/>
        </w:rPr>
        <w:t xml:space="preserve">Carhart-Harris, R. L., Erritzoe, D., Williams, T., Stone, J. M., Reed, L. J., Colasanti, A., Tyacke, R. J., Leech, R., Malizia, A. L., Murphy, K., Hobden, P., Evans, J., Feilding, A., Wise, R. G., &amp; Nutt, D. J. (2012, Feb 7). Neural correlates of the psychedelic state as determined by fMRI studies with psilocybin. </w:t>
      </w:r>
      <w:r w:rsidRPr="008C6415">
        <w:rPr>
          <w:i/>
          <w:noProof/>
        </w:rPr>
        <w:t>Proc Natl Acad Sci U S A, 109</w:t>
      </w:r>
      <w:r w:rsidRPr="008C6415">
        <w:rPr>
          <w:noProof/>
        </w:rPr>
        <w:t xml:space="preserve">(6), 2138-2143. </w:t>
      </w:r>
      <w:hyperlink r:id="rId62" w:history="1">
        <w:r w:rsidRPr="008C6415">
          <w:rPr>
            <w:rStyle w:val="Hyperlink"/>
            <w:noProof/>
          </w:rPr>
          <w:t>https://doi.org/10.1073/pnas.1119598109</w:t>
        </w:r>
      </w:hyperlink>
      <w:r w:rsidRPr="008C6415">
        <w:rPr>
          <w:noProof/>
        </w:rPr>
        <w:t xml:space="preserve"> </w:t>
      </w:r>
    </w:p>
    <w:p w14:paraId="40AA670A" w14:textId="77777777" w:rsidR="008C6415" w:rsidRPr="008C6415" w:rsidRDefault="008C6415" w:rsidP="008C6415">
      <w:pPr>
        <w:pStyle w:val="EndNoteBibliography"/>
        <w:rPr>
          <w:noProof/>
        </w:rPr>
      </w:pPr>
    </w:p>
    <w:p w14:paraId="7B5E9EC6" w14:textId="77777777" w:rsidR="008C6415" w:rsidRPr="008C6415" w:rsidRDefault="008C6415" w:rsidP="008C6415">
      <w:pPr>
        <w:pStyle w:val="EndNoteBibliography"/>
        <w:ind w:left="720" w:hanging="720"/>
        <w:rPr>
          <w:noProof/>
        </w:rPr>
      </w:pPr>
      <w:r w:rsidRPr="008C6415">
        <w:rPr>
          <w:noProof/>
        </w:rPr>
        <w:t xml:space="preserve">Carrier, L. (1979). Memory Transfer in Planaria. </w:t>
      </w:r>
      <w:r w:rsidRPr="008C6415">
        <w:rPr>
          <w:i/>
          <w:noProof/>
        </w:rPr>
        <w:t>Ohio Journal of Science, 79</w:t>
      </w:r>
      <w:r w:rsidRPr="008C6415">
        <w:rPr>
          <w:noProof/>
        </w:rPr>
        <w:t xml:space="preserve">, 80-80. &lt;Go to ISI&gt;://WOS:A1979GQ42700217 </w:t>
      </w:r>
    </w:p>
    <w:p w14:paraId="6A4985D1" w14:textId="77777777" w:rsidR="008C6415" w:rsidRPr="008C6415" w:rsidRDefault="008C6415" w:rsidP="008C6415">
      <w:pPr>
        <w:pStyle w:val="EndNoteBibliography"/>
        <w:rPr>
          <w:noProof/>
        </w:rPr>
      </w:pPr>
    </w:p>
    <w:p w14:paraId="29E936B6" w14:textId="08024134" w:rsidR="008C6415" w:rsidRPr="008C6415" w:rsidRDefault="008C6415" w:rsidP="008C6415">
      <w:pPr>
        <w:pStyle w:val="EndNoteBibliography"/>
        <w:ind w:left="720" w:hanging="720"/>
        <w:rPr>
          <w:noProof/>
        </w:rPr>
      </w:pPr>
      <w:r w:rsidRPr="008C6415">
        <w:rPr>
          <w:noProof/>
        </w:rPr>
        <w:t xml:space="preserve">Carter, B., Khoshnaw, L., Simmons, M., Hines, L., Wolfe, B., &amp; Liester, M. (2024). Personality Changes Associated with Organ Transplants. </w:t>
      </w:r>
      <w:r w:rsidRPr="008C6415">
        <w:rPr>
          <w:i/>
          <w:noProof/>
        </w:rPr>
        <w:t>Transplantology, 5</w:t>
      </w:r>
      <w:r w:rsidRPr="008C6415">
        <w:rPr>
          <w:noProof/>
        </w:rPr>
        <w:t xml:space="preserve">(1), 12-26. </w:t>
      </w:r>
      <w:hyperlink r:id="rId63" w:history="1">
        <w:r w:rsidRPr="008C6415">
          <w:rPr>
            <w:rStyle w:val="Hyperlink"/>
            <w:noProof/>
          </w:rPr>
          <w:t>https://www.mdpi.com/2673-3943/5/1/2</w:t>
        </w:r>
      </w:hyperlink>
      <w:r w:rsidRPr="008C6415">
        <w:rPr>
          <w:noProof/>
        </w:rPr>
        <w:t xml:space="preserve"> </w:t>
      </w:r>
    </w:p>
    <w:p w14:paraId="4B752765" w14:textId="77777777" w:rsidR="008C6415" w:rsidRPr="008C6415" w:rsidRDefault="008C6415" w:rsidP="008C6415">
      <w:pPr>
        <w:pStyle w:val="EndNoteBibliography"/>
        <w:rPr>
          <w:noProof/>
        </w:rPr>
      </w:pPr>
    </w:p>
    <w:p w14:paraId="7AAA3686" w14:textId="789D3807" w:rsidR="008C6415" w:rsidRPr="008C6415" w:rsidRDefault="008C6415" w:rsidP="008C6415">
      <w:pPr>
        <w:pStyle w:val="EndNoteBibliography"/>
        <w:ind w:left="720" w:hanging="720"/>
        <w:rPr>
          <w:noProof/>
        </w:rPr>
      </w:pPr>
      <w:r w:rsidRPr="008C6415">
        <w:rPr>
          <w:noProof/>
        </w:rPr>
        <w:t xml:space="preserve">Carter, O., Hohwy, J., van Boxtel, J., Lamme, V., Block, N., Koch, C., &amp; Tsuchiya, N. (2018, Jan 26). Conscious machines: Defining questions. </w:t>
      </w:r>
      <w:r w:rsidRPr="008C6415">
        <w:rPr>
          <w:i/>
          <w:noProof/>
        </w:rPr>
        <w:t>Science, 359</w:t>
      </w:r>
      <w:r w:rsidRPr="008C6415">
        <w:rPr>
          <w:noProof/>
        </w:rPr>
        <w:t xml:space="preserve">(6374), 400. </w:t>
      </w:r>
      <w:hyperlink r:id="rId64" w:history="1">
        <w:r w:rsidRPr="008C6415">
          <w:rPr>
            <w:rStyle w:val="Hyperlink"/>
            <w:noProof/>
          </w:rPr>
          <w:t>https://doi.org/10.1126/science.aar4163</w:t>
        </w:r>
      </w:hyperlink>
      <w:r w:rsidRPr="008C6415">
        <w:rPr>
          <w:noProof/>
        </w:rPr>
        <w:t xml:space="preserve"> </w:t>
      </w:r>
    </w:p>
    <w:p w14:paraId="22A79A1C" w14:textId="77777777" w:rsidR="008C6415" w:rsidRPr="008C6415" w:rsidRDefault="008C6415" w:rsidP="008C6415">
      <w:pPr>
        <w:pStyle w:val="EndNoteBibliography"/>
        <w:rPr>
          <w:noProof/>
        </w:rPr>
      </w:pPr>
    </w:p>
    <w:p w14:paraId="7A8A528F" w14:textId="455B2725" w:rsidR="008C6415" w:rsidRPr="008C6415" w:rsidRDefault="008C6415" w:rsidP="008C6415">
      <w:pPr>
        <w:pStyle w:val="EndNoteBibliography"/>
        <w:ind w:left="720" w:hanging="720"/>
        <w:rPr>
          <w:noProof/>
        </w:rPr>
      </w:pPr>
      <w:r w:rsidRPr="008C6415">
        <w:rPr>
          <w:noProof/>
        </w:rPr>
        <w:lastRenderedPageBreak/>
        <w:t xml:space="preserve">Cascella, M. (2016, Apr). Mechanisms underlying brain monitoring during anesthesia: limitations, possible improvements, and perspectives. </w:t>
      </w:r>
      <w:r w:rsidRPr="008C6415">
        <w:rPr>
          <w:i/>
          <w:noProof/>
        </w:rPr>
        <w:t>Korean J Anesthesiol, 69</w:t>
      </w:r>
      <w:r w:rsidRPr="008C6415">
        <w:rPr>
          <w:noProof/>
        </w:rPr>
        <w:t xml:space="preserve">(2), 113-120. </w:t>
      </w:r>
      <w:hyperlink r:id="rId65" w:history="1">
        <w:r w:rsidRPr="008C6415">
          <w:rPr>
            <w:rStyle w:val="Hyperlink"/>
            <w:noProof/>
          </w:rPr>
          <w:t>https://doi.org/10.4097/kjae.2016.69.2.113</w:t>
        </w:r>
      </w:hyperlink>
      <w:r w:rsidRPr="008C6415">
        <w:rPr>
          <w:noProof/>
        </w:rPr>
        <w:t xml:space="preserve"> </w:t>
      </w:r>
    </w:p>
    <w:p w14:paraId="13EDBA6F" w14:textId="77777777" w:rsidR="008C6415" w:rsidRPr="008C6415" w:rsidRDefault="008C6415" w:rsidP="008C6415">
      <w:pPr>
        <w:pStyle w:val="EndNoteBibliography"/>
        <w:rPr>
          <w:noProof/>
        </w:rPr>
      </w:pPr>
    </w:p>
    <w:p w14:paraId="06417735" w14:textId="47FE2A35" w:rsidR="008C6415" w:rsidRPr="008C6415" w:rsidRDefault="008C6415" w:rsidP="008C6415">
      <w:pPr>
        <w:pStyle w:val="EndNoteBibliography"/>
        <w:ind w:left="720" w:hanging="720"/>
        <w:rPr>
          <w:noProof/>
        </w:rPr>
      </w:pPr>
      <w:r w:rsidRPr="008C6415">
        <w:rPr>
          <w:noProof/>
        </w:rPr>
        <w:t xml:space="preserve">Cascella, M. (2020a). The Challenge of Accidental Awareness During General Anesthesia. In M. Cascella (Ed.), </w:t>
      </w:r>
      <w:r w:rsidRPr="008C6415">
        <w:rPr>
          <w:i/>
          <w:noProof/>
        </w:rPr>
        <w:t>GENERAL ANESTHESIA RESEARCH</w:t>
      </w:r>
      <w:r w:rsidRPr="008C6415">
        <w:rPr>
          <w:noProof/>
        </w:rPr>
        <w:t xml:space="preserve"> (Vol. 150, pp. 1-33). </w:t>
      </w:r>
      <w:hyperlink r:id="rId66" w:history="1">
        <w:r w:rsidRPr="008C6415">
          <w:rPr>
            <w:rStyle w:val="Hyperlink"/>
            <w:noProof/>
          </w:rPr>
          <w:t>https://doi.org/10.1007/978-1-4939-9891-3_1</w:t>
        </w:r>
      </w:hyperlink>
    </w:p>
    <w:p w14:paraId="0913DCAE" w14:textId="77777777" w:rsidR="008C6415" w:rsidRPr="008C6415" w:rsidRDefault="008C6415" w:rsidP="008C6415">
      <w:pPr>
        <w:pStyle w:val="EndNoteBibliography"/>
        <w:ind w:left="720" w:hanging="720"/>
        <w:rPr>
          <w:noProof/>
        </w:rPr>
      </w:pPr>
      <w:r w:rsidRPr="008C6415">
        <w:rPr>
          <w:noProof/>
        </w:rPr>
        <w:t xml:space="preserve">10.1007/978-1-4939-9891-3 </w:t>
      </w:r>
    </w:p>
    <w:p w14:paraId="25F5AF03" w14:textId="77777777" w:rsidR="008C6415" w:rsidRPr="008C6415" w:rsidRDefault="008C6415" w:rsidP="008C6415">
      <w:pPr>
        <w:pStyle w:val="EndNoteBibliography"/>
        <w:rPr>
          <w:noProof/>
        </w:rPr>
      </w:pPr>
    </w:p>
    <w:p w14:paraId="35A1CF09" w14:textId="28850B79" w:rsidR="008C6415" w:rsidRPr="008C6415" w:rsidRDefault="008C6415" w:rsidP="008C6415">
      <w:pPr>
        <w:pStyle w:val="EndNoteBibliography"/>
        <w:ind w:left="720" w:hanging="720"/>
        <w:rPr>
          <w:noProof/>
        </w:rPr>
      </w:pPr>
      <w:r w:rsidRPr="008C6415">
        <w:rPr>
          <w:noProof/>
        </w:rPr>
        <w:t xml:space="preserve">Cascella, M. (2020b). Impact of Anesthetics on Brain Electrical Activity and Principles of pEEG-Based Monitoring During General Anesthesia. In M. Cascella (Ed.), </w:t>
      </w:r>
      <w:r w:rsidRPr="008C6415">
        <w:rPr>
          <w:i/>
          <w:noProof/>
        </w:rPr>
        <w:t>GENERAL ANESTHESIA RESEARCH</w:t>
      </w:r>
      <w:r w:rsidRPr="008C6415">
        <w:rPr>
          <w:noProof/>
        </w:rPr>
        <w:t xml:space="preserve"> (Vol. 150, pp. 35-56). </w:t>
      </w:r>
      <w:hyperlink r:id="rId67" w:history="1">
        <w:r w:rsidRPr="008C6415">
          <w:rPr>
            <w:rStyle w:val="Hyperlink"/>
            <w:noProof/>
          </w:rPr>
          <w:t>https://doi.org/10.1007/978-1-4939-9891-3_2</w:t>
        </w:r>
      </w:hyperlink>
    </w:p>
    <w:p w14:paraId="0ED7E445" w14:textId="77777777" w:rsidR="008C6415" w:rsidRPr="008C6415" w:rsidRDefault="008C6415" w:rsidP="008C6415">
      <w:pPr>
        <w:pStyle w:val="EndNoteBibliography"/>
        <w:ind w:left="720" w:hanging="720"/>
        <w:rPr>
          <w:noProof/>
        </w:rPr>
      </w:pPr>
      <w:r w:rsidRPr="008C6415">
        <w:rPr>
          <w:noProof/>
        </w:rPr>
        <w:t xml:space="preserve">10.1007/978-1-4939-9891-3 </w:t>
      </w:r>
    </w:p>
    <w:p w14:paraId="0325FF71" w14:textId="77777777" w:rsidR="008C6415" w:rsidRPr="008C6415" w:rsidRDefault="008C6415" w:rsidP="008C6415">
      <w:pPr>
        <w:pStyle w:val="EndNoteBibliography"/>
        <w:rPr>
          <w:noProof/>
        </w:rPr>
      </w:pPr>
    </w:p>
    <w:p w14:paraId="07F2A834" w14:textId="2B3556A9" w:rsidR="008C6415" w:rsidRPr="008C6415" w:rsidRDefault="008C6415" w:rsidP="008C6415">
      <w:pPr>
        <w:pStyle w:val="EndNoteBibliography"/>
        <w:ind w:left="720" w:hanging="720"/>
        <w:rPr>
          <w:noProof/>
        </w:rPr>
      </w:pPr>
      <w:r w:rsidRPr="008C6415">
        <w:rPr>
          <w:noProof/>
        </w:rPr>
        <w:t xml:space="preserve">Castro, F., Lenggenhager, B., Zeller, D., Pellegrino, G., D'Alonzo, M., &amp; Di Pino, G. (2023, OCT). From rubber hands to neuroprosthetics: Neural correlates of embodiment. </w:t>
      </w:r>
      <w:r w:rsidRPr="008C6415">
        <w:rPr>
          <w:i/>
          <w:noProof/>
        </w:rPr>
        <w:t>NEUROSCIENCE AND BIOBEHAVIORAL REVIEWS, 153</w:t>
      </w:r>
      <w:r w:rsidRPr="008C6415">
        <w:rPr>
          <w:noProof/>
        </w:rPr>
        <w:t xml:space="preserve">, Article 105351. </w:t>
      </w:r>
      <w:hyperlink r:id="rId68" w:history="1">
        <w:r w:rsidRPr="008C6415">
          <w:rPr>
            <w:rStyle w:val="Hyperlink"/>
            <w:noProof/>
          </w:rPr>
          <w:t>https://doi.org/10.1016/j.neubiorev.2023.105351</w:t>
        </w:r>
      </w:hyperlink>
      <w:r w:rsidRPr="008C6415">
        <w:rPr>
          <w:noProof/>
        </w:rPr>
        <w:t xml:space="preserve"> </w:t>
      </w:r>
    </w:p>
    <w:p w14:paraId="3A49D93D" w14:textId="77777777" w:rsidR="008C6415" w:rsidRPr="008C6415" w:rsidRDefault="008C6415" w:rsidP="008C6415">
      <w:pPr>
        <w:pStyle w:val="EndNoteBibliography"/>
        <w:rPr>
          <w:noProof/>
        </w:rPr>
      </w:pPr>
    </w:p>
    <w:p w14:paraId="40F93849" w14:textId="0B2FE545" w:rsidR="008C6415" w:rsidRPr="008C6415" w:rsidRDefault="008C6415" w:rsidP="008C6415">
      <w:pPr>
        <w:pStyle w:val="EndNoteBibliography"/>
        <w:ind w:left="720" w:hanging="720"/>
        <w:rPr>
          <w:noProof/>
        </w:rPr>
      </w:pPr>
      <w:r w:rsidRPr="008C6415">
        <w:rPr>
          <w:noProof/>
        </w:rPr>
        <w:t xml:space="preserve">Cejkova, J., Banno, T., Hanczyc, M. M., &amp; Stepanek, F. (2017, Fall). Droplets As Liquid Robots. </w:t>
      </w:r>
      <w:r w:rsidRPr="008C6415">
        <w:rPr>
          <w:i/>
          <w:noProof/>
        </w:rPr>
        <w:t>Artificial Life, 23</w:t>
      </w:r>
      <w:r w:rsidRPr="008C6415">
        <w:rPr>
          <w:noProof/>
        </w:rPr>
        <w:t xml:space="preserve">(4), 528-549. </w:t>
      </w:r>
      <w:hyperlink r:id="rId69" w:history="1">
        <w:r w:rsidRPr="008C6415">
          <w:rPr>
            <w:rStyle w:val="Hyperlink"/>
            <w:noProof/>
          </w:rPr>
          <w:t>https://doi.org/10.1162/ARTL_a_00243</w:t>
        </w:r>
      </w:hyperlink>
      <w:r w:rsidRPr="008C6415">
        <w:rPr>
          <w:noProof/>
        </w:rPr>
        <w:t xml:space="preserve"> </w:t>
      </w:r>
    </w:p>
    <w:p w14:paraId="448397CF" w14:textId="77777777" w:rsidR="008C6415" w:rsidRPr="008C6415" w:rsidRDefault="008C6415" w:rsidP="008C6415">
      <w:pPr>
        <w:pStyle w:val="EndNoteBibliography"/>
        <w:rPr>
          <w:noProof/>
        </w:rPr>
      </w:pPr>
    </w:p>
    <w:p w14:paraId="1B52B510" w14:textId="13C0889B" w:rsidR="008C6415" w:rsidRPr="008C6415" w:rsidRDefault="008C6415" w:rsidP="008C6415">
      <w:pPr>
        <w:pStyle w:val="EndNoteBibliography"/>
        <w:ind w:left="720" w:hanging="720"/>
        <w:rPr>
          <w:noProof/>
        </w:rPr>
      </w:pPr>
      <w:r w:rsidRPr="008C6415">
        <w:rPr>
          <w:noProof/>
        </w:rPr>
        <w:t xml:space="preserve">Chang, L., Luo, Q., Chai, Y., &amp; Shu, H. (2019, 2019 AUG). Accidental awareness while under general anaesthesia [Article]. </w:t>
      </w:r>
      <w:r w:rsidRPr="008C6415">
        <w:rPr>
          <w:i/>
          <w:noProof/>
        </w:rPr>
        <w:t>BIOSCIENCE TRENDS, 13</w:t>
      </w:r>
      <w:r w:rsidRPr="008C6415">
        <w:rPr>
          <w:noProof/>
        </w:rPr>
        <w:t xml:space="preserve">(4), 364-366. </w:t>
      </w:r>
      <w:hyperlink r:id="rId70" w:history="1">
        <w:r w:rsidRPr="008C6415">
          <w:rPr>
            <w:rStyle w:val="Hyperlink"/>
            <w:noProof/>
          </w:rPr>
          <w:t>https://doi.org/10.5582/bst.2019.01237</w:t>
        </w:r>
      </w:hyperlink>
      <w:r w:rsidRPr="008C6415">
        <w:rPr>
          <w:noProof/>
        </w:rPr>
        <w:t xml:space="preserve"> </w:t>
      </w:r>
    </w:p>
    <w:p w14:paraId="3B625FFD" w14:textId="77777777" w:rsidR="008C6415" w:rsidRPr="008C6415" w:rsidRDefault="008C6415" w:rsidP="008C6415">
      <w:pPr>
        <w:pStyle w:val="EndNoteBibliography"/>
        <w:rPr>
          <w:noProof/>
        </w:rPr>
      </w:pPr>
    </w:p>
    <w:p w14:paraId="240C2688" w14:textId="77777777" w:rsidR="008C6415" w:rsidRPr="008C6415" w:rsidRDefault="008C6415" w:rsidP="008C6415">
      <w:pPr>
        <w:pStyle w:val="EndNoteBibliography"/>
        <w:ind w:left="720" w:hanging="720"/>
        <w:rPr>
          <w:noProof/>
        </w:rPr>
      </w:pPr>
      <w:r w:rsidRPr="008C6415">
        <w:rPr>
          <w:noProof/>
        </w:rPr>
        <w:t xml:space="preserve">Chang, Y.-H. A. Z. (2016). </w:t>
      </w:r>
      <w:r w:rsidRPr="008C6415">
        <w:rPr>
          <w:i/>
          <w:noProof/>
        </w:rPr>
        <w:t>It Takes More Than Practice and Experience to Become a Chess Master: Evidence from a Child Prodigy and from Adult Tournament Players</w:t>
      </w:r>
      <w:r w:rsidRPr="008C6415">
        <w:rPr>
          <w:noProof/>
        </w:rPr>
        <w:t xml:space="preserve">  [Dissertation/Thesis]. </w:t>
      </w:r>
    </w:p>
    <w:p w14:paraId="01916972" w14:textId="77777777" w:rsidR="008C6415" w:rsidRPr="008C6415" w:rsidRDefault="008C6415" w:rsidP="008C6415">
      <w:pPr>
        <w:pStyle w:val="EndNoteBibliography"/>
        <w:rPr>
          <w:noProof/>
        </w:rPr>
      </w:pPr>
    </w:p>
    <w:p w14:paraId="6CEFEEA3" w14:textId="77777777" w:rsidR="008C6415" w:rsidRPr="008C6415" w:rsidRDefault="008C6415" w:rsidP="008C6415">
      <w:pPr>
        <w:pStyle w:val="EndNoteBibliography"/>
        <w:ind w:left="720" w:hanging="720"/>
        <w:rPr>
          <w:noProof/>
        </w:rPr>
      </w:pPr>
      <w:r w:rsidRPr="008C6415">
        <w:rPr>
          <w:noProof/>
        </w:rPr>
        <w:t>Chen, S., Cai, D., Pearce, K., Sun, P. Y., Roberts, A. C., &amp; Glanzman, D. L. (2014). Reinstatement of long-term memory following erasure of its behavioral and synaptic expression in Aplysia [Research Support, N.I.H., Extramural</w:t>
      </w:r>
    </w:p>
    <w:p w14:paraId="21B16396" w14:textId="3F875D29" w:rsidR="008C6415" w:rsidRPr="008C6415" w:rsidRDefault="008C6415" w:rsidP="008C6415">
      <w:pPr>
        <w:pStyle w:val="EndNoteBibliography"/>
        <w:ind w:left="720" w:hanging="720"/>
        <w:rPr>
          <w:noProof/>
        </w:rPr>
      </w:pPr>
      <w:r w:rsidRPr="008C6415">
        <w:rPr>
          <w:noProof/>
        </w:rPr>
        <w:t xml:space="preserve">Research Support, U.S. Gov't, Non-P.H.S.]. </w:t>
      </w:r>
      <w:r w:rsidRPr="008C6415">
        <w:rPr>
          <w:i/>
          <w:noProof/>
        </w:rPr>
        <w:t>eLife, 3</w:t>
      </w:r>
      <w:r w:rsidRPr="008C6415">
        <w:rPr>
          <w:noProof/>
        </w:rPr>
        <w:t xml:space="preserve">, e03896. </w:t>
      </w:r>
      <w:hyperlink r:id="rId71" w:history="1">
        <w:r w:rsidRPr="008C6415">
          <w:rPr>
            <w:rStyle w:val="Hyperlink"/>
            <w:noProof/>
          </w:rPr>
          <w:t>https://doi.org/10.7554/eLife.03896</w:t>
        </w:r>
      </w:hyperlink>
      <w:r w:rsidRPr="008C6415">
        <w:rPr>
          <w:noProof/>
        </w:rPr>
        <w:t xml:space="preserve"> </w:t>
      </w:r>
    </w:p>
    <w:p w14:paraId="7A6368F7" w14:textId="77777777" w:rsidR="008C6415" w:rsidRPr="008C6415" w:rsidRDefault="008C6415" w:rsidP="008C6415">
      <w:pPr>
        <w:pStyle w:val="EndNoteBibliography"/>
        <w:rPr>
          <w:noProof/>
        </w:rPr>
      </w:pPr>
    </w:p>
    <w:p w14:paraId="7B43B158" w14:textId="77777777" w:rsidR="008C6415" w:rsidRPr="008C6415" w:rsidRDefault="008C6415" w:rsidP="008C6415">
      <w:pPr>
        <w:pStyle w:val="EndNoteBibliography"/>
        <w:ind w:left="720" w:hanging="720"/>
        <w:rPr>
          <w:noProof/>
        </w:rPr>
      </w:pPr>
      <w:r w:rsidRPr="008C6415">
        <w:rPr>
          <w:noProof/>
        </w:rPr>
        <w:t>Chung, H. S. (2014, 2014 May (Epub 2014 May 26)). Awareness and recall during general anesthesia [Journal Article</w:t>
      </w:r>
    </w:p>
    <w:p w14:paraId="291F206C" w14:textId="3B0CAB91" w:rsidR="008C6415" w:rsidRPr="008C6415" w:rsidRDefault="008C6415" w:rsidP="008C6415">
      <w:pPr>
        <w:pStyle w:val="EndNoteBibliography"/>
        <w:ind w:left="720" w:hanging="720"/>
        <w:rPr>
          <w:noProof/>
        </w:rPr>
      </w:pPr>
      <w:r w:rsidRPr="008C6415">
        <w:rPr>
          <w:noProof/>
        </w:rPr>
        <w:t xml:space="preserve">Review]. </w:t>
      </w:r>
      <w:r w:rsidRPr="008C6415">
        <w:rPr>
          <w:i/>
          <w:noProof/>
        </w:rPr>
        <w:t>Korean journal of anesthesiology, 66</w:t>
      </w:r>
      <w:r w:rsidRPr="008C6415">
        <w:rPr>
          <w:noProof/>
        </w:rPr>
        <w:t xml:space="preserve">(5), 339-345. </w:t>
      </w:r>
      <w:hyperlink r:id="rId72" w:history="1">
        <w:r w:rsidRPr="008C6415">
          <w:rPr>
            <w:rStyle w:val="Hyperlink"/>
            <w:noProof/>
          </w:rPr>
          <w:t>https://doi.org/10.4097/kjae.2014.66.5.339</w:t>
        </w:r>
      </w:hyperlink>
      <w:r w:rsidRPr="008C6415">
        <w:rPr>
          <w:noProof/>
        </w:rPr>
        <w:t xml:space="preserve"> </w:t>
      </w:r>
    </w:p>
    <w:p w14:paraId="671C19EB" w14:textId="77777777" w:rsidR="008C6415" w:rsidRPr="008C6415" w:rsidRDefault="008C6415" w:rsidP="008C6415">
      <w:pPr>
        <w:pStyle w:val="EndNoteBibliography"/>
        <w:rPr>
          <w:noProof/>
        </w:rPr>
      </w:pPr>
    </w:p>
    <w:p w14:paraId="009CAEB2" w14:textId="44323CFB" w:rsidR="008C6415" w:rsidRPr="008C6415" w:rsidRDefault="008C6415" w:rsidP="008C6415">
      <w:pPr>
        <w:pStyle w:val="EndNoteBibliography"/>
        <w:ind w:left="720" w:hanging="720"/>
        <w:rPr>
          <w:noProof/>
        </w:rPr>
      </w:pPr>
      <w:r w:rsidRPr="008C6415">
        <w:rPr>
          <w:noProof/>
        </w:rPr>
        <w:t xml:space="preserve">Clawson, W. P., &amp; Levin, M. (2022). Endless forms most beautiful 2.0: teleonomy and the bioengineering of chimaeric and synthetic organisms. </w:t>
      </w:r>
      <w:r w:rsidRPr="008C6415">
        <w:rPr>
          <w:i/>
          <w:noProof/>
        </w:rPr>
        <w:t>Biological Journal of the Linnean Society</w:t>
      </w:r>
      <w:r w:rsidRPr="008C6415">
        <w:rPr>
          <w:noProof/>
        </w:rPr>
        <w:t xml:space="preserve">. </w:t>
      </w:r>
      <w:hyperlink r:id="rId73" w:history="1">
        <w:r w:rsidRPr="008C6415">
          <w:rPr>
            <w:rStyle w:val="Hyperlink"/>
            <w:noProof/>
          </w:rPr>
          <w:t>https://doi.org/10.1093/biolinnean/blac073</w:t>
        </w:r>
      </w:hyperlink>
      <w:r w:rsidRPr="008C6415">
        <w:rPr>
          <w:noProof/>
        </w:rPr>
        <w:t xml:space="preserve"> </w:t>
      </w:r>
    </w:p>
    <w:p w14:paraId="47DBCE9E" w14:textId="77777777" w:rsidR="008C6415" w:rsidRPr="008C6415" w:rsidRDefault="008C6415" w:rsidP="008C6415">
      <w:pPr>
        <w:pStyle w:val="EndNoteBibliography"/>
        <w:rPr>
          <w:noProof/>
        </w:rPr>
      </w:pPr>
    </w:p>
    <w:p w14:paraId="700F0A70" w14:textId="111F5839" w:rsidR="008C6415" w:rsidRPr="008C6415" w:rsidRDefault="008C6415" w:rsidP="008C6415">
      <w:pPr>
        <w:pStyle w:val="EndNoteBibliography"/>
        <w:ind w:left="720" w:hanging="720"/>
        <w:rPr>
          <w:noProof/>
        </w:rPr>
      </w:pPr>
      <w:r w:rsidRPr="008C6415">
        <w:rPr>
          <w:noProof/>
        </w:rPr>
        <w:lastRenderedPageBreak/>
        <w:t xml:space="preserve">Claxton-Oldfield, S., &amp; Dunnett, A. (2018, 2018 MAY). Hospice Palliative Care Volunteers' Experiences With Unusual End-of-Life Phenomena [Article]. </w:t>
      </w:r>
      <w:r w:rsidRPr="008C6415">
        <w:rPr>
          <w:i/>
          <w:noProof/>
        </w:rPr>
        <w:t>OMEGA-JOURNAL OF DEATH AND DYING, 77</w:t>
      </w:r>
      <w:r w:rsidRPr="008C6415">
        <w:rPr>
          <w:noProof/>
        </w:rPr>
        <w:t xml:space="preserve">(1), 3-14. </w:t>
      </w:r>
      <w:hyperlink r:id="rId74" w:history="1">
        <w:r w:rsidRPr="008C6415">
          <w:rPr>
            <w:rStyle w:val="Hyperlink"/>
            <w:noProof/>
          </w:rPr>
          <w:t>https://doi.org/10.1177/0030222816666541</w:t>
        </w:r>
      </w:hyperlink>
      <w:r w:rsidRPr="008C6415">
        <w:rPr>
          <w:noProof/>
        </w:rPr>
        <w:t xml:space="preserve"> </w:t>
      </w:r>
    </w:p>
    <w:p w14:paraId="6CEA1E42" w14:textId="77777777" w:rsidR="008C6415" w:rsidRPr="008C6415" w:rsidRDefault="008C6415" w:rsidP="008C6415">
      <w:pPr>
        <w:pStyle w:val="EndNoteBibliography"/>
        <w:rPr>
          <w:noProof/>
        </w:rPr>
      </w:pPr>
    </w:p>
    <w:p w14:paraId="5DBE352A" w14:textId="388DF090" w:rsidR="008C6415" w:rsidRPr="008C6415" w:rsidRDefault="008C6415" w:rsidP="008C6415">
      <w:pPr>
        <w:pStyle w:val="EndNoteBibliography"/>
        <w:ind w:left="720" w:hanging="720"/>
        <w:rPr>
          <w:noProof/>
        </w:rPr>
      </w:pPr>
      <w:r w:rsidRPr="008C6415">
        <w:rPr>
          <w:noProof/>
        </w:rPr>
        <w:t xml:space="preserve">Corson, J. A. (1970). Behavior-Induction or Memory-Transfer. </w:t>
      </w:r>
      <w:r w:rsidRPr="008C6415">
        <w:rPr>
          <w:i/>
          <w:noProof/>
        </w:rPr>
        <w:t>Science, 169</w:t>
      </w:r>
      <w:r w:rsidRPr="008C6415">
        <w:rPr>
          <w:noProof/>
        </w:rPr>
        <w:t xml:space="preserve">(3952), 1342-&amp;. </w:t>
      </w:r>
      <w:hyperlink r:id="rId75" w:history="1">
        <w:r w:rsidRPr="008C6415">
          <w:rPr>
            <w:rStyle w:val="Hyperlink"/>
            <w:noProof/>
          </w:rPr>
          <w:t>https://doi.org/DOI</w:t>
        </w:r>
      </w:hyperlink>
      <w:r w:rsidRPr="008C6415">
        <w:rPr>
          <w:noProof/>
        </w:rPr>
        <w:t xml:space="preserve"> 10.1126/science.169.3952.1342 </w:t>
      </w:r>
    </w:p>
    <w:p w14:paraId="5FA48915" w14:textId="77777777" w:rsidR="008C6415" w:rsidRPr="008C6415" w:rsidRDefault="008C6415" w:rsidP="008C6415">
      <w:pPr>
        <w:pStyle w:val="EndNoteBibliography"/>
        <w:rPr>
          <w:noProof/>
        </w:rPr>
      </w:pPr>
    </w:p>
    <w:p w14:paraId="1A75C63D" w14:textId="771CE860" w:rsidR="008C6415" w:rsidRPr="008C6415" w:rsidRDefault="008C6415" w:rsidP="008C6415">
      <w:pPr>
        <w:pStyle w:val="EndNoteBibliography"/>
        <w:ind w:left="720" w:hanging="720"/>
        <w:rPr>
          <w:noProof/>
        </w:rPr>
      </w:pPr>
      <w:r w:rsidRPr="008C6415">
        <w:rPr>
          <w:noProof/>
        </w:rPr>
        <w:t xml:space="preserve">Cozza, M., Ellison, K. L., &amp; Katz, S. (2022, 2022 OCT). Hacking age [Review]. </w:t>
      </w:r>
      <w:r w:rsidRPr="008C6415">
        <w:rPr>
          <w:i/>
          <w:noProof/>
        </w:rPr>
        <w:t>SOCIOLOGY COMPASS, 16</w:t>
      </w:r>
      <w:r w:rsidRPr="008C6415">
        <w:rPr>
          <w:noProof/>
        </w:rPr>
        <w:t xml:space="preserve">(10), Article e13034. </w:t>
      </w:r>
      <w:hyperlink r:id="rId76" w:history="1">
        <w:r w:rsidRPr="008C6415">
          <w:rPr>
            <w:rStyle w:val="Hyperlink"/>
            <w:noProof/>
          </w:rPr>
          <w:t>https://doi.org/10.1111/soc4.13034</w:t>
        </w:r>
      </w:hyperlink>
      <w:r w:rsidRPr="008C6415">
        <w:rPr>
          <w:noProof/>
        </w:rPr>
        <w:t xml:space="preserve"> </w:t>
      </w:r>
    </w:p>
    <w:p w14:paraId="26BB4C53" w14:textId="77777777" w:rsidR="008C6415" w:rsidRPr="008C6415" w:rsidRDefault="008C6415" w:rsidP="008C6415">
      <w:pPr>
        <w:pStyle w:val="EndNoteBibliography"/>
        <w:rPr>
          <w:noProof/>
        </w:rPr>
      </w:pPr>
    </w:p>
    <w:p w14:paraId="44039852" w14:textId="62D17C29" w:rsidR="008C6415" w:rsidRPr="008C6415" w:rsidRDefault="008C6415" w:rsidP="008C6415">
      <w:pPr>
        <w:pStyle w:val="EndNoteBibliography"/>
        <w:ind w:left="720" w:hanging="720"/>
        <w:rPr>
          <w:noProof/>
        </w:rPr>
      </w:pPr>
      <w:r w:rsidRPr="008C6415">
        <w:rPr>
          <w:noProof/>
        </w:rPr>
        <w:t xml:space="preserve">Craddock, T. J., Tuszynski, J. A., &amp; Hameroff, S. (2012). Cytoskeletal signaling: is memory encoded in microtubule lattices by CaMKII phosphorylation? </w:t>
      </w:r>
      <w:r w:rsidRPr="008C6415">
        <w:rPr>
          <w:i/>
          <w:noProof/>
        </w:rPr>
        <w:t>PLoS Comput Biol, 8</w:t>
      </w:r>
      <w:r w:rsidRPr="008C6415">
        <w:rPr>
          <w:noProof/>
        </w:rPr>
        <w:t xml:space="preserve">(3), e1002421. </w:t>
      </w:r>
      <w:hyperlink r:id="rId77" w:history="1">
        <w:r w:rsidRPr="008C6415">
          <w:rPr>
            <w:rStyle w:val="Hyperlink"/>
            <w:noProof/>
          </w:rPr>
          <w:t>https://doi.org/10.1371/journal.pcbi.1002421</w:t>
        </w:r>
      </w:hyperlink>
      <w:r w:rsidRPr="008C6415">
        <w:rPr>
          <w:noProof/>
        </w:rPr>
        <w:t xml:space="preserve"> </w:t>
      </w:r>
    </w:p>
    <w:p w14:paraId="252C9988" w14:textId="77777777" w:rsidR="008C6415" w:rsidRPr="008C6415" w:rsidRDefault="008C6415" w:rsidP="008C6415">
      <w:pPr>
        <w:pStyle w:val="EndNoteBibliography"/>
        <w:rPr>
          <w:noProof/>
        </w:rPr>
      </w:pPr>
    </w:p>
    <w:p w14:paraId="2BD586E9" w14:textId="6F02B758" w:rsidR="008C6415" w:rsidRPr="008C6415" w:rsidRDefault="008C6415" w:rsidP="008C6415">
      <w:pPr>
        <w:pStyle w:val="EndNoteBibliography"/>
        <w:ind w:left="720" w:hanging="720"/>
        <w:rPr>
          <w:noProof/>
        </w:rPr>
      </w:pPr>
      <w:r w:rsidRPr="008C6415">
        <w:rPr>
          <w:noProof/>
        </w:rPr>
        <w:t xml:space="preserve">Crisp, P. A., Ganguly, D., Eichten, S. R., Borevitz, J. O., &amp; Pogson, B. J. (2016, Feb). Reconsidering plant memory: Intersections between stress recovery, RNA turnover, and epigenetics. </w:t>
      </w:r>
      <w:r w:rsidRPr="008C6415">
        <w:rPr>
          <w:i/>
          <w:noProof/>
        </w:rPr>
        <w:t>Sci Adv, 2</w:t>
      </w:r>
      <w:r w:rsidRPr="008C6415">
        <w:rPr>
          <w:noProof/>
        </w:rPr>
        <w:t xml:space="preserve">(2), e1501340. </w:t>
      </w:r>
      <w:hyperlink r:id="rId78" w:history="1">
        <w:r w:rsidRPr="008C6415">
          <w:rPr>
            <w:rStyle w:val="Hyperlink"/>
            <w:noProof/>
          </w:rPr>
          <w:t>https://doi.org/10.1126/sciadv.1501340</w:t>
        </w:r>
      </w:hyperlink>
      <w:r w:rsidRPr="008C6415">
        <w:rPr>
          <w:noProof/>
        </w:rPr>
        <w:t xml:space="preserve"> </w:t>
      </w:r>
    </w:p>
    <w:p w14:paraId="1ADB1415" w14:textId="77777777" w:rsidR="008C6415" w:rsidRPr="008C6415" w:rsidRDefault="008C6415" w:rsidP="008C6415">
      <w:pPr>
        <w:pStyle w:val="EndNoteBibliography"/>
        <w:rPr>
          <w:noProof/>
        </w:rPr>
      </w:pPr>
    </w:p>
    <w:p w14:paraId="42A0CA57" w14:textId="24E62B0E" w:rsidR="008C6415" w:rsidRPr="008C6415" w:rsidRDefault="008C6415" w:rsidP="008C6415">
      <w:pPr>
        <w:pStyle w:val="EndNoteBibliography"/>
        <w:ind w:left="720" w:hanging="720"/>
        <w:rPr>
          <w:noProof/>
        </w:rPr>
      </w:pPr>
      <w:r w:rsidRPr="008C6415">
        <w:rPr>
          <w:noProof/>
        </w:rPr>
        <w:t xml:space="preserve">Csermely, P., Kunsic, N., Mendik, P., Kerestely, M., Farago, T., Veres, D. V., &amp; Tompa, P. (2020, Apr). Learning of Signaling Networks: Molecular Mechanisms. </w:t>
      </w:r>
      <w:r w:rsidRPr="008C6415">
        <w:rPr>
          <w:i/>
          <w:noProof/>
        </w:rPr>
        <w:t>Trends Biochem Sci, 45</w:t>
      </w:r>
      <w:r w:rsidRPr="008C6415">
        <w:rPr>
          <w:noProof/>
        </w:rPr>
        <w:t xml:space="preserve">(4), 284-294. </w:t>
      </w:r>
      <w:hyperlink r:id="rId79" w:history="1">
        <w:r w:rsidRPr="008C6415">
          <w:rPr>
            <w:rStyle w:val="Hyperlink"/>
            <w:noProof/>
          </w:rPr>
          <w:t>https://doi.org/10.1016/j.tibs.2019.12.005</w:t>
        </w:r>
      </w:hyperlink>
      <w:r w:rsidRPr="008C6415">
        <w:rPr>
          <w:noProof/>
        </w:rPr>
        <w:t xml:space="preserve"> </w:t>
      </w:r>
    </w:p>
    <w:p w14:paraId="04507258" w14:textId="77777777" w:rsidR="008C6415" w:rsidRPr="008C6415" w:rsidRDefault="008C6415" w:rsidP="008C6415">
      <w:pPr>
        <w:pStyle w:val="EndNoteBibliography"/>
        <w:rPr>
          <w:noProof/>
        </w:rPr>
      </w:pPr>
    </w:p>
    <w:p w14:paraId="4FE216DD" w14:textId="08B163A1" w:rsidR="008C6415" w:rsidRPr="008C6415" w:rsidRDefault="008C6415" w:rsidP="008C6415">
      <w:pPr>
        <w:pStyle w:val="EndNoteBibliography"/>
        <w:ind w:left="720" w:hanging="720"/>
        <w:rPr>
          <w:noProof/>
        </w:rPr>
      </w:pPr>
      <w:r w:rsidRPr="008C6415">
        <w:rPr>
          <w:noProof/>
        </w:rPr>
        <w:t xml:space="preserve">Dasgupta, I., &amp; Gershman, S. J. (2021, Mar). Memory as a Computational Resource. </w:t>
      </w:r>
      <w:r w:rsidRPr="008C6415">
        <w:rPr>
          <w:i/>
          <w:noProof/>
        </w:rPr>
        <w:t>Trends Cogn Sci, 25</w:t>
      </w:r>
      <w:r w:rsidRPr="008C6415">
        <w:rPr>
          <w:noProof/>
        </w:rPr>
        <w:t xml:space="preserve">(3), 240-251. </w:t>
      </w:r>
      <w:hyperlink r:id="rId80" w:history="1">
        <w:r w:rsidRPr="008C6415">
          <w:rPr>
            <w:rStyle w:val="Hyperlink"/>
            <w:noProof/>
          </w:rPr>
          <w:t>https://doi.org/10.1016/j.tics.2020.12.008</w:t>
        </w:r>
      </w:hyperlink>
      <w:r w:rsidRPr="008C6415">
        <w:rPr>
          <w:noProof/>
        </w:rPr>
        <w:t xml:space="preserve"> </w:t>
      </w:r>
    </w:p>
    <w:p w14:paraId="58731106" w14:textId="77777777" w:rsidR="008C6415" w:rsidRPr="008C6415" w:rsidRDefault="008C6415" w:rsidP="008C6415">
      <w:pPr>
        <w:pStyle w:val="EndNoteBibliography"/>
        <w:rPr>
          <w:noProof/>
        </w:rPr>
      </w:pPr>
    </w:p>
    <w:p w14:paraId="0EA5682A" w14:textId="47C18418" w:rsidR="008C6415" w:rsidRPr="008C6415" w:rsidRDefault="008C6415" w:rsidP="008C6415">
      <w:pPr>
        <w:pStyle w:val="EndNoteBibliography"/>
        <w:ind w:left="720" w:hanging="720"/>
        <w:rPr>
          <w:noProof/>
        </w:rPr>
      </w:pPr>
      <w:r w:rsidRPr="008C6415">
        <w:rPr>
          <w:noProof/>
        </w:rPr>
        <w:t xml:space="preserve">Davies, J., &amp; Levin, M. (2023). Synthetic morphology with agential materials. </w:t>
      </w:r>
      <w:r w:rsidRPr="008C6415">
        <w:rPr>
          <w:i/>
          <w:noProof/>
        </w:rPr>
        <w:t>Nature Reviews Bioengineering, 1</w:t>
      </w:r>
      <w:r w:rsidRPr="008C6415">
        <w:rPr>
          <w:noProof/>
        </w:rPr>
        <w:t xml:space="preserve">, 46-59. </w:t>
      </w:r>
      <w:hyperlink r:id="rId81" w:history="1">
        <w:r w:rsidRPr="008C6415">
          <w:rPr>
            <w:rStyle w:val="Hyperlink"/>
            <w:noProof/>
          </w:rPr>
          <w:t>https://doi.org/10.31219/osf.io/xrv8h</w:t>
        </w:r>
      </w:hyperlink>
      <w:r w:rsidRPr="008C6415">
        <w:rPr>
          <w:noProof/>
        </w:rPr>
        <w:t xml:space="preserve"> </w:t>
      </w:r>
    </w:p>
    <w:p w14:paraId="78BA6858" w14:textId="77777777" w:rsidR="008C6415" w:rsidRPr="008C6415" w:rsidRDefault="008C6415" w:rsidP="008C6415">
      <w:pPr>
        <w:pStyle w:val="EndNoteBibliography"/>
        <w:rPr>
          <w:noProof/>
        </w:rPr>
      </w:pPr>
    </w:p>
    <w:p w14:paraId="7B815CBA" w14:textId="27B0DC71" w:rsidR="008C6415" w:rsidRPr="008C6415" w:rsidRDefault="008C6415" w:rsidP="008C6415">
      <w:pPr>
        <w:pStyle w:val="EndNoteBibliography"/>
        <w:ind w:left="720" w:hanging="720"/>
        <w:rPr>
          <w:noProof/>
        </w:rPr>
      </w:pPr>
      <w:r w:rsidRPr="008C6415">
        <w:rPr>
          <w:noProof/>
        </w:rPr>
        <w:t xml:space="preserve">de Haan, E. H. F., Corballis, P. M., Hillyard, S. A., Marzi, C. A., Seth, A., Lamme, V. A. F., Volz, L., Fabri, M., Schechter, E., Bayne, T., Corballis, M., &amp; Pinto, Y. (2020, Jun). Split-Brain: What We Know Now and Why This is Important for Understanding Consciousness. </w:t>
      </w:r>
      <w:r w:rsidRPr="008C6415">
        <w:rPr>
          <w:i/>
          <w:noProof/>
        </w:rPr>
        <w:t>Neuropsychology Review, 30</w:t>
      </w:r>
      <w:r w:rsidRPr="008C6415">
        <w:rPr>
          <w:noProof/>
        </w:rPr>
        <w:t xml:space="preserve">(2), 224-233. </w:t>
      </w:r>
      <w:hyperlink r:id="rId82" w:history="1">
        <w:r w:rsidRPr="008C6415">
          <w:rPr>
            <w:rStyle w:val="Hyperlink"/>
            <w:noProof/>
          </w:rPr>
          <w:t>https://doi.org/10.1007/s11065-020-09439-3</w:t>
        </w:r>
      </w:hyperlink>
      <w:r w:rsidRPr="008C6415">
        <w:rPr>
          <w:noProof/>
        </w:rPr>
        <w:t xml:space="preserve"> </w:t>
      </w:r>
    </w:p>
    <w:p w14:paraId="2405DCF0" w14:textId="77777777" w:rsidR="008C6415" w:rsidRPr="008C6415" w:rsidRDefault="008C6415" w:rsidP="008C6415">
      <w:pPr>
        <w:pStyle w:val="EndNoteBibliography"/>
        <w:rPr>
          <w:noProof/>
        </w:rPr>
      </w:pPr>
    </w:p>
    <w:p w14:paraId="763DDC1B" w14:textId="77777777" w:rsidR="008C6415" w:rsidRPr="008C6415" w:rsidRDefault="008C6415" w:rsidP="008C6415">
      <w:pPr>
        <w:pStyle w:val="EndNoteBibliography"/>
        <w:ind w:left="720" w:hanging="720"/>
        <w:rPr>
          <w:noProof/>
        </w:rPr>
      </w:pPr>
      <w:r w:rsidRPr="008C6415">
        <w:rPr>
          <w:noProof/>
        </w:rPr>
        <w:t xml:space="preserve">Deacon, T. W. (2012). </w:t>
      </w:r>
      <w:r w:rsidRPr="008C6415">
        <w:rPr>
          <w:i/>
          <w:noProof/>
        </w:rPr>
        <w:t>Incomplete nature : how mind emerged from matter</w:t>
      </w:r>
      <w:r w:rsidRPr="008C6415">
        <w:rPr>
          <w:noProof/>
        </w:rPr>
        <w:t xml:space="preserve"> (1st ed.). W.W. Norton &amp; Co. </w:t>
      </w:r>
    </w:p>
    <w:p w14:paraId="1D9441CF" w14:textId="77777777" w:rsidR="008C6415" w:rsidRPr="008C6415" w:rsidRDefault="008C6415" w:rsidP="008C6415">
      <w:pPr>
        <w:pStyle w:val="EndNoteBibliography"/>
        <w:rPr>
          <w:noProof/>
        </w:rPr>
      </w:pPr>
    </w:p>
    <w:p w14:paraId="49482EC2" w14:textId="31784731" w:rsidR="008C6415" w:rsidRPr="008C6415" w:rsidRDefault="008C6415" w:rsidP="008C6415">
      <w:pPr>
        <w:pStyle w:val="EndNoteBibliography"/>
        <w:ind w:left="720" w:hanging="720"/>
        <w:rPr>
          <w:noProof/>
        </w:rPr>
      </w:pPr>
      <w:r w:rsidRPr="008C6415">
        <w:rPr>
          <w:noProof/>
        </w:rPr>
        <w:t xml:space="preserve">del Valle Quintana, J. L. (2024, 2024). STAR TREK: TRANSHUMANISM, GENETIC MODIFICATIONS, FUNDAMENTAL RIGHTS, AND PROPORTIONALITY TEST [Article]. </w:t>
      </w:r>
      <w:r w:rsidRPr="008C6415">
        <w:rPr>
          <w:i/>
          <w:noProof/>
        </w:rPr>
        <w:t>VOX JURIS, 42</w:t>
      </w:r>
      <w:r w:rsidRPr="008C6415">
        <w:rPr>
          <w:noProof/>
        </w:rPr>
        <w:t xml:space="preserve">(2), 132-142. </w:t>
      </w:r>
      <w:hyperlink r:id="rId83" w:history="1">
        <w:r w:rsidRPr="008C6415">
          <w:rPr>
            <w:rStyle w:val="Hyperlink"/>
            <w:noProof/>
          </w:rPr>
          <w:t>https://doi.org/10.24265/voxjuris.2024.v42n2.10</w:t>
        </w:r>
      </w:hyperlink>
      <w:r w:rsidRPr="008C6415">
        <w:rPr>
          <w:noProof/>
        </w:rPr>
        <w:t xml:space="preserve"> </w:t>
      </w:r>
    </w:p>
    <w:p w14:paraId="559C6A84" w14:textId="77777777" w:rsidR="008C6415" w:rsidRPr="008C6415" w:rsidRDefault="008C6415" w:rsidP="008C6415">
      <w:pPr>
        <w:pStyle w:val="EndNoteBibliography"/>
        <w:rPr>
          <w:noProof/>
        </w:rPr>
      </w:pPr>
    </w:p>
    <w:p w14:paraId="7337E387" w14:textId="77777777" w:rsidR="008C6415" w:rsidRPr="008C6415" w:rsidRDefault="008C6415" w:rsidP="008C6415">
      <w:pPr>
        <w:pStyle w:val="EndNoteBibliography"/>
        <w:ind w:left="720" w:hanging="720"/>
        <w:rPr>
          <w:noProof/>
        </w:rPr>
      </w:pPr>
      <w:r w:rsidRPr="008C6415">
        <w:rPr>
          <w:noProof/>
        </w:rPr>
        <w:t xml:space="preserve">Dennett, D. C. (1996). </w:t>
      </w:r>
      <w:r w:rsidRPr="008C6415">
        <w:rPr>
          <w:i/>
          <w:noProof/>
        </w:rPr>
        <w:t>Kinds of minds : toward an understanding of consciousness</w:t>
      </w:r>
      <w:r w:rsidRPr="008C6415">
        <w:rPr>
          <w:noProof/>
        </w:rPr>
        <w:t xml:space="preserve"> (1st ed.). Basic Books. </w:t>
      </w:r>
    </w:p>
    <w:p w14:paraId="7ABF1414" w14:textId="77777777" w:rsidR="008C6415" w:rsidRPr="008C6415" w:rsidRDefault="008C6415" w:rsidP="008C6415">
      <w:pPr>
        <w:pStyle w:val="EndNoteBibliography"/>
        <w:rPr>
          <w:noProof/>
        </w:rPr>
      </w:pPr>
    </w:p>
    <w:p w14:paraId="2A8DE735" w14:textId="5793A4E3" w:rsidR="008C6415" w:rsidRPr="008C6415" w:rsidRDefault="008C6415" w:rsidP="008C6415">
      <w:pPr>
        <w:pStyle w:val="EndNoteBibliography"/>
        <w:ind w:left="720" w:hanging="720"/>
        <w:rPr>
          <w:noProof/>
        </w:rPr>
      </w:pPr>
      <w:r w:rsidRPr="008C6415">
        <w:rPr>
          <w:noProof/>
        </w:rPr>
        <w:lastRenderedPageBreak/>
        <w:t xml:space="preserve">Dent, E. W. (2017, Jan 1). Of microtubules and memory: implications for microtubule dynamics in dendrites and spines. </w:t>
      </w:r>
      <w:r w:rsidRPr="008C6415">
        <w:rPr>
          <w:i/>
          <w:noProof/>
        </w:rPr>
        <w:t>Mol Biol Cell, 28</w:t>
      </w:r>
      <w:r w:rsidRPr="008C6415">
        <w:rPr>
          <w:noProof/>
        </w:rPr>
        <w:t xml:space="preserve">(1), 1-8. </w:t>
      </w:r>
      <w:hyperlink r:id="rId84" w:history="1">
        <w:r w:rsidRPr="008C6415">
          <w:rPr>
            <w:rStyle w:val="Hyperlink"/>
            <w:noProof/>
          </w:rPr>
          <w:t>https://doi.org/10.1091/mbc.E15-11-0769</w:t>
        </w:r>
      </w:hyperlink>
      <w:r w:rsidRPr="008C6415">
        <w:rPr>
          <w:noProof/>
        </w:rPr>
        <w:t xml:space="preserve"> </w:t>
      </w:r>
    </w:p>
    <w:p w14:paraId="0962DA2F" w14:textId="77777777" w:rsidR="008C6415" w:rsidRPr="008C6415" w:rsidRDefault="008C6415" w:rsidP="008C6415">
      <w:pPr>
        <w:pStyle w:val="EndNoteBibliography"/>
        <w:rPr>
          <w:noProof/>
        </w:rPr>
      </w:pPr>
    </w:p>
    <w:p w14:paraId="6E23BB3A" w14:textId="77777777" w:rsidR="008C6415" w:rsidRPr="008C6415" w:rsidRDefault="008C6415" w:rsidP="008C6415">
      <w:pPr>
        <w:pStyle w:val="EndNoteBibliography"/>
        <w:ind w:left="720" w:hanging="720"/>
        <w:rPr>
          <w:noProof/>
        </w:rPr>
      </w:pPr>
      <w:r w:rsidRPr="008C6415">
        <w:rPr>
          <w:noProof/>
        </w:rPr>
        <w:t xml:space="preserve">Dewan, E. M. (1976). Consciousness as an Emergent Causal Agent in the Context of Control System Theory. In G. M. G. Globus, and I. Savodnik (Ed.), </w:t>
      </w:r>
      <w:r w:rsidRPr="008C6415">
        <w:rPr>
          <w:i/>
          <w:noProof/>
        </w:rPr>
        <w:t>CONSCIOUSNESS AND THE BRAIN: A Scientific and Philosophical Inquiry</w:t>
      </w:r>
      <w:r w:rsidRPr="008C6415">
        <w:rPr>
          <w:noProof/>
        </w:rPr>
        <w:t xml:space="preserve"> (pp. 181-198). Plenum Press. </w:t>
      </w:r>
    </w:p>
    <w:p w14:paraId="070E5534" w14:textId="77777777" w:rsidR="008C6415" w:rsidRPr="008C6415" w:rsidRDefault="008C6415" w:rsidP="008C6415">
      <w:pPr>
        <w:pStyle w:val="EndNoteBibliography"/>
        <w:rPr>
          <w:noProof/>
        </w:rPr>
      </w:pPr>
    </w:p>
    <w:p w14:paraId="7660B574" w14:textId="23C6424E" w:rsidR="008C6415" w:rsidRPr="008C6415" w:rsidRDefault="008C6415" w:rsidP="008C6415">
      <w:pPr>
        <w:pStyle w:val="EndNoteBibliography"/>
        <w:ind w:left="720" w:hanging="720"/>
        <w:rPr>
          <w:noProof/>
        </w:rPr>
      </w:pPr>
      <w:r w:rsidRPr="008C6415">
        <w:rPr>
          <w:noProof/>
        </w:rPr>
        <w:t xml:space="preserve">Ding, S., O'Banion, C. P., Welfare, J. G., &amp; Lawrence, D. S. (2018, Jun 21). Cellular Cyborgs: On the Precipice of a Drug Delivery Revolution. </w:t>
      </w:r>
      <w:r w:rsidRPr="008C6415">
        <w:rPr>
          <w:i/>
          <w:noProof/>
        </w:rPr>
        <w:t>Cell Chem Biol, 25</w:t>
      </w:r>
      <w:r w:rsidRPr="008C6415">
        <w:rPr>
          <w:noProof/>
        </w:rPr>
        <w:t xml:space="preserve">(6), 648-658. </w:t>
      </w:r>
      <w:hyperlink r:id="rId85" w:history="1">
        <w:r w:rsidRPr="008C6415">
          <w:rPr>
            <w:rStyle w:val="Hyperlink"/>
            <w:noProof/>
          </w:rPr>
          <w:t>https://doi.org/10.1016/j.chembiol.2018.03.003</w:t>
        </w:r>
      </w:hyperlink>
      <w:r w:rsidRPr="008C6415">
        <w:rPr>
          <w:noProof/>
        </w:rPr>
        <w:t xml:space="preserve"> </w:t>
      </w:r>
    </w:p>
    <w:p w14:paraId="572DFC18" w14:textId="77777777" w:rsidR="008C6415" w:rsidRPr="008C6415" w:rsidRDefault="008C6415" w:rsidP="008C6415">
      <w:pPr>
        <w:pStyle w:val="EndNoteBibliography"/>
        <w:rPr>
          <w:noProof/>
        </w:rPr>
      </w:pPr>
    </w:p>
    <w:p w14:paraId="3A80F01A" w14:textId="6C91F9D4" w:rsidR="008C6415" w:rsidRPr="008C6415" w:rsidRDefault="008C6415" w:rsidP="008C6415">
      <w:pPr>
        <w:pStyle w:val="EndNoteBibliography"/>
        <w:ind w:left="720" w:hanging="720"/>
        <w:rPr>
          <w:noProof/>
        </w:rPr>
      </w:pPr>
      <w:r w:rsidRPr="008C6415">
        <w:rPr>
          <w:noProof/>
        </w:rPr>
        <w:t xml:space="preserve">Distelmaier, F., Richter-Werkle, R., Schaper, J., Messing-Juenger, M., Mayatepek, E., &amp; Rosenbaum, T. (2007, 2007 JUN). "How much brain is really necessary?" A case of complex cerebral malformation and its clinical course [Article]. </w:t>
      </w:r>
      <w:r w:rsidRPr="008C6415">
        <w:rPr>
          <w:i/>
          <w:noProof/>
        </w:rPr>
        <w:t>JOURNAL OF CHILD NEUROLOGY, 22</w:t>
      </w:r>
      <w:r w:rsidRPr="008C6415">
        <w:rPr>
          <w:noProof/>
        </w:rPr>
        <w:t xml:space="preserve">(6), 756-760. </w:t>
      </w:r>
      <w:hyperlink r:id="rId86" w:history="1">
        <w:r w:rsidRPr="008C6415">
          <w:rPr>
            <w:rStyle w:val="Hyperlink"/>
            <w:noProof/>
          </w:rPr>
          <w:t>https://doi.org/10.1177/0883073807304013</w:t>
        </w:r>
      </w:hyperlink>
      <w:r w:rsidRPr="008C6415">
        <w:rPr>
          <w:noProof/>
        </w:rPr>
        <w:t xml:space="preserve"> </w:t>
      </w:r>
    </w:p>
    <w:p w14:paraId="1D806EDB" w14:textId="77777777" w:rsidR="008C6415" w:rsidRPr="008C6415" w:rsidRDefault="008C6415" w:rsidP="008C6415">
      <w:pPr>
        <w:pStyle w:val="EndNoteBibliography"/>
        <w:rPr>
          <w:noProof/>
        </w:rPr>
      </w:pPr>
    </w:p>
    <w:p w14:paraId="0844AB45" w14:textId="6D2AD6BF" w:rsidR="008C6415" w:rsidRPr="008C6415" w:rsidRDefault="008C6415" w:rsidP="008C6415">
      <w:pPr>
        <w:pStyle w:val="EndNoteBibliography"/>
        <w:ind w:left="720" w:hanging="720"/>
        <w:rPr>
          <w:noProof/>
        </w:rPr>
      </w:pPr>
      <w:r w:rsidRPr="008C6415">
        <w:rPr>
          <w:noProof/>
        </w:rPr>
        <w:t xml:space="preserve">Dossett, M. L., Fricchione, G. L., &amp; Benson, H. (2020, Apr 9). A New Era for Mind-Body Medicine. </w:t>
      </w:r>
      <w:r w:rsidRPr="008C6415">
        <w:rPr>
          <w:i/>
          <w:noProof/>
        </w:rPr>
        <w:t>New England Journal of Medicine, 382</w:t>
      </w:r>
      <w:r w:rsidRPr="008C6415">
        <w:rPr>
          <w:noProof/>
        </w:rPr>
        <w:t xml:space="preserve">(15), 1390-1391. </w:t>
      </w:r>
      <w:hyperlink r:id="rId87" w:history="1">
        <w:r w:rsidRPr="008C6415">
          <w:rPr>
            <w:rStyle w:val="Hyperlink"/>
            <w:noProof/>
          </w:rPr>
          <w:t>https://doi.org/10.1056/NEJMp1917461</w:t>
        </w:r>
      </w:hyperlink>
      <w:r w:rsidRPr="008C6415">
        <w:rPr>
          <w:noProof/>
        </w:rPr>
        <w:t xml:space="preserve"> </w:t>
      </w:r>
    </w:p>
    <w:p w14:paraId="250B5550" w14:textId="77777777" w:rsidR="008C6415" w:rsidRPr="008C6415" w:rsidRDefault="008C6415" w:rsidP="008C6415">
      <w:pPr>
        <w:pStyle w:val="EndNoteBibliography"/>
        <w:rPr>
          <w:noProof/>
        </w:rPr>
      </w:pPr>
    </w:p>
    <w:p w14:paraId="5196538A" w14:textId="60C20650" w:rsidR="008C6415" w:rsidRPr="008C6415" w:rsidRDefault="008C6415" w:rsidP="008C6415">
      <w:pPr>
        <w:pStyle w:val="EndNoteBibliography"/>
        <w:ind w:left="720" w:hanging="720"/>
        <w:rPr>
          <w:noProof/>
        </w:rPr>
      </w:pPr>
      <w:r w:rsidRPr="008C6415">
        <w:rPr>
          <w:noProof/>
        </w:rPr>
        <w:t xml:space="preserve">Dossey, L. (2012, 12/01). The Brain as Filter: On Removing the Stuffing from the Keyhole. </w:t>
      </w:r>
      <w:r w:rsidRPr="008C6415">
        <w:rPr>
          <w:i/>
          <w:noProof/>
        </w:rPr>
        <w:t>EXPLORE The Journal of Science and Healing, 8</w:t>
      </w:r>
      <w:r w:rsidRPr="008C6415">
        <w:rPr>
          <w:noProof/>
        </w:rPr>
        <w:t xml:space="preserve">, 317-322. </w:t>
      </w:r>
      <w:hyperlink r:id="rId88" w:history="1">
        <w:r w:rsidRPr="008C6415">
          <w:rPr>
            <w:rStyle w:val="Hyperlink"/>
            <w:noProof/>
          </w:rPr>
          <w:t>https://doi.org/10.1016/j.explore.2012.08.006</w:t>
        </w:r>
      </w:hyperlink>
      <w:r w:rsidRPr="008C6415">
        <w:rPr>
          <w:noProof/>
        </w:rPr>
        <w:t xml:space="preserve"> </w:t>
      </w:r>
    </w:p>
    <w:p w14:paraId="66F4EC63" w14:textId="77777777" w:rsidR="008C6415" w:rsidRPr="008C6415" w:rsidRDefault="008C6415" w:rsidP="008C6415">
      <w:pPr>
        <w:pStyle w:val="EndNoteBibliography"/>
        <w:rPr>
          <w:noProof/>
        </w:rPr>
      </w:pPr>
    </w:p>
    <w:p w14:paraId="250B10EB" w14:textId="01BAF80E" w:rsidR="008C6415" w:rsidRPr="008C6415" w:rsidRDefault="008C6415" w:rsidP="008C6415">
      <w:pPr>
        <w:pStyle w:val="EndNoteBibliography"/>
        <w:ind w:left="720" w:hanging="720"/>
        <w:rPr>
          <w:noProof/>
        </w:rPr>
      </w:pPr>
      <w:r w:rsidRPr="008C6415">
        <w:rPr>
          <w:noProof/>
        </w:rPr>
        <w:t xml:space="preserve">Doursat, R., &amp; Sanchez, C. (2014). Growing fine-grained multicellular robots. </w:t>
      </w:r>
      <w:r w:rsidRPr="008C6415">
        <w:rPr>
          <w:i/>
          <w:noProof/>
        </w:rPr>
        <w:t>Soft Robotics, 1</w:t>
      </w:r>
      <w:r w:rsidRPr="008C6415">
        <w:rPr>
          <w:noProof/>
        </w:rPr>
        <w:t xml:space="preserve">(2), 110-121. </w:t>
      </w:r>
      <w:hyperlink r:id="rId89" w:history="1">
        <w:r w:rsidRPr="008C6415">
          <w:rPr>
            <w:rStyle w:val="Hyperlink"/>
            <w:noProof/>
          </w:rPr>
          <w:t>http://online.liebertpub.com/doi/abs/10.1089/soro.2014.0014</w:t>
        </w:r>
      </w:hyperlink>
      <w:r w:rsidRPr="008C6415">
        <w:rPr>
          <w:noProof/>
        </w:rPr>
        <w:t xml:space="preserve"> </w:t>
      </w:r>
    </w:p>
    <w:p w14:paraId="497D60BE" w14:textId="77777777" w:rsidR="008C6415" w:rsidRPr="008C6415" w:rsidRDefault="008C6415" w:rsidP="008C6415">
      <w:pPr>
        <w:pStyle w:val="EndNoteBibliography"/>
        <w:rPr>
          <w:noProof/>
        </w:rPr>
      </w:pPr>
    </w:p>
    <w:p w14:paraId="01CC3602" w14:textId="3FB13982" w:rsidR="008C6415" w:rsidRPr="008C6415" w:rsidRDefault="008C6415" w:rsidP="008C6415">
      <w:pPr>
        <w:pStyle w:val="EndNoteBibliography"/>
        <w:ind w:left="720" w:hanging="720"/>
        <w:rPr>
          <w:noProof/>
        </w:rPr>
      </w:pPr>
      <w:r w:rsidRPr="008C6415">
        <w:rPr>
          <w:noProof/>
        </w:rPr>
        <w:t xml:space="preserve">Doursat, R., Sayama, H., &amp; Michel, O. (2013, Dec). A review of morphogenetic engineering. </w:t>
      </w:r>
      <w:r w:rsidRPr="008C6415">
        <w:rPr>
          <w:i/>
          <w:noProof/>
        </w:rPr>
        <w:t>Natural Computing, 12</w:t>
      </w:r>
      <w:r w:rsidRPr="008C6415">
        <w:rPr>
          <w:noProof/>
        </w:rPr>
        <w:t xml:space="preserve">(4), 517-535. </w:t>
      </w:r>
      <w:hyperlink r:id="rId90" w:history="1">
        <w:r w:rsidRPr="008C6415">
          <w:rPr>
            <w:rStyle w:val="Hyperlink"/>
            <w:noProof/>
          </w:rPr>
          <w:t>https://doi.org/Doi</w:t>
        </w:r>
      </w:hyperlink>
      <w:r w:rsidRPr="008C6415">
        <w:rPr>
          <w:noProof/>
        </w:rPr>
        <w:t xml:space="preserve"> 10.1007/S11047-013-9398-1 </w:t>
      </w:r>
    </w:p>
    <w:p w14:paraId="54B9FA49" w14:textId="77777777" w:rsidR="008C6415" w:rsidRPr="008C6415" w:rsidRDefault="008C6415" w:rsidP="008C6415">
      <w:pPr>
        <w:pStyle w:val="EndNoteBibliography"/>
        <w:rPr>
          <w:noProof/>
        </w:rPr>
      </w:pPr>
    </w:p>
    <w:p w14:paraId="2DE33747" w14:textId="31A13CA8" w:rsidR="008C6415" w:rsidRPr="008C6415" w:rsidRDefault="008C6415" w:rsidP="008C6415">
      <w:pPr>
        <w:pStyle w:val="EndNoteBibliography"/>
        <w:ind w:left="720" w:hanging="720"/>
        <w:rPr>
          <w:noProof/>
        </w:rPr>
      </w:pPr>
      <w:r w:rsidRPr="008C6415">
        <w:rPr>
          <w:noProof/>
        </w:rPr>
        <w:t xml:space="preserve">Eagleman, D. M., &amp; Perrotta, M. V. (2022). The future of sensory substitution, addition, and expansion via haptic devices. </w:t>
      </w:r>
      <w:r w:rsidRPr="008C6415">
        <w:rPr>
          <w:i/>
          <w:noProof/>
        </w:rPr>
        <w:t>Frontiers in human neuroscience, 16</w:t>
      </w:r>
      <w:r w:rsidRPr="008C6415">
        <w:rPr>
          <w:noProof/>
        </w:rPr>
        <w:t xml:space="preserve">, 1055546. </w:t>
      </w:r>
      <w:hyperlink r:id="rId91" w:history="1">
        <w:r w:rsidRPr="008C6415">
          <w:rPr>
            <w:rStyle w:val="Hyperlink"/>
            <w:noProof/>
          </w:rPr>
          <w:t>https://doi.org/10.3389/fnhum.2022.1055546</w:t>
        </w:r>
      </w:hyperlink>
      <w:r w:rsidRPr="008C6415">
        <w:rPr>
          <w:noProof/>
        </w:rPr>
        <w:t xml:space="preserve"> </w:t>
      </w:r>
    </w:p>
    <w:p w14:paraId="3C097562" w14:textId="77777777" w:rsidR="008C6415" w:rsidRPr="008C6415" w:rsidRDefault="008C6415" w:rsidP="008C6415">
      <w:pPr>
        <w:pStyle w:val="EndNoteBibliography"/>
        <w:rPr>
          <w:noProof/>
        </w:rPr>
      </w:pPr>
    </w:p>
    <w:p w14:paraId="41B40101" w14:textId="79C36AA3" w:rsidR="008C6415" w:rsidRPr="008C6415" w:rsidRDefault="008C6415" w:rsidP="008C6415">
      <w:pPr>
        <w:pStyle w:val="EndNoteBibliography"/>
        <w:ind w:left="720" w:hanging="720"/>
        <w:rPr>
          <w:noProof/>
        </w:rPr>
      </w:pPr>
      <w:r w:rsidRPr="008C6415">
        <w:rPr>
          <w:noProof/>
        </w:rPr>
        <w:t xml:space="preserve">Ebrahimkhani, M. R., &amp; Levin, M. (2021, May 21). Synthetic living machines: A new window on life. </w:t>
      </w:r>
      <w:r w:rsidRPr="008C6415">
        <w:rPr>
          <w:i/>
          <w:noProof/>
        </w:rPr>
        <w:t>iScience, 24</w:t>
      </w:r>
      <w:r w:rsidRPr="008C6415">
        <w:rPr>
          <w:noProof/>
        </w:rPr>
        <w:t xml:space="preserve">(5), 102505. </w:t>
      </w:r>
      <w:hyperlink r:id="rId92" w:history="1">
        <w:r w:rsidRPr="008C6415">
          <w:rPr>
            <w:rStyle w:val="Hyperlink"/>
            <w:noProof/>
          </w:rPr>
          <w:t>https://doi.org/10.1016/j.isci.2021.102505</w:t>
        </w:r>
      </w:hyperlink>
      <w:r w:rsidRPr="008C6415">
        <w:rPr>
          <w:noProof/>
        </w:rPr>
        <w:t xml:space="preserve"> </w:t>
      </w:r>
    </w:p>
    <w:p w14:paraId="187D52F1" w14:textId="77777777" w:rsidR="008C6415" w:rsidRPr="008C6415" w:rsidRDefault="008C6415" w:rsidP="008C6415">
      <w:pPr>
        <w:pStyle w:val="EndNoteBibliography"/>
        <w:rPr>
          <w:noProof/>
        </w:rPr>
      </w:pPr>
    </w:p>
    <w:p w14:paraId="2BBBCAD1" w14:textId="04F75E6C" w:rsidR="008C6415" w:rsidRPr="008C6415" w:rsidRDefault="008C6415" w:rsidP="008C6415">
      <w:pPr>
        <w:pStyle w:val="EndNoteBibliography"/>
        <w:ind w:left="720" w:hanging="720"/>
        <w:rPr>
          <w:noProof/>
        </w:rPr>
      </w:pPr>
      <w:r w:rsidRPr="008C6415">
        <w:rPr>
          <w:noProof/>
        </w:rPr>
        <w:t xml:space="preserve">Endo, T., Yoshino, J., Kado, K., &amp; Tochinai, S. (2007, Feb). Brain regeneration in anuran amphibians. </w:t>
      </w:r>
      <w:r w:rsidRPr="008C6415">
        <w:rPr>
          <w:i/>
          <w:noProof/>
        </w:rPr>
        <w:t>Dev Growth Differ, 49</w:t>
      </w:r>
      <w:r w:rsidRPr="008C6415">
        <w:rPr>
          <w:noProof/>
        </w:rPr>
        <w:t xml:space="preserve">(2), 121-129. </w:t>
      </w:r>
      <w:hyperlink r:id="rId93" w:history="1">
        <w:r w:rsidRPr="008C6415">
          <w:rPr>
            <w:rStyle w:val="Hyperlink"/>
            <w:noProof/>
          </w:rPr>
          <w:t>https://doi.org/DGD914</w:t>
        </w:r>
      </w:hyperlink>
      <w:r w:rsidRPr="008C6415">
        <w:rPr>
          <w:noProof/>
        </w:rPr>
        <w:t xml:space="preserve"> [pii]</w:t>
      </w:r>
    </w:p>
    <w:p w14:paraId="17057891" w14:textId="77777777" w:rsidR="008C6415" w:rsidRPr="008C6415" w:rsidRDefault="008C6415" w:rsidP="008C6415">
      <w:pPr>
        <w:pStyle w:val="EndNoteBibliography"/>
        <w:ind w:left="720" w:hanging="720"/>
        <w:rPr>
          <w:noProof/>
        </w:rPr>
      </w:pPr>
      <w:r w:rsidRPr="008C6415">
        <w:rPr>
          <w:noProof/>
        </w:rPr>
        <w:t xml:space="preserve">10.1111/j.1440-169X.2007.00914.x </w:t>
      </w:r>
    </w:p>
    <w:p w14:paraId="3C358504" w14:textId="77777777" w:rsidR="008C6415" w:rsidRPr="008C6415" w:rsidRDefault="008C6415" w:rsidP="008C6415">
      <w:pPr>
        <w:pStyle w:val="EndNoteBibliography"/>
        <w:rPr>
          <w:noProof/>
        </w:rPr>
      </w:pPr>
    </w:p>
    <w:p w14:paraId="333CA5A1" w14:textId="77777777" w:rsidR="008C6415" w:rsidRPr="008C6415" w:rsidRDefault="008C6415" w:rsidP="008C6415">
      <w:pPr>
        <w:pStyle w:val="EndNoteBibliography"/>
        <w:ind w:left="720" w:hanging="720"/>
        <w:rPr>
          <w:noProof/>
        </w:rPr>
      </w:pPr>
      <w:r w:rsidRPr="008C6415">
        <w:rPr>
          <w:noProof/>
        </w:rPr>
        <w:t>Errando, C. L., Sigl, J. C., Robles, M., Calabuig, E., Garcia, J., Arocas, F., Higueras, R., del Rosario, E., Lopez, D., Peiro, C. M., Soriano, J. L., Chaves, S., Gil, F., &amp; Garcia-Aguado, R. (2008, 2008 AUG). Awareness with recall during general anaesthesia:: a prospective observational evaluation of 4001 patients [Article</w:t>
      </w:r>
    </w:p>
    <w:p w14:paraId="0E919885" w14:textId="0D18347D" w:rsidR="008C6415" w:rsidRPr="008C6415" w:rsidRDefault="008C6415" w:rsidP="008C6415">
      <w:pPr>
        <w:pStyle w:val="EndNoteBibliography"/>
        <w:ind w:left="720" w:hanging="720"/>
        <w:rPr>
          <w:noProof/>
        </w:rPr>
      </w:pPr>
      <w:r w:rsidRPr="008C6415">
        <w:rPr>
          <w:noProof/>
        </w:rPr>
        <w:lastRenderedPageBreak/>
        <w:t xml:space="preserve">Proceedings Paper]. </w:t>
      </w:r>
      <w:r w:rsidRPr="008C6415">
        <w:rPr>
          <w:i/>
          <w:noProof/>
        </w:rPr>
        <w:t>BRITISH JOURNAL OF ANAESTHESIA, 101</w:t>
      </w:r>
      <w:r w:rsidRPr="008C6415">
        <w:rPr>
          <w:noProof/>
        </w:rPr>
        <w:t xml:space="preserve">(2), 178-185. </w:t>
      </w:r>
      <w:hyperlink r:id="rId94" w:history="1">
        <w:r w:rsidRPr="008C6415">
          <w:rPr>
            <w:rStyle w:val="Hyperlink"/>
            <w:noProof/>
          </w:rPr>
          <w:t>https://doi.org/10.1093/bja/aen144</w:t>
        </w:r>
      </w:hyperlink>
      <w:r w:rsidRPr="008C6415">
        <w:rPr>
          <w:noProof/>
        </w:rPr>
        <w:t xml:space="preserve"> </w:t>
      </w:r>
    </w:p>
    <w:p w14:paraId="25A77912" w14:textId="77777777" w:rsidR="008C6415" w:rsidRPr="008C6415" w:rsidRDefault="008C6415" w:rsidP="008C6415">
      <w:pPr>
        <w:pStyle w:val="EndNoteBibliography"/>
        <w:rPr>
          <w:noProof/>
        </w:rPr>
      </w:pPr>
    </w:p>
    <w:p w14:paraId="50D0E009" w14:textId="48C397BC" w:rsidR="008C6415" w:rsidRPr="008C6415" w:rsidRDefault="008C6415" w:rsidP="008C6415">
      <w:pPr>
        <w:pStyle w:val="EndNoteBibliography"/>
        <w:ind w:left="720" w:hanging="720"/>
        <w:rPr>
          <w:noProof/>
        </w:rPr>
      </w:pPr>
      <w:r w:rsidRPr="008C6415">
        <w:rPr>
          <w:noProof/>
        </w:rPr>
        <w:t xml:space="preserve">Evers, A. W. M., Colloca, L., Blease, C., Annoni, M., Atlas, L. Y., Benedetti, F., Bingel, U., Buchel, C., Carvalho, C., Colagiuri, B., Crum, A. J., Enck, P., Gaab, J., Geers, A. L., Howick, J., Jensen, K. B., Kirsch, I., Meissner, K., Napadow, V., Peerdeman, K. J., Raz, A., Rief, W., Vase, L., Wager, T. D., Wampold, B. E., Weimer, K., Wiech, K., Kaptchuk, T. J., Klinger, R., &amp; Kelley, J. M. (2018). Implications of Placebo and Nocebo Effects for Clinical Practice: Expert Consensus. </w:t>
      </w:r>
      <w:r w:rsidRPr="008C6415">
        <w:rPr>
          <w:i/>
          <w:noProof/>
        </w:rPr>
        <w:t>Psychotherapy and Psychosomatics, 87</w:t>
      </w:r>
      <w:r w:rsidRPr="008C6415">
        <w:rPr>
          <w:noProof/>
        </w:rPr>
        <w:t xml:space="preserve">(4), 204-210. </w:t>
      </w:r>
      <w:hyperlink r:id="rId95" w:history="1">
        <w:r w:rsidRPr="008C6415">
          <w:rPr>
            <w:rStyle w:val="Hyperlink"/>
            <w:noProof/>
          </w:rPr>
          <w:t>https://doi.org/10.1159/000490354</w:t>
        </w:r>
      </w:hyperlink>
      <w:r w:rsidRPr="008C6415">
        <w:rPr>
          <w:noProof/>
        </w:rPr>
        <w:t xml:space="preserve"> </w:t>
      </w:r>
    </w:p>
    <w:p w14:paraId="52BE5B44" w14:textId="77777777" w:rsidR="008C6415" w:rsidRPr="008C6415" w:rsidRDefault="008C6415" w:rsidP="008C6415">
      <w:pPr>
        <w:pStyle w:val="EndNoteBibliography"/>
        <w:rPr>
          <w:noProof/>
        </w:rPr>
      </w:pPr>
    </w:p>
    <w:p w14:paraId="19573EBD" w14:textId="33BEB81B" w:rsidR="008C6415" w:rsidRPr="008C6415" w:rsidRDefault="008C6415" w:rsidP="008C6415">
      <w:pPr>
        <w:pStyle w:val="EndNoteBibliography"/>
        <w:ind w:left="720" w:hanging="720"/>
        <w:rPr>
          <w:noProof/>
        </w:rPr>
      </w:pPr>
      <w:r w:rsidRPr="008C6415">
        <w:rPr>
          <w:noProof/>
        </w:rPr>
        <w:t xml:space="preserve">Faria-Pereira, A., &amp; Morais, V. A. (2022, Mar 26). Synapses: The Brain's Energy-Demanding Sites. </w:t>
      </w:r>
      <w:r w:rsidRPr="008C6415">
        <w:rPr>
          <w:i/>
          <w:noProof/>
        </w:rPr>
        <w:t>Int J Mol Sci, 23</w:t>
      </w:r>
      <w:r w:rsidRPr="008C6415">
        <w:rPr>
          <w:noProof/>
        </w:rPr>
        <w:t xml:space="preserve">(7). </w:t>
      </w:r>
      <w:hyperlink r:id="rId96" w:history="1">
        <w:r w:rsidRPr="008C6415">
          <w:rPr>
            <w:rStyle w:val="Hyperlink"/>
            <w:noProof/>
          </w:rPr>
          <w:t>https://doi.org/10.3390/ijms23073627</w:t>
        </w:r>
      </w:hyperlink>
      <w:r w:rsidRPr="008C6415">
        <w:rPr>
          <w:noProof/>
        </w:rPr>
        <w:t xml:space="preserve"> </w:t>
      </w:r>
    </w:p>
    <w:p w14:paraId="216D7D84" w14:textId="77777777" w:rsidR="008C6415" w:rsidRPr="008C6415" w:rsidRDefault="008C6415" w:rsidP="008C6415">
      <w:pPr>
        <w:pStyle w:val="EndNoteBibliography"/>
        <w:rPr>
          <w:noProof/>
        </w:rPr>
      </w:pPr>
    </w:p>
    <w:p w14:paraId="49777F26" w14:textId="1DCCF82D" w:rsidR="008C6415" w:rsidRPr="008C6415" w:rsidRDefault="008C6415" w:rsidP="008C6415">
      <w:pPr>
        <w:pStyle w:val="EndNoteBibliography"/>
        <w:ind w:left="720" w:hanging="720"/>
        <w:rPr>
          <w:noProof/>
        </w:rPr>
      </w:pPr>
      <w:r w:rsidRPr="008C6415">
        <w:rPr>
          <w:noProof/>
        </w:rPr>
        <w:t xml:space="preserve">Ferris, C. F., Cai, X., Qiao, J., Switzer, B., Baun, J., Morrison, T., Iriah, S., Madularu, D., Sinkevicius, K. W., &amp; Kulkarni, P. (2019, 2019 NOV 11). Life without a brain: Neuroradiological and behavioral evidence of neuroplasticity necessary to sustain brain function in the face of severe hydrocephalus [Article]. </w:t>
      </w:r>
      <w:r w:rsidRPr="008C6415">
        <w:rPr>
          <w:i/>
          <w:noProof/>
        </w:rPr>
        <w:t>SCIENTIFIC REPORTS, 9</w:t>
      </w:r>
      <w:r w:rsidRPr="008C6415">
        <w:rPr>
          <w:noProof/>
        </w:rPr>
        <w:t xml:space="preserve">, Article 16479. </w:t>
      </w:r>
      <w:hyperlink r:id="rId97" w:history="1">
        <w:r w:rsidRPr="008C6415">
          <w:rPr>
            <w:rStyle w:val="Hyperlink"/>
            <w:noProof/>
          </w:rPr>
          <w:t>https://doi.org/10.1038/s41598-019-53042-3</w:t>
        </w:r>
      </w:hyperlink>
      <w:r w:rsidRPr="008C6415">
        <w:rPr>
          <w:noProof/>
        </w:rPr>
        <w:t xml:space="preserve"> </w:t>
      </w:r>
    </w:p>
    <w:p w14:paraId="5B23A59D" w14:textId="77777777" w:rsidR="008C6415" w:rsidRPr="008C6415" w:rsidRDefault="008C6415" w:rsidP="008C6415">
      <w:pPr>
        <w:pStyle w:val="EndNoteBibliography"/>
        <w:rPr>
          <w:noProof/>
        </w:rPr>
      </w:pPr>
    </w:p>
    <w:p w14:paraId="583952A2" w14:textId="485B43D6" w:rsidR="008C6415" w:rsidRPr="008C6415" w:rsidRDefault="008C6415" w:rsidP="008C6415">
      <w:pPr>
        <w:pStyle w:val="EndNoteBibliography"/>
        <w:ind w:left="720" w:hanging="720"/>
        <w:rPr>
          <w:noProof/>
        </w:rPr>
      </w:pPr>
      <w:r w:rsidRPr="008C6415">
        <w:rPr>
          <w:noProof/>
        </w:rPr>
        <w:t xml:space="preserve">Feuillet, L., Dufour, H., &amp; Pelletier, J. (2007, Jul 21). Brain of a white-collar worker. </w:t>
      </w:r>
      <w:r w:rsidRPr="008C6415">
        <w:rPr>
          <w:i/>
          <w:noProof/>
        </w:rPr>
        <w:t>Lancet, 370</w:t>
      </w:r>
      <w:r w:rsidRPr="008C6415">
        <w:rPr>
          <w:noProof/>
        </w:rPr>
        <w:t xml:space="preserve">(9583), 262. </w:t>
      </w:r>
      <w:hyperlink r:id="rId98" w:history="1">
        <w:r w:rsidRPr="008C6415">
          <w:rPr>
            <w:rStyle w:val="Hyperlink"/>
            <w:noProof/>
          </w:rPr>
          <w:t>https://doi.org/10.1016/S0140-6736(07)61127-1</w:t>
        </w:r>
      </w:hyperlink>
      <w:r w:rsidRPr="008C6415">
        <w:rPr>
          <w:noProof/>
        </w:rPr>
        <w:t xml:space="preserve"> </w:t>
      </w:r>
    </w:p>
    <w:p w14:paraId="3FB89C62" w14:textId="77777777" w:rsidR="008C6415" w:rsidRPr="008C6415" w:rsidRDefault="008C6415" w:rsidP="008C6415">
      <w:pPr>
        <w:pStyle w:val="EndNoteBibliography"/>
        <w:rPr>
          <w:noProof/>
        </w:rPr>
      </w:pPr>
    </w:p>
    <w:p w14:paraId="0A4AF30F" w14:textId="0A15B4B8" w:rsidR="008C6415" w:rsidRPr="008C6415" w:rsidRDefault="008C6415" w:rsidP="008C6415">
      <w:pPr>
        <w:pStyle w:val="EndNoteBibliography"/>
        <w:ind w:left="720" w:hanging="720"/>
        <w:rPr>
          <w:noProof/>
        </w:rPr>
      </w:pPr>
      <w:r w:rsidRPr="008C6415">
        <w:rPr>
          <w:noProof/>
        </w:rPr>
        <w:t xml:space="preserve">Fiani, B., Reardon, T., Ayres, B., Cline, D., &amp; Sitto, S. R. (2021, 2021 MAR 30). An Examination of Prospective Uses and Future Directions of Neuralink: The Brain-Machine Interface [Review]. </w:t>
      </w:r>
      <w:r w:rsidRPr="008C6415">
        <w:rPr>
          <w:i/>
          <w:noProof/>
        </w:rPr>
        <w:t>CUREUS JOURNAL OF MEDICAL SCIENCE, 13</w:t>
      </w:r>
      <w:r w:rsidRPr="008C6415">
        <w:rPr>
          <w:noProof/>
        </w:rPr>
        <w:t xml:space="preserve">(3), Article e14192. </w:t>
      </w:r>
      <w:hyperlink r:id="rId99" w:history="1">
        <w:r w:rsidRPr="008C6415">
          <w:rPr>
            <w:rStyle w:val="Hyperlink"/>
            <w:noProof/>
          </w:rPr>
          <w:t>https://doi.org/10.7759/cureus.14192</w:t>
        </w:r>
      </w:hyperlink>
      <w:r w:rsidRPr="008C6415">
        <w:rPr>
          <w:noProof/>
        </w:rPr>
        <w:t xml:space="preserve"> </w:t>
      </w:r>
    </w:p>
    <w:p w14:paraId="5EC44B07" w14:textId="77777777" w:rsidR="008C6415" w:rsidRPr="008C6415" w:rsidRDefault="008C6415" w:rsidP="008C6415">
      <w:pPr>
        <w:pStyle w:val="EndNoteBibliography"/>
        <w:rPr>
          <w:noProof/>
        </w:rPr>
      </w:pPr>
    </w:p>
    <w:p w14:paraId="75FB4572" w14:textId="43137A37" w:rsidR="008C6415" w:rsidRPr="008C6415" w:rsidRDefault="008C6415" w:rsidP="008C6415">
      <w:pPr>
        <w:pStyle w:val="EndNoteBibliography"/>
        <w:ind w:left="720" w:hanging="720"/>
        <w:rPr>
          <w:noProof/>
        </w:rPr>
      </w:pPr>
      <w:r w:rsidRPr="008C6415">
        <w:rPr>
          <w:noProof/>
        </w:rPr>
        <w:t xml:space="preserve">Fields, C., Bischof, J., &amp; Levin, M. (2020, Jan 1). Morphological Coordination: A Common Ancestral Function Unifying Neural and Non-Neural Signaling. </w:t>
      </w:r>
      <w:r w:rsidRPr="008C6415">
        <w:rPr>
          <w:i/>
          <w:noProof/>
        </w:rPr>
        <w:t>Physiology, 35</w:t>
      </w:r>
      <w:r w:rsidRPr="008C6415">
        <w:rPr>
          <w:noProof/>
        </w:rPr>
        <w:t xml:space="preserve">(1), 16-30. </w:t>
      </w:r>
      <w:hyperlink r:id="rId100" w:history="1">
        <w:r w:rsidRPr="008C6415">
          <w:rPr>
            <w:rStyle w:val="Hyperlink"/>
            <w:noProof/>
          </w:rPr>
          <w:t>https://doi.org/10.1152/physiol.00027.2019</w:t>
        </w:r>
      </w:hyperlink>
      <w:r w:rsidRPr="008C6415">
        <w:rPr>
          <w:noProof/>
        </w:rPr>
        <w:t xml:space="preserve"> </w:t>
      </w:r>
    </w:p>
    <w:p w14:paraId="09C3C016" w14:textId="77777777" w:rsidR="008C6415" w:rsidRPr="008C6415" w:rsidRDefault="008C6415" w:rsidP="008C6415">
      <w:pPr>
        <w:pStyle w:val="EndNoteBibliography"/>
        <w:rPr>
          <w:noProof/>
        </w:rPr>
      </w:pPr>
    </w:p>
    <w:p w14:paraId="0945BC74" w14:textId="679F3D3A" w:rsidR="008C6415" w:rsidRPr="008C6415" w:rsidRDefault="008C6415" w:rsidP="008C6415">
      <w:pPr>
        <w:pStyle w:val="EndNoteBibliography"/>
        <w:ind w:left="720" w:hanging="720"/>
        <w:rPr>
          <w:noProof/>
        </w:rPr>
      </w:pPr>
      <w:r w:rsidRPr="008C6415">
        <w:rPr>
          <w:noProof/>
        </w:rPr>
        <w:t xml:space="preserve">Fields, C., &amp; Levin, M. (2017, Mar). Multiscale memory and bioelectric error correction in the cytoplasm–cytoskeleton-membrane system. </w:t>
      </w:r>
      <w:r w:rsidRPr="008C6415">
        <w:rPr>
          <w:i/>
          <w:noProof/>
        </w:rPr>
        <w:t>Wiley Interdisciplinary Reviews: Systems Biology and Medicine, 10</w:t>
      </w:r>
      <w:r w:rsidRPr="008C6415">
        <w:rPr>
          <w:noProof/>
        </w:rPr>
        <w:t xml:space="preserve">(2), e1410-n/a, Article e1410. </w:t>
      </w:r>
      <w:hyperlink r:id="rId101" w:history="1">
        <w:r w:rsidRPr="008C6415">
          <w:rPr>
            <w:rStyle w:val="Hyperlink"/>
            <w:noProof/>
          </w:rPr>
          <w:t>https://doi.org/10.1002/wsbm.1410</w:t>
        </w:r>
      </w:hyperlink>
      <w:r w:rsidRPr="008C6415">
        <w:rPr>
          <w:noProof/>
        </w:rPr>
        <w:t xml:space="preserve"> </w:t>
      </w:r>
    </w:p>
    <w:p w14:paraId="7166D6F8" w14:textId="77777777" w:rsidR="008C6415" w:rsidRPr="008C6415" w:rsidRDefault="008C6415" w:rsidP="008C6415">
      <w:pPr>
        <w:pStyle w:val="EndNoteBibliography"/>
        <w:rPr>
          <w:noProof/>
        </w:rPr>
      </w:pPr>
    </w:p>
    <w:p w14:paraId="624975CF" w14:textId="7916554B" w:rsidR="008C6415" w:rsidRPr="008C6415" w:rsidRDefault="008C6415" w:rsidP="008C6415">
      <w:pPr>
        <w:pStyle w:val="EndNoteBibliography"/>
        <w:ind w:left="720" w:hanging="720"/>
        <w:rPr>
          <w:noProof/>
        </w:rPr>
      </w:pPr>
      <w:r w:rsidRPr="008C6415">
        <w:rPr>
          <w:noProof/>
        </w:rPr>
        <w:t xml:space="preserve">Fields, C., &amp; Levin, M. (2022, Jun 12). Competency in Navigating Arbitrary Spaces as an Invariant for Analyzing Cognition in Diverse Embodiments. </w:t>
      </w:r>
      <w:r w:rsidRPr="008C6415">
        <w:rPr>
          <w:i/>
          <w:noProof/>
        </w:rPr>
        <w:t>Entropy (Basel), 24</w:t>
      </w:r>
      <w:r w:rsidRPr="008C6415">
        <w:rPr>
          <w:noProof/>
        </w:rPr>
        <w:t xml:space="preserve">(6). </w:t>
      </w:r>
      <w:hyperlink r:id="rId102" w:history="1">
        <w:r w:rsidRPr="008C6415">
          <w:rPr>
            <w:rStyle w:val="Hyperlink"/>
            <w:noProof/>
          </w:rPr>
          <w:t>https://doi.org/10.3390/e24060819</w:t>
        </w:r>
      </w:hyperlink>
      <w:r w:rsidRPr="008C6415">
        <w:rPr>
          <w:noProof/>
        </w:rPr>
        <w:t xml:space="preserve"> </w:t>
      </w:r>
    </w:p>
    <w:p w14:paraId="309620C1" w14:textId="77777777" w:rsidR="008C6415" w:rsidRPr="008C6415" w:rsidRDefault="008C6415" w:rsidP="008C6415">
      <w:pPr>
        <w:pStyle w:val="EndNoteBibliography"/>
        <w:rPr>
          <w:noProof/>
        </w:rPr>
      </w:pPr>
    </w:p>
    <w:p w14:paraId="127B6C19" w14:textId="23D501A2" w:rsidR="008C6415" w:rsidRPr="008C6415" w:rsidRDefault="008C6415" w:rsidP="008C6415">
      <w:pPr>
        <w:pStyle w:val="EndNoteBibliography"/>
        <w:ind w:left="720" w:hanging="720"/>
        <w:rPr>
          <w:noProof/>
        </w:rPr>
      </w:pPr>
      <w:r w:rsidRPr="008C6415">
        <w:rPr>
          <w:noProof/>
        </w:rPr>
        <w:t xml:space="preserve">Foty, R. A., &amp; Steinberg, M. S. (2005, Feb 1). The differential adhesion hypothesis: a direct evaluation. </w:t>
      </w:r>
      <w:r w:rsidRPr="008C6415">
        <w:rPr>
          <w:i/>
          <w:noProof/>
        </w:rPr>
        <w:t>Dev Biol, 278</w:t>
      </w:r>
      <w:r w:rsidRPr="008C6415">
        <w:rPr>
          <w:noProof/>
        </w:rPr>
        <w:t xml:space="preserve">(1), 255-263. </w:t>
      </w:r>
      <w:hyperlink r:id="rId103" w:history="1">
        <w:r w:rsidRPr="008C6415">
          <w:rPr>
            <w:rStyle w:val="Hyperlink"/>
            <w:noProof/>
          </w:rPr>
          <w:t>http://www.ncbi.nlm.nih.gov/entrez/query.fcgi?cmd=Retrieve&amp;db=PubMed&amp;dopt=Citation&amp;list_uids=15649477</w:t>
        </w:r>
      </w:hyperlink>
      <w:r w:rsidRPr="008C6415">
        <w:rPr>
          <w:noProof/>
        </w:rPr>
        <w:t xml:space="preserve"> </w:t>
      </w:r>
    </w:p>
    <w:p w14:paraId="3D1E9A62" w14:textId="3E157376" w:rsidR="008C6415" w:rsidRPr="008C6415" w:rsidRDefault="00B0185B" w:rsidP="008C6415">
      <w:pPr>
        <w:pStyle w:val="EndNoteBibliography"/>
        <w:ind w:left="720" w:hanging="720"/>
        <w:rPr>
          <w:noProof/>
        </w:rPr>
      </w:pPr>
      <w:hyperlink r:id="rId104" w:history="1">
        <w:r w:rsidR="008C6415" w:rsidRPr="008C6415">
          <w:rPr>
            <w:rStyle w:val="Hyperlink"/>
            <w:noProof/>
          </w:rPr>
          <w:t>http://www.sciencedirect.com/science?_ob=MImg&amp;_imagekey=B6WDG-4F05G1F-1-1&amp;_cdi=6766&amp;_user=201547&amp;_pii=S0012160604008048&amp;_origin=search&amp;_coverDate=02%2F01%2F2005&amp;_sk=997219998&amp;view=c&amp;wchp=dGLbVtb-zSkzV&amp;md5=cee1896498f8768b81dfcfc2914d818c&amp;ie=/sdarticle.pdf</w:t>
        </w:r>
      </w:hyperlink>
      <w:r w:rsidR="008C6415" w:rsidRPr="008C6415">
        <w:rPr>
          <w:noProof/>
        </w:rPr>
        <w:t xml:space="preserve"> </w:t>
      </w:r>
    </w:p>
    <w:p w14:paraId="05FC666A" w14:textId="77777777" w:rsidR="008C6415" w:rsidRPr="008C6415" w:rsidRDefault="008C6415" w:rsidP="008C6415">
      <w:pPr>
        <w:pStyle w:val="EndNoteBibliography"/>
        <w:rPr>
          <w:noProof/>
        </w:rPr>
      </w:pPr>
    </w:p>
    <w:p w14:paraId="6C651F84" w14:textId="5A7F7952" w:rsidR="008C6415" w:rsidRPr="008C6415" w:rsidRDefault="008C6415" w:rsidP="008C6415">
      <w:pPr>
        <w:pStyle w:val="EndNoteBibliography"/>
        <w:ind w:left="720" w:hanging="720"/>
        <w:rPr>
          <w:noProof/>
        </w:rPr>
      </w:pPr>
      <w:r w:rsidRPr="008C6415">
        <w:rPr>
          <w:noProof/>
        </w:rPr>
        <w:t xml:space="preserve">Frank, B., Stein, D. G., &amp; Rosen, J. (1970). Interanimal Memory Transfer - Results from Brain and Liver Homogenates. </w:t>
      </w:r>
      <w:r w:rsidRPr="008C6415">
        <w:rPr>
          <w:i/>
          <w:noProof/>
        </w:rPr>
        <w:t>Science, 169</w:t>
      </w:r>
      <w:r w:rsidRPr="008C6415">
        <w:rPr>
          <w:noProof/>
        </w:rPr>
        <w:t xml:space="preserve">(3943), 399-&amp;. </w:t>
      </w:r>
      <w:hyperlink r:id="rId105" w:history="1">
        <w:r w:rsidRPr="008C6415">
          <w:rPr>
            <w:rStyle w:val="Hyperlink"/>
            <w:noProof/>
          </w:rPr>
          <w:t>https://doi.org/DOI</w:t>
        </w:r>
      </w:hyperlink>
      <w:r w:rsidRPr="008C6415">
        <w:rPr>
          <w:noProof/>
        </w:rPr>
        <w:t xml:space="preserve"> 10.1126/science.169.3943.399 </w:t>
      </w:r>
    </w:p>
    <w:p w14:paraId="37C2F18D" w14:textId="77777777" w:rsidR="008C6415" w:rsidRPr="008C6415" w:rsidRDefault="008C6415" w:rsidP="008C6415">
      <w:pPr>
        <w:pStyle w:val="EndNoteBibliography"/>
        <w:rPr>
          <w:noProof/>
        </w:rPr>
      </w:pPr>
    </w:p>
    <w:p w14:paraId="02323F62" w14:textId="4587A8D6" w:rsidR="008C6415" w:rsidRPr="008C6415" w:rsidRDefault="008C6415" w:rsidP="008C6415">
      <w:pPr>
        <w:pStyle w:val="EndNoteBibliography"/>
        <w:ind w:left="720" w:hanging="720"/>
        <w:rPr>
          <w:noProof/>
        </w:rPr>
      </w:pPr>
      <w:r w:rsidRPr="008C6415">
        <w:rPr>
          <w:noProof/>
        </w:rPr>
        <w:t xml:space="preserve">Friston, K., Levin, M., Sengupta, B., &amp; Pezzulo, G. (2015, Apr 6). Knowing one's place: a free-energy approach to pattern regulation. </w:t>
      </w:r>
      <w:r w:rsidRPr="008C6415">
        <w:rPr>
          <w:i/>
          <w:noProof/>
        </w:rPr>
        <w:t>J R Soc Interface, 12</w:t>
      </w:r>
      <w:r w:rsidRPr="008C6415">
        <w:rPr>
          <w:noProof/>
        </w:rPr>
        <w:t xml:space="preserve">(105). </w:t>
      </w:r>
      <w:hyperlink r:id="rId106" w:history="1">
        <w:r w:rsidRPr="008C6415">
          <w:rPr>
            <w:rStyle w:val="Hyperlink"/>
            <w:noProof/>
          </w:rPr>
          <w:t>https://doi.org/10.1098/rsif.2014.1383</w:t>
        </w:r>
      </w:hyperlink>
      <w:r w:rsidRPr="008C6415">
        <w:rPr>
          <w:noProof/>
        </w:rPr>
        <w:t xml:space="preserve"> </w:t>
      </w:r>
    </w:p>
    <w:p w14:paraId="555839B6" w14:textId="77777777" w:rsidR="008C6415" w:rsidRPr="008C6415" w:rsidRDefault="008C6415" w:rsidP="008C6415">
      <w:pPr>
        <w:pStyle w:val="EndNoteBibliography"/>
        <w:rPr>
          <w:noProof/>
        </w:rPr>
      </w:pPr>
    </w:p>
    <w:p w14:paraId="17B5D851" w14:textId="7B734FEC" w:rsidR="008C6415" w:rsidRPr="008C6415" w:rsidRDefault="008C6415" w:rsidP="008C6415">
      <w:pPr>
        <w:pStyle w:val="EndNoteBibliography"/>
        <w:ind w:left="720" w:hanging="720"/>
        <w:rPr>
          <w:noProof/>
        </w:rPr>
      </w:pPr>
      <w:r w:rsidRPr="008C6415">
        <w:rPr>
          <w:noProof/>
        </w:rPr>
        <w:t xml:space="preserve">Frohlich, J., Toker, D., &amp; Monti, M. M. (2021, AUG). Consciousness among delta waves: a paradox? </w:t>
      </w:r>
      <w:r w:rsidRPr="008C6415">
        <w:rPr>
          <w:i/>
          <w:noProof/>
        </w:rPr>
        <w:t>Brain, 144</w:t>
      </w:r>
      <w:r w:rsidRPr="008C6415">
        <w:rPr>
          <w:noProof/>
        </w:rPr>
        <w:t xml:space="preserve">, 2257-2277. </w:t>
      </w:r>
      <w:hyperlink r:id="rId107" w:history="1">
        <w:r w:rsidRPr="008C6415">
          <w:rPr>
            <w:rStyle w:val="Hyperlink"/>
            <w:noProof/>
          </w:rPr>
          <w:t>https://doi.org/10.1093/brain/awab095</w:t>
        </w:r>
      </w:hyperlink>
      <w:r w:rsidRPr="008C6415">
        <w:rPr>
          <w:noProof/>
        </w:rPr>
        <w:t xml:space="preserve"> </w:t>
      </w:r>
    </w:p>
    <w:p w14:paraId="2CFD9A23" w14:textId="77777777" w:rsidR="008C6415" w:rsidRPr="008C6415" w:rsidRDefault="008C6415" w:rsidP="008C6415">
      <w:pPr>
        <w:pStyle w:val="EndNoteBibliography"/>
        <w:rPr>
          <w:noProof/>
        </w:rPr>
      </w:pPr>
    </w:p>
    <w:p w14:paraId="37865645" w14:textId="0FF30AB6" w:rsidR="008C6415" w:rsidRPr="008C6415" w:rsidRDefault="008C6415" w:rsidP="008C6415">
      <w:pPr>
        <w:pStyle w:val="EndNoteBibliography"/>
        <w:ind w:left="720" w:hanging="720"/>
        <w:rPr>
          <w:noProof/>
        </w:rPr>
      </w:pPr>
      <w:r w:rsidRPr="008C6415">
        <w:rPr>
          <w:noProof/>
        </w:rPr>
        <w:t xml:space="preserve">Gallistel, C. R. (2017a, Jul). The Coding Question. </w:t>
      </w:r>
      <w:r w:rsidRPr="008C6415">
        <w:rPr>
          <w:i/>
          <w:noProof/>
        </w:rPr>
        <w:t>Trends Cogn Sci, 21</w:t>
      </w:r>
      <w:r w:rsidRPr="008C6415">
        <w:rPr>
          <w:noProof/>
        </w:rPr>
        <w:t xml:space="preserve">(7), 498-508. </w:t>
      </w:r>
      <w:hyperlink r:id="rId108" w:history="1">
        <w:r w:rsidRPr="008C6415">
          <w:rPr>
            <w:rStyle w:val="Hyperlink"/>
            <w:noProof/>
          </w:rPr>
          <w:t>https://doi.org/10.1016/j.tics.2017.04.012</w:t>
        </w:r>
      </w:hyperlink>
      <w:r w:rsidRPr="008C6415">
        <w:rPr>
          <w:noProof/>
        </w:rPr>
        <w:t xml:space="preserve"> </w:t>
      </w:r>
    </w:p>
    <w:p w14:paraId="54ADA0B3" w14:textId="77777777" w:rsidR="008C6415" w:rsidRPr="008C6415" w:rsidRDefault="008C6415" w:rsidP="008C6415">
      <w:pPr>
        <w:pStyle w:val="EndNoteBibliography"/>
        <w:rPr>
          <w:noProof/>
        </w:rPr>
      </w:pPr>
    </w:p>
    <w:p w14:paraId="6B43E7C5" w14:textId="0E94D101" w:rsidR="008C6415" w:rsidRPr="008C6415" w:rsidRDefault="008C6415" w:rsidP="008C6415">
      <w:pPr>
        <w:pStyle w:val="EndNoteBibliography"/>
        <w:ind w:left="720" w:hanging="720"/>
        <w:rPr>
          <w:noProof/>
        </w:rPr>
      </w:pPr>
      <w:r w:rsidRPr="008C6415">
        <w:rPr>
          <w:noProof/>
        </w:rPr>
        <w:t xml:space="preserve">Gallistel, C. R. (2017b, Feb 19). Finding numbers in the brain. </w:t>
      </w:r>
      <w:r w:rsidRPr="008C6415">
        <w:rPr>
          <w:i/>
          <w:noProof/>
        </w:rPr>
        <w:t>Philos Trans R Soc Lond B Biol Sci, 373</w:t>
      </w:r>
      <w:r w:rsidRPr="008C6415">
        <w:rPr>
          <w:noProof/>
        </w:rPr>
        <w:t xml:space="preserve">(1740). </w:t>
      </w:r>
      <w:hyperlink r:id="rId109" w:history="1">
        <w:r w:rsidRPr="008C6415">
          <w:rPr>
            <w:rStyle w:val="Hyperlink"/>
            <w:noProof/>
          </w:rPr>
          <w:t>https://doi.org/10.1098/rstb.2017.0119</w:t>
        </w:r>
      </w:hyperlink>
      <w:r w:rsidRPr="008C6415">
        <w:rPr>
          <w:noProof/>
        </w:rPr>
        <w:t xml:space="preserve"> </w:t>
      </w:r>
    </w:p>
    <w:p w14:paraId="7A2DBECB" w14:textId="77777777" w:rsidR="008C6415" w:rsidRPr="008C6415" w:rsidRDefault="008C6415" w:rsidP="008C6415">
      <w:pPr>
        <w:pStyle w:val="EndNoteBibliography"/>
        <w:rPr>
          <w:noProof/>
        </w:rPr>
      </w:pPr>
    </w:p>
    <w:p w14:paraId="0164BCE5" w14:textId="6681F153" w:rsidR="008C6415" w:rsidRPr="008C6415" w:rsidRDefault="008C6415" w:rsidP="008C6415">
      <w:pPr>
        <w:pStyle w:val="EndNoteBibliography"/>
        <w:ind w:left="720" w:hanging="720"/>
        <w:rPr>
          <w:noProof/>
        </w:rPr>
      </w:pPr>
      <w:r w:rsidRPr="008C6415">
        <w:rPr>
          <w:noProof/>
        </w:rPr>
        <w:t xml:space="preserve">Gallistel, C. R. (2020, Dec 26). The physical basis of memory. </w:t>
      </w:r>
      <w:r w:rsidRPr="008C6415">
        <w:rPr>
          <w:i/>
          <w:noProof/>
        </w:rPr>
        <w:t>Cognition</w:t>
      </w:r>
      <w:r w:rsidRPr="008C6415">
        <w:rPr>
          <w:noProof/>
        </w:rPr>
        <w:t xml:space="preserve">, 104533. </w:t>
      </w:r>
      <w:hyperlink r:id="rId110" w:history="1">
        <w:r w:rsidRPr="008C6415">
          <w:rPr>
            <w:rStyle w:val="Hyperlink"/>
            <w:noProof/>
          </w:rPr>
          <w:t>https://doi.org/10.1016/j.cognition.2020.104533</w:t>
        </w:r>
      </w:hyperlink>
      <w:r w:rsidRPr="008C6415">
        <w:rPr>
          <w:noProof/>
        </w:rPr>
        <w:t xml:space="preserve"> </w:t>
      </w:r>
    </w:p>
    <w:p w14:paraId="2D9765C0" w14:textId="77777777" w:rsidR="008C6415" w:rsidRPr="008C6415" w:rsidRDefault="008C6415" w:rsidP="008C6415">
      <w:pPr>
        <w:pStyle w:val="EndNoteBibliography"/>
        <w:rPr>
          <w:noProof/>
        </w:rPr>
      </w:pPr>
    </w:p>
    <w:p w14:paraId="285894F1" w14:textId="2B749683" w:rsidR="008C6415" w:rsidRPr="008C6415" w:rsidRDefault="008C6415" w:rsidP="008C6415">
      <w:pPr>
        <w:pStyle w:val="EndNoteBibliography"/>
        <w:ind w:left="720" w:hanging="720"/>
        <w:rPr>
          <w:noProof/>
        </w:rPr>
      </w:pPr>
      <w:r w:rsidRPr="008C6415">
        <w:rPr>
          <w:noProof/>
        </w:rPr>
        <w:t xml:space="preserve">Gershman, S. J. (2017, Oct). Predicting the Past, Remembering the Future. </w:t>
      </w:r>
      <w:r w:rsidRPr="008C6415">
        <w:rPr>
          <w:i/>
          <w:noProof/>
        </w:rPr>
        <w:t>Curr Opin Behav Sci, 17</w:t>
      </w:r>
      <w:r w:rsidRPr="008C6415">
        <w:rPr>
          <w:noProof/>
        </w:rPr>
        <w:t xml:space="preserve">, 7-13. </w:t>
      </w:r>
      <w:hyperlink r:id="rId111" w:history="1">
        <w:r w:rsidRPr="008C6415">
          <w:rPr>
            <w:rStyle w:val="Hyperlink"/>
            <w:noProof/>
          </w:rPr>
          <w:t>https://doi.org/10.1016/j.cobeha.2017.05.025</w:t>
        </w:r>
      </w:hyperlink>
      <w:r w:rsidRPr="008C6415">
        <w:rPr>
          <w:noProof/>
        </w:rPr>
        <w:t xml:space="preserve"> </w:t>
      </w:r>
    </w:p>
    <w:p w14:paraId="3C3C5126" w14:textId="77777777" w:rsidR="008C6415" w:rsidRPr="008C6415" w:rsidRDefault="008C6415" w:rsidP="008C6415">
      <w:pPr>
        <w:pStyle w:val="EndNoteBibliography"/>
        <w:rPr>
          <w:noProof/>
        </w:rPr>
      </w:pPr>
    </w:p>
    <w:p w14:paraId="70E0E3D0" w14:textId="333F61AC" w:rsidR="008C6415" w:rsidRPr="008C6415" w:rsidRDefault="008C6415" w:rsidP="008C6415">
      <w:pPr>
        <w:pStyle w:val="EndNoteBibliography"/>
        <w:ind w:left="720" w:hanging="720"/>
        <w:rPr>
          <w:noProof/>
        </w:rPr>
      </w:pPr>
      <w:r w:rsidRPr="008C6415">
        <w:rPr>
          <w:noProof/>
        </w:rPr>
        <w:t xml:space="preserve">Gershman, S. J. (2023, Feb). The molecular memory code and synaptic plasticity: A synthesis. </w:t>
      </w:r>
      <w:r w:rsidRPr="008C6415">
        <w:rPr>
          <w:i/>
          <w:noProof/>
        </w:rPr>
        <w:t>Biosystems, 224</w:t>
      </w:r>
      <w:r w:rsidRPr="008C6415">
        <w:rPr>
          <w:noProof/>
        </w:rPr>
        <w:t xml:space="preserve">, 104825. </w:t>
      </w:r>
      <w:hyperlink r:id="rId112" w:history="1">
        <w:r w:rsidRPr="008C6415">
          <w:rPr>
            <w:rStyle w:val="Hyperlink"/>
            <w:noProof/>
          </w:rPr>
          <w:t>https://doi.org/10.1016/j.biosystems.2022.104825</w:t>
        </w:r>
      </w:hyperlink>
      <w:r w:rsidRPr="008C6415">
        <w:rPr>
          <w:noProof/>
        </w:rPr>
        <w:t xml:space="preserve"> </w:t>
      </w:r>
    </w:p>
    <w:p w14:paraId="0C3FDC48" w14:textId="77777777" w:rsidR="008C6415" w:rsidRPr="008C6415" w:rsidRDefault="008C6415" w:rsidP="008C6415">
      <w:pPr>
        <w:pStyle w:val="EndNoteBibliography"/>
        <w:rPr>
          <w:noProof/>
        </w:rPr>
      </w:pPr>
    </w:p>
    <w:p w14:paraId="39C80B5D" w14:textId="18C09DC9" w:rsidR="008C6415" w:rsidRPr="008C6415" w:rsidRDefault="008C6415" w:rsidP="008C6415">
      <w:pPr>
        <w:pStyle w:val="EndNoteBibliography"/>
        <w:ind w:left="720" w:hanging="720"/>
        <w:rPr>
          <w:noProof/>
        </w:rPr>
      </w:pPr>
      <w:r w:rsidRPr="008C6415">
        <w:rPr>
          <w:noProof/>
        </w:rPr>
        <w:t xml:space="preserve">Gershman, S. J., Balbi, P. E., Gallistel, C. R., &amp; Gunawardena, J. (2021, Jan 4). Reconsidering the evidence for learning in single cells. </w:t>
      </w:r>
      <w:r w:rsidRPr="008C6415">
        <w:rPr>
          <w:i/>
          <w:noProof/>
        </w:rPr>
        <w:t>eLife, 10</w:t>
      </w:r>
      <w:r w:rsidRPr="008C6415">
        <w:rPr>
          <w:noProof/>
        </w:rPr>
        <w:t xml:space="preserve">. </w:t>
      </w:r>
      <w:hyperlink r:id="rId113" w:history="1">
        <w:r w:rsidRPr="008C6415">
          <w:rPr>
            <w:rStyle w:val="Hyperlink"/>
            <w:noProof/>
          </w:rPr>
          <w:t>https://doi.org/10.7554/eLife.61907</w:t>
        </w:r>
      </w:hyperlink>
      <w:r w:rsidRPr="008C6415">
        <w:rPr>
          <w:noProof/>
        </w:rPr>
        <w:t xml:space="preserve"> </w:t>
      </w:r>
    </w:p>
    <w:p w14:paraId="2E30B2F7" w14:textId="77777777" w:rsidR="008C6415" w:rsidRPr="008C6415" w:rsidRDefault="008C6415" w:rsidP="008C6415">
      <w:pPr>
        <w:pStyle w:val="EndNoteBibliography"/>
        <w:rPr>
          <w:noProof/>
        </w:rPr>
      </w:pPr>
    </w:p>
    <w:p w14:paraId="67FEA5DB" w14:textId="77777777" w:rsidR="008C6415" w:rsidRPr="008C6415" w:rsidRDefault="008C6415" w:rsidP="008C6415">
      <w:pPr>
        <w:pStyle w:val="EndNoteBibliography"/>
        <w:ind w:left="720" w:hanging="720"/>
        <w:rPr>
          <w:noProof/>
        </w:rPr>
      </w:pPr>
      <w:r w:rsidRPr="008C6415">
        <w:rPr>
          <w:noProof/>
        </w:rPr>
        <w:t xml:space="preserve">Ghoneim, M. M., &amp; Block, R. I. (1992, 1992 FEB). LEARNING AND CONSCIOUSNESS DURING GENERAL-ANESTHESIA [Article]. </w:t>
      </w:r>
      <w:r w:rsidRPr="008C6415">
        <w:rPr>
          <w:i/>
          <w:noProof/>
        </w:rPr>
        <w:t>ANESTHESIOLOGY, 76</w:t>
      </w:r>
      <w:r w:rsidRPr="008C6415">
        <w:rPr>
          <w:noProof/>
        </w:rPr>
        <w:t xml:space="preserve">(2), 279-305. </w:t>
      </w:r>
    </w:p>
    <w:p w14:paraId="082E34AE" w14:textId="77777777" w:rsidR="008C6415" w:rsidRPr="008C6415" w:rsidRDefault="008C6415" w:rsidP="008C6415">
      <w:pPr>
        <w:pStyle w:val="EndNoteBibliography"/>
        <w:rPr>
          <w:noProof/>
        </w:rPr>
      </w:pPr>
    </w:p>
    <w:p w14:paraId="53639BD9" w14:textId="20976BD9" w:rsidR="008C6415" w:rsidRPr="008C6415" w:rsidRDefault="008C6415" w:rsidP="008C6415">
      <w:pPr>
        <w:pStyle w:val="EndNoteBibliography"/>
        <w:ind w:left="720" w:hanging="720"/>
        <w:rPr>
          <w:noProof/>
        </w:rPr>
      </w:pPr>
      <w:r w:rsidRPr="008C6415">
        <w:rPr>
          <w:noProof/>
        </w:rPr>
        <w:t xml:space="preserve">Ghoneim, M. M., &amp; Block, R. I. (1997, 1997 AUG). Learning and memory during general anesthesia - An update [Review]. </w:t>
      </w:r>
      <w:r w:rsidRPr="008C6415">
        <w:rPr>
          <w:i/>
          <w:noProof/>
        </w:rPr>
        <w:t>ANESTHESIOLOGY, 87</w:t>
      </w:r>
      <w:r w:rsidRPr="008C6415">
        <w:rPr>
          <w:noProof/>
        </w:rPr>
        <w:t xml:space="preserve">(2), 387-410. </w:t>
      </w:r>
      <w:hyperlink r:id="rId114" w:history="1">
        <w:r w:rsidRPr="008C6415">
          <w:rPr>
            <w:rStyle w:val="Hyperlink"/>
            <w:noProof/>
          </w:rPr>
          <w:t>https://doi.org/10.1097/00000542-199708000-00027</w:t>
        </w:r>
      </w:hyperlink>
      <w:r w:rsidRPr="008C6415">
        <w:rPr>
          <w:noProof/>
        </w:rPr>
        <w:t xml:space="preserve"> </w:t>
      </w:r>
    </w:p>
    <w:p w14:paraId="5DFD13DF" w14:textId="77777777" w:rsidR="008C6415" w:rsidRPr="008C6415" w:rsidRDefault="008C6415" w:rsidP="008C6415">
      <w:pPr>
        <w:pStyle w:val="EndNoteBibliography"/>
        <w:rPr>
          <w:noProof/>
        </w:rPr>
      </w:pPr>
    </w:p>
    <w:p w14:paraId="04CEA160" w14:textId="742E1420" w:rsidR="008C6415" w:rsidRPr="008C6415" w:rsidRDefault="008C6415" w:rsidP="008C6415">
      <w:pPr>
        <w:pStyle w:val="EndNoteBibliography"/>
        <w:ind w:left="720" w:hanging="720"/>
        <w:rPr>
          <w:noProof/>
        </w:rPr>
      </w:pPr>
      <w:r w:rsidRPr="008C6415">
        <w:rPr>
          <w:noProof/>
        </w:rPr>
        <w:t xml:space="preserve">Gillett, G. (2006). Cyborgs and moral identity. </w:t>
      </w:r>
      <w:r w:rsidRPr="008C6415">
        <w:rPr>
          <w:i/>
          <w:noProof/>
        </w:rPr>
        <w:t>Journal of Medical Ethics, 32</w:t>
      </w:r>
      <w:r w:rsidRPr="008C6415">
        <w:rPr>
          <w:noProof/>
        </w:rPr>
        <w:t xml:space="preserve">(2), 79-83. </w:t>
      </w:r>
      <w:hyperlink r:id="rId115" w:history="1">
        <w:r w:rsidRPr="008C6415">
          <w:rPr>
            <w:rStyle w:val="Hyperlink"/>
            <w:noProof/>
          </w:rPr>
          <w:t>https://jme.bmj.com/content/medethics/32/2/79.full.pdf</w:t>
        </w:r>
      </w:hyperlink>
      <w:r w:rsidRPr="008C6415">
        <w:rPr>
          <w:noProof/>
        </w:rPr>
        <w:t xml:space="preserve"> </w:t>
      </w:r>
    </w:p>
    <w:p w14:paraId="6AD5FACC" w14:textId="77777777" w:rsidR="008C6415" w:rsidRPr="008C6415" w:rsidRDefault="008C6415" w:rsidP="008C6415">
      <w:pPr>
        <w:pStyle w:val="EndNoteBibliography"/>
        <w:rPr>
          <w:noProof/>
        </w:rPr>
      </w:pPr>
    </w:p>
    <w:p w14:paraId="18D65B8D" w14:textId="77777777" w:rsidR="008C6415" w:rsidRPr="008C6415" w:rsidRDefault="008C6415" w:rsidP="008C6415">
      <w:pPr>
        <w:pStyle w:val="EndNoteBibliography"/>
        <w:ind w:left="720" w:hanging="720"/>
        <w:rPr>
          <w:noProof/>
          <w:u w:val="single"/>
        </w:rPr>
      </w:pPr>
      <w:r w:rsidRPr="008C6415">
        <w:rPr>
          <w:noProof/>
        </w:rPr>
        <w:lastRenderedPageBreak/>
        <w:t xml:space="preserve">Goldsmith, C. M., Hepburn, H. R., &amp; Mitchell, D. (1978). Retention of an Associative Learning-Task after Metamorphosis in Locusta-Migratoria-Migratorioides. </w:t>
      </w:r>
      <w:r w:rsidRPr="008C6415">
        <w:rPr>
          <w:i/>
          <w:noProof/>
        </w:rPr>
        <w:t>Journal of Insect Physiology, 24</w:t>
      </w:r>
      <w:r w:rsidRPr="008C6415">
        <w:rPr>
          <w:noProof/>
        </w:rPr>
        <w:t xml:space="preserve">(10-1), 737-741. </w:t>
      </w:r>
      <w:r w:rsidRPr="008C6415">
        <w:rPr>
          <w:noProof/>
          <w:u w:val="single"/>
        </w:rPr>
        <w:t xml:space="preserve">&lt;Go to ISI&gt;://A1978GA41200011 </w:t>
      </w:r>
    </w:p>
    <w:p w14:paraId="12E88264" w14:textId="29339ED9" w:rsidR="008C6415" w:rsidRPr="008C6415" w:rsidRDefault="00B0185B" w:rsidP="008C6415">
      <w:pPr>
        <w:pStyle w:val="EndNoteBibliography"/>
        <w:ind w:left="720" w:hanging="720"/>
        <w:rPr>
          <w:noProof/>
        </w:rPr>
      </w:pPr>
      <w:hyperlink r:id="rId116" w:history="1">
        <w:r w:rsidR="008C6415" w:rsidRPr="008C6415">
          <w:rPr>
            <w:rStyle w:val="Hyperlink"/>
            <w:noProof/>
          </w:rPr>
          <w:t>http://www.sciencedirect.com.ezp-prod1.hul.harvard.edu/science?_ob=MImg&amp;_imagekey=B6T3F-49NGWJY-2T7-1&amp;_cdi=4945&amp;_user=209690&amp;_pii=0022191078900719&amp;_origin=gateway&amp;_coverDate=12%2F31%2F1978&amp;_sk=999759989&amp;view=c&amp;wchp=dGLzVzb-zSkWA&amp;md5=5bb10b9f8ac6b7eca2c81c4739829216&amp;ie=/sdarticle.pdf</w:t>
        </w:r>
      </w:hyperlink>
      <w:r w:rsidR="008C6415" w:rsidRPr="008C6415">
        <w:rPr>
          <w:noProof/>
        </w:rPr>
        <w:t xml:space="preserve"> </w:t>
      </w:r>
    </w:p>
    <w:p w14:paraId="0F93EBD0" w14:textId="77777777" w:rsidR="008C6415" w:rsidRPr="008C6415" w:rsidRDefault="008C6415" w:rsidP="008C6415">
      <w:pPr>
        <w:pStyle w:val="EndNoteBibliography"/>
        <w:rPr>
          <w:noProof/>
        </w:rPr>
      </w:pPr>
    </w:p>
    <w:p w14:paraId="12889472" w14:textId="77777777" w:rsidR="008C6415" w:rsidRPr="008C6415" w:rsidRDefault="008C6415" w:rsidP="008C6415">
      <w:pPr>
        <w:pStyle w:val="EndNoteBibliography"/>
        <w:ind w:left="720" w:hanging="720"/>
        <w:rPr>
          <w:noProof/>
        </w:rPr>
      </w:pPr>
      <w:r w:rsidRPr="008C6415">
        <w:rPr>
          <w:noProof/>
        </w:rPr>
        <w:t xml:space="preserve">Golub, A. M., Masiarz, F. R., Villars, T., &amp; Mcconnel.Jv. (1970). Behavior Induction or Memory Transfer. </w:t>
      </w:r>
      <w:r w:rsidRPr="008C6415">
        <w:rPr>
          <w:i/>
          <w:noProof/>
        </w:rPr>
        <w:t>Science, 169</w:t>
      </w:r>
      <w:r w:rsidRPr="008C6415">
        <w:rPr>
          <w:noProof/>
        </w:rPr>
        <w:t xml:space="preserve">(3952), 1342-&amp;. &lt;Go to ISI&gt;://WOS:A1970H330100031 </w:t>
      </w:r>
    </w:p>
    <w:p w14:paraId="314A6051" w14:textId="77777777" w:rsidR="008C6415" w:rsidRPr="008C6415" w:rsidRDefault="008C6415" w:rsidP="008C6415">
      <w:pPr>
        <w:pStyle w:val="EndNoteBibliography"/>
        <w:rPr>
          <w:noProof/>
        </w:rPr>
      </w:pPr>
    </w:p>
    <w:p w14:paraId="129762D8" w14:textId="77AF2CBE" w:rsidR="008C6415" w:rsidRPr="008C6415" w:rsidRDefault="008C6415" w:rsidP="008C6415">
      <w:pPr>
        <w:pStyle w:val="EndNoteBibliography"/>
        <w:ind w:left="720" w:hanging="720"/>
        <w:rPr>
          <w:noProof/>
        </w:rPr>
      </w:pPr>
      <w:r w:rsidRPr="008C6415">
        <w:rPr>
          <w:noProof/>
        </w:rPr>
        <w:t xml:space="preserve">Greco, F., Finocchiaro, M., Pavone, P., Trifiletti, R. R., &amp; Parano, E. (2001, 2001 MAR). Hemihydranencephaly: Case report and literature review [Article]. </w:t>
      </w:r>
      <w:r w:rsidRPr="008C6415">
        <w:rPr>
          <w:i/>
          <w:noProof/>
        </w:rPr>
        <w:t>JOURNAL OF CHILD NEUROLOGY, 16</w:t>
      </w:r>
      <w:r w:rsidRPr="008C6415">
        <w:rPr>
          <w:noProof/>
        </w:rPr>
        <w:t xml:space="preserve">(3), 218-221. </w:t>
      </w:r>
      <w:hyperlink r:id="rId117" w:history="1">
        <w:r w:rsidRPr="008C6415">
          <w:rPr>
            <w:rStyle w:val="Hyperlink"/>
            <w:noProof/>
          </w:rPr>
          <w:t>https://doi.org/10.1177/088307380101600311</w:t>
        </w:r>
      </w:hyperlink>
      <w:r w:rsidRPr="008C6415">
        <w:rPr>
          <w:noProof/>
        </w:rPr>
        <w:t xml:space="preserve"> </w:t>
      </w:r>
    </w:p>
    <w:p w14:paraId="26716766" w14:textId="77777777" w:rsidR="008C6415" w:rsidRPr="008C6415" w:rsidRDefault="008C6415" w:rsidP="008C6415">
      <w:pPr>
        <w:pStyle w:val="EndNoteBibliography"/>
        <w:rPr>
          <w:noProof/>
        </w:rPr>
      </w:pPr>
    </w:p>
    <w:p w14:paraId="7BCBDCE7" w14:textId="734FDF59" w:rsidR="008C6415" w:rsidRPr="008C6415" w:rsidRDefault="008C6415" w:rsidP="008C6415">
      <w:pPr>
        <w:pStyle w:val="EndNoteBibliography"/>
        <w:ind w:left="720" w:hanging="720"/>
        <w:rPr>
          <w:noProof/>
        </w:rPr>
      </w:pPr>
      <w:r w:rsidRPr="008C6415">
        <w:rPr>
          <w:noProof/>
        </w:rPr>
        <w:t xml:space="preserve">Green, A. J., Yates, J. R., Taylor, A. M., Biggs, P., McGuire, G. M., McConville, C. M., Billing, C. J., &amp; Barnes, N. D. (1995, Nov). Severe microcephaly with normal intellectual development: the Nijmegen breakage syndrome. </w:t>
      </w:r>
      <w:r w:rsidRPr="008C6415">
        <w:rPr>
          <w:i/>
          <w:noProof/>
        </w:rPr>
        <w:t>Arch Dis Child, 73</w:t>
      </w:r>
      <w:r w:rsidRPr="008C6415">
        <w:rPr>
          <w:noProof/>
        </w:rPr>
        <w:t xml:space="preserve">(5), 431-434. </w:t>
      </w:r>
      <w:hyperlink r:id="rId118" w:history="1">
        <w:r w:rsidRPr="008C6415">
          <w:rPr>
            <w:rStyle w:val="Hyperlink"/>
            <w:noProof/>
          </w:rPr>
          <w:t>https://doi.org/10.1136/adc.73.5.431</w:t>
        </w:r>
      </w:hyperlink>
      <w:r w:rsidRPr="008C6415">
        <w:rPr>
          <w:noProof/>
        </w:rPr>
        <w:t xml:space="preserve"> </w:t>
      </w:r>
    </w:p>
    <w:p w14:paraId="647602A2" w14:textId="77777777" w:rsidR="008C6415" w:rsidRPr="008C6415" w:rsidRDefault="008C6415" w:rsidP="008C6415">
      <w:pPr>
        <w:pStyle w:val="EndNoteBibliography"/>
        <w:rPr>
          <w:noProof/>
        </w:rPr>
      </w:pPr>
    </w:p>
    <w:p w14:paraId="1E5E7256" w14:textId="19F93036" w:rsidR="008C6415" w:rsidRPr="008C6415" w:rsidRDefault="008C6415" w:rsidP="008C6415">
      <w:pPr>
        <w:pStyle w:val="EndNoteBibliography"/>
        <w:ind w:left="720" w:hanging="720"/>
        <w:rPr>
          <w:noProof/>
        </w:rPr>
      </w:pPr>
      <w:r w:rsidRPr="008C6415">
        <w:rPr>
          <w:noProof/>
        </w:rPr>
        <w:t xml:space="preserve">Grossberg, S. (1978). Communication, Memory, and Development. In R. Rosen &amp; F. Snell (Eds.), </w:t>
      </w:r>
      <w:r w:rsidRPr="008C6415">
        <w:rPr>
          <w:i/>
          <w:noProof/>
        </w:rPr>
        <w:t>Progress in Theoretical Biology</w:t>
      </w:r>
      <w:r w:rsidRPr="008C6415">
        <w:rPr>
          <w:noProof/>
        </w:rPr>
        <w:t xml:space="preserve"> (Vol. 5). </w:t>
      </w:r>
      <w:hyperlink r:id="rId119" w:history="1">
        <w:r w:rsidRPr="008C6415">
          <w:rPr>
            <w:rStyle w:val="Hyperlink"/>
            <w:noProof/>
          </w:rPr>
          <w:t>https://www.semanticscholar.org/paper/Communication%2C-Memory%2C-and-Development-Grossberg/53641a9fd078df1fd314f441064a6eb3218b2339</w:t>
        </w:r>
      </w:hyperlink>
      <w:r w:rsidRPr="008C6415">
        <w:rPr>
          <w:noProof/>
        </w:rPr>
        <w:t xml:space="preserve"> </w:t>
      </w:r>
    </w:p>
    <w:p w14:paraId="5F9669B0" w14:textId="77777777" w:rsidR="008C6415" w:rsidRPr="008C6415" w:rsidRDefault="008C6415" w:rsidP="008C6415">
      <w:pPr>
        <w:pStyle w:val="EndNoteBibliography"/>
        <w:rPr>
          <w:noProof/>
        </w:rPr>
      </w:pPr>
    </w:p>
    <w:p w14:paraId="6AE24628" w14:textId="324C366D" w:rsidR="008C6415" w:rsidRPr="008C6415" w:rsidRDefault="008C6415" w:rsidP="008C6415">
      <w:pPr>
        <w:pStyle w:val="EndNoteBibliography"/>
        <w:ind w:left="720" w:hanging="720"/>
        <w:rPr>
          <w:noProof/>
        </w:rPr>
      </w:pPr>
      <w:r w:rsidRPr="008C6415">
        <w:rPr>
          <w:noProof/>
        </w:rPr>
        <w:t xml:space="preserve">Gumuskaya, G., Srivastava, P., Cooper, B. G., Lesser, H., Semegran, B., Garnier, S., &amp; Levin, M. (2022). Motile Living Biobots Self-Construct from Adult Human Somatic Progenitor Seed Cells. </w:t>
      </w:r>
      <w:r w:rsidRPr="008C6415">
        <w:rPr>
          <w:i/>
          <w:noProof/>
        </w:rPr>
        <w:t>bioRxiv</w:t>
      </w:r>
      <w:r w:rsidRPr="008C6415">
        <w:rPr>
          <w:noProof/>
        </w:rPr>
        <w:t xml:space="preserve">, 2022.2008.2004.502707. </w:t>
      </w:r>
      <w:hyperlink r:id="rId120" w:history="1">
        <w:r w:rsidRPr="008C6415">
          <w:rPr>
            <w:rStyle w:val="Hyperlink"/>
            <w:noProof/>
          </w:rPr>
          <w:t>https://doi.org/10.1101/2022.08.04.502707</w:t>
        </w:r>
      </w:hyperlink>
      <w:r w:rsidRPr="008C6415">
        <w:rPr>
          <w:noProof/>
        </w:rPr>
        <w:t xml:space="preserve"> </w:t>
      </w:r>
    </w:p>
    <w:p w14:paraId="710F942F" w14:textId="77777777" w:rsidR="008C6415" w:rsidRPr="008C6415" w:rsidRDefault="008C6415" w:rsidP="008C6415">
      <w:pPr>
        <w:pStyle w:val="EndNoteBibliography"/>
        <w:rPr>
          <w:noProof/>
        </w:rPr>
      </w:pPr>
    </w:p>
    <w:p w14:paraId="4E3B5BB9" w14:textId="26508FBD" w:rsidR="008C6415" w:rsidRPr="008C6415" w:rsidRDefault="008C6415" w:rsidP="008C6415">
      <w:pPr>
        <w:pStyle w:val="EndNoteBibliography"/>
        <w:ind w:left="720" w:hanging="720"/>
        <w:rPr>
          <w:noProof/>
        </w:rPr>
      </w:pPr>
      <w:r w:rsidRPr="008C6415">
        <w:rPr>
          <w:noProof/>
        </w:rPr>
        <w:t xml:space="preserve">Gumuskaya, G., Srivastava, P., Cooper, B. G., Lesser, H., Semegran, B., Garnier, S., &amp; Levin, M. (2023, Nov 30). Motile Living Biobots Self-Construct from Adult Human Somatic Progenitor Seed Cells. </w:t>
      </w:r>
      <w:r w:rsidRPr="008C6415">
        <w:rPr>
          <w:i/>
          <w:noProof/>
        </w:rPr>
        <w:t>Adv Sci (Weinh)</w:t>
      </w:r>
      <w:r w:rsidRPr="008C6415">
        <w:rPr>
          <w:noProof/>
        </w:rPr>
        <w:t xml:space="preserve">, e2303575. </w:t>
      </w:r>
      <w:hyperlink r:id="rId121" w:history="1">
        <w:r w:rsidRPr="008C6415">
          <w:rPr>
            <w:rStyle w:val="Hyperlink"/>
            <w:noProof/>
          </w:rPr>
          <w:t>https://doi.org/10.1002/advs.202303575</w:t>
        </w:r>
      </w:hyperlink>
      <w:r w:rsidRPr="008C6415">
        <w:rPr>
          <w:noProof/>
        </w:rPr>
        <w:t xml:space="preserve"> </w:t>
      </w:r>
    </w:p>
    <w:p w14:paraId="25C2F15D" w14:textId="77777777" w:rsidR="008C6415" w:rsidRPr="008C6415" w:rsidRDefault="008C6415" w:rsidP="008C6415">
      <w:pPr>
        <w:pStyle w:val="EndNoteBibliography"/>
        <w:rPr>
          <w:noProof/>
        </w:rPr>
      </w:pPr>
    </w:p>
    <w:p w14:paraId="42C0F9D3" w14:textId="11EC77A7" w:rsidR="008C6415" w:rsidRPr="008C6415" w:rsidRDefault="008C6415" w:rsidP="008C6415">
      <w:pPr>
        <w:pStyle w:val="EndNoteBibliography"/>
        <w:ind w:left="720" w:hanging="720"/>
        <w:rPr>
          <w:noProof/>
        </w:rPr>
      </w:pPr>
      <w:r w:rsidRPr="008C6415">
        <w:rPr>
          <w:noProof/>
        </w:rPr>
        <w:t xml:space="preserve">Hachenberg, T., &amp; Scheller, B. (2023, 2023 JUN). Accidental Awareness during General Anaesthesia [Article]. </w:t>
      </w:r>
      <w:r w:rsidRPr="008C6415">
        <w:rPr>
          <w:i/>
          <w:noProof/>
        </w:rPr>
        <w:t>ANASTHESIOLOGIE INTENSIVMEDIZIN NOTFALLMEDIZIN SCHMERZTHERAPIE, 58</w:t>
      </w:r>
      <w:r w:rsidRPr="008C6415">
        <w:rPr>
          <w:noProof/>
        </w:rPr>
        <w:t xml:space="preserve">(06), 380-390. </w:t>
      </w:r>
      <w:hyperlink r:id="rId122" w:history="1">
        <w:r w:rsidRPr="008C6415">
          <w:rPr>
            <w:rStyle w:val="Hyperlink"/>
            <w:noProof/>
          </w:rPr>
          <w:t>https://doi.org/10.1055/a-1768-5161</w:t>
        </w:r>
      </w:hyperlink>
      <w:r w:rsidRPr="008C6415">
        <w:rPr>
          <w:noProof/>
        </w:rPr>
        <w:t xml:space="preserve"> </w:t>
      </w:r>
    </w:p>
    <w:p w14:paraId="3CAF099A" w14:textId="77777777" w:rsidR="008C6415" w:rsidRPr="008C6415" w:rsidRDefault="008C6415" w:rsidP="008C6415">
      <w:pPr>
        <w:pStyle w:val="EndNoteBibliography"/>
        <w:rPr>
          <w:noProof/>
        </w:rPr>
      </w:pPr>
    </w:p>
    <w:p w14:paraId="285A4DDB" w14:textId="2DDF7616" w:rsidR="008C6415" w:rsidRPr="008C6415" w:rsidRDefault="008C6415" w:rsidP="008C6415">
      <w:pPr>
        <w:pStyle w:val="EndNoteBibliography"/>
        <w:ind w:left="720" w:hanging="720"/>
        <w:rPr>
          <w:noProof/>
        </w:rPr>
      </w:pPr>
      <w:r w:rsidRPr="008C6415">
        <w:rPr>
          <w:noProof/>
        </w:rPr>
        <w:t xml:space="preserve">Hambrick, D. Z., Macnamara, B. N., Campitelli, G., Ullén, F., &amp; Mosing, M. A. (2016). Beyond Born versus Made: A New Look at Expertise. In B. H. Ross (Ed.), </w:t>
      </w:r>
      <w:r w:rsidRPr="008C6415">
        <w:rPr>
          <w:i/>
          <w:noProof/>
        </w:rPr>
        <w:t>PSYCHOLOGY OF LEARNING AND MOTIVATION, VOL 64</w:t>
      </w:r>
      <w:r w:rsidRPr="008C6415">
        <w:rPr>
          <w:noProof/>
        </w:rPr>
        <w:t xml:space="preserve"> (Vol. 64, pp. 1-55). </w:t>
      </w:r>
      <w:hyperlink r:id="rId123" w:history="1">
        <w:r w:rsidRPr="008C6415">
          <w:rPr>
            <w:rStyle w:val="Hyperlink"/>
            <w:noProof/>
          </w:rPr>
          <w:t>https://doi.org/10.1016/bs.plm.2015.09.001</w:t>
        </w:r>
      </w:hyperlink>
      <w:r w:rsidRPr="008C6415">
        <w:rPr>
          <w:noProof/>
        </w:rPr>
        <w:t xml:space="preserve"> </w:t>
      </w:r>
    </w:p>
    <w:p w14:paraId="0A3743E2" w14:textId="77777777" w:rsidR="008C6415" w:rsidRPr="008C6415" w:rsidRDefault="008C6415" w:rsidP="008C6415">
      <w:pPr>
        <w:pStyle w:val="EndNoteBibliography"/>
        <w:rPr>
          <w:noProof/>
        </w:rPr>
      </w:pPr>
    </w:p>
    <w:p w14:paraId="343A5E42" w14:textId="09AE9932" w:rsidR="008C6415" w:rsidRPr="008C6415" w:rsidRDefault="008C6415" w:rsidP="008C6415">
      <w:pPr>
        <w:pStyle w:val="EndNoteBibliography"/>
        <w:ind w:left="720" w:hanging="720"/>
        <w:rPr>
          <w:noProof/>
        </w:rPr>
      </w:pPr>
      <w:r w:rsidRPr="008C6415">
        <w:rPr>
          <w:noProof/>
        </w:rPr>
        <w:lastRenderedPageBreak/>
        <w:t xml:space="preserve">Hanczyc, M. M. (2014, Dec 17). Droplets: unconventional protocell model with life-like dynamics and room to grow. </w:t>
      </w:r>
      <w:r w:rsidRPr="008C6415">
        <w:rPr>
          <w:i/>
          <w:noProof/>
        </w:rPr>
        <w:t>Life (Basel), 4</w:t>
      </w:r>
      <w:r w:rsidRPr="008C6415">
        <w:rPr>
          <w:noProof/>
        </w:rPr>
        <w:t xml:space="preserve">(4), 1038-1049. </w:t>
      </w:r>
      <w:hyperlink r:id="rId124" w:history="1">
        <w:r w:rsidRPr="008C6415">
          <w:rPr>
            <w:rStyle w:val="Hyperlink"/>
            <w:noProof/>
          </w:rPr>
          <w:t>https://doi.org/10.3390/life4041038</w:t>
        </w:r>
      </w:hyperlink>
      <w:r w:rsidRPr="008C6415">
        <w:rPr>
          <w:noProof/>
        </w:rPr>
        <w:t xml:space="preserve"> </w:t>
      </w:r>
    </w:p>
    <w:p w14:paraId="0A0AA4E4" w14:textId="77777777" w:rsidR="008C6415" w:rsidRPr="008C6415" w:rsidRDefault="008C6415" w:rsidP="008C6415">
      <w:pPr>
        <w:pStyle w:val="EndNoteBibliography"/>
        <w:rPr>
          <w:noProof/>
        </w:rPr>
      </w:pPr>
    </w:p>
    <w:p w14:paraId="428249AA" w14:textId="43A9F466" w:rsidR="008C6415" w:rsidRPr="008C6415" w:rsidRDefault="008C6415" w:rsidP="008C6415">
      <w:pPr>
        <w:pStyle w:val="EndNoteBibliography"/>
        <w:ind w:left="720" w:hanging="720"/>
        <w:rPr>
          <w:noProof/>
        </w:rPr>
      </w:pPr>
      <w:r w:rsidRPr="008C6415">
        <w:rPr>
          <w:noProof/>
        </w:rPr>
        <w:t xml:space="preserve">Hanzlik, E., &amp; Gigante, J. (2017, Jun 9). Microcephaly. </w:t>
      </w:r>
      <w:r w:rsidRPr="008C6415">
        <w:rPr>
          <w:i/>
          <w:noProof/>
        </w:rPr>
        <w:t>Children (Basel), 4</w:t>
      </w:r>
      <w:r w:rsidRPr="008C6415">
        <w:rPr>
          <w:noProof/>
        </w:rPr>
        <w:t xml:space="preserve">(6). </w:t>
      </w:r>
      <w:hyperlink r:id="rId125" w:history="1">
        <w:r w:rsidRPr="008C6415">
          <w:rPr>
            <w:rStyle w:val="Hyperlink"/>
            <w:noProof/>
          </w:rPr>
          <w:t>https://doi.org/10.3390/children4060047</w:t>
        </w:r>
      </w:hyperlink>
      <w:r w:rsidRPr="008C6415">
        <w:rPr>
          <w:noProof/>
        </w:rPr>
        <w:t xml:space="preserve"> </w:t>
      </w:r>
    </w:p>
    <w:p w14:paraId="0924A527" w14:textId="77777777" w:rsidR="008C6415" w:rsidRPr="008C6415" w:rsidRDefault="008C6415" w:rsidP="008C6415">
      <w:pPr>
        <w:pStyle w:val="EndNoteBibliography"/>
        <w:rPr>
          <w:noProof/>
        </w:rPr>
      </w:pPr>
    </w:p>
    <w:p w14:paraId="4C107A44" w14:textId="77777777" w:rsidR="008C6415" w:rsidRPr="008C6415" w:rsidRDefault="008C6415" w:rsidP="008C6415">
      <w:pPr>
        <w:pStyle w:val="EndNoteBibliography"/>
        <w:ind w:left="720" w:hanging="720"/>
        <w:rPr>
          <w:noProof/>
        </w:rPr>
      </w:pPr>
      <w:r w:rsidRPr="008C6415">
        <w:rPr>
          <w:noProof/>
        </w:rPr>
        <w:t xml:space="preserve">Hartry, A. L., Morton, W. D., &amp; Keithlee, P. (1964a). Planaria - Memory Transfer through Cannibalism Reexamined. </w:t>
      </w:r>
      <w:r w:rsidRPr="008C6415">
        <w:rPr>
          <w:i/>
          <w:noProof/>
        </w:rPr>
        <w:t>Science, 146</w:t>
      </w:r>
      <w:r w:rsidRPr="008C6415">
        <w:rPr>
          <w:noProof/>
        </w:rPr>
        <w:t xml:space="preserve">(364), 274-275. </w:t>
      </w:r>
      <w:r w:rsidRPr="008C6415">
        <w:rPr>
          <w:noProof/>
          <w:u w:val="single"/>
        </w:rPr>
        <w:t>&lt;Go to ISI&gt;://19643064C00165</w:t>
      </w:r>
      <w:r w:rsidRPr="008C6415">
        <w:rPr>
          <w:noProof/>
        </w:rPr>
        <w:t xml:space="preserve"> </w:t>
      </w:r>
    </w:p>
    <w:p w14:paraId="498A94D0" w14:textId="77777777" w:rsidR="008C6415" w:rsidRPr="008C6415" w:rsidRDefault="008C6415" w:rsidP="008C6415">
      <w:pPr>
        <w:pStyle w:val="EndNoteBibliography"/>
        <w:rPr>
          <w:noProof/>
        </w:rPr>
      </w:pPr>
    </w:p>
    <w:p w14:paraId="79A2C057" w14:textId="0DAF02E0" w:rsidR="008C6415" w:rsidRPr="008C6415" w:rsidRDefault="008C6415" w:rsidP="008C6415">
      <w:pPr>
        <w:pStyle w:val="EndNoteBibliography"/>
        <w:ind w:left="720" w:hanging="720"/>
        <w:rPr>
          <w:noProof/>
        </w:rPr>
      </w:pPr>
      <w:r w:rsidRPr="008C6415">
        <w:rPr>
          <w:noProof/>
        </w:rPr>
        <w:t xml:space="preserve">Hartry, A. L., Morton, W. D., &amp; Keithlee, P. (1964b). Planaria - Memory Transfer through Cannibalism Reexamined. </w:t>
      </w:r>
      <w:r w:rsidRPr="008C6415">
        <w:rPr>
          <w:i/>
          <w:noProof/>
        </w:rPr>
        <w:t>Science, 146</w:t>
      </w:r>
      <w:r w:rsidRPr="008C6415">
        <w:rPr>
          <w:noProof/>
        </w:rPr>
        <w:t xml:space="preserve">(364), 274-&amp;. </w:t>
      </w:r>
      <w:hyperlink r:id="rId126" w:history="1">
        <w:r w:rsidRPr="008C6415">
          <w:rPr>
            <w:rStyle w:val="Hyperlink"/>
            <w:noProof/>
          </w:rPr>
          <w:t>https://doi.org/DOI</w:t>
        </w:r>
      </w:hyperlink>
      <w:r w:rsidRPr="008C6415">
        <w:rPr>
          <w:noProof/>
        </w:rPr>
        <w:t xml:space="preserve"> 10.1126/science.146.3641.274 </w:t>
      </w:r>
    </w:p>
    <w:p w14:paraId="3852099A" w14:textId="77777777" w:rsidR="008C6415" w:rsidRPr="008C6415" w:rsidRDefault="008C6415" w:rsidP="008C6415">
      <w:pPr>
        <w:pStyle w:val="EndNoteBibliography"/>
        <w:rPr>
          <w:noProof/>
        </w:rPr>
      </w:pPr>
    </w:p>
    <w:p w14:paraId="217B0E3F" w14:textId="77777777" w:rsidR="008C6415" w:rsidRPr="008C6415" w:rsidRDefault="008C6415" w:rsidP="008C6415">
      <w:pPr>
        <w:pStyle w:val="EndNoteBibliography"/>
        <w:ind w:left="720" w:hanging="720"/>
        <w:rPr>
          <w:noProof/>
        </w:rPr>
      </w:pPr>
      <w:r w:rsidRPr="008C6415">
        <w:rPr>
          <w:noProof/>
        </w:rPr>
        <w:t>Harzheim, J. A. (2024, 2024 MAR 6). What Does It Mean to Be Human Today? [Review</w:t>
      </w:r>
    </w:p>
    <w:p w14:paraId="55657A6C" w14:textId="6F13E870" w:rsidR="008C6415" w:rsidRPr="008C6415" w:rsidRDefault="008C6415" w:rsidP="008C6415">
      <w:pPr>
        <w:pStyle w:val="EndNoteBibliography"/>
        <w:ind w:left="720" w:hanging="720"/>
        <w:rPr>
          <w:noProof/>
        </w:rPr>
      </w:pPr>
      <w:r w:rsidRPr="008C6415">
        <w:rPr>
          <w:noProof/>
        </w:rPr>
        <w:t xml:space="preserve">Early Access]. </w:t>
      </w:r>
      <w:r w:rsidRPr="008C6415">
        <w:rPr>
          <w:i/>
          <w:noProof/>
        </w:rPr>
        <w:t>CAMBRIDGE QUARTERLY OF HEALTHCARE ETHICS</w:t>
      </w:r>
      <w:r w:rsidRPr="008C6415">
        <w:rPr>
          <w:noProof/>
        </w:rPr>
        <w:t xml:space="preserve">. </w:t>
      </w:r>
      <w:hyperlink r:id="rId127" w:history="1">
        <w:r w:rsidRPr="008C6415">
          <w:rPr>
            <w:rStyle w:val="Hyperlink"/>
            <w:noProof/>
          </w:rPr>
          <w:t>https://doi.org/10.1017/S0963180124000100</w:t>
        </w:r>
      </w:hyperlink>
      <w:r w:rsidRPr="008C6415">
        <w:rPr>
          <w:noProof/>
        </w:rPr>
        <w:t xml:space="preserve"> </w:t>
      </w:r>
    </w:p>
    <w:p w14:paraId="453A30D6" w14:textId="77777777" w:rsidR="008C6415" w:rsidRPr="008C6415" w:rsidRDefault="008C6415" w:rsidP="008C6415">
      <w:pPr>
        <w:pStyle w:val="EndNoteBibliography"/>
        <w:rPr>
          <w:noProof/>
        </w:rPr>
      </w:pPr>
    </w:p>
    <w:p w14:paraId="0E024F72" w14:textId="3427B930" w:rsidR="008C6415" w:rsidRPr="008C6415" w:rsidRDefault="008C6415" w:rsidP="008C6415">
      <w:pPr>
        <w:pStyle w:val="EndNoteBibliography"/>
        <w:ind w:left="720" w:hanging="720"/>
        <w:rPr>
          <w:noProof/>
        </w:rPr>
      </w:pPr>
      <w:r w:rsidRPr="008C6415">
        <w:rPr>
          <w:noProof/>
        </w:rPr>
        <w:t xml:space="preserve">Haun, A., &amp; Tononi, G. (2019). Why Does Space Feel the Way it Does? Towards a Principled Account of Spatial Experience. </w:t>
      </w:r>
      <w:r w:rsidRPr="008C6415">
        <w:rPr>
          <w:i/>
          <w:noProof/>
        </w:rPr>
        <w:t>Entropy, 21</w:t>
      </w:r>
      <w:r w:rsidRPr="008C6415">
        <w:rPr>
          <w:noProof/>
        </w:rPr>
        <w:t xml:space="preserve">(12), 1160. </w:t>
      </w:r>
      <w:hyperlink r:id="rId128" w:history="1">
        <w:r w:rsidRPr="008C6415">
          <w:rPr>
            <w:rStyle w:val="Hyperlink"/>
            <w:noProof/>
          </w:rPr>
          <w:t>https://www.mdpi.com/1099-4300/21/12/1160</w:t>
        </w:r>
      </w:hyperlink>
      <w:r w:rsidRPr="008C6415">
        <w:rPr>
          <w:noProof/>
        </w:rPr>
        <w:t xml:space="preserve"> </w:t>
      </w:r>
    </w:p>
    <w:p w14:paraId="0868CDC2" w14:textId="77777777" w:rsidR="008C6415" w:rsidRPr="008C6415" w:rsidRDefault="008C6415" w:rsidP="008C6415">
      <w:pPr>
        <w:pStyle w:val="EndNoteBibliography"/>
        <w:rPr>
          <w:noProof/>
        </w:rPr>
      </w:pPr>
    </w:p>
    <w:p w14:paraId="1ADBD5B1" w14:textId="4E38671A" w:rsidR="008C6415" w:rsidRPr="008C6415" w:rsidRDefault="008C6415" w:rsidP="008C6415">
      <w:pPr>
        <w:pStyle w:val="EndNoteBibliography"/>
        <w:ind w:left="720" w:hanging="720"/>
        <w:rPr>
          <w:noProof/>
        </w:rPr>
      </w:pPr>
      <w:r w:rsidRPr="008C6415">
        <w:rPr>
          <w:noProof/>
        </w:rPr>
        <w:t xml:space="preserve">Hawkins, S. L. (2011). William james, gustav fechner, and early psychophysics. </w:t>
      </w:r>
      <w:r w:rsidRPr="008C6415">
        <w:rPr>
          <w:i/>
          <w:noProof/>
        </w:rPr>
        <w:t>Front Physiol, 2</w:t>
      </w:r>
      <w:r w:rsidRPr="008C6415">
        <w:rPr>
          <w:noProof/>
        </w:rPr>
        <w:t xml:space="preserve">, 68. </w:t>
      </w:r>
      <w:hyperlink r:id="rId129" w:history="1">
        <w:r w:rsidRPr="008C6415">
          <w:rPr>
            <w:rStyle w:val="Hyperlink"/>
            <w:noProof/>
          </w:rPr>
          <w:t>https://doi.org/10.3389/fphys.2011.00068</w:t>
        </w:r>
      </w:hyperlink>
      <w:r w:rsidRPr="008C6415">
        <w:rPr>
          <w:noProof/>
        </w:rPr>
        <w:t xml:space="preserve"> </w:t>
      </w:r>
    </w:p>
    <w:p w14:paraId="1BB83391" w14:textId="77777777" w:rsidR="008C6415" w:rsidRPr="008C6415" w:rsidRDefault="008C6415" w:rsidP="008C6415">
      <w:pPr>
        <w:pStyle w:val="EndNoteBibliography"/>
        <w:rPr>
          <w:noProof/>
        </w:rPr>
      </w:pPr>
    </w:p>
    <w:p w14:paraId="3B25E859" w14:textId="4EAAF7D3" w:rsidR="008C6415" w:rsidRPr="008C6415" w:rsidRDefault="008C6415" w:rsidP="008C6415">
      <w:pPr>
        <w:pStyle w:val="EndNoteBibliography"/>
        <w:ind w:left="720" w:hanging="720"/>
        <w:rPr>
          <w:noProof/>
        </w:rPr>
      </w:pPr>
      <w:r w:rsidRPr="008C6415">
        <w:rPr>
          <w:noProof/>
        </w:rPr>
        <w:t xml:space="preserve">Hepper, P. G., &amp; Waldman, B. (1992, Apr). Embryonic Olfactory Learning in Frogs. </w:t>
      </w:r>
      <w:r w:rsidRPr="008C6415">
        <w:rPr>
          <w:i/>
          <w:noProof/>
        </w:rPr>
        <w:t>Quarterly Journal of Experimental Psychology Section B-Comparative and Physiological Psychology, 44B</w:t>
      </w:r>
      <w:r w:rsidRPr="008C6415">
        <w:rPr>
          <w:noProof/>
        </w:rPr>
        <w:t xml:space="preserve">(3-4), 179-197. </w:t>
      </w:r>
      <w:hyperlink r:id="rId130" w:history="1">
        <w:r w:rsidRPr="008C6415">
          <w:rPr>
            <w:rStyle w:val="Hyperlink"/>
            <w:noProof/>
          </w:rPr>
          <w:t>http://pdfserve.informaworld.com.ezp-prod1.hul.harvard.edu/933386_936002785_779089968.pdf</w:t>
        </w:r>
      </w:hyperlink>
      <w:r w:rsidRPr="008C6415">
        <w:rPr>
          <w:noProof/>
        </w:rPr>
        <w:t xml:space="preserve"> </w:t>
      </w:r>
    </w:p>
    <w:p w14:paraId="5CBEF646" w14:textId="77777777" w:rsidR="008C6415" w:rsidRPr="008C6415" w:rsidRDefault="008C6415" w:rsidP="008C6415">
      <w:pPr>
        <w:pStyle w:val="EndNoteBibliography"/>
        <w:rPr>
          <w:noProof/>
        </w:rPr>
      </w:pPr>
    </w:p>
    <w:p w14:paraId="441C864E" w14:textId="48DC67BD" w:rsidR="008C6415" w:rsidRPr="008C6415" w:rsidRDefault="008C6415" w:rsidP="008C6415">
      <w:pPr>
        <w:pStyle w:val="EndNoteBibliography"/>
        <w:ind w:left="720" w:hanging="720"/>
        <w:rPr>
          <w:noProof/>
        </w:rPr>
      </w:pPr>
      <w:r w:rsidRPr="008C6415">
        <w:rPr>
          <w:noProof/>
        </w:rPr>
        <w:t xml:space="preserve">Hofman, M. A. (2014). Evolution of the human brain: when bigger is better. </w:t>
      </w:r>
      <w:r w:rsidRPr="008C6415">
        <w:rPr>
          <w:i/>
          <w:noProof/>
        </w:rPr>
        <w:t>Front Neuroanat, 8</w:t>
      </w:r>
      <w:r w:rsidRPr="008C6415">
        <w:rPr>
          <w:noProof/>
        </w:rPr>
        <w:t xml:space="preserve">, 15. </w:t>
      </w:r>
      <w:hyperlink r:id="rId131" w:history="1">
        <w:r w:rsidRPr="008C6415">
          <w:rPr>
            <w:rStyle w:val="Hyperlink"/>
            <w:noProof/>
          </w:rPr>
          <w:t>https://doi.org/10.3389/fnana.2014.00015</w:t>
        </w:r>
      </w:hyperlink>
      <w:r w:rsidRPr="008C6415">
        <w:rPr>
          <w:noProof/>
        </w:rPr>
        <w:t xml:space="preserve"> </w:t>
      </w:r>
    </w:p>
    <w:p w14:paraId="183D8582" w14:textId="77777777" w:rsidR="008C6415" w:rsidRPr="008C6415" w:rsidRDefault="008C6415" w:rsidP="008C6415">
      <w:pPr>
        <w:pStyle w:val="EndNoteBibliography"/>
        <w:rPr>
          <w:noProof/>
        </w:rPr>
      </w:pPr>
    </w:p>
    <w:p w14:paraId="60A5764E" w14:textId="77777777" w:rsidR="008C6415" w:rsidRPr="008C6415" w:rsidRDefault="008C6415" w:rsidP="008C6415">
      <w:pPr>
        <w:pStyle w:val="EndNoteBibliography"/>
        <w:ind w:left="720" w:hanging="720"/>
        <w:rPr>
          <w:noProof/>
        </w:rPr>
      </w:pPr>
      <w:r w:rsidRPr="008C6415">
        <w:rPr>
          <w:noProof/>
        </w:rPr>
        <w:t xml:space="preserve">Hou, C., Miller, B. L., Cummings, J. L., Goldberg, M., Mychack, P., Bottino, V., &amp; Benson, D. F. (2000, Jan). Autistic savants. [correction of artistic]. </w:t>
      </w:r>
      <w:r w:rsidRPr="008C6415">
        <w:rPr>
          <w:i/>
          <w:noProof/>
        </w:rPr>
        <w:t>Neuropsychiatry Neuropsychol Behav Neurol, 13</w:t>
      </w:r>
      <w:r w:rsidRPr="008C6415">
        <w:rPr>
          <w:noProof/>
        </w:rPr>
        <w:t xml:space="preserve">(1), 29-38. </w:t>
      </w:r>
    </w:p>
    <w:p w14:paraId="2C16D14C" w14:textId="77777777" w:rsidR="008C6415" w:rsidRPr="008C6415" w:rsidRDefault="008C6415" w:rsidP="008C6415">
      <w:pPr>
        <w:pStyle w:val="EndNoteBibliography"/>
        <w:rPr>
          <w:noProof/>
        </w:rPr>
      </w:pPr>
    </w:p>
    <w:p w14:paraId="3B9735A0" w14:textId="7D88B017" w:rsidR="008C6415" w:rsidRPr="008C6415" w:rsidRDefault="008C6415" w:rsidP="008C6415">
      <w:pPr>
        <w:pStyle w:val="EndNoteBibliography"/>
        <w:ind w:left="720" w:hanging="720"/>
        <w:rPr>
          <w:noProof/>
        </w:rPr>
      </w:pPr>
      <w:r w:rsidRPr="008C6415">
        <w:rPr>
          <w:noProof/>
        </w:rPr>
        <w:t xml:space="preserve">Hudetz, A. G., Liu, X., Pillay, S., Boly, M., &amp; Tononi, G. (2016, Aug 15). Propofol anesthesia reduces Lempel-Ziv complexity of spontaneous brain activity in rats. </w:t>
      </w:r>
      <w:r w:rsidRPr="008C6415">
        <w:rPr>
          <w:i/>
          <w:noProof/>
        </w:rPr>
        <w:t>Neuroscience Letters, 628</w:t>
      </w:r>
      <w:r w:rsidRPr="008C6415">
        <w:rPr>
          <w:noProof/>
        </w:rPr>
        <w:t xml:space="preserve">, 132-135. </w:t>
      </w:r>
      <w:hyperlink r:id="rId132" w:history="1">
        <w:r w:rsidRPr="008C6415">
          <w:rPr>
            <w:rStyle w:val="Hyperlink"/>
            <w:noProof/>
          </w:rPr>
          <w:t>https://doi.org/10.1016/j.neulet.2016.06.017</w:t>
        </w:r>
      </w:hyperlink>
      <w:r w:rsidRPr="008C6415">
        <w:rPr>
          <w:noProof/>
        </w:rPr>
        <w:t xml:space="preserve"> </w:t>
      </w:r>
    </w:p>
    <w:p w14:paraId="678444F7" w14:textId="77777777" w:rsidR="008C6415" w:rsidRPr="008C6415" w:rsidRDefault="008C6415" w:rsidP="008C6415">
      <w:pPr>
        <w:pStyle w:val="EndNoteBibliography"/>
        <w:rPr>
          <w:noProof/>
        </w:rPr>
      </w:pPr>
    </w:p>
    <w:p w14:paraId="11F21C77" w14:textId="77777777" w:rsidR="008C6415" w:rsidRPr="008C6415" w:rsidRDefault="008C6415" w:rsidP="008C6415">
      <w:pPr>
        <w:pStyle w:val="EndNoteBibliography"/>
        <w:ind w:left="720" w:hanging="720"/>
        <w:rPr>
          <w:noProof/>
        </w:rPr>
      </w:pPr>
      <w:r w:rsidRPr="008C6415">
        <w:rPr>
          <w:noProof/>
        </w:rPr>
        <w:t xml:space="preserve">Huxley, A. (2010). </w:t>
      </w:r>
      <w:r w:rsidRPr="008C6415">
        <w:rPr>
          <w:i/>
          <w:noProof/>
        </w:rPr>
        <w:t>The doors of perception: And heaven and hell</w:t>
      </w:r>
      <w:r w:rsidRPr="008C6415">
        <w:rPr>
          <w:noProof/>
        </w:rPr>
        <w:t xml:space="preserve">. Random House. </w:t>
      </w:r>
    </w:p>
    <w:p w14:paraId="37F10CE4" w14:textId="77777777" w:rsidR="008C6415" w:rsidRPr="008C6415" w:rsidRDefault="008C6415" w:rsidP="008C6415">
      <w:pPr>
        <w:pStyle w:val="EndNoteBibliography"/>
        <w:rPr>
          <w:noProof/>
        </w:rPr>
      </w:pPr>
    </w:p>
    <w:p w14:paraId="1D8E2FD3" w14:textId="77777777" w:rsidR="008C6415" w:rsidRPr="008C6415" w:rsidRDefault="008C6415" w:rsidP="008C6415">
      <w:pPr>
        <w:pStyle w:val="EndNoteBibliography"/>
        <w:ind w:left="720" w:hanging="720"/>
        <w:rPr>
          <w:noProof/>
        </w:rPr>
      </w:pPr>
      <w:r w:rsidRPr="008C6415">
        <w:rPr>
          <w:noProof/>
        </w:rPr>
        <w:t>Iani, F. (2022, 2022 OCT 31). What Exactly Does the Rubber Hand Illusion Tell Us? The "Disembodied" and the "Embodied" Model [Article</w:t>
      </w:r>
    </w:p>
    <w:p w14:paraId="4DC4481D" w14:textId="3315543F" w:rsidR="008C6415" w:rsidRPr="008C6415" w:rsidRDefault="008C6415" w:rsidP="008C6415">
      <w:pPr>
        <w:pStyle w:val="EndNoteBibliography"/>
        <w:ind w:left="720" w:hanging="720"/>
        <w:rPr>
          <w:noProof/>
        </w:rPr>
      </w:pPr>
      <w:r w:rsidRPr="008C6415">
        <w:rPr>
          <w:noProof/>
        </w:rPr>
        <w:lastRenderedPageBreak/>
        <w:t xml:space="preserve">Early Access]. </w:t>
      </w:r>
      <w:r w:rsidRPr="008C6415">
        <w:rPr>
          <w:i/>
          <w:noProof/>
        </w:rPr>
        <w:t>PSYCHOLOGY OF CONSCIOUSNESS-THEORY RESEARCH AND PRACTICE</w:t>
      </w:r>
      <w:r w:rsidRPr="008C6415">
        <w:rPr>
          <w:noProof/>
        </w:rPr>
        <w:t xml:space="preserve">. </w:t>
      </w:r>
      <w:hyperlink r:id="rId133" w:history="1">
        <w:r w:rsidRPr="008C6415">
          <w:rPr>
            <w:rStyle w:val="Hyperlink"/>
            <w:noProof/>
          </w:rPr>
          <w:t>https://doi.org/10.1037/cns0000346</w:t>
        </w:r>
      </w:hyperlink>
      <w:r w:rsidRPr="008C6415">
        <w:rPr>
          <w:noProof/>
        </w:rPr>
        <w:t xml:space="preserve"> </w:t>
      </w:r>
    </w:p>
    <w:p w14:paraId="315240C9" w14:textId="77777777" w:rsidR="008C6415" w:rsidRPr="008C6415" w:rsidRDefault="008C6415" w:rsidP="008C6415">
      <w:pPr>
        <w:pStyle w:val="EndNoteBibliography"/>
        <w:rPr>
          <w:noProof/>
        </w:rPr>
      </w:pPr>
    </w:p>
    <w:p w14:paraId="203C329A" w14:textId="4766B187" w:rsidR="008C6415" w:rsidRPr="008C6415" w:rsidRDefault="008C6415" w:rsidP="008C6415">
      <w:pPr>
        <w:pStyle w:val="EndNoteBibliography"/>
        <w:ind w:left="720" w:hanging="720"/>
        <w:rPr>
          <w:noProof/>
        </w:rPr>
      </w:pPr>
      <w:r w:rsidRPr="008C6415">
        <w:rPr>
          <w:noProof/>
        </w:rPr>
        <w:t xml:space="preserve">Ifft, P. J., Shokur, S., Li, Z., Lebedev, M. A., &amp; Nicolelis, M. A. L. (2013, 2013 NOV 6). A Brain-Machine Interface Enables Bimanual Arm Movements in Monkeys [Article]. </w:t>
      </w:r>
      <w:r w:rsidRPr="008C6415">
        <w:rPr>
          <w:i/>
          <w:noProof/>
        </w:rPr>
        <w:t>SCIENCE TRANSLATIONAL MEDICINE, 5</w:t>
      </w:r>
      <w:r w:rsidRPr="008C6415">
        <w:rPr>
          <w:noProof/>
        </w:rPr>
        <w:t xml:space="preserve">(210), Article 210ra154. </w:t>
      </w:r>
      <w:hyperlink r:id="rId134" w:history="1">
        <w:r w:rsidRPr="008C6415">
          <w:rPr>
            <w:rStyle w:val="Hyperlink"/>
            <w:noProof/>
          </w:rPr>
          <w:t>https://doi.org/10.1126/scitranslmed.3006159</w:t>
        </w:r>
      </w:hyperlink>
      <w:r w:rsidRPr="008C6415">
        <w:rPr>
          <w:noProof/>
        </w:rPr>
        <w:t xml:space="preserve"> </w:t>
      </w:r>
    </w:p>
    <w:p w14:paraId="598DB775" w14:textId="77777777" w:rsidR="008C6415" w:rsidRPr="008C6415" w:rsidRDefault="008C6415" w:rsidP="008C6415">
      <w:pPr>
        <w:pStyle w:val="EndNoteBibliography"/>
        <w:rPr>
          <w:noProof/>
        </w:rPr>
      </w:pPr>
    </w:p>
    <w:p w14:paraId="603B0A37" w14:textId="3A9F61CD" w:rsidR="008C6415" w:rsidRPr="008C6415" w:rsidRDefault="008C6415" w:rsidP="008C6415">
      <w:pPr>
        <w:pStyle w:val="EndNoteBibliography"/>
        <w:ind w:left="720" w:hanging="720"/>
        <w:rPr>
          <w:noProof/>
        </w:rPr>
      </w:pPr>
      <w:r w:rsidRPr="008C6415">
        <w:rPr>
          <w:noProof/>
        </w:rPr>
        <w:t xml:space="preserve">Isalan, M. (2009, Oct). Gene networks and liar paradoxes [Research Support, Non-U.S. Gov't]. </w:t>
      </w:r>
      <w:r w:rsidRPr="008C6415">
        <w:rPr>
          <w:i/>
          <w:noProof/>
        </w:rPr>
        <w:t>BioEssays, 31</w:t>
      </w:r>
      <w:r w:rsidRPr="008C6415">
        <w:rPr>
          <w:noProof/>
        </w:rPr>
        <w:t xml:space="preserve">(10), 1110-1115. </w:t>
      </w:r>
      <w:hyperlink r:id="rId135" w:history="1">
        <w:r w:rsidRPr="008C6415">
          <w:rPr>
            <w:rStyle w:val="Hyperlink"/>
            <w:noProof/>
          </w:rPr>
          <w:t>https://doi.org/10.1002/bies.200900072</w:t>
        </w:r>
      </w:hyperlink>
      <w:r w:rsidRPr="008C6415">
        <w:rPr>
          <w:noProof/>
        </w:rPr>
        <w:t xml:space="preserve"> </w:t>
      </w:r>
    </w:p>
    <w:p w14:paraId="30F35CD2" w14:textId="77777777" w:rsidR="008C6415" w:rsidRPr="008C6415" w:rsidRDefault="008C6415" w:rsidP="008C6415">
      <w:pPr>
        <w:pStyle w:val="EndNoteBibliography"/>
        <w:rPr>
          <w:noProof/>
        </w:rPr>
      </w:pPr>
    </w:p>
    <w:p w14:paraId="4A34A23B" w14:textId="77777777" w:rsidR="008C6415" w:rsidRPr="008C6415" w:rsidRDefault="008C6415" w:rsidP="008C6415">
      <w:pPr>
        <w:pStyle w:val="EndNoteBibliography"/>
        <w:ind w:left="720" w:hanging="720"/>
        <w:rPr>
          <w:noProof/>
        </w:rPr>
      </w:pPr>
      <w:r w:rsidRPr="008C6415">
        <w:rPr>
          <w:noProof/>
        </w:rPr>
        <w:t xml:space="preserve">Jacobson, A. L., Fried, C., and Horowitz, S.D. (1966). Planarians and memory: Transfer of learning by injection of ribonucleic acid. </w:t>
      </w:r>
      <w:r w:rsidRPr="008C6415">
        <w:rPr>
          <w:i/>
          <w:noProof/>
        </w:rPr>
        <w:t>Nature, 209</w:t>
      </w:r>
      <w:r w:rsidRPr="008C6415">
        <w:rPr>
          <w:noProof/>
        </w:rPr>
        <w:t xml:space="preserve">, 599-601. </w:t>
      </w:r>
    </w:p>
    <w:p w14:paraId="29764AB9" w14:textId="77777777" w:rsidR="008C6415" w:rsidRPr="008C6415" w:rsidRDefault="008C6415" w:rsidP="008C6415">
      <w:pPr>
        <w:pStyle w:val="EndNoteBibliography"/>
        <w:rPr>
          <w:noProof/>
        </w:rPr>
      </w:pPr>
    </w:p>
    <w:p w14:paraId="057EFA60" w14:textId="4422FE88" w:rsidR="008C6415" w:rsidRPr="008C6415" w:rsidRDefault="008C6415" w:rsidP="008C6415">
      <w:pPr>
        <w:pStyle w:val="EndNoteBibliography"/>
        <w:ind w:left="720" w:hanging="720"/>
        <w:rPr>
          <w:noProof/>
        </w:rPr>
      </w:pPr>
      <w:r w:rsidRPr="008C6415">
        <w:rPr>
          <w:noProof/>
        </w:rPr>
        <w:t xml:space="preserve">Jones, J. G. (1994, 1994 JUL). PERCEPTION AND MEMORY DURING GENERAL-ANESTHESIA [Article]. </w:t>
      </w:r>
      <w:r w:rsidRPr="008C6415">
        <w:rPr>
          <w:i/>
          <w:noProof/>
        </w:rPr>
        <w:t>BRITISH JOURNAL OF ANAESTHESIA, 73</w:t>
      </w:r>
      <w:r w:rsidRPr="008C6415">
        <w:rPr>
          <w:noProof/>
        </w:rPr>
        <w:t xml:space="preserve">(1), 31-37. </w:t>
      </w:r>
      <w:hyperlink r:id="rId136" w:history="1">
        <w:r w:rsidRPr="008C6415">
          <w:rPr>
            <w:rStyle w:val="Hyperlink"/>
            <w:noProof/>
          </w:rPr>
          <w:t>https://doi.org/10.1093/bja/73.1.31</w:t>
        </w:r>
      </w:hyperlink>
      <w:r w:rsidRPr="008C6415">
        <w:rPr>
          <w:noProof/>
        </w:rPr>
        <w:t xml:space="preserve"> </w:t>
      </w:r>
    </w:p>
    <w:p w14:paraId="0DD2DDDF" w14:textId="77777777" w:rsidR="008C6415" w:rsidRPr="008C6415" w:rsidRDefault="008C6415" w:rsidP="008C6415">
      <w:pPr>
        <w:pStyle w:val="EndNoteBibliography"/>
        <w:rPr>
          <w:noProof/>
        </w:rPr>
      </w:pPr>
    </w:p>
    <w:p w14:paraId="51646AEC" w14:textId="225DCDC5" w:rsidR="008C6415" w:rsidRPr="008C6415" w:rsidRDefault="008C6415" w:rsidP="008C6415">
      <w:pPr>
        <w:pStyle w:val="EndNoteBibliography"/>
        <w:ind w:left="720" w:hanging="720"/>
        <w:rPr>
          <w:noProof/>
        </w:rPr>
      </w:pPr>
      <w:r w:rsidRPr="008C6415">
        <w:rPr>
          <w:noProof/>
        </w:rPr>
        <w:t xml:space="preserve">Juel, B. E., Comolatti, R., Tononi, G., &amp; Albantakis, L. (2019). When is an action caused from within? Quantifying the causal chain leading to actions in simulated agents. </w:t>
      </w:r>
      <w:r w:rsidRPr="008C6415">
        <w:rPr>
          <w:i/>
          <w:noProof/>
        </w:rPr>
        <w:t>ArXiv e-prints</w:t>
      </w:r>
      <w:r w:rsidRPr="008C6415">
        <w:rPr>
          <w:noProof/>
        </w:rPr>
        <w:t xml:space="preserve">. Retrieved April 01, 2019, from </w:t>
      </w:r>
      <w:hyperlink r:id="rId137" w:history="1">
        <w:r w:rsidRPr="008C6415">
          <w:rPr>
            <w:rStyle w:val="Hyperlink"/>
            <w:noProof/>
          </w:rPr>
          <w:t>https://ui.adsabs.harvard.edu/abs/2019arXiv190402995J</w:t>
        </w:r>
      </w:hyperlink>
      <w:r w:rsidRPr="008C6415">
        <w:rPr>
          <w:noProof/>
        </w:rPr>
        <w:t xml:space="preserve"> </w:t>
      </w:r>
    </w:p>
    <w:p w14:paraId="44CD23DC" w14:textId="77777777" w:rsidR="008C6415" w:rsidRPr="008C6415" w:rsidRDefault="008C6415" w:rsidP="008C6415">
      <w:pPr>
        <w:pStyle w:val="EndNoteBibliography"/>
        <w:rPr>
          <w:noProof/>
        </w:rPr>
      </w:pPr>
    </w:p>
    <w:p w14:paraId="6C5E6ADC" w14:textId="64529383" w:rsidR="008C6415" w:rsidRPr="008C6415" w:rsidRDefault="008C6415" w:rsidP="008C6415">
      <w:pPr>
        <w:pStyle w:val="EndNoteBibliography"/>
        <w:ind w:left="720" w:hanging="720"/>
        <w:rPr>
          <w:noProof/>
        </w:rPr>
      </w:pPr>
      <w:r w:rsidRPr="008C6415">
        <w:rPr>
          <w:noProof/>
        </w:rPr>
        <w:t xml:space="preserve">Kamm, R. D., &amp; Bashir, R. (2014, Feb). Creating living cellular machines [Research Support, U.S. Gov't, Non-P.H.S.]. </w:t>
      </w:r>
      <w:r w:rsidRPr="008C6415">
        <w:rPr>
          <w:i/>
          <w:noProof/>
        </w:rPr>
        <w:t>Annals of Biomedical Engineering, 42</w:t>
      </w:r>
      <w:r w:rsidRPr="008C6415">
        <w:rPr>
          <w:noProof/>
        </w:rPr>
        <w:t xml:space="preserve">(2), 445-459. </w:t>
      </w:r>
      <w:hyperlink r:id="rId138" w:history="1">
        <w:r w:rsidRPr="008C6415">
          <w:rPr>
            <w:rStyle w:val="Hyperlink"/>
            <w:noProof/>
          </w:rPr>
          <w:t>https://doi.org/10.1007/s10439-013-0902-7</w:t>
        </w:r>
      </w:hyperlink>
      <w:r w:rsidRPr="008C6415">
        <w:rPr>
          <w:noProof/>
        </w:rPr>
        <w:t xml:space="preserve"> </w:t>
      </w:r>
    </w:p>
    <w:p w14:paraId="2968E3E1" w14:textId="77777777" w:rsidR="008C6415" w:rsidRPr="008C6415" w:rsidRDefault="008C6415" w:rsidP="008C6415">
      <w:pPr>
        <w:pStyle w:val="EndNoteBibliography"/>
        <w:rPr>
          <w:noProof/>
        </w:rPr>
      </w:pPr>
    </w:p>
    <w:p w14:paraId="23F99030" w14:textId="7BF4D366" w:rsidR="008C6415" w:rsidRPr="008C6415" w:rsidRDefault="008C6415" w:rsidP="008C6415">
      <w:pPr>
        <w:pStyle w:val="EndNoteBibliography"/>
        <w:ind w:left="720" w:hanging="720"/>
        <w:rPr>
          <w:noProof/>
        </w:rPr>
      </w:pPr>
      <w:r w:rsidRPr="008C6415">
        <w:rPr>
          <w:noProof/>
        </w:rPr>
        <w:t xml:space="preserve">Kamm, R. D., Bashir, R., Arora, N., Dar, R. D., Gillette, M. U., Griffith, L. G., Kemp, M. L., Kinlaw, K., Levin, M., Martin, A. C., McDevitt, T. C., Nerem, R. M., Powers, M. J., Saif, T. A., Sharpe, J., Takayama, S., Takeuchi, S., Weiss, R., Ye, K. M., Yevick, H. G., &amp; Zaman, M. H. (2018, Dec). Perspective: The promise of multi-cellular engineered living systems. </w:t>
      </w:r>
      <w:r w:rsidRPr="008C6415">
        <w:rPr>
          <w:i/>
          <w:noProof/>
        </w:rPr>
        <w:t>Apl Bioengineering, 2</w:t>
      </w:r>
      <w:r w:rsidRPr="008C6415">
        <w:rPr>
          <w:noProof/>
        </w:rPr>
        <w:t xml:space="preserve">(4), 040901. </w:t>
      </w:r>
      <w:hyperlink r:id="rId139" w:history="1">
        <w:r w:rsidRPr="008C6415">
          <w:rPr>
            <w:rStyle w:val="Hyperlink"/>
            <w:noProof/>
          </w:rPr>
          <w:t>https://doi.org/10.1063/1.5038337</w:t>
        </w:r>
      </w:hyperlink>
      <w:r w:rsidRPr="008C6415">
        <w:rPr>
          <w:noProof/>
        </w:rPr>
        <w:t xml:space="preserve"> </w:t>
      </w:r>
    </w:p>
    <w:p w14:paraId="57B6D650" w14:textId="77777777" w:rsidR="008C6415" w:rsidRPr="008C6415" w:rsidRDefault="008C6415" w:rsidP="008C6415">
      <w:pPr>
        <w:pStyle w:val="EndNoteBibliography"/>
        <w:rPr>
          <w:noProof/>
        </w:rPr>
      </w:pPr>
    </w:p>
    <w:p w14:paraId="61B14BBD" w14:textId="0C07A6A1" w:rsidR="008C6415" w:rsidRPr="008C6415" w:rsidRDefault="008C6415" w:rsidP="008C6415">
      <w:pPr>
        <w:pStyle w:val="EndNoteBibliography"/>
        <w:ind w:left="720" w:hanging="720"/>
        <w:rPr>
          <w:noProof/>
        </w:rPr>
      </w:pPr>
      <w:r w:rsidRPr="008C6415">
        <w:rPr>
          <w:noProof/>
        </w:rPr>
        <w:t xml:space="preserve">Kasten, E., &amp; Eilers, J. J. (2023, 2023 AUG). How the Mind Creates the Body and What Can Go Wrong: Case Studies of Misperceptions of the Body [Review]. </w:t>
      </w:r>
      <w:r w:rsidRPr="008C6415">
        <w:rPr>
          <w:i/>
          <w:noProof/>
        </w:rPr>
        <w:t>HEALTHCARE, 11</w:t>
      </w:r>
      <w:r w:rsidRPr="008C6415">
        <w:rPr>
          <w:noProof/>
        </w:rPr>
        <w:t xml:space="preserve">(15), Article 2144. </w:t>
      </w:r>
      <w:hyperlink r:id="rId140" w:history="1">
        <w:r w:rsidRPr="008C6415">
          <w:rPr>
            <w:rStyle w:val="Hyperlink"/>
            <w:noProof/>
          </w:rPr>
          <w:t>https://doi.org/10.3390/healthcare11152144</w:t>
        </w:r>
      </w:hyperlink>
      <w:r w:rsidRPr="008C6415">
        <w:rPr>
          <w:noProof/>
        </w:rPr>
        <w:t xml:space="preserve"> </w:t>
      </w:r>
    </w:p>
    <w:p w14:paraId="278E0CDE" w14:textId="77777777" w:rsidR="008C6415" w:rsidRPr="008C6415" w:rsidRDefault="008C6415" w:rsidP="008C6415">
      <w:pPr>
        <w:pStyle w:val="EndNoteBibliography"/>
        <w:rPr>
          <w:noProof/>
        </w:rPr>
      </w:pPr>
    </w:p>
    <w:p w14:paraId="302033FA" w14:textId="77777777" w:rsidR="008C6415" w:rsidRPr="008C6415" w:rsidRDefault="008C6415" w:rsidP="008C6415">
      <w:pPr>
        <w:pStyle w:val="EndNoteBibliography"/>
        <w:ind w:left="720" w:hanging="720"/>
        <w:rPr>
          <w:noProof/>
        </w:rPr>
      </w:pPr>
      <w:r w:rsidRPr="008C6415">
        <w:rPr>
          <w:noProof/>
        </w:rPr>
        <w:t xml:space="preserve">Kastrup, B. (2016). What Neuroimaging of the Psychedelic State Tells Us about the Mind-Body Problem. </w:t>
      </w:r>
      <w:r w:rsidRPr="008C6415">
        <w:rPr>
          <w:i/>
          <w:noProof/>
        </w:rPr>
        <w:t>Journal of Cognition and Neuroethics, 4</w:t>
      </w:r>
      <w:r w:rsidRPr="008C6415">
        <w:rPr>
          <w:noProof/>
        </w:rPr>
        <w:t xml:space="preserve">(2), 1-9. </w:t>
      </w:r>
    </w:p>
    <w:p w14:paraId="0FCC251D" w14:textId="77777777" w:rsidR="008C6415" w:rsidRPr="008C6415" w:rsidRDefault="008C6415" w:rsidP="008C6415">
      <w:pPr>
        <w:pStyle w:val="EndNoteBibliography"/>
        <w:rPr>
          <w:noProof/>
        </w:rPr>
      </w:pPr>
    </w:p>
    <w:p w14:paraId="2F3E8F48" w14:textId="77777777" w:rsidR="008C6415" w:rsidRPr="008C6415" w:rsidRDefault="008C6415" w:rsidP="008C6415">
      <w:pPr>
        <w:pStyle w:val="EndNoteBibliography"/>
        <w:ind w:left="720" w:hanging="720"/>
        <w:rPr>
          <w:noProof/>
        </w:rPr>
      </w:pPr>
      <w:r w:rsidRPr="008C6415">
        <w:rPr>
          <w:noProof/>
        </w:rPr>
        <w:t xml:space="preserve">Kastrup, B. (2017). Self-transcendence correlates with brain function impairment. </w:t>
      </w:r>
    </w:p>
    <w:p w14:paraId="6B4B21B9" w14:textId="77777777" w:rsidR="008C6415" w:rsidRPr="008C6415" w:rsidRDefault="008C6415" w:rsidP="008C6415">
      <w:pPr>
        <w:pStyle w:val="EndNoteBibliography"/>
        <w:rPr>
          <w:noProof/>
        </w:rPr>
      </w:pPr>
    </w:p>
    <w:p w14:paraId="5758FBAB" w14:textId="5D631F6E" w:rsidR="008C6415" w:rsidRPr="008C6415" w:rsidRDefault="008C6415" w:rsidP="008C6415">
      <w:pPr>
        <w:pStyle w:val="EndNoteBibliography"/>
        <w:ind w:left="720" w:hanging="720"/>
        <w:rPr>
          <w:noProof/>
        </w:rPr>
      </w:pPr>
      <w:r w:rsidRPr="008C6415">
        <w:rPr>
          <w:noProof/>
        </w:rPr>
        <w:t xml:space="preserve">Katz, Y., &amp; Fontana, W. (2022, Apr 29). Probabilistic Inference with Polymerizing Biochemical Circuits. </w:t>
      </w:r>
      <w:r w:rsidRPr="008C6415">
        <w:rPr>
          <w:i/>
          <w:noProof/>
        </w:rPr>
        <w:t>Entropy (Basel), 24</w:t>
      </w:r>
      <w:r w:rsidRPr="008C6415">
        <w:rPr>
          <w:noProof/>
        </w:rPr>
        <w:t xml:space="preserve">(5). </w:t>
      </w:r>
      <w:hyperlink r:id="rId141" w:history="1">
        <w:r w:rsidRPr="008C6415">
          <w:rPr>
            <w:rStyle w:val="Hyperlink"/>
            <w:noProof/>
          </w:rPr>
          <w:t>https://doi.org/10.3390/e24050629</w:t>
        </w:r>
      </w:hyperlink>
      <w:r w:rsidRPr="008C6415">
        <w:rPr>
          <w:noProof/>
        </w:rPr>
        <w:t xml:space="preserve"> </w:t>
      </w:r>
    </w:p>
    <w:p w14:paraId="3AE304CE" w14:textId="77777777" w:rsidR="008C6415" w:rsidRPr="008C6415" w:rsidRDefault="008C6415" w:rsidP="008C6415">
      <w:pPr>
        <w:pStyle w:val="EndNoteBibliography"/>
        <w:rPr>
          <w:noProof/>
        </w:rPr>
      </w:pPr>
    </w:p>
    <w:p w14:paraId="05DAD891" w14:textId="5DBE0139" w:rsidR="008C6415" w:rsidRPr="008C6415" w:rsidRDefault="008C6415" w:rsidP="008C6415">
      <w:pPr>
        <w:pStyle w:val="EndNoteBibliography"/>
        <w:ind w:left="720" w:hanging="720"/>
        <w:rPr>
          <w:noProof/>
        </w:rPr>
      </w:pPr>
      <w:r w:rsidRPr="008C6415">
        <w:rPr>
          <w:noProof/>
        </w:rPr>
        <w:lastRenderedPageBreak/>
        <w:t xml:space="preserve">Katz, Y., Springer, M., &amp; Fontana, W. (2018). Embodying probabilistic inference in biochemical circuits. arXiv:1806.10161, Article </w:t>
      </w:r>
      <w:hyperlink r:id="rId142" w:history="1">
        <w:r w:rsidRPr="008C6415">
          <w:rPr>
            <w:rStyle w:val="Hyperlink"/>
            <w:noProof/>
          </w:rPr>
          <w:t>https://ui.adsabs.harvard.edu/abs/2018arXiv180610161K</w:t>
        </w:r>
      </w:hyperlink>
      <w:r w:rsidRPr="008C6415">
        <w:rPr>
          <w:noProof/>
        </w:rPr>
        <w:t xml:space="preserve">. Retrieved June 01, 2018, from </w:t>
      </w:r>
      <w:hyperlink r:id="rId143" w:history="1">
        <w:r w:rsidRPr="008C6415">
          <w:rPr>
            <w:rStyle w:val="Hyperlink"/>
            <w:noProof/>
          </w:rPr>
          <w:t>https://arxiv.org/abs/1806.10161</w:t>
        </w:r>
      </w:hyperlink>
      <w:r w:rsidRPr="008C6415">
        <w:rPr>
          <w:noProof/>
        </w:rPr>
        <w:t xml:space="preserve"> </w:t>
      </w:r>
    </w:p>
    <w:p w14:paraId="64AA3E0C" w14:textId="77777777" w:rsidR="008C6415" w:rsidRPr="008C6415" w:rsidRDefault="008C6415" w:rsidP="008C6415">
      <w:pPr>
        <w:pStyle w:val="EndNoteBibliography"/>
        <w:rPr>
          <w:noProof/>
        </w:rPr>
      </w:pPr>
    </w:p>
    <w:p w14:paraId="563383D3" w14:textId="52193380" w:rsidR="008C6415" w:rsidRPr="008C6415" w:rsidRDefault="008C6415" w:rsidP="008C6415">
      <w:pPr>
        <w:pStyle w:val="EndNoteBibliography"/>
        <w:ind w:left="720" w:hanging="720"/>
        <w:rPr>
          <w:noProof/>
        </w:rPr>
      </w:pPr>
      <w:r w:rsidRPr="008C6415">
        <w:rPr>
          <w:noProof/>
        </w:rPr>
        <w:t xml:space="preserve">Keijzer, F., van Duijn, M., &amp; Lyon, P. (2013, Apr). What nervous systems do: early evolution, input-output, and the skin brain thesis. </w:t>
      </w:r>
      <w:r w:rsidRPr="008C6415">
        <w:rPr>
          <w:i/>
          <w:noProof/>
        </w:rPr>
        <w:t>Adaptive Behavior, 21</w:t>
      </w:r>
      <w:r w:rsidRPr="008C6415">
        <w:rPr>
          <w:noProof/>
        </w:rPr>
        <w:t xml:space="preserve">(2), 67-85. </w:t>
      </w:r>
      <w:hyperlink r:id="rId144" w:history="1">
        <w:r w:rsidRPr="008C6415">
          <w:rPr>
            <w:rStyle w:val="Hyperlink"/>
            <w:noProof/>
          </w:rPr>
          <w:t>https://doi.org/Doi</w:t>
        </w:r>
      </w:hyperlink>
      <w:r w:rsidRPr="008C6415">
        <w:rPr>
          <w:noProof/>
        </w:rPr>
        <w:t xml:space="preserve"> 10.1177/1059712312465330 </w:t>
      </w:r>
    </w:p>
    <w:p w14:paraId="09AA2AA5" w14:textId="77777777" w:rsidR="008C6415" w:rsidRPr="008C6415" w:rsidRDefault="008C6415" w:rsidP="008C6415">
      <w:pPr>
        <w:pStyle w:val="EndNoteBibliography"/>
        <w:rPr>
          <w:noProof/>
        </w:rPr>
      </w:pPr>
    </w:p>
    <w:p w14:paraId="0FD686E7" w14:textId="56A3ACB5" w:rsidR="008C6415" w:rsidRPr="008C6415" w:rsidRDefault="008C6415" w:rsidP="008C6415">
      <w:pPr>
        <w:pStyle w:val="EndNoteBibliography"/>
        <w:ind w:left="720" w:hanging="720"/>
        <w:rPr>
          <w:noProof/>
        </w:rPr>
      </w:pPr>
      <w:r w:rsidRPr="008C6415">
        <w:rPr>
          <w:noProof/>
        </w:rPr>
        <w:t xml:space="preserve">Kelly, E. F., &amp; Kelly, E. W. (2007). </w:t>
      </w:r>
      <w:r w:rsidRPr="008C6415">
        <w:rPr>
          <w:i/>
          <w:noProof/>
        </w:rPr>
        <w:t>Irreducible Mind: Toward a Psychology for the 21st Century</w:t>
      </w:r>
      <w:r w:rsidRPr="008C6415">
        <w:rPr>
          <w:noProof/>
        </w:rPr>
        <w:t xml:space="preserve">. Rowman &amp; Littlefield. </w:t>
      </w:r>
      <w:hyperlink r:id="rId145" w:history="1">
        <w:r w:rsidRPr="008C6415">
          <w:rPr>
            <w:rStyle w:val="Hyperlink"/>
            <w:noProof/>
          </w:rPr>
          <w:t>https://books.google.ca/books?id=JCdbmFCHYB0C</w:t>
        </w:r>
      </w:hyperlink>
      <w:r w:rsidRPr="008C6415">
        <w:rPr>
          <w:noProof/>
        </w:rPr>
        <w:t xml:space="preserve"> </w:t>
      </w:r>
    </w:p>
    <w:p w14:paraId="4C9B4CC2" w14:textId="77777777" w:rsidR="008C6415" w:rsidRPr="008C6415" w:rsidRDefault="008C6415" w:rsidP="008C6415">
      <w:pPr>
        <w:pStyle w:val="EndNoteBibliography"/>
        <w:rPr>
          <w:noProof/>
        </w:rPr>
      </w:pPr>
    </w:p>
    <w:p w14:paraId="1A5C6F91" w14:textId="2AEC9292" w:rsidR="008C6415" w:rsidRPr="008C6415" w:rsidRDefault="008C6415" w:rsidP="008C6415">
      <w:pPr>
        <w:pStyle w:val="EndNoteBibliography"/>
        <w:ind w:left="720" w:hanging="720"/>
        <w:rPr>
          <w:noProof/>
        </w:rPr>
      </w:pPr>
      <w:r w:rsidRPr="008C6415">
        <w:rPr>
          <w:noProof/>
        </w:rPr>
        <w:t xml:space="preserve">Kirchhoff, M., Parr, T., Palacios, E., Friston, K., &amp; Kiverstein, J. (2018, Jan). The Markov blankets of life: autonomy, active inference and the free energy principle. </w:t>
      </w:r>
      <w:r w:rsidRPr="008C6415">
        <w:rPr>
          <w:i/>
          <w:noProof/>
        </w:rPr>
        <w:t>J R Soc Interface, 15</w:t>
      </w:r>
      <w:r w:rsidRPr="008C6415">
        <w:rPr>
          <w:noProof/>
        </w:rPr>
        <w:t xml:space="preserve">(138). </w:t>
      </w:r>
      <w:hyperlink r:id="rId146" w:history="1">
        <w:r w:rsidRPr="008C6415">
          <w:rPr>
            <w:rStyle w:val="Hyperlink"/>
            <w:noProof/>
          </w:rPr>
          <w:t>https://doi.org/10.1098/rsif.2017.0792</w:t>
        </w:r>
      </w:hyperlink>
      <w:r w:rsidRPr="008C6415">
        <w:rPr>
          <w:noProof/>
        </w:rPr>
        <w:t xml:space="preserve"> </w:t>
      </w:r>
    </w:p>
    <w:p w14:paraId="5432698E" w14:textId="77777777" w:rsidR="008C6415" w:rsidRPr="008C6415" w:rsidRDefault="008C6415" w:rsidP="008C6415">
      <w:pPr>
        <w:pStyle w:val="EndNoteBibliography"/>
        <w:rPr>
          <w:noProof/>
        </w:rPr>
      </w:pPr>
    </w:p>
    <w:p w14:paraId="520705CA" w14:textId="5FED57FF" w:rsidR="008C6415" w:rsidRPr="008C6415" w:rsidRDefault="008C6415" w:rsidP="008C6415">
      <w:pPr>
        <w:pStyle w:val="EndNoteBibliography"/>
        <w:ind w:left="720" w:hanging="720"/>
        <w:rPr>
          <w:noProof/>
        </w:rPr>
      </w:pPr>
      <w:r w:rsidRPr="008C6415">
        <w:rPr>
          <w:noProof/>
        </w:rPr>
        <w:t xml:space="preserve">Kriegman, S., Blackiston, D., Levin, M., &amp; Bongard, J. (2020, Jan 28). A scalable pipeline for designing reconfigurable organisms. </w:t>
      </w:r>
      <w:r w:rsidRPr="008C6415">
        <w:rPr>
          <w:i/>
          <w:noProof/>
        </w:rPr>
        <w:t>Proc Natl Acad Sci U S A, 117</w:t>
      </w:r>
      <w:r w:rsidRPr="008C6415">
        <w:rPr>
          <w:noProof/>
        </w:rPr>
        <w:t xml:space="preserve">(4), 1853-1859. </w:t>
      </w:r>
      <w:hyperlink r:id="rId147" w:history="1">
        <w:r w:rsidRPr="008C6415">
          <w:rPr>
            <w:rStyle w:val="Hyperlink"/>
            <w:noProof/>
          </w:rPr>
          <w:t>https://doi.org/10.1073/pnas.1910837117</w:t>
        </w:r>
      </w:hyperlink>
      <w:r w:rsidRPr="008C6415">
        <w:rPr>
          <w:noProof/>
        </w:rPr>
        <w:t xml:space="preserve"> </w:t>
      </w:r>
    </w:p>
    <w:p w14:paraId="3114D1D0" w14:textId="77777777" w:rsidR="008C6415" w:rsidRPr="008C6415" w:rsidRDefault="008C6415" w:rsidP="008C6415">
      <w:pPr>
        <w:pStyle w:val="EndNoteBibliography"/>
        <w:rPr>
          <w:noProof/>
        </w:rPr>
      </w:pPr>
    </w:p>
    <w:p w14:paraId="569D4C32" w14:textId="3150A311" w:rsidR="008C6415" w:rsidRPr="008C6415" w:rsidRDefault="008C6415" w:rsidP="008C6415">
      <w:pPr>
        <w:pStyle w:val="EndNoteBibliography"/>
        <w:ind w:left="720" w:hanging="720"/>
        <w:rPr>
          <w:noProof/>
        </w:rPr>
      </w:pPr>
      <w:r w:rsidRPr="008C6415">
        <w:rPr>
          <w:noProof/>
        </w:rPr>
        <w:t xml:space="preserve">Kriegman, S., Blackiston, D., Levin, M., &amp; Bongard, J. (2021, Dec 7). Kinematic self-replication in reconfigurable organisms. </w:t>
      </w:r>
      <w:r w:rsidRPr="008C6415">
        <w:rPr>
          <w:i/>
          <w:noProof/>
        </w:rPr>
        <w:t>Proc Natl Acad Sci U S A, 118</w:t>
      </w:r>
      <w:r w:rsidRPr="008C6415">
        <w:rPr>
          <w:noProof/>
        </w:rPr>
        <w:t xml:space="preserve">(49). </w:t>
      </w:r>
      <w:hyperlink r:id="rId148" w:history="1">
        <w:r w:rsidRPr="008C6415">
          <w:rPr>
            <w:rStyle w:val="Hyperlink"/>
            <w:noProof/>
          </w:rPr>
          <w:t>https://doi.org/10.1073/pnas.2112672118</w:t>
        </w:r>
      </w:hyperlink>
      <w:r w:rsidRPr="008C6415">
        <w:rPr>
          <w:noProof/>
        </w:rPr>
        <w:t xml:space="preserve"> </w:t>
      </w:r>
    </w:p>
    <w:p w14:paraId="4FEC3BB4" w14:textId="77777777" w:rsidR="008C6415" w:rsidRPr="008C6415" w:rsidRDefault="008C6415" w:rsidP="008C6415">
      <w:pPr>
        <w:pStyle w:val="EndNoteBibliography"/>
        <w:rPr>
          <w:noProof/>
        </w:rPr>
      </w:pPr>
    </w:p>
    <w:p w14:paraId="587A3CC3" w14:textId="4967420D" w:rsidR="008C6415" w:rsidRPr="008C6415" w:rsidRDefault="008C6415" w:rsidP="008C6415">
      <w:pPr>
        <w:pStyle w:val="EndNoteBibliography"/>
        <w:ind w:left="720" w:hanging="720"/>
        <w:rPr>
          <w:noProof/>
        </w:rPr>
      </w:pPr>
      <w:r w:rsidRPr="008C6415">
        <w:rPr>
          <w:noProof/>
        </w:rPr>
        <w:t xml:space="preserve">Lagasse, E., &amp; Levin, M. (2023, Jul 20). Future medicine: from molecular pathways to the collective intelligence of the body. </w:t>
      </w:r>
      <w:r w:rsidRPr="008C6415">
        <w:rPr>
          <w:i/>
          <w:noProof/>
        </w:rPr>
        <w:t>Trends Mol Med</w:t>
      </w:r>
      <w:r w:rsidRPr="008C6415">
        <w:rPr>
          <w:noProof/>
        </w:rPr>
        <w:t xml:space="preserve">. </w:t>
      </w:r>
      <w:hyperlink r:id="rId149" w:history="1">
        <w:r w:rsidRPr="008C6415">
          <w:rPr>
            <w:rStyle w:val="Hyperlink"/>
            <w:noProof/>
          </w:rPr>
          <w:t>https://doi.org/10.1016/j.molmed.2023.06.007</w:t>
        </w:r>
      </w:hyperlink>
      <w:r w:rsidRPr="008C6415">
        <w:rPr>
          <w:noProof/>
        </w:rPr>
        <w:t xml:space="preserve"> </w:t>
      </w:r>
    </w:p>
    <w:p w14:paraId="347452F5" w14:textId="77777777" w:rsidR="008C6415" w:rsidRPr="008C6415" w:rsidRDefault="008C6415" w:rsidP="008C6415">
      <w:pPr>
        <w:pStyle w:val="EndNoteBibliography"/>
        <w:rPr>
          <w:noProof/>
        </w:rPr>
      </w:pPr>
    </w:p>
    <w:p w14:paraId="7766C017" w14:textId="77777777" w:rsidR="008C6415" w:rsidRPr="008C6415" w:rsidRDefault="008C6415" w:rsidP="008C6415">
      <w:pPr>
        <w:pStyle w:val="EndNoteBibliography"/>
        <w:ind w:left="720" w:hanging="720"/>
        <w:rPr>
          <w:noProof/>
        </w:rPr>
      </w:pPr>
      <w:r w:rsidRPr="008C6415">
        <w:rPr>
          <w:noProof/>
        </w:rPr>
        <w:t xml:space="preserve">Lakota, J., Jagla, F., &amp; Pechánová, O. (2021). Heart memory or can transplanted heart manipulate recipient's brain control over mind body interactions? </w:t>
      </w:r>
      <w:r w:rsidRPr="008C6415">
        <w:rPr>
          <w:i/>
          <w:noProof/>
        </w:rPr>
        <w:t>ACTIVITAS NERVOSA SUPERIOR REDIVIVA, 63</w:t>
      </w:r>
      <w:r w:rsidRPr="008C6415">
        <w:rPr>
          <w:noProof/>
        </w:rPr>
        <w:t xml:space="preserve">(1), 49-51. </w:t>
      </w:r>
    </w:p>
    <w:p w14:paraId="39526DB4" w14:textId="77777777" w:rsidR="008C6415" w:rsidRPr="008C6415" w:rsidRDefault="008C6415" w:rsidP="008C6415">
      <w:pPr>
        <w:pStyle w:val="EndNoteBibliography"/>
        <w:rPr>
          <w:noProof/>
        </w:rPr>
      </w:pPr>
    </w:p>
    <w:p w14:paraId="10D387D3" w14:textId="628A05B0" w:rsidR="008C6415" w:rsidRPr="008C6415" w:rsidRDefault="008C6415" w:rsidP="008C6415">
      <w:pPr>
        <w:pStyle w:val="EndNoteBibliography"/>
        <w:ind w:left="720" w:hanging="720"/>
        <w:rPr>
          <w:noProof/>
        </w:rPr>
      </w:pPr>
      <w:r w:rsidRPr="008C6415">
        <w:rPr>
          <w:noProof/>
        </w:rPr>
        <w:t xml:space="preserve">Lamprecht, R. (2016). The Role of Actin Cytoskeleton in Memory Formation in Amygdala. </w:t>
      </w:r>
      <w:r w:rsidRPr="008C6415">
        <w:rPr>
          <w:i/>
          <w:noProof/>
        </w:rPr>
        <w:t>Front Mol Neurosci, 9</w:t>
      </w:r>
      <w:r w:rsidRPr="008C6415">
        <w:rPr>
          <w:noProof/>
        </w:rPr>
        <w:t xml:space="preserve">, 23. </w:t>
      </w:r>
      <w:hyperlink r:id="rId150" w:history="1">
        <w:r w:rsidRPr="008C6415">
          <w:rPr>
            <w:rStyle w:val="Hyperlink"/>
            <w:noProof/>
          </w:rPr>
          <w:t>https://doi.org/10.3389/fnmol.2016.00023</w:t>
        </w:r>
      </w:hyperlink>
      <w:r w:rsidRPr="008C6415">
        <w:rPr>
          <w:noProof/>
        </w:rPr>
        <w:t xml:space="preserve"> </w:t>
      </w:r>
    </w:p>
    <w:p w14:paraId="297EDC7F" w14:textId="77777777" w:rsidR="008C6415" w:rsidRPr="008C6415" w:rsidRDefault="008C6415" w:rsidP="008C6415">
      <w:pPr>
        <w:pStyle w:val="EndNoteBibliography"/>
        <w:rPr>
          <w:noProof/>
        </w:rPr>
      </w:pPr>
    </w:p>
    <w:p w14:paraId="7AAFC6C3" w14:textId="6ED21468" w:rsidR="008C6415" w:rsidRPr="008C6415" w:rsidRDefault="008C6415" w:rsidP="008C6415">
      <w:pPr>
        <w:pStyle w:val="EndNoteBibliography"/>
        <w:ind w:left="720" w:hanging="720"/>
        <w:rPr>
          <w:noProof/>
        </w:rPr>
      </w:pPr>
      <w:r w:rsidRPr="008C6415">
        <w:rPr>
          <w:noProof/>
        </w:rPr>
        <w:t xml:space="preserve">Langille, J. J., &amp; Gallistel, C. R. (2020, Mar). Locating the engram: Should we look for plastic synapses or information-storing molecules? </w:t>
      </w:r>
      <w:r w:rsidRPr="008C6415">
        <w:rPr>
          <w:i/>
          <w:noProof/>
        </w:rPr>
        <w:t>Neurobiology of Learning and Memory, 169</w:t>
      </w:r>
      <w:r w:rsidRPr="008C6415">
        <w:rPr>
          <w:noProof/>
        </w:rPr>
        <w:t xml:space="preserve">, 107164. </w:t>
      </w:r>
      <w:hyperlink r:id="rId151" w:history="1">
        <w:r w:rsidRPr="008C6415">
          <w:rPr>
            <w:rStyle w:val="Hyperlink"/>
            <w:noProof/>
          </w:rPr>
          <w:t>https://doi.org/10.1016/j.nlm.2020.107164</w:t>
        </w:r>
      </w:hyperlink>
      <w:r w:rsidRPr="008C6415">
        <w:rPr>
          <w:noProof/>
        </w:rPr>
        <w:t xml:space="preserve"> </w:t>
      </w:r>
    </w:p>
    <w:p w14:paraId="119E3C3A" w14:textId="77777777" w:rsidR="008C6415" w:rsidRPr="008C6415" w:rsidRDefault="008C6415" w:rsidP="008C6415">
      <w:pPr>
        <w:pStyle w:val="EndNoteBibliography"/>
        <w:rPr>
          <w:noProof/>
        </w:rPr>
      </w:pPr>
    </w:p>
    <w:p w14:paraId="397F1107" w14:textId="55947F1B" w:rsidR="008C6415" w:rsidRPr="008C6415" w:rsidRDefault="008C6415" w:rsidP="008C6415">
      <w:pPr>
        <w:pStyle w:val="EndNoteBibliography"/>
        <w:ind w:left="720" w:hanging="720"/>
        <w:rPr>
          <w:noProof/>
        </w:rPr>
      </w:pPr>
      <w:r w:rsidRPr="008C6415">
        <w:rPr>
          <w:noProof/>
        </w:rPr>
        <w:t xml:space="preserve">Lebedev, M. A., &amp; Nicolelis, M. A. L. (2011). Toward a whole-body neuroprosthetic. In J. Schouenborg, M. Garwicz, &amp; N. Danielsen (Eds.), </w:t>
      </w:r>
      <w:r w:rsidRPr="008C6415">
        <w:rPr>
          <w:i/>
          <w:noProof/>
        </w:rPr>
        <w:t>BRAIN MACHINE INTERFACES: IMPLICATIONS FOR SCIENCE, CLINICAL PRACTICE AND SOCIETY</w:t>
      </w:r>
      <w:r w:rsidRPr="008C6415">
        <w:rPr>
          <w:noProof/>
        </w:rPr>
        <w:t xml:space="preserve"> (Vol. 194, pp. 47-60). </w:t>
      </w:r>
      <w:hyperlink r:id="rId152" w:history="1">
        <w:r w:rsidRPr="008C6415">
          <w:rPr>
            <w:rStyle w:val="Hyperlink"/>
            <w:noProof/>
          </w:rPr>
          <w:t>https://doi.org/10.1016/B978-0-444-53815-4.00018-2</w:t>
        </w:r>
      </w:hyperlink>
      <w:r w:rsidRPr="008C6415">
        <w:rPr>
          <w:noProof/>
        </w:rPr>
        <w:t xml:space="preserve"> </w:t>
      </w:r>
    </w:p>
    <w:p w14:paraId="1FB209E7" w14:textId="77777777" w:rsidR="008C6415" w:rsidRPr="008C6415" w:rsidRDefault="008C6415" w:rsidP="008C6415">
      <w:pPr>
        <w:pStyle w:val="EndNoteBibliography"/>
        <w:rPr>
          <w:noProof/>
        </w:rPr>
      </w:pPr>
    </w:p>
    <w:p w14:paraId="0B47B7CC" w14:textId="73F68D0A" w:rsidR="008C6415" w:rsidRPr="008C6415" w:rsidRDefault="008C6415" w:rsidP="008C6415">
      <w:pPr>
        <w:pStyle w:val="EndNoteBibliography"/>
        <w:ind w:left="720" w:hanging="720"/>
        <w:rPr>
          <w:noProof/>
        </w:rPr>
      </w:pPr>
      <w:r w:rsidRPr="008C6415">
        <w:rPr>
          <w:noProof/>
        </w:rPr>
        <w:t xml:space="preserve">Lebedev, M. A., &amp; Nicolelis, M. A. L. (2017, 2017 APR). BRAIN-MACHINE INTERFACES: FROM BASIC SCIENCE TO NEUROPROSTHESES AND </w:t>
      </w:r>
      <w:r w:rsidRPr="008C6415">
        <w:rPr>
          <w:noProof/>
        </w:rPr>
        <w:lastRenderedPageBreak/>
        <w:t xml:space="preserve">NEUROREHABILITATION [Review]. </w:t>
      </w:r>
      <w:r w:rsidRPr="008C6415">
        <w:rPr>
          <w:i/>
          <w:noProof/>
        </w:rPr>
        <w:t>PHYSIOLOGICAL REVIEWS, 97</w:t>
      </w:r>
      <w:r w:rsidRPr="008C6415">
        <w:rPr>
          <w:noProof/>
        </w:rPr>
        <w:t xml:space="preserve">(2), 767-837. </w:t>
      </w:r>
      <w:hyperlink r:id="rId153" w:history="1">
        <w:r w:rsidRPr="008C6415">
          <w:rPr>
            <w:rStyle w:val="Hyperlink"/>
            <w:noProof/>
          </w:rPr>
          <w:t>https://doi.org/10.1152/physrev.00027.2016</w:t>
        </w:r>
      </w:hyperlink>
      <w:r w:rsidRPr="008C6415">
        <w:rPr>
          <w:noProof/>
        </w:rPr>
        <w:t xml:space="preserve"> </w:t>
      </w:r>
    </w:p>
    <w:p w14:paraId="3F62EB0F" w14:textId="77777777" w:rsidR="008C6415" w:rsidRPr="008C6415" w:rsidRDefault="008C6415" w:rsidP="008C6415">
      <w:pPr>
        <w:pStyle w:val="EndNoteBibliography"/>
        <w:rPr>
          <w:noProof/>
        </w:rPr>
      </w:pPr>
    </w:p>
    <w:p w14:paraId="6407419F" w14:textId="09A3F89C" w:rsidR="008C6415" w:rsidRPr="008C6415" w:rsidRDefault="008C6415" w:rsidP="008C6415">
      <w:pPr>
        <w:pStyle w:val="EndNoteBibliography"/>
        <w:ind w:left="720" w:hanging="720"/>
        <w:rPr>
          <w:noProof/>
        </w:rPr>
      </w:pPr>
      <w:r w:rsidRPr="008C6415">
        <w:rPr>
          <w:noProof/>
        </w:rPr>
        <w:t xml:space="preserve">Lee, J. J., McGue, M., Iacono, W. G., Michael, A. M., &amp; Chabris, C. F. (2019, Jul-Aug). The causal influence of brain size on human intelligence: Evidence from within-family phenotypic associations and GWAS modeling. </w:t>
      </w:r>
      <w:r w:rsidRPr="008C6415">
        <w:rPr>
          <w:i/>
          <w:noProof/>
        </w:rPr>
        <w:t>Intelligence, 75</w:t>
      </w:r>
      <w:r w:rsidRPr="008C6415">
        <w:rPr>
          <w:noProof/>
        </w:rPr>
        <w:t xml:space="preserve">, 48-58. </w:t>
      </w:r>
      <w:hyperlink r:id="rId154" w:history="1">
        <w:r w:rsidRPr="008C6415">
          <w:rPr>
            <w:rStyle w:val="Hyperlink"/>
            <w:noProof/>
          </w:rPr>
          <w:t>https://doi.org/10.1016/j.intell.2019.01.011</w:t>
        </w:r>
      </w:hyperlink>
      <w:r w:rsidRPr="008C6415">
        <w:rPr>
          <w:noProof/>
        </w:rPr>
        <w:t xml:space="preserve"> </w:t>
      </w:r>
    </w:p>
    <w:p w14:paraId="4D9FDE6F" w14:textId="77777777" w:rsidR="008C6415" w:rsidRPr="008C6415" w:rsidRDefault="008C6415" w:rsidP="008C6415">
      <w:pPr>
        <w:pStyle w:val="EndNoteBibliography"/>
        <w:rPr>
          <w:noProof/>
        </w:rPr>
      </w:pPr>
    </w:p>
    <w:p w14:paraId="72B03F00" w14:textId="1107E8D5" w:rsidR="008C6415" w:rsidRPr="008C6415" w:rsidRDefault="008C6415" w:rsidP="008C6415">
      <w:pPr>
        <w:pStyle w:val="EndNoteBibliography"/>
        <w:ind w:left="720" w:hanging="720"/>
        <w:rPr>
          <w:noProof/>
        </w:rPr>
      </w:pPr>
      <w:r w:rsidRPr="008C6415">
        <w:rPr>
          <w:noProof/>
        </w:rPr>
        <w:t xml:space="preserve">Lester, D. (2009). Voodoo death [Review]. </w:t>
      </w:r>
      <w:r w:rsidRPr="008C6415">
        <w:rPr>
          <w:i/>
          <w:noProof/>
        </w:rPr>
        <w:t>Omega, 59</w:t>
      </w:r>
      <w:r w:rsidRPr="008C6415">
        <w:rPr>
          <w:noProof/>
        </w:rPr>
        <w:t xml:space="preserve">(1), 1-18. </w:t>
      </w:r>
      <w:hyperlink r:id="rId155" w:history="1">
        <w:r w:rsidRPr="008C6415">
          <w:rPr>
            <w:rStyle w:val="Hyperlink"/>
            <w:noProof/>
          </w:rPr>
          <w:t>http://www.ncbi.nlm.nih.gov/pubmed/19634503</w:t>
        </w:r>
      </w:hyperlink>
      <w:r w:rsidRPr="008C6415">
        <w:rPr>
          <w:noProof/>
        </w:rPr>
        <w:t xml:space="preserve"> </w:t>
      </w:r>
    </w:p>
    <w:p w14:paraId="095BAC16" w14:textId="77777777" w:rsidR="008C6415" w:rsidRPr="008C6415" w:rsidRDefault="008C6415" w:rsidP="008C6415">
      <w:pPr>
        <w:pStyle w:val="EndNoteBibliography"/>
        <w:rPr>
          <w:noProof/>
        </w:rPr>
      </w:pPr>
    </w:p>
    <w:p w14:paraId="5AE56537" w14:textId="410519AD" w:rsidR="008C6415" w:rsidRPr="008C6415" w:rsidRDefault="008C6415" w:rsidP="008C6415">
      <w:pPr>
        <w:pStyle w:val="EndNoteBibliography"/>
        <w:ind w:left="720" w:hanging="720"/>
        <w:rPr>
          <w:noProof/>
        </w:rPr>
      </w:pPr>
      <w:r w:rsidRPr="008C6415">
        <w:rPr>
          <w:noProof/>
        </w:rPr>
        <w:t xml:space="preserve">Levin, M. (2019, 2019-December-13). The Computational Boundary of a “Self”: Developmental Bioelectricity Drives Multicellularity and Scale-Free Cognition [Hypothesis and Theory]. </w:t>
      </w:r>
      <w:r w:rsidRPr="008C6415">
        <w:rPr>
          <w:i/>
          <w:noProof/>
        </w:rPr>
        <w:t>Frontiers in psychology, 10</w:t>
      </w:r>
      <w:r w:rsidRPr="008C6415">
        <w:rPr>
          <w:noProof/>
        </w:rPr>
        <w:t xml:space="preserve">(2688), 2688. </w:t>
      </w:r>
      <w:hyperlink r:id="rId156" w:history="1">
        <w:r w:rsidRPr="008C6415">
          <w:rPr>
            <w:rStyle w:val="Hyperlink"/>
            <w:noProof/>
          </w:rPr>
          <w:t>https://doi.org/10.3389/fpsyg.2019.02688</w:t>
        </w:r>
      </w:hyperlink>
      <w:r w:rsidRPr="008C6415">
        <w:rPr>
          <w:noProof/>
        </w:rPr>
        <w:t xml:space="preserve"> </w:t>
      </w:r>
    </w:p>
    <w:p w14:paraId="2C621E9F" w14:textId="77777777" w:rsidR="008C6415" w:rsidRPr="008C6415" w:rsidRDefault="008C6415" w:rsidP="008C6415">
      <w:pPr>
        <w:pStyle w:val="EndNoteBibliography"/>
        <w:rPr>
          <w:noProof/>
        </w:rPr>
      </w:pPr>
    </w:p>
    <w:p w14:paraId="565ABDA2" w14:textId="3271E1EA" w:rsidR="008C6415" w:rsidRPr="008C6415" w:rsidRDefault="008C6415" w:rsidP="008C6415">
      <w:pPr>
        <w:pStyle w:val="EndNoteBibliography"/>
        <w:ind w:left="720" w:hanging="720"/>
        <w:rPr>
          <w:noProof/>
        </w:rPr>
      </w:pPr>
      <w:r w:rsidRPr="008C6415">
        <w:rPr>
          <w:noProof/>
        </w:rPr>
        <w:t xml:space="preserve">Levin, M. (2020, 2020/11/06/). Life, death, and self: Fundamental questions of primitive cognition viewed through the lens of body plasticity and synthetic organisms. </w:t>
      </w:r>
      <w:r w:rsidRPr="008C6415">
        <w:rPr>
          <w:i/>
          <w:noProof/>
        </w:rPr>
        <w:t>Biochemical and Biophysical Research Communications, 564</w:t>
      </w:r>
      <w:r w:rsidRPr="008C6415">
        <w:rPr>
          <w:noProof/>
        </w:rPr>
        <w:t xml:space="preserve">, 114-133. </w:t>
      </w:r>
      <w:hyperlink r:id="rId157" w:history="1">
        <w:r w:rsidRPr="008C6415">
          <w:rPr>
            <w:rStyle w:val="Hyperlink"/>
            <w:noProof/>
          </w:rPr>
          <w:t>https://doi.org/10.1016/j.bbrc.2020.10.077</w:t>
        </w:r>
      </w:hyperlink>
      <w:r w:rsidRPr="008C6415">
        <w:rPr>
          <w:noProof/>
        </w:rPr>
        <w:t xml:space="preserve"> </w:t>
      </w:r>
    </w:p>
    <w:p w14:paraId="4A814213" w14:textId="77777777" w:rsidR="008C6415" w:rsidRPr="008C6415" w:rsidRDefault="008C6415" w:rsidP="008C6415">
      <w:pPr>
        <w:pStyle w:val="EndNoteBibliography"/>
        <w:rPr>
          <w:noProof/>
        </w:rPr>
      </w:pPr>
    </w:p>
    <w:p w14:paraId="0A73FFBD" w14:textId="0CDCD414" w:rsidR="008C6415" w:rsidRPr="008C6415" w:rsidRDefault="008C6415" w:rsidP="008C6415">
      <w:pPr>
        <w:pStyle w:val="EndNoteBibliography"/>
        <w:ind w:left="720" w:hanging="720"/>
        <w:rPr>
          <w:noProof/>
        </w:rPr>
      </w:pPr>
      <w:r w:rsidRPr="008C6415">
        <w:rPr>
          <w:noProof/>
        </w:rPr>
        <w:t xml:space="preserve">Levin, M. (2023a, May 19). Bioelectric networks: the cognitive glue enabling evolutionary scaling from physiology to mind. </w:t>
      </w:r>
      <w:r w:rsidRPr="008C6415">
        <w:rPr>
          <w:i/>
          <w:noProof/>
        </w:rPr>
        <w:t>Animal cognition</w:t>
      </w:r>
      <w:r w:rsidRPr="008C6415">
        <w:rPr>
          <w:noProof/>
        </w:rPr>
        <w:t xml:space="preserve">. </w:t>
      </w:r>
      <w:hyperlink r:id="rId158" w:history="1">
        <w:r w:rsidRPr="008C6415">
          <w:rPr>
            <w:rStyle w:val="Hyperlink"/>
            <w:noProof/>
          </w:rPr>
          <w:t>https://doi.org/10.1007/s10071-023-01780-3</w:t>
        </w:r>
      </w:hyperlink>
      <w:r w:rsidRPr="008C6415">
        <w:rPr>
          <w:noProof/>
        </w:rPr>
        <w:t xml:space="preserve"> </w:t>
      </w:r>
    </w:p>
    <w:p w14:paraId="28DD3945" w14:textId="77777777" w:rsidR="008C6415" w:rsidRPr="008C6415" w:rsidRDefault="008C6415" w:rsidP="008C6415">
      <w:pPr>
        <w:pStyle w:val="EndNoteBibliography"/>
        <w:rPr>
          <w:noProof/>
        </w:rPr>
      </w:pPr>
    </w:p>
    <w:p w14:paraId="53F83C34" w14:textId="7FD056CA" w:rsidR="008C6415" w:rsidRPr="008C6415" w:rsidRDefault="008C6415" w:rsidP="008C6415">
      <w:pPr>
        <w:pStyle w:val="EndNoteBibliography"/>
        <w:ind w:left="720" w:hanging="720"/>
        <w:rPr>
          <w:noProof/>
        </w:rPr>
      </w:pPr>
      <w:r w:rsidRPr="008C6415">
        <w:rPr>
          <w:noProof/>
        </w:rPr>
        <w:t xml:space="preserve">Levin, M. (2023b, JUN). Darwin's agential materials: evolutionary implications of multiscale competency in developmental biology. </w:t>
      </w:r>
      <w:r w:rsidRPr="008C6415">
        <w:rPr>
          <w:i/>
          <w:noProof/>
        </w:rPr>
        <w:t>CELLULAR AND MOLECULAR LIFE SCIENCES, 80</w:t>
      </w:r>
      <w:r w:rsidRPr="008C6415">
        <w:rPr>
          <w:noProof/>
        </w:rPr>
        <w:t xml:space="preserve">(6), Article 142. </w:t>
      </w:r>
      <w:hyperlink r:id="rId159" w:history="1">
        <w:r w:rsidRPr="008C6415">
          <w:rPr>
            <w:rStyle w:val="Hyperlink"/>
            <w:noProof/>
          </w:rPr>
          <w:t>https://doi.org/10.1007/s00018-023-04790-z</w:t>
        </w:r>
      </w:hyperlink>
      <w:r w:rsidRPr="008C6415">
        <w:rPr>
          <w:noProof/>
        </w:rPr>
        <w:t xml:space="preserve"> </w:t>
      </w:r>
    </w:p>
    <w:p w14:paraId="76C67807" w14:textId="77777777" w:rsidR="008C6415" w:rsidRPr="008C6415" w:rsidRDefault="008C6415" w:rsidP="008C6415">
      <w:pPr>
        <w:pStyle w:val="EndNoteBibliography"/>
        <w:rPr>
          <w:noProof/>
        </w:rPr>
      </w:pPr>
    </w:p>
    <w:p w14:paraId="7CB40643" w14:textId="7A30946E" w:rsidR="008C6415" w:rsidRPr="008C6415" w:rsidRDefault="008C6415" w:rsidP="008C6415">
      <w:pPr>
        <w:pStyle w:val="EndNoteBibliography"/>
        <w:ind w:left="720" w:hanging="720"/>
        <w:rPr>
          <w:noProof/>
        </w:rPr>
      </w:pPr>
      <w:r w:rsidRPr="008C6415">
        <w:rPr>
          <w:noProof/>
        </w:rPr>
        <w:t xml:space="preserve">Levin, M. (2023c, May 8). Darwin's agential materials: evolutionary implications of multiscale competency in developmental biology. </w:t>
      </w:r>
      <w:r w:rsidRPr="008C6415">
        <w:rPr>
          <w:i/>
          <w:noProof/>
        </w:rPr>
        <w:t>Cell Mol Life Sci, 80</w:t>
      </w:r>
      <w:r w:rsidRPr="008C6415">
        <w:rPr>
          <w:noProof/>
        </w:rPr>
        <w:t xml:space="preserve">(6), 142. </w:t>
      </w:r>
      <w:hyperlink r:id="rId160" w:history="1">
        <w:r w:rsidRPr="008C6415">
          <w:rPr>
            <w:rStyle w:val="Hyperlink"/>
            <w:noProof/>
          </w:rPr>
          <w:t>https://doi.org/10.1007/s00018-023-04790-z</w:t>
        </w:r>
      </w:hyperlink>
      <w:r w:rsidRPr="008C6415">
        <w:rPr>
          <w:noProof/>
        </w:rPr>
        <w:t xml:space="preserve"> </w:t>
      </w:r>
    </w:p>
    <w:p w14:paraId="2858CE8A" w14:textId="77777777" w:rsidR="008C6415" w:rsidRPr="008C6415" w:rsidRDefault="008C6415" w:rsidP="008C6415">
      <w:pPr>
        <w:pStyle w:val="EndNoteBibliography"/>
        <w:rPr>
          <w:noProof/>
        </w:rPr>
      </w:pPr>
    </w:p>
    <w:p w14:paraId="5E87DEA8" w14:textId="2DBD9667" w:rsidR="008C6415" w:rsidRPr="008C6415" w:rsidRDefault="008C6415" w:rsidP="008C6415">
      <w:pPr>
        <w:pStyle w:val="EndNoteBibliography"/>
        <w:ind w:left="720" w:hanging="720"/>
        <w:rPr>
          <w:noProof/>
        </w:rPr>
      </w:pPr>
      <w:r w:rsidRPr="008C6415">
        <w:rPr>
          <w:noProof/>
        </w:rPr>
        <w:t xml:space="preserve">Levin, M. (2024a). AI: a Bridge toward Diverse Intelligence and Humanity’s Future. </w:t>
      </w:r>
      <w:r w:rsidRPr="008C6415">
        <w:rPr>
          <w:i/>
          <w:noProof/>
        </w:rPr>
        <w:t>preprint</w:t>
      </w:r>
      <w:r w:rsidRPr="008C6415">
        <w:rPr>
          <w:noProof/>
        </w:rPr>
        <w:t xml:space="preserve">. </w:t>
      </w:r>
      <w:hyperlink r:id="rId161" w:history="1">
        <w:r w:rsidRPr="008C6415">
          <w:rPr>
            <w:rStyle w:val="Hyperlink"/>
            <w:noProof/>
          </w:rPr>
          <w:t>https://osf.io/preprints/psyarxiv/ez263</w:t>
        </w:r>
      </w:hyperlink>
      <w:r w:rsidRPr="008C6415">
        <w:rPr>
          <w:noProof/>
        </w:rPr>
        <w:t xml:space="preserve"> </w:t>
      </w:r>
    </w:p>
    <w:p w14:paraId="47AC2AB7" w14:textId="77777777" w:rsidR="008C6415" w:rsidRPr="008C6415" w:rsidRDefault="008C6415" w:rsidP="008C6415">
      <w:pPr>
        <w:pStyle w:val="EndNoteBibliography"/>
        <w:rPr>
          <w:noProof/>
        </w:rPr>
      </w:pPr>
    </w:p>
    <w:p w14:paraId="452F059C" w14:textId="3B06484B" w:rsidR="008C6415" w:rsidRPr="008C6415" w:rsidRDefault="008C6415" w:rsidP="008C6415">
      <w:pPr>
        <w:pStyle w:val="EndNoteBibliography"/>
        <w:ind w:left="720" w:hanging="720"/>
        <w:rPr>
          <w:noProof/>
        </w:rPr>
      </w:pPr>
      <w:r w:rsidRPr="008C6415">
        <w:rPr>
          <w:noProof/>
        </w:rPr>
        <w:t xml:space="preserve">Levin, M. (2024b). Self-improvising Memories: a perspective on memories as agential, dynamically-reinterpreting cognitive glue preprint. </w:t>
      </w:r>
      <w:hyperlink r:id="rId162" w:history="1">
        <w:r w:rsidRPr="008C6415">
          <w:rPr>
            <w:rStyle w:val="Hyperlink"/>
            <w:noProof/>
          </w:rPr>
          <w:t>https://doi.org/10.31219/osf.io/4b2wj</w:t>
        </w:r>
      </w:hyperlink>
      <w:r w:rsidRPr="008C6415">
        <w:rPr>
          <w:noProof/>
        </w:rPr>
        <w:t xml:space="preserve"> </w:t>
      </w:r>
    </w:p>
    <w:p w14:paraId="19622AB5" w14:textId="77777777" w:rsidR="008C6415" w:rsidRPr="008C6415" w:rsidRDefault="008C6415" w:rsidP="008C6415">
      <w:pPr>
        <w:pStyle w:val="EndNoteBibliography"/>
        <w:rPr>
          <w:noProof/>
        </w:rPr>
      </w:pPr>
    </w:p>
    <w:p w14:paraId="4BC768E8" w14:textId="441120F0" w:rsidR="008C6415" w:rsidRPr="008C6415" w:rsidRDefault="008C6415" w:rsidP="008C6415">
      <w:pPr>
        <w:pStyle w:val="EndNoteBibliography"/>
        <w:ind w:left="720" w:hanging="720"/>
        <w:rPr>
          <w:noProof/>
        </w:rPr>
      </w:pPr>
      <w:r w:rsidRPr="008C6415">
        <w:rPr>
          <w:noProof/>
        </w:rPr>
        <w:t xml:space="preserve">Levin, M. (2024c). Self-improvising Memories: a perspective on memories as agential, dynamically-reinterpreting cognitive glue </w:t>
      </w:r>
      <w:r w:rsidRPr="008C6415">
        <w:rPr>
          <w:i/>
          <w:noProof/>
        </w:rPr>
        <w:t>Entropy, 26</w:t>
      </w:r>
      <w:r w:rsidRPr="008C6415">
        <w:rPr>
          <w:noProof/>
        </w:rPr>
        <w:t xml:space="preserve">(481). </w:t>
      </w:r>
      <w:hyperlink r:id="rId163" w:history="1">
        <w:r w:rsidRPr="008C6415">
          <w:rPr>
            <w:rStyle w:val="Hyperlink"/>
            <w:noProof/>
          </w:rPr>
          <w:t>https://doi.org/10.3390/e26060481</w:t>
        </w:r>
      </w:hyperlink>
      <w:r w:rsidRPr="008C6415">
        <w:rPr>
          <w:noProof/>
        </w:rPr>
        <w:t xml:space="preserve"> </w:t>
      </w:r>
    </w:p>
    <w:p w14:paraId="5D0ABAD8" w14:textId="77777777" w:rsidR="008C6415" w:rsidRPr="008C6415" w:rsidRDefault="008C6415" w:rsidP="008C6415">
      <w:pPr>
        <w:pStyle w:val="EndNoteBibliography"/>
        <w:rPr>
          <w:noProof/>
        </w:rPr>
      </w:pPr>
    </w:p>
    <w:p w14:paraId="032FC5F1" w14:textId="16FE7D65" w:rsidR="008C6415" w:rsidRPr="008C6415" w:rsidRDefault="008C6415" w:rsidP="008C6415">
      <w:pPr>
        <w:pStyle w:val="EndNoteBibliography"/>
        <w:ind w:left="720" w:hanging="720"/>
        <w:rPr>
          <w:noProof/>
        </w:rPr>
      </w:pPr>
      <w:r w:rsidRPr="008C6415">
        <w:rPr>
          <w:noProof/>
        </w:rPr>
        <w:t xml:space="preserve">Levin, M., Keijzer, F., Lyon, P., &amp; Arendt, D. (2021, Mar 29). Uncovering cognitive similarities and differences, conservation and innovation. </w:t>
      </w:r>
      <w:r w:rsidRPr="008C6415">
        <w:rPr>
          <w:i/>
          <w:noProof/>
        </w:rPr>
        <w:t>Philos Trans R Soc Lond B Biol Sci, 376</w:t>
      </w:r>
      <w:r w:rsidRPr="008C6415">
        <w:rPr>
          <w:noProof/>
        </w:rPr>
        <w:t xml:space="preserve">(1821), 20200458. </w:t>
      </w:r>
      <w:hyperlink r:id="rId164" w:history="1">
        <w:r w:rsidRPr="008C6415">
          <w:rPr>
            <w:rStyle w:val="Hyperlink"/>
            <w:noProof/>
          </w:rPr>
          <w:t>https://doi.org/10.1098/rstb.2020.0458</w:t>
        </w:r>
      </w:hyperlink>
      <w:r w:rsidRPr="008C6415">
        <w:rPr>
          <w:noProof/>
        </w:rPr>
        <w:t xml:space="preserve"> </w:t>
      </w:r>
    </w:p>
    <w:p w14:paraId="7B6370F9" w14:textId="77777777" w:rsidR="008C6415" w:rsidRPr="008C6415" w:rsidRDefault="008C6415" w:rsidP="008C6415">
      <w:pPr>
        <w:pStyle w:val="EndNoteBibliography"/>
        <w:rPr>
          <w:noProof/>
        </w:rPr>
      </w:pPr>
    </w:p>
    <w:p w14:paraId="4C9AA163" w14:textId="5D8DC48B" w:rsidR="008C6415" w:rsidRPr="008C6415" w:rsidRDefault="008C6415" w:rsidP="008C6415">
      <w:pPr>
        <w:pStyle w:val="EndNoteBibliography"/>
        <w:ind w:left="720" w:hanging="720"/>
        <w:rPr>
          <w:noProof/>
        </w:rPr>
      </w:pPr>
      <w:r w:rsidRPr="008C6415">
        <w:rPr>
          <w:noProof/>
        </w:rPr>
        <w:lastRenderedPageBreak/>
        <w:t xml:space="preserve">Lew, S. M. (2014, Jul). Hemispherectomy in the treatment of seizures: a review. </w:t>
      </w:r>
      <w:r w:rsidRPr="008C6415">
        <w:rPr>
          <w:i/>
          <w:noProof/>
        </w:rPr>
        <w:t>Transl Pediatr, 3</w:t>
      </w:r>
      <w:r w:rsidRPr="008C6415">
        <w:rPr>
          <w:noProof/>
        </w:rPr>
        <w:t xml:space="preserve">(3), 208-217. </w:t>
      </w:r>
      <w:hyperlink r:id="rId165" w:history="1">
        <w:r w:rsidRPr="008C6415">
          <w:rPr>
            <w:rStyle w:val="Hyperlink"/>
            <w:noProof/>
          </w:rPr>
          <w:t>https://doi.org/10.3978/j.issn.2224-4336.2014.04.01</w:t>
        </w:r>
      </w:hyperlink>
      <w:r w:rsidRPr="008C6415">
        <w:rPr>
          <w:noProof/>
        </w:rPr>
        <w:t xml:space="preserve"> </w:t>
      </w:r>
    </w:p>
    <w:p w14:paraId="006DAA80" w14:textId="77777777" w:rsidR="008C6415" w:rsidRPr="008C6415" w:rsidRDefault="008C6415" w:rsidP="008C6415">
      <w:pPr>
        <w:pStyle w:val="EndNoteBibliography"/>
        <w:rPr>
          <w:noProof/>
        </w:rPr>
      </w:pPr>
    </w:p>
    <w:p w14:paraId="4D0B126D" w14:textId="47573711" w:rsidR="008C6415" w:rsidRPr="008C6415" w:rsidRDefault="008C6415" w:rsidP="008C6415">
      <w:pPr>
        <w:pStyle w:val="EndNoteBibliography"/>
        <w:ind w:left="720" w:hanging="720"/>
        <w:rPr>
          <w:noProof/>
        </w:rPr>
      </w:pPr>
      <w:r w:rsidRPr="008C6415">
        <w:rPr>
          <w:noProof/>
        </w:rPr>
        <w:t xml:space="preserve">Lewin, R. (1980, Dec 12). Is your brain really necessary? </w:t>
      </w:r>
      <w:r w:rsidRPr="008C6415">
        <w:rPr>
          <w:i/>
          <w:noProof/>
        </w:rPr>
        <w:t>Science, 210</w:t>
      </w:r>
      <w:r w:rsidRPr="008C6415">
        <w:rPr>
          <w:noProof/>
        </w:rPr>
        <w:t xml:space="preserve">(4475), 1232-1234. </w:t>
      </w:r>
      <w:hyperlink r:id="rId166" w:history="1">
        <w:r w:rsidRPr="008C6415">
          <w:rPr>
            <w:rStyle w:val="Hyperlink"/>
            <w:noProof/>
          </w:rPr>
          <w:t>https://doi.org/10.1126/science.7434023</w:t>
        </w:r>
      </w:hyperlink>
      <w:r w:rsidRPr="008C6415">
        <w:rPr>
          <w:noProof/>
        </w:rPr>
        <w:t xml:space="preserve"> </w:t>
      </w:r>
    </w:p>
    <w:p w14:paraId="604B3F44" w14:textId="77777777" w:rsidR="008C6415" w:rsidRPr="008C6415" w:rsidRDefault="008C6415" w:rsidP="008C6415">
      <w:pPr>
        <w:pStyle w:val="EndNoteBibliography"/>
        <w:rPr>
          <w:noProof/>
        </w:rPr>
      </w:pPr>
    </w:p>
    <w:p w14:paraId="286E48C0" w14:textId="152D32DD" w:rsidR="008C6415" w:rsidRPr="008C6415" w:rsidRDefault="008C6415" w:rsidP="008C6415">
      <w:pPr>
        <w:pStyle w:val="EndNoteBibliography"/>
        <w:ind w:left="720" w:hanging="720"/>
        <w:rPr>
          <w:noProof/>
        </w:rPr>
      </w:pPr>
      <w:r w:rsidRPr="008C6415">
        <w:rPr>
          <w:noProof/>
        </w:rPr>
        <w:t xml:space="preserve">Li, G., &amp; Zhang, D. (2016). Brain-Computer Interface Controlled Cyborg: Establishing a Functional Information Transfer Pathway from Human Brain to Cockroach Brain. </w:t>
      </w:r>
      <w:r w:rsidRPr="008C6415">
        <w:rPr>
          <w:i/>
          <w:noProof/>
        </w:rPr>
        <w:t>PLoS ONE, 11</w:t>
      </w:r>
      <w:r w:rsidRPr="008C6415">
        <w:rPr>
          <w:noProof/>
        </w:rPr>
        <w:t xml:space="preserve">(3), e0150667. </w:t>
      </w:r>
      <w:hyperlink r:id="rId167" w:history="1">
        <w:r w:rsidRPr="008C6415">
          <w:rPr>
            <w:rStyle w:val="Hyperlink"/>
            <w:noProof/>
          </w:rPr>
          <w:t>https://doi.org/10.1371/journal.pone.0150667</w:t>
        </w:r>
      </w:hyperlink>
      <w:r w:rsidRPr="008C6415">
        <w:rPr>
          <w:noProof/>
        </w:rPr>
        <w:t xml:space="preserve"> </w:t>
      </w:r>
    </w:p>
    <w:p w14:paraId="06E5D130" w14:textId="77777777" w:rsidR="008C6415" w:rsidRPr="008C6415" w:rsidRDefault="008C6415" w:rsidP="008C6415">
      <w:pPr>
        <w:pStyle w:val="EndNoteBibliography"/>
        <w:rPr>
          <w:noProof/>
        </w:rPr>
      </w:pPr>
    </w:p>
    <w:p w14:paraId="5E5E21E3" w14:textId="08FFAB18" w:rsidR="008C6415" w:rsidRPr="008C6415" w:rsidRDefault="008C6415" w:rsidP="008C6415">
      <w:pPr>
        <w:pStyle w:val="EndNoteBibliography"/>
        <w:ind w:left="720" w:hanging="720"/>
        <w:rPr>
          <w:noProof/>
        </w:rPr>
      </w:pPr>
      <w:r w:rsidRPr="008C6415">
        <w:rPr>
          <w:noProof/>
        </w:rPr>
        <w:t xml:space="preserve">Li, Q., Nan, K., Le Floch, P., Lin, Z., Sheng, H., Blum, T. S., &amp; Liu, J. (2019, Aug 14). Cyborg Organoids: Implantation of Nanoelectronics via Organogenesis for Tissue-Wide Electrophysiology. </w:t>
      </w:r>
      <w:r w:rsidRPr="008C6415">
        <w:rPr>
          <w:i/>
          <w:noProof/>
        </w:rPr>
        <w:t>Nano Lett, 19</w:t>
      </w:r>
      <w:r w:rsidRPr="008C6415">
        <w:rPr>
          <w:noProof/>
        </w:rPr>
        <w:t xml:space="preserve">(8), 5781-5789. </w:t>
      </w:r>
      <w:hyperlink r:id="rId168" w:history="1">
        <w:r w:rsidRPr="008C6415">
          <w:rPr>
            <w:rStyle w:val="Hyperlink"/>
            <w:noProof/>
          </w:rPr>
          <w:t>https://doi.org/10.1021/acs.nanolett.9b02512</w:t>
        </w:r>
      </w:hyperlink>
      <w:r w:rsidRPr="008C6415">
        <w:rPr>
          <w:noProof/>
        </w:rPr>
        <w:t xml:space="preserve"> </w:t>
      </w:r>
    </w:p>
    <w:p w14:paraId="26F5FE63" w14:textId="77777777" w:rsidR="008C6415" w:rsidRPr="008C6415" w:rsidRDefault="008C6415" w:rsidP="008C6415">
      <w:pPr>
        <w:pStyle w:val="EndNoteBibliography"/>
        <w:rPr>
          <w:noProof/>
        </w:rPr>
      </w:pPr>
    </w:p>
    <w:p w14:paraId="13A2E084" w14:textId="5F42224A" w:rsidR="008C6415" w:rsidRPr="008C6415" w:rsidRDefault="008C6415" w:rsidP="008C6415">
      <w:pPr>
        <w:pStyle w:val="EndNoteBibliography"/>
        <w:ind w:left="720" w:hanging="720"/>
        <w:rPr>
          <w:noProof/>
        </w:rPr>
      </w:pPr>
      <w:r w:rsidRPr="008C6415">
        <w:rPr>
          <w:noProof/>
        </w:rPr>
        <w:t xml:space="preserve">Liard, V., Parsons, D. P., Rouzaud-Cornabas, J., &amp; Beslon, G. (2020, Winter). The Complexity Ratchet: Stronger than Selection, Stronger than Evolvability, Weaker than Robustness. </w:t>
      </w:r>
      <w:r w:rsidRPr="008C6415">
        <w:rPr>
          <w:i/>
          <w:noProof/>
        </w:rPr>
        <w:t>Artificial Life, 26</w:t>
      </w:r>
      <w:r w:rsidRPr="008C6415">
        <w:rPr>
          <w:noProof/>
        </w:rPr>
        <w:t xml:space="preserve">(1), 38-57. </w:t>
      </w:r>
      <w:hyperlink r:id="rId169" w:history="1">
        <w:r w:rsidRPr="008C6415">
          <w:rPr>
            <w:rStyle w:val="Hyperlink"/>
            <w:noProof/>
          </w:rPr>
          <w:t>https://doi.org/10.1162/artl_a_00312</w:t>
        </w:r>
      </w:hyperlink>
      <w:r w:rsidRPr="008C6415">
        <w:rPr>
          <w:noProof/>
        </w:rPr>
        <w:t xml:space="preserve"> </w:t>
      </w:r>
    </w:p>
    <w:p w14:paraId="141FE91C" w14:textId="77777777" w:rsidR="008C6415" w:rsidRPr="008C6415" w:rsidRDefault="008C6415" w:rsidP="008C6415">
      <w:pPr>
        <w:pStyle w:val="EndNoteBibliography"/>
        <w:rPr>
          <w:noProof/>
        </w:rPr>
      </w:pPr>
    </w:p>
    <w:p w14:paraId="2403C35E" w14:textId="2B2DEE9A" w:rsidR="008C6415" w:rsidRPr="008C6415" w:rsidRDefault="008C6415" w:rsidP="008C6415">
      <w:pPr>
        <w:pStyle w:val="EndNoteBibliography"/>
        <w:ind w:left="720" w:hanging="720"/>
        <w:rPr>
          <w:noProof/>
        </w:rPr>
      </w:pPr>
      <w:r w:rsidRPr="008C6415">
        <w:rPr>
          <w:noProof/>
        </w:rPr>
        <w:t xml:space="preserve">Liester, M. B. (2020, Feb). Personality changes following heart transplantation: The role of cellular memory. </w:t>
      </w:r>
      <w:r w:rsidRPr="008C6415">
        <w:rPr>
          <w:i/>
          <w:noProof/>
        </w:rPr>
        <w:t>Med Hypotheses, 135</w:t>
      </w:r>
      <w:r w:rsidRPr="008C6415">
        <w:rPr>
          <w:noProof/>
        </w:rPr>
        <w:t xml:space="preserve">, 109468. </w:t>
      </w:r>
      <w:hyperlink r:id="rId170" w:history="1">
        <w:r w:rsidRPr="008C6415">
          <w:rPr>
            <w:rStyle w:val="Hyperlink"/>
            <w:noProof/>
          </w:rPr>
          <w:t>https://doi.org/10.1016/j.mehy.2019.109468</w:t>
        </w:r>
      </w:hyperlink>
      <w:r w:rsidRPr="008C6415">
        <w:rPr>
          <w:noProof/>
        </w:rPr>
        <w:t xml:space="preserve"> </w:t>
      </w:r>
    </w:p>
    <w:p w14:paraId="7D1058B6" w14:textId="77777777" w:rsidR="008C6415" w:rsidRPr="008C6415" w:rsidRDefault="008C6415" w:rsidP="008C6415">
      <w:pPr>
        <w:pStyle w:val="EndNoteBibliography"/>
        <w:rPr>
          <w:noProof/>
        </w:rPr>
      </w:pPr>
    </w:p>
    <w:p w14:paraId="6B2E2026" w14:textId="5428556D" w:rsidR="008C6415" w:rsidRPr="008C6415" w:rsidRDefault="008C6415" w:rsidP="008C6415">
      <w:pPr>
        <w:pStyle w:val="EndNoteBibliography"/>
        <w:ind w:left="720" w:hanging="720"/>
        <w:rPr>
          <w:noProof/>
        </w:rPr>
      </w:pPr>
      <w:r w:rsidRPr="008C6415">
        <w:rPr>
          <w:noProof/>
        </w:rPr>
        <w:t xml:space="preserve">Lim, C.-Y., Park, J. Y., Kim, D. Y., Yoo, K. D., Kim, H. J., Kim, Y., &amp; Shin, S. J. (2020, 2020 MAY 3). Terminal lucidity in the teaching hospital setting [Article]. </w:t>
      </w:r>
      <w:r w:rsidRPr="008C6415">
        <w:rPr>
          <w:i/>
          <w:noProof/>
        </w:rPr>
        <w:t>DEATH STUDIES, 44</w:t>
      </w:r>
      <w:r w:rsidRPr="008C6415">
        <w:rPr>
          <w:noProof/>
        </w:rPr>
        <w:t xml:space="preserve">(5), 285-291. </w:t>
      </w:r>
      <w:hyperlink r:id="rId171" w:history="1">
        <w:r w:rsidRPr="008C6415">
          <w:rPr>
            <w:rStyle w:val="Hyperlink"/>
            <w:noProof/>
          </w:rPr>
          <w:t>https://doi.org/10.1080/07481187.2018.1541943</w:t>
        </w:r>
      </w:hyperlink>
      <w:r w:rsidRPr="008C6415">
        <w:rPr>
          <w:noProof/>
        </w:rPr>
        <w:t xml:space="preserve"> </w:t>
      </w:r>
    </w:p>
    <w:p w14:paraId="4A299EEC" w14:textId="77777777" w:rsidR="008C6415" w:rsidRPr="008C6415" w:rsidRDefault="008C6415" w:rsidP="008C6415">
      <w:pPr>
        <w:pStyle w:val="EndNoteBibliography"/>
        <w:rPr>
          <w:noProof/>
        </w:rPr>
      </w:pPr>
    </w:p>
    <w:p w14:paraId="169125E7" w14:textId="7F1F2C55" w:rsidR="008C6415" w:rsidRPr="008C6415" w:rsidRDefault="008C6415" w:rsidP="008C6415">
      <w:pPr>
        <w:pStyle w:val="EndNoteBibliography"/>
        <w:ind w:left="720" w:hanging="720"/>
        <w:rPr>
          <w:noProof/>
        </w:rPr>
      </w:pPr>
      <w:r w:rsidRPr="008C6415">
        <w:rPr>
          <w:noProof/>
        </w:rPr>
        <w:t xml:space="preserve">Lipp, H. P., &amp; Wolfer, D. P. (2022). Behavior is movement only but how to interpret it? Problems and pitfalls in translational neuroscience-a 40-year experience. </w:t>
      </w:r>
      <w:r w:rsidRPr="008C6415">
        <w:rPr>
          <w:i/>
          <w:noProof/>
        </w:rPr>
        <w:t>Front Behav Neurosci, 16</w:t>
      </w:r>
      <w:r w:rsidRPr="008C6415">
        <w:rPr>
          <w:noProof/>
        </w:rPr>
        <w:t xml:space="preserve">, 958067. </w:t>
      </w:r>
      <w:hyperlink r:id="rId172" w:history="1">
        <w:r w:rsidRPr="008C6415">
          <w:rPr>
            <w:rStyle w:val="Hyperlink"/>
            <w:noProof/>
          </w:rPr>
          <w:t>https://doi.org/10.3389/fnbeh.2022.958067</w:t>
        </w:r>
      </w:hyperlink>
      <w:r w:rsidRPr="008C6415">
        <w:rPr>
          <w:noProof/>
        </w:rPr>
        <w:t xml:space="preserve"> </w:t>
      </w:r>
    </w:p>
    <w:p w14:paraId="7EC15587" w14:textId="77777777" w:rsidR="008C6415" w:rsidRPr="008C6415" w:rsidRDefault="008C6415" w:rsidP="008C6415">
      <w:pPr>
        <w:pStyle w:val="EndNoteBibliography"/>
        <w:rPr>
          <w:noProof/>
        </w:rPr>
      </w:pPr>
    </w:p>
    <w:p w14:paraId="55CBB06F" w14:textId="7B641FED" w:rsidR="008C6415" w:rsidRPr="008C6415" w:rsidRDefault="008C6415" w:rsidP="008C6415">
      <w:pPr>
        <w:pStyle w:val="EndNoteBibliography"/>
        <w:ind w:left="720" w:hanging="720"/>
        <w:rPr>
          <w:noProof/>
        </w:rPr>
      </w:pPr>
      <w:r w:rsidRPr="008C6415">
        <w:rPr>
          <w:noProof/>
        </w:rPr>
        <w:t xml:space="preserve">Lipschuetz, M., Cohen, S. M., Ein-Mor, E., Sapir, H., Hochner-Celnikier, D., Porat, S., Amsalem, H., Valsky, D. V., Ezra, Y., Elami-Suzin, M., Paltiel, O., &amp; Yagel, S. (2015, Dec). A large head circumference is more strongly associated with unplanned cesarean or instrumental delivery and neonatal complications than high birthweight. </w:t>
      </w:r>
      <w:r w:rsidRPr="008C6415">
        <w:rPr>
          <w:i/>
          <w:noProof/>
        </w:rPr>
        <w:t>Am J Obstet Gynecol, 213</w:t>
      </w:r>
      <w:r w:rsidRPr="008C6415">
        <w:rPr>
          <w:noProof/>
        </w:rPr>
        <w:t xml:space="preserve">(6), 833.e831-833.e812. </w:t>
      </w:r>
      <w:hyperlink r:id="rId173" w:history="1">
        <w:r w:rsidRPr="008C6415">
          <w:rPr>
            <w:rStyle w:val="Hyperlink"/>
            <w:noProof/>
          </w:rPr>
          <w:t>https://doi.org/10.1016/j.ajog.2015.07.045</w:t>
        </w:r>
      </w:hyperlink>
      <w:r w:rsidRPr="008C6415">
        <w:rPr>
          <w:noProof/>
        </w:rPr>
        <w:t xml:space="preserve"> </w:t>
      </w:r>
    </w:p>
    <w:p w14:paraId="6652D34B" w14:textId="77777777" w:rsidR="008C6415" w:rsidRPr="008C6415" w:rsidRDefault="008C6415" w:rsidP="008C6415">
      <w:pPr>
        <w:pStyle w:val="EndNoteBibliography"/>
        <w:rPr>
          <w:noProof/>
        </w:rPr>
      </w:pPr>
    </w:p>
    <w:p w14:paraId="59B4CBA9" w14:textId="6089FCB0" w:rsidR="008C6415" w:rsidRPr="008C6415" w:rsidRDefault="008C6415" w:rsidP="008C6415">
      <w:pPr>
        <w:pStyle w:val="EndNoteBibliography"/>
        <w:ind w:left="720" w:hanging="720"/>
        <w:rPr>
          <w:noProof/>
        </w:rPr>
      </w:pPr>
      <w:r w:rsidRPr="008C6415">
        <w:rPr>
          <w:noProof/>
        </w:rPr>
        <w:t xml:space="preserve">Liu, D., Guan, Y., Zhou, J., Zhai, F., Chen, L., Li, T., Wang, M., &amp; Luan, G. (2022, 2022 AUG 3). The influencing factors and changes of cognitive function within 40 Rasmussen encephalitis patients that received a hemispherectomy [Article]. </w:t>
      </w:r>
      <w:r w:rsidRPr="008C6415">
        <w:rPr>
          <w:i/>
          <w:noProof/>
        </w:rPr>
        <w:t>NEUROLOGICAL RESEARCH, 44</w:t>
      </w:r>
      <w:r w:rsidRPr="008C6415">
        <w:rPr>
          <w:noProof/>
        </w:rPr>
        <w:t xml:space="preserve">(8), 700-707. </w:t>
      </w:r>
      <w:hyperlink r:id="rId174" w:history="1">
        <w:r w:rsidRPr="008C6415">
          <w:rPr>
            <w:rStyle w:val="Hyperlink"/>
            <w:noProof/>
          </w:rPr>
          <w:t>https://doi.org/10.1080/01616412.2022.2039526</w:t>
        </w:r>
      </w:hyperlink>
      <w:r w:rsidRPr="008C6415">
        <w:rPr>
          <w:noProof/>
        </w:rPr>
        <w:t xml:space="preserve"> </w:t>
      </w:r>
    </w:p>
    <w:p w14:paraId="028B336B" w14:textId="77777777" w:rsidR="008C6415" w:rsidRPr="008C6415" w:rsidRDefault="008C6415" w:rsidP="008C6415">
      <w:pPr>
        <w:pStyle w:val="EndNoteBibliography"/>
        <w:rPr>
          <w:noProof/>
        </w:rPr>
      </w:pPr>
    </w:p>
    <w:p w14:paraId="2882E152" w14:textId="5D91AB9D" w:rsidR="008C6415" w:rsidRPr="008C6415" w:rsidRDefault="008C6415" w:rsidP="008C6415">
      <w:pPr>
        <w:pStyle w:val="EndNoteBibliography"/>
        <w:ind w:left="720" w:hanging="720"/>
        <w:rPr>
          <w:noProof/>
        </w:rPr>
      </w:pPr>
      <w:r w:rsidRPr="008C6415">
        <w:rPr>
          <w:noProof/>
        </w:rPr>
        <w:t xml:space="preserve">Liu, J., Martinez-Corral, R., Prindle, A., Lee, D. D., Larkin, J., Gabalda-Sagarra, M., Garcia-Ojalvo, J., &amp; Suel, G. M. (2017, May 12). Coupling between distant biofilms and emergence of nutrient time-sharing. </w:t>
      </w:r>
      <w:r w:rsidRPr="008C6415">
        <w:rPr>
          <w:i/>
          <w:noProof/>
        </w:rPr>
        <w:t>Science, 356</w:t>
      </w:r>
      <w:r w:rsidRPr="008C6415">
        <w:rPr>
          <w:noProof/>
        </w:rPr>
        <w:t xml:space="preserve">(6338), 638-642. </w:t>
      </w:r>
      <w:hyperlink r:id="rId175" w:history="1">
        <w:r w:rsidRPr="008C6415">
          <w:rPr>
            <w:rStyle w:val="Hyperlink"/>
            <w:noProof/>
          </w:rPr>
          <w:t>https://doi.org/10.1126/science.aah4204</w:t>
        </w:r>
      </w:hyperlink>
      <w:r w:rsidRPr="008C6415">
        <w:rPr>
          <w:noProof/>
        </w:rPr>
        <w:t xml:space="preserve"> </w:t>
      </w:r>
    </w:p>
    <w:p w14:paraId="79787344" w14:textId="77777777" w:rsidR="008C6415" w:rsidRPr="008C6415" w:rsidRDefault="008C6415" w:rsidP="008C6415">
      <w:pPr>
        <w:pStyle w:val="EndNoteBibliography"/>
        <w:rPr>
          <w:noProof/>
        </w:rPr>
      </w:pPr>
    </w:p>
    <w:p w14:paraId="2561FA8D" w14:textId="45EC6F63" w:rsidR="008C6415" w:rsidRPr="008C6415" w:rsidRDefault="008C6415" w:rsidP="008C6415">
      <w:pPr>
        <w:pStyle w:val="EndNoteBibliography"/>
        <w:ind w:left="720" w:hanging="720"/>
        <w:rPr>
          <w:noProof/>
        </w:rPr>
      </w:pPr>
      <w:r w:rsidRPr="008C6415">
        <w:rPr>
          <w:noProof/>
        </w:rPr>
        <w:t xml:space="preserve">Liu, W. H. D., Thorp, T. A. S., Graham, S. G., &amp; Aitkenhead, A. R. (1991, 1991 JUN). INCIDENCE OF AWARENESS WITH RECALL DURING GENERAL-ANESTHESIA [Article]. </w:t>
      </w:r>
      <w:r w:rsidRPr="008C6415">
        <w:rPr>
          <w:i/>
          <w:noProof/>
        </w:rPr>
        <w:t>ANAESTHESIA, 46</w:t>
      </w:r>
      <w:r w:rsidRPr="008C6415">
        <w:rPr>
          <w:noProof/>
        </w:rPr>
        <w:t xml:space="preserve">(6), 435-437. </w:t>
      </w:r>
      <w:hyperlink r:id="rId176" w:history="1">
        <w:r w:rsidRPr="008C6415">
          <w:rPr>
            <w:rStyle w:val="Hyperlink"/>
            <w:noProof/>
          </w:rPr>
          <w:t>https://doi.org/10.1111/j.1365-2044.1991.tb11677.x</w:t>
        </w:r>
      </w:hyperlink>
      <w:r w:rsidRPr="008C6415">
        <w:rPr>
          <w:noProof/>
        </w:rPr>
        <w:t xml:space="preserve"> </w:t>
      </w:r>
    </w:p>
    <w:p w14:paraId="3196F0A2" w14:textId="77777777" w:rsidR="008C6415" w:rsidRPr="008C6415" w:rsidRDefault="008C6415" w:rsidP="008C6415">
      <w:pPr>
        <w:pStyle w:val="EndNoteBibliography"/>
        <w:rPr>
          <w:noProof/>
        </w:rPr>
      </w:pPr>
    </w:p>
    <w:p w14:paraId="00C0E1BE" w14:textId="493FD643" w:rsidR="008C6415" w:rsidRPr="008C6415" w:rsidRDefault="008C6415" w:rsidP="008C6415">
      <w:pPr>
        <w:pStyle w:val="EndNoteBibliography"/>
        <w:ind w:left="720" w:hanging="720"/>
        <w:rPr>
          <w:noProof/>
        </w:rPr>
      </w:pPr>
      <w:r w:rsidRPr="008C6415">
        <w:rPr>
          <w:noProof/>
        </w:rPr>
        <w:t xml:space="preserve">Livaditis, M., &amp; Tsatalmpasidou, E. (2007, Mar). A critical review of the physicalistic approaches of the mind and consciousness. </w:t>
      </w:r>
      <w:r w:rsidRPr="008C6415">
        <w:rPr>
          <w:i/>
          <w:noProof/>
        </w:rPr>
        <w:t>Cognitive processing, 8</w:t>
      </w:r>
      <w:r w:rsidRPr="008C6415">
        <w:rPr>
          <w:noProof/>
        </w:rPr>
        <w:t xml:space="preserve">(1), 1-9. </w:t>
      </w:r>
      <w:hyperlink r:id="rId177" w:history="1">
        <w:r w:rsidRPr="008C6415">
          <w:rPr>
            <w:rStyle w:val="Hyperlink"/>
            <w:noProof/>
          </w:rPr>
          <w:t>https://doi.org/10.1007/s10339-007-0161-3</w:t>
        </w:r>
      </w:hyperlink>
      <w:r w:rsidRPr="008C6415">
        <w:rPr>
          <w:noProof/>
        </w:rPr>
        <w:t xml:space="preserve"> </w:t>
      </w:r>
    </w:p>
    <w:p w14:paraId="726CC232" w14:textId="77777777" w:rsidR="008C6415" w:rsidRPr="008C6415" w:rsidRDefault="008C6415" w:rsidP="008C6415">
      <w:pPr>
        <w:pStyle w:val="EndNoteBibliography"/>
        <w:rPr>
          <w:noProof/>
        </w:rPr>
      </w:pPr>
    </w:p>
    <w:p w14:paraId="4F38DCE1" w14:textId="0E585B12" w:rsidR="008C6415" w:rsidRPr="008C6415" w:rsidRDefault="008C6415" w:rsidP="008C6415">
      <w:pPr>
        <w:pStyle w:val="EndNoteBibliography"/>
        <w:ind w:left="720" w:hanging="720"/>
        <w:rPr>
          <w:noProof/>
        </w:rPr>
      </w:pPr>
      <w:r w:rsidRPr="008C6415">
        <w:rPr>
          <w:noProof/>
        </w:rPr>
        <w:t xml:space="preserve">Lodato, M. A., Woodworth, M. B., Lee, S., Evrony, G. D., Mehta, B. K., Karger, A., Lee, S., Chittenden, T. W., D'Gama, A. M., Cai, X., Luquette, L. J., Lee, E., Park, P. J., &amp; Walsh, C. A. (2015, Oct 2). Somatic mutation in single human neurons tracks developmental and transcriptional history. </w:t>
      </w:r>
      <w:r w:rsidRPr="008C6415">
        <w:rPr>
          <w:i/>
          <w:noProof/>
        </w:rPr>
        <w:t>Science, 350</w:t>
      </w:r>
      <w:r w:rsidRPr="008C6415">
        <w:rPr>
          <w:noProof/>
        </w:rPr>
        <w:t xml:space="preserve">(6256), 94-98. </w:t>
      </w:r>
      <w:hyperlink r:id="rId178" w:history="1">
        <w:r w:rsidRPr="008C6415">
          <w:rPr>
            <w:rStyle w:val="Hyperlink"/>
            <w:noProof/>
          </w:rPr>
          <w:t>https://doi.org/10.1126/science.aab1785</w:t>
        </w:r>
      </w:hyperlink>
      <w:r w:rsidRPr="008C6415">
        <w:rPr>
          <w:noProof/>
        </w:rPr>
        <w:t xml:space="preserve"> </w:t>
      </w:r>
    </w:p>
    <w:p w14:paraId="37FA790C" w14:textId="77777777" w:rsidR="008C6415" w:rsidRPr="008C6415" w:rsidRDefault="008C6415" w:rsidP="008C6415">
      <w:pPr>
        <w:pStyle w:val="EndNoteBibliography"/>
        <w:rPr>
          <w:noProof/>
        </w:rPr>
      </w:pPr>
    </w:p>
    <w:p w14:paraId="20637D70" w14:textId="1C7A62FD" w:rsidR="008C6415" w:rsidRPr="008C6415" w:rsidRDefault="008C6415" w:rsidP="008C6415">
      <w:pPr>
        <w:pStyle w:val="EndNoteBibliography"/>
        <w:ind w:left="720" w:hanging="720"/>
        <w:rPr>
          <w:noProof/>
        </w:rPr>
      </w:pPr>
      <w:r w:rsidRPr="008C6415">
        <w:rPr>
          <w:noProof/>
        </w:rPr>
        <w:t xml:space="preserve">Loiotile, R. E., Cusack, R., &amp; Bedny, M. (2019, NOV 6). Naturalistic Audio-Movies and Narrative Synchronize "Visual" Cortices across Congenitally Blind But Not Sighted Individuals. </w:t>
      </w:r>
      <w:r w:rsidRPr="008C6415">
        <w:rPr>
          <w:i/>
          <w:noProof/>
        </w:rPr>
        <w:t>JOURNAL OF NEUROSCIENCE, 39</w:t>
      </w:r>
      <w:r w:rsidRPr="008C6415">
        <w:rPr>
          <w:noProof/>
        </w:rPr>
        <w:t xml:space="preserve">(45), 8940-8948. </w:t>
      </w:r>
      <w:hyperlink r:id="rId179" w:history="1">
        <w:r w:rsidRPr="008C6415">
          <w:rPr>
            <w:rStyle w:val="Hyperlink"/>
            <w:noProof/>
          </w:rPr>
          <w:t>https://doi.org/10.1523/JNEUROSCI.0298-19.2019</w:t>
        </w:r>
      </w:hyperlink>
      <w:r w:rsidRPr="008C6415">
        <w:rPr>
          <w:noProof/>
        </w:rPr>
        <w:t xml:space="preserve"> </w:t>
      </w:r>
    </w:p>
    <w:p w14:paraId="7DBEDE13" w14:textId="77777777" w:rsidR="008C6415" w:rsidRPr="008C6415" w:rsidRDefault="008C6415" w:rsidP="008C6415">
      <w:pPr>
        <w:pStyle w:val="EndNoteBibliography"/>
        <w:rPr>
          <w:noProof/>
        </w:rPr>
      </w:pPr>
    </w:p>
    <w:p w14:paraId="122F7086" w14:textId="3465004C" w:rsidR="008C6415" w:rsidRPr="008C6415" w:rsidRDefault="008C6415" w:rsidP="008C6415">
      <w:pPr>
        <w:pStyle w:val="EndNoteBibliography"/>
        <w:ind w:left="720" w:hanging="720"/>
        <w:rPr>
          <w:noProof/>
        </w:rPr>
      </w:pPr>
      <w:r w:rsidRPr="008C6415">
        <w:rPr>
          <w:noProof/>
        </w:rPr>
        <w:t xml:space="preserve">Losa, G. A. (2009, Jan-Apr). The fractal geometry of life. </w:t>
      </w:r>
      <w:r w:rsidRPr="008C6415">
        <w:rPr>
          <w:i/>
          <w:noProof/>
        </w:rPr>
        <w:t>Riv Biol, 102</w:t>
      </w:r>
      <w:r w:rsidRPr="008C6415">
        <w:rPr>
          <w:noProof/>
        </w:rPr>
        <w:t xml:space="preserve">(1), 29-60. </w:t>
      </w:r>
      <w:hyperlink r:id="rId180" w:history="1">
        <w:r w:rsidRPr="008C6415">
          <w:rPr>
            <w:rStyle w:val="Hyperlink"/>
            <w:noProof/>
          </w:rPr>
          <w:t>http://www.ncbi.nlm.nih.gov/entrez/query.fcgi?cmd=Retrieve&amp;db=PubMed&amp;dopt=Citation&amp;list_uids=19718622</w:t>
        </w:r>
      </w:hyperlink>
      <w:r w:rsidRPr="008C6415">
        <w:rPr>
          <w:noProof/>
        </w:rPr>
        <w:t xml:space="preserve"> </w:t>
      </w:r>
    </w:p>
    <w:p w14:paraId="2FBD122A" w14:textId="77777777" w:rsidR="008C6415" w:rsidRPr="008C6415" w:rsidRDefault="008C6415" w:rsidP="008C6415">
      <w:pPr>
        <w:pStyle w:val="EndNoteBibliography"/>
        <w:rPr>
          <w:noProof/>
        </w:rPr>
      </w:pPr>
    </w:p>
    <w:p w14:paraId="1D69B7F2" w14:textId="367CE8EB" w:rsidR="008C6415" w:rsidRPr="008C6415" w:rsidRDefault="008C6415" w:rsidP="008C6415">
      <w:pPr>
        <w:pStyle w:val="EndNoteBibliography"/>
        <w:ind w:left="720" w:hanging="720"/>
        <w:rPr>
          <w:noProof/>
        </w:rPr>
      </w:pPr>
      <w:r w:rsidRPr="008C6415">
        <w:rPr>
          <w:noProof/>
        </w:rPr>
        <w:t xml:space="preserve">Lu, D. (2019, JUL 13). Computer attempts to replicate the dream-like maths of Ramanujan. </w:t>
      </w:r>
      <w:r w:rsidRPr="008C6415">
        <w:rPr>
          <w:i/>
          <w:noProof/>
        </w:rPr>
        <w:t>NEW SCIENTIST, 243</w:t>
      </w:r>
      <w:r w:rsidRPr="008C6415">
        <w:rPr>
          <w:noProof/>
        </w:rPr>
        <w:t xml:space="preserve">(3238), 10-10. </w:t>
      </w:r>
      <w:hyperlink r:id="rId181" w:history="1">
        <w:r w:rsidRPr="008C6415">
          <w:rPr>
            <w:rStyle w:val="Hyperlink"/>
            <w:noProof/>
          </w:rPr>
          <w:t>https://doi.org/10.1016/S0262-4079(19)31251-5</w:t>
        </w:r>
      </w:hyperlink>
      <w:r w:rsidRPr="008C6415">
        <w:rPr>
          <w:noProof/>
        </w:rPr>
        <w:t xml:space="preserve"> </w:t>
      </w:r>
    </w:p>
    <w:p w14:paraId="6DA57842" w14:textId="77777777" w:rsidR="008C6415" w:rsidRPr="008C6415" w:rsidRDefault="008C6415" w:rsidP="008C6415">
      <w:pPr>
        <w:pStyle w:val="EndNoteBibliography"/>
        <w:rPr>
          <w:noProof/>
        </w:rPr>
      </w:pPr>
    </w:p>
    <w:p w14:paraId="375B1F79" w14:textId="77777777" w:rsidR="008C6415" w:rsidRPr="008C6415" w:rsidRDefault="008C6415" w:rsidP="008C6415">
      <w:pPr>
        <w:pStyle w:val="EndNoteBibliography"/>
        <w:ind w:left="720" w:hanging="720"/>
        <w:rPr>
          <w:noProof/>
        </w:rPr>
      </w:pPr>
      <w:r w:rsidRPr="008C6415">
        <w:rPr>
          <w:noProof/>
        </w:rPr>
        <w:t xml:space="preserve">Luckiewicz, A. (2021, 2021). </w:t>
      </w:r>
      <w:r w:rsidRPr="008C6415">
        <w:rPr>
          <w:i/>
          <w:noProof/>
        </w:rPr>
        <w:t>Using Neuralink by Humans: A Process Which Brings Humanity Closer to the Future</w:t>
      </w:r>
      <w:r w:rsidRPr="008C6415">
        <w:rPr>
          <w:noProof/>
        </w:rPr>
        <w:t xml:space="preserve"> [Proceedings Paper]. CONTROL, COMPUTER ENGINEERING AND NEUROSCIENCE,  </w:t>
      </w:r>
    </w:p>
    <w:p w14:paraId="6BEA9C01" w14:textId="77777777" w:rsidR="008C6415" w:rsidRPr="008C6415" w:rsidRDefault="008C6415" w:rsidP="008C6415">
      <w:pPr>
        <w:pStyle w:val="EndNoteBibliography"/>
        <w:rPr>
          <w:noProof/>
        </w:rPr>
      </w:pPr>
    </w:p>
    <w:p w14:paraId="41ECA60F" w14:textId="4918AAB8" w:rsidR="008C6415" w:rsidRPr="008C6415" w:rsidRDefault="008C6415" w:rsidP="008C6415">
      <w:pPr>
        <w:pStyle w:val="EndNoteBibliography"/>
        <w:ind w:left="720" w:hanging="720"/>
        <w:rPr>
          <w:noProof/>
        </w:rPr>
      </w:pPr>
      <w:r w:rsidRPr="008C6415">
        <w:rPr>
          <w:noProof/>
        </w:rPr>
        <w:t xml:space="preserve">Lui, F., Colloca, L., Duzzi, D., Anchisi, D., Benedetti, F., &amp; Porro, C. A. (2010, Dec). Neural bases of conditioned placebo analgesia. </w:t>
      </w:r>
      <w:r w:rsidRPr="008C6415">
        <w:rPr>
          <w:i/>
          <w:noProof/>
        </w:rPr>
        <w:t>Pain, 151</w:t>
      </w:r>
      <w:r w:rsidRPr="008C6415">
        <w:rPr>
          <w:noProof/>
        </w:rPr>
        <w:t xml:space="preserve">(3), 816-824. </w:t>
      </w:r>
      <w:hyperlink r:id="rId182" w:history="1">
        <w:r w:rsidRPr="008C6415">
          <w:rPr>
            <w:rStyle w:val="Hyperlink"/>
            <w:noProof/>
          </w:rPr>
          <w:t>https://doi.org/10.1016/j.pain.2010.09.021</w:t>
        </w:r>
      </w:hyperlink>
      <w:r w:rsidRPr="008C6415">
        <w:rPr>
          <w:noProof/>
        </w:rPr>
        <w:t xml:space="preserve"> </w:t>
      </w:r>
    </w:p>
    <w:p w14:paraId="7DA3F636" w14:textId="77777777" w:rsidR="008C6415" w:rsidRPr="008C6415" w:rsidRDefault="008C6415" w:rsidP="008C6415">
      <w:pPr>
        <w:pStyle w:val="EndNoteBibliography"/>
        <w:rPr>
          <w:noProof/>
        </w:rPr>
      </w:pPr>
    </w:p>
    <w:p w14:paraId="4E5219C7" w14:textId="5CB155E1" w:rsidR="008C6415" w:rsidRPr="008C6415" w:rsidRDefault="008C6415" w:rsidP="008C6415">
      <w:pPr>
        <w:pStyle w:val="EndNoteBibliography"/>
        <w:ind w:left="720" w:hanging="720"/>
        <w:rPr>
          <w:noProof/>
        </w:rPr>
      </w:pPr>
      <w:r w:rsidRPr="008C6415">
        <w:rPr>
          <w:noProof/>
        </w:rPr>
        <w:t xml:space="preserve">Lyon, P. (2006, Mar). The biogenic approach to cognition. </w:t>
      </w:r>
      <w:r w:rsidRPr="008C6415">
        <w:rPr>
          <w:i/>
          <w:noProof/>
        </w:rPr>
        <w:t>Cognitive processing, 7</w:t>
      </w:r>
      <w:r w:rsidRPr="008C6415">
        <w:rPr>
          <w:noProof/>
        </w:rPr>
        <w:t xml:space="preserve">(1), 11-29. </w:t>
      </w:r>
      <w:hyperlink r:id="rId183" w:history="1">
        <w:r w:rsidRPr="008C6415">
          <w:rPr>
            <w:rStyle w:val="Hyperlink"/>
            <w:noProof/>
          </w:rPr>
          <w:t>https://doi.org/10.1007/s10339-005-0016-8</w:t>
        </w:r>
      </w:hyperlink>
      <w:r w:rsidRPr="008C6415">
        <w:rPr>
          <w:noProof/>
        </w:rPr>
        <w:t xml:space="preserve"> </w:t>
      </w:r>
    </w:p>
    <w:p w14:paraId="13694B7B" w14:textId="77777777" w:rsidR="008C6415" w:rsidRPr="008C6415" w:rsidRDefault="008C6415" w:rsidP="008C6415">
      <w:pPr>
        <w:pStyle w:val="EndNoteBibliography"/>
        <w:rPr>
          <w:noProof/>
        </w:rPr>
      </w:pPr>
    </w:p>
    <w:p w14:paraId="0CDCDB0E" w14:textId="6AFD7C29" w:rsidR="008C6415" w:rsidRPr="008C6415" w:rsidRDefault="008C6415" w:rsidP="008C6415">
      <w:pPr>
        <w:pStyle w:val="EndNoteBibliography"/>
        <w:ind w:left="720" w:hanging="720"/>
        <w:rPr>
          <w:noProof/>
        </w:rPr>
      </w:pPr>
      <w:r w:rsidRPr="008C6415">
        <w:rPr>
          <w:noProof/>
        </w:rPr>
        <w:t xml:space="preserve">Lyon, P. (2015). The cognitive cell: bacterial behavior reconsidered. </w:t>
      </w:r>
      <w:r w:rsidRPr="008C6415">
        <w:rPr>
          <w:i/>
          <w:noProof/>
        </w:rPr>
        <w:t>Front Microbiol, 6</w:t>
      </w:r>
      <w:r w:rsidRPr="008C6415">
        <w:rPr>
          <w:noProof/>
        </w:rPr>
        <w:t xml:space="preserve">, 264. </w:t>
      </w:r>
      <w:hyperlink r:id="rId184" w:history="1">
        <w:r w:rsidRPr="008C6415">
          <w:rPr>
            <w:rStyle w:val="Hyperlink"/>
            <w:noProof/>
          </w:rPr>
          <w:t>https://doi.org/10.3389/fmicb.2015.00264</w:t>
        </w:r>
      </w:hyperlink>
      <w:r w:rsidRPr="008C6415">
        <w:rPr>
          <w:noProof/>
        </w:rPr>
        <w:t xml:space="preserve"> </w:t>
      </w:r>
    </w:p>
    <w:p w14:paraId="2F3A6577" w14:textId="77777777" w:rsidR="008C6415" w:rsidRPr="008C6415" w:rsidRDefault="008C6415" w:rsidP="008C6415">
      <w:pPr>
        <w:pStyle w:val="EndNoteBibliography"/>
        <w:rPr>
          <w:noProof/>
        </w:rPr>
      </w:pPr>
    </w:p>
    <w:p w14:paraId="10291DBF" w14:textId="60A8606E" w:rsidR="008C6415" w:rsidRPr="008C6415" w:rsidRDefault="008C6415" w:rsidP="008C6415">
      <w:pPr>
        <w:pStyle w:val="EndNoteBibliography"/>
        <w:ind w:left="720" w:hanging="720"/>
        <w:rPr>
          <w:noProof/>
        </w:rPr>
      </w:pPr>
      <w:r w:rsidRPr="008C6415">
        <w:rPr>
          <w:noProof/>
        </w:rPr>
        <w:t xml:space="preserve">Lyon, P. (2020). Of what is “minimal cognition” the half-baked version? </w:t>
      </w:r>
      <w:r w:rsidRPr="008C6415">
        <w:rPr>
          <w:i/>
          <w:noProof/>
        </w:rPr>
        <w:t>Adaptive Behavior, 28</w:t>
      </w:r>
      <w:r w:rsidRPr="008C6415">
        <w:rPr>
          <w:noProof/>
        </w:rPr>
        <w:t xml:space="preserve">(6), 407-424. </w:t>
      </w:r>
      <w:hyperlink r:id="rId185" w:history="1">
        <w:r w:rsidRPr="008C6415">
          <w:rPr>
            <w:rStyle w:val="Hyperlink"/>
            <w:noProof/>
          </w:rPr>
          <w:t>https://doi.org/10.1177/1059712319871360</w:t>
        </w:r>
      </w:hyperlink>
      <w:r w:rsidRPr="008C6415">
        <w:rPr>
          <w:noProof/>
        </w:rPr>
        <w:t xml:space="preserve"> </w:t>
      </w:r>
    </w:p>
    <w:p w14:paraId="4C99D617" w14:textId="77777777" w:rsidR="008C6415" w:rsidRPr="008C6415" w:rsidRDefault="008C6415" w:rsidP="008C6415">
      <w:pPr>
        <w:pStyle w:val="EndNoteBibliography"/>
        <w:rPr>
          <w:noProof/>
        </w:rPr>
      </w:pPr>
    </w:p>
    <w:p w14:paraId="7B6D91B9" w14:textId="4EA1B378" w:rsidR="008C6415" w:rsidRPr="008C6415" w:rsidRDefault="008C6415" w:rsidP="008C6415">
      <w:pPr>
        <w:pStyle w:val="EndNoteBibliography"/>
        <w:ind w:left="720" w:hanging="720"/>
        <w:rPr>
          <w:noProof/>
        </w:rPr>
      </w:pPr>
      <w:r w:rsidRPr="008C6415">
        <w:rPr>
          <w:noProof/>
        </w:rPr>
        <w:lastRenderedPageBreak/>
        <w:t xml:space="preserve">Lyon, P., Keijzer, F., Arendt, D., &amp; Levin, M. (2021, Mar 15). Reframing cognition: getting down to biological basics. </w:t>
      </w:r>
      <w:r w:rsidRPr="008C6415">
        <w:rPr>
          <w:i/>
          <w:noProof/>
        </w:rPr>
        <w:t>Philos Trans R Soc Lond B Biol Sci, 376</w:t>
      </w:r>
      <w:r w:rsidRPr="008C6415">
        <w:rPr>
          <w:noProof/>
        </w:rPr>
        <w:t xml:space="preserve">(1820), 20190750. </w:t>
      </w:r>
      <w:hyperlink r:id="rId186" w:history="1">
        <w:r w:rsidRPr="008C6415">
          <w:rPr>
            <w:rStyle w:val="Hyperlink"/>
            <w:noProof/>
          </w:rPr>
          <w:t>https://doi.org/10.1098/rstb.2019.0750</w:t>
        </w:r>
      </w:hyperlink>
      <w:r w:rsidRPr="008C6415">
        <w:rPr>
          <w:noProof/>
        </w:rPr>
        <w:t xml:space="preserve"> </w:t>
      </w:r>
    </w:p>
    <w:p w14:paraId="7FF041C8" w14:textId="77777777" w:rsidR="008C6415" w:rsidRPr="008C6415" w:rsidRDefault="008C6415" w:rsidP="008C6415">
      <w:pPr>
        <w:pStyle w:val="EndNoteBibliography"/>
        <w:rPr>
          <w:noProof/>
        </w:rPr>
      </w:pPr>
    </w:p>
    <w:p w14:paraId="0E10ADF7" w14:textId="7F137547" w:rsidR="008C6415" w:rsidRPr="008C6415" w:rsidRDefault="008C6415" w:rsidP="008C6415">
      <w:pPr>
        <w:pStyle w:val="EndNoteBibliography"/>
        <w:ind w:left="720" w:hanging="720"/>
        <w:rPr>
          <w:noProof/>
        </w:rPr>
      </w:pPr>
      <w:r w:rsidRPr="008C6415">
        <w:rPr>
          <w:noProof/>
        </w:rPr>
        <w:t xml:space="preserve">Lythgoe, M. F., Pollak, T. A., Kalmus, M., de Haan, M., &amp; Chong, W. K. (2005, Jan 25). Obsessive, prolific artistic output following subarachnoid hemorrhage. </w:t>
      </w:r>
      <w:r w:rsidRPr="008C6415">
        <w:rPr>
          <w:i/>
          <w:noProof/>
        </w:rPr>
        <w:t>Neurology, 64</w:t>
      </w:r>
      <w:r w:rsidRPr="008C6415">
        <w:rPr>
          <w:noProof/>
        </w:rPr>
        <w:t xml:space="preserve">(2), 397-398. </w:t>
      </w:r>
      <w:hyperlink r:id="rId187" w:history="1">
        <w:r w:rsidRPr="008C6415">
          <w:rPr>
            <w:rStyle w:val="Hyperlink"/>
            <w:noProof/>
          </w:rPr>
          <w:t>https://doi.org/10.1212/01.Wnl.0000150526.09499.3e</w:t>
        </w:r>
      </w:hyperlink>
      <w:r w:rsidRPr="008C6415">
        <w:rPr>
          <w:noProof/>
        </w:rPr>
        <w:t xml:space="preserve"> </w:t>
      </w:r>
    </w:p>
    <w:p w14:paraId="4D7AB7C4" w14:textId="77777777" w:rsidR="008C6415" w:rsidRPr="008C6415" w:rsidRDefault="008C6415" w:rsidP="008C6415">
      <w:pPr>
        <w:pStyle w:val="EndNoteBibliography"/>
        <w:rPr>
          <w:noProof/>
        </w:rPr>
      </w:pPr>
    </w:p>
    <w:p w14:paraId="37C83F38" w14:textId="77777777" w:rsidR="008C6415" w:rsidRPr="008C6415" w:rsidRDefault="008C6415" w:rsidP="008C6415">
      <w:pPr>
        <w:pStyle w:val="EndNoteBibliography"/>
        <w:ind w:left="720" w:hanging="720"/>
        <w:rPr>
          <w:noProof/>
        </w:rPr>
      </w:pPr>
      <w:r w:rsidRPr="008C6415">
        <w:rPr>
          <w:noProof/>
        </w:rPr>
        <w:t>Macleod, A. D. S. (2009, 2009 Dec). Lightening up before death [Case Reports</w:t>
      </w:r>
    </w:p>
    <w:p w14:paraId="4365A1A4" w14:textId="66550C90" w:rsidR="008C6415" w:rsidRPr="008C6415" w:rsidRDefault="008C6415" w:rsidP="008C6415">
      <w:pPr>
        <w:pStyle w:val="EndNoteBibliography"/>
        <w:ind w:left="720" w:hanging="720"/>
        <w:rPr>
          <w:noProof/>
        </w:rPr>
      </w:pPr>
      <w:r w:rsidRPr="008C6415">
        <w:rPr>
          <w:noProof/>
        </w:rPr>
        <w:t xml:space="preserve">Journal Article]. </w:t>
      </w:r>
      <w:r w:rsidRPr="008C6415">
        <w:rPr>
          <w:i/>
          <w:noProof/>
        </w:rPr>
        <w:t>PALLIATIVE &amp; SUPPORTIVE CARE, 7</w:t>
      </w:r>
      <w:r w:rsidRPr="008C6415">
        <w:rPr>
          <w:noProof/>
        </w:rPr>
        <w:t xml:space="preserve">(4), 513-516. </w:t>
      </w:r>
      <w:hyperlink r:id="rId188" w:history="1">
        <w:r w:rsidRPr="008C6415">
          <w:rPr>
            <w:rStyle w:val="Hyperlink"/>
            <w:noProof/>
          </w:rPr>
          <w:t>https://doi.org/10.1017/S1478951509990526</w:t>
        </w:r>
      </w:hyperlink>
      <w:r w:rsidRPr="008C6415">
        <w:rPr>
          <w:noProof/>
        </w:rPr>
        <w:t xml:space="preserve"> </w:t>
      </w:r>
    </w:p>
    <w:p w14:paraId="14A35E0B" w14:textId="77777777" w:rsidR="008C6415" w:rsidRPr="008C6415" w:rsidRDefault="008C6415" w:rsidP="008C6415">
      <w:pPr>
        <w:pStyle w:val="EndNoteBibliography"/>
        <w:rPr>
          <w:noProof/>
        </w:rPr>
      </w:pPr>
    </w:p>
    <w:p w14:paraId="021F432D" w14:textId="298155DA" w:rsidR="008C6415" w:rsidRPr="008C6415" w:rsidRDefault="008C6415" w:rsidP="008C6415">
      <w:pPr>
        <w:pStyle w:val="EndNoteBibliography"/>
        <w:ind w:left="720" w:hanging="720"/>
        <w:rPr>
          <w:noProof/>
        </w:rPr>
      </w:pPr>
      <w:r w:rsidRPr="008C6415">
        <w:rPr>
          <w:noProof/>
        </w:rPr>
        <w:t xml:space="preserve">Maldonado, H., &amp; Tablante, A. (1976, May). Behavioral transfer in praying mantis by injection of brain homogenate. </w:t>
      </w:r>
      <w:r w:rsidRPr="008C6415">
        <w:rPr>
          <w:i/>
          <w:noProof/>
        </w:rPr>
        <w:t>Physiol Behav, 16</w:t>
      </w:r>
      <w:r w:rsidRPr="008C6415">
        <w:rPr>
          <w:noProof/>
        </w:rPr>
        <w:t xml:space="preserve">(5), 617-621. </w:t>
      </w:r>
      <w:hyperlink r:id="rId189" w:history="1">
        <w:r w:rsidRPr="008C6415">
          <w:rPr>
            <w:rStyle w:val="Hyperlink"/>
            <w:noProof/>
          </w:rPr>
          <w:t>https://doi.org/10.1016/0031-9384(76)90223-7</w:t>
        </w:r>
      </w:hyperlink>
      <w:r w:rsidRPr="008C6415">
        <w:rPr>
          <w:noProof/>
        </w:rPr>
        <w:t xml:space="preserve"> </w:t>
      </w:r>
    </w:p>
    <w:p w14:paraId="125DDD4D" w14:textId="77777777" w:rsidR="008C6415" w:rsidRPr="008C6415" w:rsidRDefault="008C6415" w:rsidP="008C6415">
      <w:pPr>
        <w:pStyle w:val="EndNoteBibliography"/>
        <w:rPr>
          <w:noProof/>
        </w:rPr>
      </w:pPr>
    </w:p>
    <w:p w14:paraId="09FD874D" w14:textId="50453AE7" w:rsidR="008C6415" w:rsidRPr="008C6415" w:rsidRDefault="008C6415" w:rsidP="008C6415">
      <w:pPr>
        <w:pStyle w:val="EndNoteBibliography"/>
        <w:ind w:left="720" w:hanging="720"/>
        <w:rPr>
          <w:noProof/>
        </w:rPr>
      </w:pPr>
      <w:r w:rsidRPr="008C6415">
        <w:rPr>
          <w:noProof/>
        </w:rPr>
        <w:t xml:space="preserve">Marion-St-Onge, C., Weiss, M. W., Sharda, M., &amp; Peretz, I. (2020, DEC 11). What Makes Musical Prodigies? </w:t>
      </w:r>
      <w:r w:rsidRPr="008C6415">
        <w:rPr>
          <w:i/>
          <w:noProof/>
        </w:rPr>
        <w:t>FRONTIERS IN PSYCHOLOGY, 11</w:t>
      </w:r>
      <w:r w:rsidRPr="008C6415">
        <w:rPr>
          <w:noProof/>
        </w:rPr>
        <w:t xml:space="preserve">, Article 566373. </w:t>
      </w:r>
      <w:hyperlink r:id="rId190" w:history="1">
        <w:r w:rsidRPr="008C6415">
          <w:rPr>
            <w:rStyle w:val="Hyperlink"/>
            <w:noProof/>
          </w:rPr>
          <w:t>https://doi.org/10.3389/fpsyg.2020.566373</w:t>
        </w:r>
      </w:hyperlink>
      <w:r w:rsidRPr="008C6415">
        <w:rPr>
          <w:noProof/>
        </w:rPr>
        <w:t xml:space="preserve"> </w:t>
      </w:r>
    </w:p>
    <w:p w14:paraId="4B9CDF77" w14:textId="77777777" w:rsidR="008C6415" w:rsidRPr="008C6415" w:rsidRDefault="008C6415" w:rsidP="008C6415">
      <w:pPr>
        <w:pStyle w:val="EndNoteBibliography"/>
        <w:rPr>
          <w:noProof/>
        </w:rPr>
      </w:pPr>
    </w:p>
    <w:p w14:paraId="4760BE50" w14:textId="05323430" w:rsidR="008C6415" w:rsidRPr="008C6415" w:rsidRDefault="008C6415" w:rsidP="008C6415">
      <w:pPr>
        <w:pStyle w:val="EndNoteBibliography"/>
        <w:ind w:left="720" w:hanging="720"/>
        <w:rPr>
          <w:noProof/>
        </w:rPr>
      </w:pPr>
      <w:r w:rsidRPr="008C6415">
        <w:rPr>
          <w:noProof/>
        </w:rPr>
        <w:t xml:space="preserve">Marshall, P., &amp; Marshall, P. (2005). 2338 Mind Beyond the Brain: Reducing Valves and Metaphysics. In </w:t>
      </w:r>
      <w:r w:rsidRPr="008C6415">
        <w:rPr>
          <w:i/>
          <w:noProof/>
        </w:rPr>
        <w:t>Mystical Encounters with the Natural World: Experiences and Explanations</w:t>
      </w:r>
      <w:r w:rsidRPr="008C6415">
        <w:rPr>
          <w:noProof/>
        </w:rPr>
        <w:t xml:space="preserve"> (pp. 0). Oxford University Press. </w:t>
      </w:r>
      <w:hyperlink r:id="rId191" w:history="1">
        <w:r w:rsidRPr="008C6415">
          <w:rPr>
            <w:rStyle w:val="Hyperlink"/>
            <w:noProof/>
          </w:rPr>
          <w:t>https://doi.org/10.1093/0199279438.003.0009</w:t>
        </w:r>
      </w:hyperlink>
      <w:r w:rsidRPr="008C6415">
        <w:rPr>
          <w:noProof/>
        </w:rPr>
        <w:t xml:space="preserve"> </w:t>
      </w:r>
    </w:p>
    <w:p w14:paraId="5E1A25BB" w14:textId="77777777" w:rsidR="008C6415" w:rsidRPr="008C6415" w:rsidRDefault="008C6415" w:rsidP="008C6415">
      <w:pPr>
        <w:pStyle w:val="EndNoteBibliography"/>
        <w:rPr>
          <w:noProof/>
        </w:rPr>
      </w:pPr>
    </w:p>
    <w:p w14:paraId="5AB8C5A6" w14:textId="77777777" w:rsidR="008C6415" w:rsidRPr="008C6415" w:rsidRDefault="008C6415" w:rsidP="008C6415">
      <w:pPr>
        <w:pStyle w:val="EndNoteBibliography"/>
        <w:ind w:left="720" w:hanging="720"/>
        <w:rPr>
          <w:noProof/>
        </w:rPr>
      </w:pPr>
      <w:r w:rsidRPr="008C6415">
        <w:rPr>
          <w:noProof/>
        </w:rPr>
        <w:t xml:space="preserve">Martin, U., Martin, H., &amp; Lindauer, M. (1978). Transplantation of a Time-Signal in Honeybees. </w:t>
      </w:r>
      <w:r w:rsidRPr="008C6415">
        <w:rPr>
          <w:i/>
          <w:noProof/>
        </w:rPr>
        <w:t>Journal of Comparative Physiology, 124</w:t>
      </w:r>
      <w:r w:rsidRPr="008C6415">
        <w:rPr>
          <w:noProof/>
        </w:rPr>
        <w:t xml:space="preserve">(3), 193-201. </w:t>
      </w:r>
      <w:r w:rsidRPr="008C6415">
        <w:rPr>
          <w:noProof/>
          <w:u w:val="single"/>
        </w:rPr>
        <w:t xml:space="preserve">&lt;Go to ISI&gt;://A1978EY48600001 </w:t>
      </w:r>
    </w:p>
    <w:p w14:paraId="302324E9" w14:textId="77777777" w:rsidR="008C6415" w:rsidRPr="008C6415" w:rsidRDefault="008C6415" w:rsidP="008C6415">
      <w:pPr>
        <w:pStyle w:val="EndNoteBibliography"/>
        <w:rPr>
          <w:noProof/>
        </w:rPr>
      </w:pPr>
    </w:p>
    <w:p w14:paraId="74B42997" w14:textId="40AA9FC0" w:rsidR="008C6415" w:rsidRPr="008C6415" w:rsidRDefault="008C6415" w:rsidP="008C6415">
      <w:pPr>
        <w:pStyle w:val="EndNoteBibliography"/>
        <w:ind w:left="720" w:hanging="720"/>
        <w:rPr>
          <w:noProof/>
        </w:rPr>
      </w:pPr>
      <w:r w:rsidRPr="008C6415">
        <w:rPr>
          <w:noProof/>
        </w:rPr>
        <w:t xml:space="preserve">Martinez-Corral, R., Liu, J., Prindle, A., Suel, G. M., &amp; Garcia-Ojalvo, J. (2019, Jun 10). Metabolic basis of brain-like electrical signalling in bacterial communities. </w:t>
      </w:r>
      <w:r w:rsidRPr="008C6415">
        <w:rPr>
          <w:i/>
          <w:noProof/>
        </w:rPr>
        <w:t>Philos Trans R Soc Lond B Biol Sci, 374</w:t>
      </w:r>
      <w:r w:rsidRPr="008C6415">
        <w:rPr>
          <w:noProof/>
        </w:rPr>
        <w:t xml:space="preserve">(1774), 20180382. </w:t>
      </w:r>
      <w:hyperlink r:id="rId192" w:history="1">
        <w:r w:rsidRPr="008C6415">
          <w:rPr>
            <w:rStyle w:val="Hyperlink"/>
            <w:noProof/>
          </w:rPr>
          <w:t>https://doi.org/10.1098/rstb.2018.0382</w:t>
        </w:r>
      </w:hyperlink>
      <w:r w:rsidRPr="008C6415">
        <w:rPr>
          <w:noProof/>
        </w:rPr>
        <w:t xml:space="preserve"> </w:t>
      </w:r>
    </w:p>
    <w:p w14:paraId="7CAB1317" w14:textId="77777777" w:rsidR="008C6415" w:rsidRPr="008C6415" w:rsidRDefault="008C6415" w:rsidP="008C6415">
      <w:pPr>
        <w:pStyle w:val="EndNoteBibliography"/>
        <w:rPr>
          <w:noProof/>
        </w:rPr>
      </w:pPr>
    </w:p>
    <w:p w14:paraId="4EF1C700" w14:textId="67049D39" w:rsidR="008C6415" w:rsidRPr="008C6415" w:rsidRDefault="008C6415" w:rsidP="008C6415">
      <w:pPr>
        <w:pStyle w:val="EndNoteBibliography"/>
        <w:ind w:left="720" w:hanging="720"/>
        <w:rPr>
          <w:noProof/>
        </w:rPr>
      </w:pPr>
      <w:r w:rsidRPr="008C6415">
        <w:rPr>
          <w:noProof/>
        </w:rPr>
        <w:t xml:space="preserve">Mashour, G. A., &amp; Avidan, M. S. (2015, 2015 JUL). Intraoperative awareness: controversies and non-controversies [Review]. </w:t>
      </w:r>
      <w:r w:rsidRPr="008C6415">
        <w:rPr>
          <w:i/>
          <w:noProof/>
        </w:rPr>
        <w:t>BRITISH JOURNAL OF ANAESTHESIA, 115</w:t>
      </w:r>
      <w:r w:rsidRPr="008C6415">
        <w:rPr>
          <w:noProof/>
        </w:rPr>
        <w:t xml:space="preserve">, 20-26. </w:t>
      </w:r>
      <w:hyperlink r:id="rId193" w:history="1">
        <w:r w:rsidRPr="008C6415">
          <w:rPr>
            <w:rStyle w:val="Hyperlink"/>
            <w:noProof/>
          </w:rPr>
          <w:t>https://doi.org/10.1093/bja/aev034</w:t>
        </w:r>
      </w:hyperlink>
      <w:r w:rsidRPr="008C6415">
        <w:rPr>
          <w:noProof/>
        </w:rPr>
        <w:t xml:space="preserve"> </w:t>
      </w:r>
    </w:p>
    <w:p w14:paraId="4E85BE7B" w14:textId="77777777" w:rsidR="008C6415" w:rsidRPr="008C6415" w:rsidRDefault="008C6415" w:rsidP="008C6415">
      <w:pPr>
        <w:pStyle w:val="EndNoteBibliography"/>
        <w:rPr>
          <w:noProof/>
        </w:rPr>
      </w:pPr>
    </w:p>
    <w:p w14:paraId="59DC7AAC" w14:textId="6EB041AE" w:rsidR="008C6415" w:rsidRPr="008C6415" w:rsidRDefault="008C6415" w:rsidP="008C6415">
      <w:pPr>
        <w:pStyle w:val="EndNoteBibliography"/>
        <w:ind w:left="720" w:hanging="720"/>
        <w:rPr>
          <w:noProof/>
        </w:rPr>
      </w:pPr>
      <w:r w:rsidRPr="008C6415">
        <w:rPr>
          <w:noProof/>
        </w:rPr>
        <w:t xml:space="preserve">Mashour, G. A., Frank, L., Batthyany, A., Kolanowski, A. M., Nahm, M., Schulman-Green, D., Greyson, B., Pakhomov, S., Karlawish, J., &amp; Shah, R. C. (2019, 2019 AUG). Paradoxical lucidity: A potential paradigm shift for the neurobiology and treatment of severe dementias [Article]. </w:t>
      </w:r>
      <w:r w:rsidRPr="008C6415">
        <w:rPr>
          <w:i/>
          <w:noProof/>
        </w:rPr>
        <w:t>ALZHEIMERS &amp; DEMENTIA, 15</w:t>
      </w:r>
      <w:r w:rsidRPr="008C6415">
        <w:rPr>
          <w:noProof/>
        </w:rPr>
        <w:t xml:space="preserve">(8), 1107-1114. </w:t>
      </w:r>
      <w:hyperlink r:id="rId194" w:history="1">
        <w:r w:rsidRPr="008C6415">
          <w:rPr>
            <w:rStyle w:val="Hyperlink"/>
            <w:noProof/>
          </w:rPr>
          <w:t>https://doi.org/10.1016/j.jalz.2019.04.002</w:t>
        </w:r>
      </w:hyperlink>
      <w:r w:rsidRPr="008C6415">
        <w:rPr>
          <w:noProof/>
        </w:rPr>
        <w:t xml:space="preserve"> </w:t>
      </w:r>
    </w:p>
    <w:p w14:paraId="0E2ECA68" w14:textId="77777777" w:rsidR="008C6415" w:rsidRPr="008C6415" w:rsidRDefault="008C6415" w:rsidP="008C6415">
      <w:pPr>
        <w:pStyle w:val="EndNoteBibliography"/>
        <w:rPr>
          <w:noProof/>
        </w:rPr>
      </w:pPr>
    </w:p>
    <w:p w14:paraId="0F23346A" w14:textId="224C6514" w:rsidR="008C6415" w:rsidRPr="008C6415" w:rsidRDefault="008C6415" w:rsidP="008C6415">
      <w:pPr>
        <w:pStyle w:val="EndNoteBibliography"/>
        <w:ind w:left="720" w:hanging="720"/>
        <w:rPr>
          <w:noProof/>
        </w:rPr>
      </w:pPr>
      <w:r w:rsidRPr="008C6415">
        <w:rPr>
          <w:noProof/>
        </w:rPr>
        <w:t xml:space="preserve">Mashour, G. A., Orser, B. A., &amp; Avidan, M. S. (2011, 2011 MAY). Intraoperative Awareness &lt;i&gt;From Neurobiology to Clinical Practice&lt;/i&gt; [Review]. </w:t>
      </w:r>
      <w:r w:rsidRPr="008C6415">
        <w:rPr>
          <w:i/>
          <w:noProof/>
        </w:rPr>
        <w:t>ANESTHESIOLOGY, 114</w:t>
      </w:r>
      <w:r w:rsidRPr="008C6415">
        <w:rPr>
          <w:noProof/>
        </w:rPr>
        <w:t xml:space="preserve">(5), 1218-1233. </w:t>
      </w:r>
      <w:hyperlink r:id="rId195" w:history="1">
        <w:r w:rsidRPr="008C6415">
          <w:rPr>
            <w:rStyle w:val="Hyperlink"/>
            <w:noProof/>
          </w:rPr>
          <w:t>https://doi.org/10.1097/ALN.0b013e31820fc9b6</w:t>
        </w:r>
      </w:hyperlink>
      <w:r w:rsidRPr="008C6415">
        <w:rPr>
          <w:noProof/>
        </w:rPr>
        <w:t xml:space="preserve"> </w:t>
      </w:r>
    </w:p>
    <w:p w14:paraId="5D3C3B6B" w14:textId="77777777" w:rsidR="008C6415" w:rsidRPr="008C6415" w:rsidRDefault="008C6415" w:rsidP="008C6415">
      <w:pPr>
        <w:pStyle w:val="EndNoteBibliography"/>
        <w:rPr>
          <w:noProof/>
        </w:rPr>
      </w:pPr>
    </w:p>
    <w:p w14:paraId="64BA655B" w14:textId="0B4EE05A" w:rsidR="008C6415" w:rsidRPr="008C6415" w:rsidRDefault="008C6415" w:rsidP="008C6415">
      <w:pPr>
        <w:pStyle w:val="EndNoteBibliography"/>
        <w:ind w:left="720" w:hanging="720"/>
        <w:rPr>
          <w:noProof/>
        </w:rPr>
      </w:pPr>
      <w:r w:rsidRPr="008C6415">
        <w:rPr>
          <w:noProof/>
        </w:rPr>
        <w:lastRenderedPageBreak/>
        <w:t xml:space="preserve">Masi, M. (2023, OCT 27). An evidence-based critical review of the mind-brain identity theory. </w:t>
      </w:r>
      <w:r w:rsidRPr="008C6415">
        <w:rPr>
          <w:i/>
          <w:noProof/>
        </w:rPr>
        <w:t>FRONTIERS IN PSYCHOLOGY, 14</w:t>
      </w:r>
      <w:r w:rsidRPr="008C6415">
        <w:rPr>
          <w:noProof/>
        </w:rPr>
        <w:t xml:space="preserve">, Article 1150605. </w:t>
      </w:r>
      <w:hyperlink r:id="rId196" w:history="1">
        <w:r w:rsidRPr="008C6415">
          <w:rPr>
            <w:rStyle w:val="Hyperlink"/>
            <w:noProof/>
          </w:rPr>
          <w:t>https://doi.org/10.3389/fpsyg.2023.1150605</w:t>
        </w:r>
      </w:hyperlink>
      <w:r w:rsidRPr="008C6415">
        <w:rPr>
          <w:noProof/>
        </w:rPr>
        <w:t xml:space="preserve"> </w:t>
      </w:r>
    </w:p>
    <w:p w14:paraId="70939D0D" w14:textId="77777777" w:rsidR="008C6415" w:rsidRPr="008C6415" w:rsidRDefault="008C6415" w:rsidP="008C6415">
      <w:pPr>
        <w:pStyle w:val="EndNoteBibliography"/>
        <w:rPr>
          <w:noProof/>
        </w:rPr>
      </w:pPr>
    </w:p>
    <w:p w14:paraId="5AD4D81A" w14:textId="2CE9161D" w:rsidR="008C6415" w:rsidRPr="008C6415" w:rsidRDefault="008C6415" w:rsidP="008C6415">
      <w:pPr>
        <w:pStyle w:val="EndNoteBibliography"/>
        <w:ind w:left="720" w:hanging="720"/>
        <w:rPr>
          <w:noProof/>
        </w:rPr>
      </w:pPr>
      <w:r w:rsidRPr="008C6415">
        <w:rPr>
          <w:noProof/>
        </w:rPr>
        <w:t xml:space="preserve">Mason, A. A. (1952, Aug 23). A case of congenital ichthyosiform erythrodermia of Brocq treated by hypnosis. </w:t>
      </w:r>
      <w:r w:rsidRPr="008C6415">
        <w:rPr>
          <w:i/>
          <w:noProof/>
        </w:rPr>
        <w:t>British Medical Journal, 2</w:t>
      </w:r>
      <w:r w:rsidRPr="008C6415">
        <w:rPr>
          <w:noProof/>
        </w:rPr>
        <w:t xml:space="preserve">(4781), 422-423. </w:t>
      </w:r>
      <w:hyperlink r:id="rId197" w:history="1">
        <w:r w:rsidRPr="008C6415">
          <w:rPr>
            <w:rStyle w:val="Hyperlink"/>
            <w:noProof/>
          </w:rPr>
          <w:t>https://doi.org/10.1136/bmj.2.4781.422</w:t>
        </w:r>
      </w:hyperlink>
      <w:r w:rsidRPr="008C6415">
        <w:rPr>
          <w:noProof/>
        </w:rPr>
        <w:t xml:space="preserve"> </w:t>
      </w:r>
    </w:p>
    <w:p w14:paraId="0961BA17" w14:textId="77777777" w:rsidR="008C6415" w:rsidRPr="008C6415" w:rsidRDefault="008C6415" w:rsidP="008C6415">
      <w:pPr>
        <w:pStyle w:val="EndNoteBibliography"/>
        <w:rPr>
          <w:noProof/>
        </w:rPr>
      </w:pPr>
    </w:p>
    <w:p w14:paraId="21F0DCE5" w14:textId="43638216" w:rsidR="008C6415" w:rsidRPr="008C6415" w:rsidRDefault="008C6415" w:rsidP="008C6415">
      <w:pPr>
        <w:pStyle w:val="EndNoteBibliography"/>
        <w:ind w:left="720" w:hanging="720"/>
        <w:rPr>
          <w:noProof/>
        </w:rPr>
      </w:pPr>
      <w:r w:rsidRPr="008C6415">
        <w:rPr>
          <w:noProof/>
        </w:rPr>
        <w:t xml:space="preserve">Mathews, J., Chang, A. J., Devlin, L., &amp; Levin, M. (2023, May 12). Cellular signaling pathways as plastic, proto-cognitive systems: Implications for biomedicine. </w:t>
      </w:r>
      <w:r w:rsidRPr="008C6415">
        <w:rPr>
          <w:i/>
          <w:noProof/>
        </w:rPr>
        <w:t>Patterns (N Y), 4</w:t>
      </w:r>
      <w:r w:rsidRPr="008C6415">
        <w:rPr>
          <w:noProof/>
        </w:rPr>
        <w:t xml:space="preserve">(5), 100737. </w:t>
      </w:r>
      <w:hyperlink r:id="rId198" w:history="1">
        <w:r w:rsidRPr="008C6415">
          <w:rPr>
            <w:rStyle w:val="Hyperlink"/>
            <w:noProof/>
          </w:rPr>
          <w:t>https://doi.org/10.1016/j.patter.2023.100737</w:t>
        </w:r>
      </w:hyperlink>
      <w:r w:rsidRPr="008C6415">
        <w:rPr>
          <w:noProof/>
        </w:rPr>
        <w:t xml:space="preserve"> </w:t>
      </w:r>
    </w:p>
    <w:p w14:paraId="14D40558" w14:textId="77777777" w:rsidR="008C6415" w:rsidRPr="008C6415" w:rsidRDefault="008C6415" w:rsidP="008C6415">
      <w:pPr>
        <w:pStyle w:val="EndNoteBibliography"/>
        <w:rPr>
          <w:noProof/>
        </w:rPr>
      </w:pPr>
    </w:p>
    <w:p w14:paraId="373CAC7C" w14:textId="77777777" w:rsidR="008C6415" w:rsidRPr="008C6415" w:rsidRDefault="008C6415" w:rsidP="008C6415">
      <w:pPr>
        <w:pStyle w:val="EndNoteBibliography"/>
        <w:ind w:left="720" w:hanging="720"/>
        <w:rPr>
          <w:noProof/>
        </w:rPr>
      </w:pPr>
      <w:r w:rsidRPr="008C6415">
        <w:rPr>
          <w:noProof/>
        </w:rPr>
        <w:t xml:space="preserve">McConnell, J. V. (1962). Memory transfer through cannibalism in planarians. </w:t>
      </w:r>
      <w:r w:rsidRPr="008C6415">
        <w:rPr>
          <w:i/>
          <w:noProof/>
        </w:rPr>
        <w:t>Journal of Neuropsychiatry, 3</w:t>
      </w:r>
      <w:r w:rsidRPr="008C6415">
        <w:rPr>
          <w:noProof/>
        </w:rPr>
        <w:t xml:space="preserve">, 42-48. </w:t>
      </w:r>
    </w:p>
    <w:p w14:paraId="1A879AEE" w14:textId="77777777" w:rsidR="008C6415" w:rsidRPr="008C6415" w:rsidRDefault="008C6415" w:rsidP="008C6415">
      <w:pPr>
        <w:pStyle w:val="EndNoteBibliography"/>
        <w:rPr>
          <w:noProof/>
        </w:rPr>
      </w:pPr>
    </w:p>
    <w:p w14:paraId="22F418C4" w14:textId="77777777" w:rsidR="008C6415" w:rsidRPr="008C6415" w:rsidRDefault="008C6415" w:rsidP="008C6415">
      <w:pPr>
        <w:pStyle w:val="EndNoteBibliography"/>
        <w:ind w:left="720" w:hanging="720"/>
        <w:rPr>
          <w:noProof/>
        </w:rPr>
      </w:pPr>
      <w:r w:rsidRPr="008C6415">
        <w:rPr>
          <w:noProof/>
        </w:rPr>
        <w:t>McConnell, J. V. (1964). Cannibals, chemicals, and contiguity. Learning and Associated Phenomena in invertebrates:  Proceedings of a Joint Conference of the Association for the Study of Animal Behavior and the Section of American Behavior of the American Society of Zoologists, Cambridge, England.</w:t>
      </w:r>
    </w:p>
    <w:p w14:paraId="482C8C80" w14:textId="77777777" w:rsidR="008C6415" w:rsidRPr="008C6415" w:rsidRDefault="008C6415" w:rsidP="008C6415">
      <w:pPr>
        <w:pStyle w:val="EndNoteBibliography"/>
        <w:rPr>
          <w:noProof/>
        </w:rPr>
      </w:pPr>
    </w:p>
    <w:p w14:paraId="18C0F689" w14:textId="77777777" w:rsidR="008C6415" w:rsidRPr="008C6415" w:rsidRDefault="008C6415" w:rsidP="008C6415">
      <w:pPr>
        <w:pStyle w:val="EndNoteBibliography"/>
        <w:ind w:left="720" w:hanging="720"/>
        <w:rPr>
          <w:noProof/>
        </w:rPr>
      </w:pPr>
      <w:r w:rsidRPr="008C6415">
        <w:rPr>
          <w:noProof/>
        </w:rPr>
        <w:t xml:space="preserve">McConnell, J. V., Jacobson, A. L., &amp; Kimble, D. P. (1959). The effects of regeneration upon retention of a conditioned response in the planarian. </w:t>
      </w:r>
      <w:r w:rsidRPr="008C6415">
        <w:rPr>
          <w:i/>
          <w:noProof/>
        </w:rPr>
        <w:t>Journal of Comparative Physiology and Psychology, 52</w:t>
      </w:r>
      <w:r w:rsidRPr="008C6415">
        <w:rPr>
          <w:noProof/>
        </w:rPr>
        <w:t xml:space="preserve">, 1-5. </w:t>
      </w:r>
    </w:p>
    <w:p w14:paraId="57AA4DC9" w14:textId="77777777" w:rsidR="008C6415" w:rsidRPr="008C6415" w:rsidRDefault="008C6415" w:rsidP="008C6415">
      <w:pPr>
        <w:pStyle w:val="EndNoteBibliography"/>
        <w:rPr>
          <w:noProof/>
        </w:rPr>
      </w:pPr>
    </w:p>
    <w:p w14:paraId="44E78051" w14:textId="77777777" w:rsidR="008C6415" w:rsidRPr="008C6415" w:rsidRDefault="008C6415" w:rsidP="008C6415">
      <w:pPr>
        <w:pStyle w:val="EndNoteBibliography"/>
        <w:ind w:left="720" w:hanging="720"/>
        <w:rPr>
          <w:noProof/>
        </w:rPr>
      </w:pPr>
      <w:r w:rsidRPr="008C6415">
        <w:rPr>
          <w:noProof/>
        </w:rPr>
        <w:t xml:space="preserve">McConnell, J. V., &amp; Shelby, J. M. (1970). Memory transfer experiments in invertebrates. In G. Ungar (Ed.), </w:t>
      </w:r>
      <w:r w:rsidRPr="008C6415">
        <w:rPr>
          <w:i/>
          <w:noProof/>
        </w:rPr>
        <w:t>Molecular mechanisms in memory and learning</w:t>
      </w:r>
      <w:r w:rsidRPr="008C6415">
        <w:rPr>
          <w:noProof/>
        </w:rPr>
        <w:t xml:space="preserve"> (pp. 71-101). Plenum Press. </w:t>
      </w:r>
    </w:p>
    <w:p w14:paraId="2CDCA14A" w14:textId="77777777" w:rsidR="008C6415" w:rsidRPr="008C6415" w:rsidRDefault="008C6415" w:rsidP="008C6415">
      <w:pPr>
        <w:pStyle w:val="EndNoteBibliography"/>
        <w:rPr>
          <w:noProof/>
        </w:rPr>
      </w:pPr>
    </w:p>
    <w:p w14:paraId="4B9C752A" w14:textId="4D04E8C4" w:rsidR="008C6415" w:rsidRPr="008C6415" w:rsidRDefault="008C6415" w:rsidP="008C6415">
      <w:pPr>
        <w:pStyle w:val="EndNoteBibliography"/>
        <w:ind w:left="720" w:hanging="720"/>
        <w:rPr>
          <w:noProof/>
        </w:rPr>
      </w:pPr>
      <w:r w:rsidRPr="008C6415">
        <w:rPr>
          <w:noProof/>
        </w:rPr>
        <w:t xml:space="preserve">McGovern, R. A., A, N. V. M., Jehi, L., Busch, R., Ferguson, L., Gupta, A., Gonzalez-Martinez, J., Wyllie, E., Najm, I., &amp; Bingaman, W. E. (2019, Dec). Hemispherectomy in adults and adolescents: Seizure and functional outcomes in 47 patients. </w:t>
      </w:r>
      <w:r w:rsidRPr="008C6415">
        <w:rPr>
          <w:i/>
          <w:noProof/>
        </w:rPr>
        <w:t>Epilepsia, 60</w:t>
      </w:r>
      <w:r w:rsidRPr="008C6415">
        <w:rPr>
          <w:noProof/>
        </w:rPr>
        <w:t xml:space="preserve">(12), 2416-2427. </w:t>
      </w:r>
      <w:hyperlink r:id="rId199" w:history="1">
        <w:r w:rsidRPr="008C6415">
          <w:rPr>
            <w:rStyle w:val="Hyperlink"/>
            <w:noProof/>
          </w:rPr>
          <w:t>https://doi.org/10.1111/epi.16378</w:t>
        </w:r>
      </w:hyperlink>
      <w:r w:rsidRPr="008C6415">
        <w:rPr>
          <w:noProof/>
        </w:rPr>
        <w:t xml:space="preserve"> </w:t>
      </w:r>
    </w:p>
    <w:p w14:paraId="746B36DD" w14:textId="77777777" w:rsidR="008C6415" w:rsidRPr="008C6415" w:rsidRDefault="008C6415" w:rsidP="008C6415">
      <w:pPr>
        <w:pStyle w:val="EndNoteBibliography"/>
        <w:rPr>
          <w:noProof/>
        </w:rPr>
      </w:pPr>
    </w:p>
    <w:p w14:paraId="76A0095B" w14:textId="3DF75EF1" w:rsidR="008C6415" w:rsidRPr="008C6415" w:rsidRDefault="008C6415" w:rsidP="008C6415">
      <w:pPr>
        <w:pStyle w:val="EndNoteBibliography"/>
        <w:ind w:left="720" w:hanging="720"/>
        <w:rPr>
          <w:noProof/>
        </w:rPr>
      </w:pPr>
      <w:r w:rsidRPr="008C6415">
        <w:rPr>
          <w:noProof/>
        </w:rPr>
        <w:t xml:space="preserve">McMillen, P., &amp; Levin, M. (2024, Mar 28). Collective intelligence: A unifying concept for integrating biology across scales and substrates. </w:t>
      </w:r>
      <w:r w:rsidRPr="008C6415">
        <w:rPr>
          <w:i/>
          <w:noProof/>
        </w:rPr>
        <w:t>Commun Biol, 7</w:t>
      </w:r>
      <w:r w:rsidRPr="008C6415">
        <w:rPr>
          <w:noProof/>
        </w:rPr>
        <w:t xml:space="preserve">(1), 378. </w:t>
      </w:r>
      <w:hyperlink r:id="rId200" w:history="1">
        <w:r w:rsidRPr="008C6415">
          <w:rPr>
            <w:rStyle w:val="Hyperlink"/>
            <w:noProof/>
          </w:rPr>
          <w:t>https://doi.org/10.1038/s42003-024-06037-4</w:t>
        </w:r>
      </w:hyperlink>
      <w:r w:rsidRPr="008C6415">
        <w:rPr>
          <w:noProof/>
        </w:rPr>
        <w:t xml:space="preserve"> </w:t>
      </w:r>
    </w:p>
    <w:p w14:paraId="674DFA96" w14:textId="77777777" w:rsidR="008C6415" w:rsidRPr="008C6415" w:rsidRDefault="008C6415" w:rsidP="008C6415">
      <w:pPr>
        <w:pStyle w:val="EndNoteBibliography"/>
        <w:rPr>
          <w:noProof/>
        </w:rPr>
      </w:pPr>
    </w:p>
    <w:p w14:paraId="31A83A49" w14:textId="5DA8BC94" w:rsidR="008C6415" w:rsidRPr="008C6415" w:rsidRDefault="008C6415" w:rsidP="008C6415">
      <w:pPr>
        <w:pStyle w:val="EndNoteBibliography"/>
        <w:ind w:left="720" w:hanging="720"/>
        <w:rPr>
          <w:noProof/>
        </w:rPr>
      </w:pPr>
      <w:r w:rsidRPr="008C6415">
        <w:rPr>
          <w:noProof/>
        </w:rPr>
        <w:t xml:space="preserve">McMullen, A. B., Baidwan, G. S., &amp; McCarthy, K. D. (2012). Morphological and behavioral changes in the pathogenesis of a novel mouse model of communicating hydrocephalus. </w:t>
      </w:r>
      <w:r w:rsidRPr="008C6415">
        <w:rPr>
          <w:i/>
          <w:noProof/>
        </w:rPr>
        <w:t>PLoS One, 7</w:t>
      </w:r>
      <w:r w:rsidRPr="008C6415">
        <w:rPr>
          <w:noProof/>
        </w:rPr>
        <w:t xml:space="preserve">(1), e30159. </w:t>
      </w:r>
      <w:hyperlink r:id="rId201" w:history="1">
        <w:r w:rsidRPr="008C6415">
          <w:rPr>
            <w:rStyle w:val="Hyperlink"/>
            <w:noProof/>
          </w:rPr>
          <w:t>https://doi.org/10.1371/journal.pone.0030159</w:t>
        </w:r>
      </w:hyperlink>
      <w:r w:rsidRPr="008C6415">
        <w:rPr>
          <w:noProof/>
        </w:rPr>
        <w:t xml:space="preserve"> </w:t>
      </w:r>
    </w:p>
    <w:p w14:paraId="70B9860E" w14:textId="77777777" w:rsidR="008C6415" w:rsidRPr="008C6415" w:rsidRDefault="008C6415" w:rsidP="008C6415">
      <w:pPr>
        <w:pStyle w:val="EndNoteBibliography"/>
        <w:rPr>
          <w:noProof/>
        </w:rPr>
      </w:pPr>
    </w:p>
    <w:p w14:paraId="219FEB19" w14:textId="2B9A26BD" w:rsidR="008C6415" w:rsidRPr="008C6415" w:rsidRDefault="008C6415" w:rsidP="008C6415">
      <w:pPr>
        <w:pStyle w:val="EndNoteBibliography"/>
        <w:ind w:left="720" w:hanging="720"/>
        <w:rPr>
          <w:noProof/>
        </w:rPr>
      </w:pPr>
      <w:r w:rsidRPr="008C6415">
        <w:rPr>
          <w:noProof/>
        </w:rPr>
        <w:t xml:space="preserve">McShea, D. W. (2013, Dec). Machine wanting. </w:t>
      </w:r>
      <w:r w:rsidRPr="008C6415">
        <w:rPr>
          <w:i/>
          <w:noProof/>
        </w:rPr>
        <w:t>Studies in history and philosophy of biological and biomedical sciences, 44</w:t>
      </w:r>
      <w:r w:rsidRPr="008C6415">
        <w:rPr>
          <w:noProof/>
        </w:rPr>
        <w:t xml:space="preserve">(4 Pt B), 679-687. </w:t>
      </w:r>
      <w:hyperlink r:id="rId202" w:history="1">
        <w:r w:rsidRPr="008C6415">
          <w:rPr>
            <w:rStyle w:val="Hyperlink"/>
            <w:noProof/>
          </w:rPr>
          <w:t>https://doi.org/10.1016/j.shpsc.2013.05.015</w:t>
        </w:r>
      </w:hyperlink>
      <w:r w:rsidRPr="008C6415">
        <w:rPr>
          <w:noProof/>
        </w:rPr>
        <w:t xml:space="preserve"> </w:t>
      </w:r>
    </w:p>
    <w:p w14:paraId="2D8C0752" w14:textId="77777777" w:rsidR="008C6415" w:rsidRPr="008C6415" w:rsidRDefault="008C6415" w:rsidP="008C6415">
      <w:pPr>
        <w:pStyle w:val="EndNoteBibliography"/>
        <w:rPr>
          <w:noProof/>
        </w:rPr>
      </w:pPr>
    </w:p>
    <w:p w14:paraId="339C6BA6" w14:textId="16222CC5" w:rsidR="008C6415" w:rsidRPr="008C6415" w:rsidRDefault="008C6415" w:rsidP="008C6415">
      <w:pPr>
        <w:pStyle w:val="EndNoteBibliography"/>
        <w:ind w:left="720" w:hanging="720"/>
        <w:rPr>
          <w:noProof/>
        </w:rPr>
      </w:pPr>
      <w:r w:rsidRPr="008C6415">
        <w:rPr>
          <w:noProof/>
        </w:rPr>
        <w:lastRenderedPageBreak/>
        <w:t xml:space="preserve">McShea, D. W. (2016, Aug). Freedom and purpose in biology. </w:t>
      </w:r>
      <w:r w:rsidRPr="008C6415">
        <w:rPr>
          <w:i/>
          <w:noProof/>
        </w:rPr>
        <w:t>Studies in history and philosophy of biological and biomedical sciences, 58</w:t>
      </w:r>
      <w:r w:rsidRPr="008C6415">
        <w:rPr>
          <w:noProof/>
        </w:rPr>
        <w:t xml:space="preserve">, 64-72. </w:t>
      </w:r>
      <w:hyperlink r:id="rId203" w:history="1">
        <w:r w:rsidRPr="008C6415">
          <w:rPr>
            <w:rStyle w:val="Hyperlink"/>
            <w:noProof/>
          </w:rPr>
          <w:t>https://doi.org/10.1016/j.shpsc.2015.12.002</w:t>
        </w:r>
      </w:hyperlink>
      <w:r w:rsidRPr="008C6415">
        <w:rPr>
          <w:noProof/>
        </w:rPr>
        <w:t xml:space="preserve"> </w:t>
      </w:r>
    </w:p>
    <w:p w14:paraId="6609DF6F" w14:textId="77777777" w:rsidR="008C6415" w:rsidRPr="008C6415" w:rsidRDefault="008C6415" w:rsidP="008C6415">
      <w:pPr>
        <w:pStyle w:val="EndNoteBibliography"/>
        <w:rPr>
          <w:noProof/>
        </w:rPr>
      </w:pPr>
    </w:p>
    <w:p w14:paraId="7CD291E5" w14:textId="01F0F23F" w:rsidR="008C6415" w:rsidRPr="008C6415" w:rsidRDefault="008C6415" w:rsidP="008C6415">
      <w:pPr>
        <w:pStyle w:val="EndNoteBibliography"/>
        <w:ind w:left="720" w:hanging="720"/>
        <w:rPr>
          <w:noProof/>
        </w:rPr>
      </w:pPr>
      <w:r w:rsidRPr="008C6415">
        <w:rPr>
          <w:noProof/>
        </w:rPr>
        <w:t xml:space="preserve">Mehrali, M., Bagherifard, S., Akbari, M., Thakur, A., Mirani, B., Mehrali, M., Hasany, M., Orive, G., Das, P., Emneus, J., Andresen, T. L., &amp; Dolatshahi-Pirouz, A. (2018, Oct). Blending Electronics with the Human Body: A Pathway toward a Cybernetic Future. </w:t>
      </w:r>
      <w:r w:rsidRPr="008C6415">
        <w:rPr>
          <w:i/>
          <w:noProof/>
        </w:rPr>
        <w:t>Adv Sci (Weinh), 5</w:t>
      </w:r>
      <w:r w:rsidRPr="008C6415">
        <w:rPr>
          <w:noProof/>
        </w:rPr>
        <w:t xml:space="preserve">(10), 1700931. </w:t>
      </w:r>
      <w:hyperlink r:id="rId204" w:history="1">
        <w:r w:rsidRPr="008C6415">
          <w:rPr>
            <w:rStyle w:val="Hyperlink"/>
            <w:noProof/>
          </w:rPr>
          <w:t>https://doi.org/10.1002/advs.201700931</w:t>
        </w:r>
      </w:hyperlink>
      <w:r w:rsidRPr="008C6415">
        <w:rPr>
          <w:noProof/>
        </w:rPr>
        <w:t xml:space="preserve"> </w:t>
      </w:r>
    </w:p>
    <w:p w14:paraId="2679BD07" w14:textId="77777777" w:rsidR="008C6415" w:rsidRPr="008C6415" w:rsidRDefault="008C6415" w:rsidP="008C6415">
      <w:pPr>
        <w:pStyle w:val="EndNoteBibliography"/>
        <w:rPr>
          <w:noProof/>
        </w:rPr>
      </w:pPr>
    </w:p>
    <w:p w14:paraId="70FD1EFA" w14:textId="77777777" w:rsidR="008C6415" w:rsidRPr="008C6415" w:rsidRDefault="008C6415" w:rsidP="008C6415">
      <w:pPr>
        <w:pStyle w:val="EndNoteBibliography"/>
        <w:ind w:left="720" w:hanging="720"/>
        <w:rPr>
          <w:noProof/>
        </w:rPr>
      </w:pPr>
      <w:r w:rsidRPr="008C6415">
        <w:rPr>
          <w:noProof/>
        </w:rPr>
        <w:t xml:space="preserve">Miller, B. E., &amp; Holt, G. L. (1977). Memory transfer in rats by injection of brain and liver RNA. </w:t>
      </w:r>
      <w:r w:rsidRPr="008C6415">
        <w:rPr>
          <w:i/>
          <w:noProof/>
        </w:rPr>
        <w:t>Journal of biological psychology, 19</w:t>
      </w:r>
      <w:r w:rsidRPr="008C6415">
        <w:rPr>
          <w:noProof/>
        </w:rPr>
        <w:t xml:space="preserve">(1), 4-9. </w:t>
      </w:r>
    </w:p>
    <w:p w14:paraId="6DD93000" w14:textId="77777777" w:rsidR="008C6415" w:rsidRPr="008C6415" w:rsidRDefault="008C6415" w:rsidP="008C6415">
      <w:pPr>
        <w:pStyle w:val="EndNoteBibliography"/>
        <w:rPr>
          <w:noProof/>
        </w:rPr>
      </w:pPr>
    </w:p>
    <w:p w14:paraId="0D27803B" w14:textId="35D46CEB" w:rsidR="008C6415" w:rsidRPr="008C6415" w:rsidRDefault="008C6415" w:rsidP="008C6415">
      <w:pPr>
        <w:pStyle w:val="EndNoteBibliography"/>
        <w:ind w:left="720" w:hanging="720"/>
        <w:rPr>
          <w:noProof/>
        </w:rPr>
      </w:pPr>
      <w:r w:rsidRPr="008C6415">
        <w:rPr>
          <w:noProof/>
        </w:rPr>
        <w:t xml:space="preserve">Miller, B. L., Cummings, J., Mishkin, F., Boone, K., Prince, F., Ponton, M., &amp; Cotman, C. (1998, Oct). Emergence of artistic talent in frontotemporal dementia. </w:t>
      </w:r>
      <w:r w:rsidRPr="008C6415">
        <w:rPr>
          <w:i/>
          <w:noProof/>
        </w:rPr>
        <w:t>Neurology, 51</w:t>
      </w:r>
      <w:r w:rsidRPr="008C6415">
        <w:rPr>
          <w:noProof/>
        </w:rPr>
        <w:t xml:space="preserve">(4), 978-982. </w:t>
      </w:r>
      <w:hyperlink r:id="rId205" w:history="1">
        <w:r w:rsidRPr="008C6415">
          <w:rPr>
            <w:rStyle w:val="Hyperlink"/>
            <w:noProof/>
          </w:rPr>
          <w:t>https://doi.org/10.1212/wnl.51.4.978</w:t>
        </w:r>
      </w:hyperlink>
      <w:r w:rsidRPr="008C6415">
        <w:rPr>
          <w:noProof/>
        </w:rPr>
        <w:t xml:space="preserve"> </w:t>
      </w:r>
    </w:p>
    <w:p w14:paraId="2116A8EC" w14:textId="77777777" w:rsidR="008C6415" w:rsidRPr="008C6415" w:rsidRDefault="008C6415" w:rsidP="008C6415">
      <w:pPr>
        <w:pStyle w:val="EndNoteBibliography"/>
        <w:rPr>
          <w:noProof/>
        </w:rPr>
      </w:pPr>
    </w:p>
    <w:p w14:paraId="217AF9D1" w14:textId="306B8880" w:rsidR="008C6415" w:rsidRPr="008C6415" w:rsidRDefault="008C6415" w:rsidP="008C6415">
      <w:pPr>
        <w:pStyle w:val="EndNoteBibliography"/>
        <w:ind w:left="720" w:hanging="720"/>
        <w:rPr>
          <w:noProof/>
        </w:rPr>
      </w:pPr>
      <w:r w:rsidRPr="008C6415">
        <w:rPr>
          <w:noProof/>
        </w:rPr>
        <w:t xml:space="preserve">Mizusaki, B. E. P., &amp; O'Donnell, C. (2021, Oct). Neural circuit function redundancy in brain disorders. </w:t>
      </w:r>
      <w:r w:rsidRPr="008C6415">
        <w:rPr>
          <w:i/>
          <w:noProof/>
        </w:rPr>
        <w:t>Curr Opin Neurobiol, 70</w:t>
      </w:r>
      <w:r w:rsidRPr="008C6415">
        <w:rPr>
          <w:noProof/>
        </w:rPr>
        <w:t xml:space="preserve">, 74-80. </w:t>
      </w:r>
      <w:hyperlink r:id="rId206" w:history="1">
        <w:r w:rsidRPr="008C6415">
          <w:rPr>
            <w:rStyle w:val="Hyperlink"/>
            <w:noProof/>
          </w:rPr>
          <w:t>https://doi.org/10.1016/j.conb.2021.07.008</w:t>
        </w:r>
      </w:hyperlink>
      <w:r w:rsidRPr="008C6415">
        <w:rPr>
          <w:noProof/>
        </w:rPr>
        <w:t xml:space="preserve"> </w:t>
      </w:r>
    </w:p>
    <w:p w14:paraId="5D7CB01D" w14:textId="77777777" w:rsidR="008C6415" w:rsidRPr="008C6415" w:rsidRDefault="008C6415" w:rsidP="008C6415">
      <w:pPr>
        <w:pStyle w:val="EndNoteBibliography"/>
        <w:rPr>
          <w:noProof/>
        </w:rPr>
      </w:pPr>
    </w:p>
    <w:p w14:paraId="45964C47" w14:textId="20608489" w:rsidR="008C6415" w:rsidRPr="008C6415" w:rsidRDefault="008C6415" w:rsidP="008C6415">
      <w:pPr>
        <w:pStyle w:val="EndNoteBibliography"/>
        <w:ind w:left="720" w:hanging="720"/>
        <w:rPr>
          <w:noProof/>
        </w:rPr>
      </w:pPr>
      <w:r w:rsidRPr="008C6415">
        <w:rPr>
          <w:noProof/>
        </w:rPr>
        <w:t xml:space="preserve">Morange, M. (2006, Sep). What history tells us VI. The transfer of behaviours by macromolecules [Historical Article]. </w:t>
      </w:r>
      <w:r w:rsidRPr="008C6415">
        <w:rPr>
          <w:i/>
          <w:noProof/>
        </w:rPr>
        <w:t>Journal of Biosciences, 31</w:t>
      </w:r>
      <w:r w:rsidRPr="008C6415">
        <w:rPr>
          <w:noProof/>
        </w:rPr>
        <w:t xml:space="preserve">(3), 323-327. </w:t>
      </w:r>
      <w:hyperlink r:id="rId207" w:history="1">
        <w:r w:rsidRPr="008C6415">
          <w:rPr>
            <w:rStyle w:val="Hyperlink"/>
            <w:noProof/>
          </w:rPr>
          <w:t>http://www.ncbi.nlm.nih.gov/pubmed/17006014</w:t>
        </w:r>
      </w:hyperlink>
    </w:p>
    <w:p w14:paraId="03544C8E" w14:textId="10888B9D" w:rsidR="008C6415" w:rsidRPr="008C6415" w:rsidRDefault="00B0185B" w:rsidP="008C6415">
      <w:pPr>
        <w:pStyle w:val="EndNoteBibliography"/>
        <w:ind w:left="720" w:hanging="720"/>
        <w:rPr>
          <w:noProof/>
        </w:rPr>
      </w:pPr>
      <w:hyperlink r:id="rId208" w:history="1">
        <w:r w:rsidR="008C6415" w:rsidRPr="008C6415">
          <w:rPr>
            <w:rStyle w:val="Hyperlink"/>
            <w:noProof/>
          </w:rPr>
          <w:t>http://media.proquest.com/media/pq/classic/doc/1939933801/fmt/pi/rep/NONE?hl=&amp;cit%3Aauth=Morange%2C+Michel&amp;cit%3Atitle=What+history+tells+us+VI.+The+transfer+of+behaviours+by+macromolecules&amp;cit%3Apub=Journal+of+Biosciences&amp;cit%3Avol=31&amp;cit%3Aiss=3&amp;cit%3Apg=323&amp;cit%3Adate=Sep+2006&amp;ic=true&amp;cit%3Aprod=ProQuest+SciTech+Collection&amp;_a=20130903145007631%253A393330-96296-ONE_SEARCH-130.64.16.46-54416-236219186-DocumentImage-null-null-Online-FT-PFT-2006%252F09%252F01-2006%252F09%252F30---Online--------Scholarly%2BJournals---------PrePaid--T1M6RU1TLVBkZkRvY1ZpZXdCYXNlLWdldE1lZGlhVXJsRm9ySXRlbQ%3D%3D-%257BP-1007856-14434-CUSTOMER-10000120%252F10000038-1157656%257D&amp;_s=Lz4s7YISb5iTdWuPE2Szl%2FEGp3I%3D</w:t>
        </w:r>
      </w:hyperlink>
      <w:r w:rsidR="008C6415" w:rsidRPr="008C6415">
        <w:rPr>
          <w:noProof/>
        </w:rPr>
        <w:t xml:space="preserve"> </w:t>
      </w:r>
    </w:p>
    <w:p w14:paraId="104E02F9" w14:textId="77777777" w:rsidR="008C6415" w:rsidRPr="008C6415" w:rsidRDefault="008C6415" w:rsidP="008C6415">
      <w:pPr>
        <w:pStyle w:val="EndNoteBibliography"/>
        <w:rPr>
          <w:noProof/>
        </w:rPr>
      </w:pPr>
    </w:p>
    <w:p w14:paraId="5BC60379" w14:textId="298FD1E6" w:rsidR="008C6415" w:rsidRPr="008C6415" w:rsidRDefault="008C6415" w:rsidP="008C6415">
      <w:pPr>
        <w:pStyle w:val="EndNoteBibliography"/>
        <w:ind w:left="720" w:hanging="720"/>
        <w:rPr>
          <w:noProof/>
        </w:rPr>
      </w:pPr>
      <w:r w:rsidRPr="008C6415">
        <w:rPr>
          <w:noProof/>
        </w:rPr>
        <w:t xml:space="preserve">Moser, R. P., &amp; Seljeskog, E. L. (1981, Dec). Unilateral hydranencephaly: case report. </w:t>
      </w:r>
      <w:r w:rsidRPr="008C6415">
        <w:rPr>
          <w:i/>
          <w:noProof/>
        </w:rPr>
        <w:t>Neurosurgery, 9</w:t>
      </w:r>
      <w:r w:rsidRPr="008C6415">
        <w:rPr>
          <w:noProof/>
        </w:rPr>
        <w:t xml:space="preserve">(6), 703-705. </w:t>
      </w:r>
      <w:hyperlink r:id="rId209" w:history="1">
        <w:r w:rsidRPr="008C6415">
          <w:rPr>
            <w:rStyle w:val="Hyperlink"/>
            <w:noProof/>
          </w:rPr>
          <w:t>https://doi.org/10.1227/00006123-198112000-00015</w:t>
        </w:r>
      </w:hyperlink>
      <w:r w:rsidRPr="008C6415">
        <w:rPr>
          <w:noProof/>
        </w:rPr>
        <w:t xml:space="preserve"> </w:t>
      </w:r>
    </w:p>
    <w:p w14:paraId="0B6C21A1" w14:textId="77777777" w:rsidR="008C6415" w:rsidRPr="008C6415" w:rsidRDefault="008C6415" w:rsidP="008C6415">
      <w:pPr>
        <w:pStyle w:val="EndNoteBibliography"/>
        <w:rPr>
          <w:noProof/>
        </w:rPr>
      </w:pPr>
    </w:p>
    <w:p w14:paraId="1502CFEF" w14:textId="2870769C" w:rsidR="008C6415" w:rsidRPr="008C6415" w:rsidRDefault="008C6415" w:rsidP="008C6415">
      <w:pPr>
        <w:pStyle w:val="EndNoteBibliography"/>
        <w:ind w:left="720" w:hanging="720"/>
        <w:rPr>
          <w:noProof/>
        </w:rPr>
      </w:pPr>
      <w:r w:rsidRPr="008C6415">
        <w:rPr>
          <w:noProof/>
        </w:rPr>
        <w:t xml:space="preserve">Mosing, M. A., Madison, G., Pedersen, N. L., Kuja-Halkola, R., &amp; Ullén, F. (2014, SEP). Practice Does Not Make Perfect: No Causal Effect of Music Practice on Music Ability. </w:t>
      </w:r>
      <w:r w:rsidRPr="008C6415">
        <w:rPr>
          <w:i/>
          <w:noProof/>
        </w:rPr>
        <w:t>PSYCHOLOGICAL SCIENCE, 25</w:t>
      </w:r>
      <w:r w:rsidRPr="008C6415">
        <w:rPr>
          <w:noProof/>
        </w:rPr>
        <w:t xml:space="preserve">(9), 1795-1803. </w:t>
      </w:r>
      <w:hyperlink r:id="rId210" w:history="1">
        <w:r w:rsidRPr="008C6415">
          <w:rPr>
            <w:rStyle w:val="Hyperlink"/>
            <w:noProof/>
          </w:rPr>
          <w:t>https://doi.org/10.1177/0956797614541990</w:t>
        </w:r>
      </w:hyperlink>
      <w:r w:rsidRPr="008C6415">
        <w:rPr>
          <w:noProof/>
        </w:rPr>
        <w:t xml:space="preserve"> </w:t>
      </w:r>
    </w:p>
    <w:p w14:paraId="33352CB0" w14:textId="77777777" w:rsidR="008C6415" w:rsidRPr="008C6415" w:rsidRDefault="008C6415" w:rsidP="008C6415">
      <w:pPr>
        <w:pStyle w:val="EndNoteBibliography"/>
        <w:rPr>
          <w:noProof/>
        </w:rPr>
      </w:pPr>
    </w:p>
    <w:p w14:paraId="137B17B8" w14:textId="4F95A7E5" w:rsidR="008C6415" w:rsidRPr="008C6415" w:rsidRDefault="008C6415" w:rsidP="008C6415">
      <w:pPr>
        <w:pStyle w:val="EndNoteBibliography"/>
        <w:ind w:left="720" w:hanging="720"/>
        <w:rPr>
          <w:noProof/>
        </w:rPr>
      </w:pPr>
      <w:r w:rsidRPr="008C6415">
        <w:rPr>
          <w:noProof/>
        </w:rPr>
        <w:t xml:space="preserve">Musk, E. (2019, OCT 31). An Integrated Brain-Machine Interface Platform With Thousands of Channels. </w:t>
      </w:r>
      <w:r w:rsidRPr="008C6415">
        <w:rPr>
          <w:i/>
          <w:noProof/>
        </w:rPr>
        <w:t>JOURNAL OF MEDICAL INTERNET RESEARCH, 21</w:t>
      </w:r>
      <w:r w:rsidRPr="008C6415">
        <w:rPr>
          <w:noProof/>
        </w:rPr>
        <w:t xml:space="preserve">(10), Article e16194. </w:t>
      </w:r>
      <w:hyperlink r:id="rId211" w:history="1">
        <w:r w:rsidRPr="008C6415">
          <w:rPr>
            <w:rStyle w:val="Hyperlink"/>
            <w:noProof/>
          </w:rPr>
          <w:t>https://doi.org/10.2196/16194</w:t>
        </w:r>
      </w:hyperlink>
      <w:r w:rsidRPr="008C6415">
        <w:rPr>
          <w:noProof/>
        </w:rPr>
        <w:t xml:space="preserve"> </w:t>
      </w:r>
    </w:p>
    <w:p w14:paraId="4AFD5316" w14:textId="77777777" w:rsidR="008C6415" w:rsidRPr="008C6415" w:rsidRDefault="008C6415" w:rsidP="008C6415">
      <w:pPr>
        <w:pStyle w:val="EndNoteBibliography"/>
        <w:rPr>
          <w:noProof/>
        </w:rPr>
      </w:pPr>
    </w:p>
    <w:p w14:paraId="2964DCAC" w14:textId="1FE403E9" w:rsidR="008C6415" w:rsidRPr="008C6415" w:rsidRDefault="008C6415" w:rsidP="008C6415">
      <w:pPr>
        <w:pStyle w:val="EndNoteBibliography"/>
        <w:ind w:left="720" w:hanging="720"/>
        <w:rPr>
          <w:noProof/>
        </w:rPr>
      </w:pPr>
      <w:r w:rsidRPr="008C6415">
        <w:rPr>
          <w:noProof/>
        </w:rPr>
        <w:lastRenderedPageBreak/>
        <w:t xml:space="preserve">Mutis, M., Evrard, R., &amp; Bacque, M. F. (2019, 2019 MAR). Brain Tumors and Terminal Ludicity [Article]. </w:t>
      </w:r>
      <w:r w:rsidRPr="008C6415">
        <w:rPr>
          <w:i/>
          <w:noProof/>
        </w:rPr>
        <w:t>PSYCHO-ONCOLOGIE, 13</w:t>
      </w:r>
      <w:r w:rsidRPr="008C6415">
        <w:rPr>
          <w:noProof/>
        </w:rPr>
        <w:t xml:space="preserve">(1), 53-56. </w:t>
      </w:r>
      <w:hyperlink r:id="rId212" w:history="1">
        <w:r w:rsidRPr="008C6415">
          <w:rPr>
            <w:rStyle w:val="Hyperlink"/>
            <w:noProof/>
          </w:rPr>
          <w:t>https://doi.org/10.3166/pson-2019-0085</w:t>
        </w:r>
      </w:hyperlink>
      <w:r w:rsidRPr="008C6415">
        <w:rPr>
          <w:noProof/>
        </w:rPr>
        <w:t xml:space="preserve"> </w:t>
      </w:r>
    </w:p>
    <w:p w14:paraId="4E7E1DD3" w14:textId="77777777" w:rsidR="008C6415" w:rsidRPr="008C6415" w:rsidRDefault="008C6415" w:rsidP="008C6415">
      <w:pPr>
        <w:pStyle w:val="EndNoteBibliography"/>
        <w:rPr>
          <w:noProof/>
        </w:rPr>
      </w:pPr>
    </w:p>
    <w:p w14:paraId="3D2E4376" w14:textId="0965A396" w:rsidR="008C6415" w:rsidRPr="008C6415" w:rsidRDefault="008C6415" w:rsidP="008C6415">
      <w:pPr>
        <w:pStyle w:val="EndNoteBibliography"/>
        <w:ind w:left="720" w:hanging="720"/>
        <w:rPr>
          <w:noProof/>
        </w:rPr>
      </w:pPr>
      <w:r w:rsidRPr="008C6415">
        <w:rPr>
          <w:noProof/>
        </w:rPr>
        <w:t xml:space="preserve">Nahm, M. (2022, 2022 MAR). Terminal lucidity versus paradoxical lucidity: A terminological clarification [Letter]. </w:t>
      </w:r>
      <w:r w:rsidRPr="008C6415">
        <w:rPr>
          <w:i/>
          <w:noProof/>
        </w:rPr>
        <w:t>ALZHEIMERS &amp; DEMENTIA, 18</w:t>
      </w:r>
      <w:r w:rsidRPr="008C6415">
        <w:rPr>
          <w:noProof/>
        </w:rPr>
        <w:t xml:space="preserve">(3), 538-539. </w:t>
      </w:r>
      <w:hyperlink r:id="rId213" w:history="1">
        <w:r w:rsidRPr="008C6415">
          <w:rPr>
            <w:rStyle w:val="Hyperlink"/>
            <w:noProof/>
          </w:rPr>
          <w:t>https://doi.org/10.1002/alz.12574</w:t>
        </w:r>
      </w:hyperlink>
      <w:r w:rsidRPr="008C6415">
        <w:rPr>
          <w:noProof/>
        </w:rPr>
        <w:t xml:space="preserve"> </w:t>
      </w:r>
    </w:p>
    <w:p w14:paraId="29280C39" w14:textId="77777777" w:rsidR="008C6415" w:rsidRPr="008C6415" w:rsidRDefault="008C6415" w:rsidP="008C6415">
      <w:pPr>
        <w:pStyle w:val="EndNoteBibliography"/>
        <w:rPr>
          <w:noProof/>
        </w:rPr>
      </w:pPr>
    </w:p>
    <w:p w14:paraId="59CFF893" w14:textId="4741FAF5" w:rsidR="008C6415" w:rsidRPr="008C6415" w:rsidRDefault="008C6415" w:rsidP="008C6415">
      <w:pPr>
        <w:pStyle w:val="EndNoteBibliography"/>
        <w:ind w:left="720" w:hanging="720"/>
        <w:rPr>
          <w:noProof/>
        </w:rPr>
      </w:pPr>
      <w:r w:rsidRPr="008C6415">
        <w:rPr>
          <w:noProof/>
        </w:rPr>
        <w:t xml:space="preserve">Nahm, M., &amp; Greyson, B. (2009, 2009 DEC). Terminal Lucidity in Patients With Chronic Schizophrenia and Dementia &lt;i&gt;A Survey of the Literature&lt;/i&gt; [Article]. </w:t>
      </w:r>
      <w:r w:rsidRPr="008C6415">
        <w:rPr>
          <w:i/>
          <w:noProof/>
        </w:rPr>
        <w:t>JOURNAL OF NERVOUS AND MENTAL DISEASE, 197</w:t>
      </w:r>
      <w:r w:rsidRPr="008C6415">
        <w:rPr>
          <w:noProof/>
        </w:rPr>
        <w:t xml:space="preserve">(12), 942-944. </w:t>
      </w:r>
      <w:hyperlink r:id="rId214" w:history="1">
        <w:r w:rsidRPr="008C6415">
          <w:rPr>
            <w:rStyle w:val="Hyperlink"/>
            <w:noProof/>
          </w:rPr>
          <w:t>https://doi.org/10.1097/NMD.0b013e3181c22583</w:t>
        </w:r>
      </w:hyperlink>
      <w:r w:rsidRPr="008C6415">
        <w:rPr>
          <w:noProof/>
        </w:rPr>
        <w:t xml:space="preserve"> </w:t>
      </w:r>
    </w:p>
    <w:p w14:paraId="39A39B8B" w14:textId="77777777" w:rsidR="008C6415" w:rsidRPr="008C6415" w:rsidRDefault="008C6415" w:rsidP="008C6415">
      <w:pPr>
        <w:pStyle w:val="EndNoteBibliography"/>
        <w:rPr>
          <w:noProof/>
        </w:rPr>
      </w:pPr>
    </w:p>
    <w:p w14:paraId="44936ECC" w14:textId="1647BBB1" w:rsidR="008C6415" w:rsidRPr="008C6415" w:rsidRDefault="008C6415" w:rsidP="008C6415">
      <w:pPr>
        <w:pStyle w:val="EndNoteBibliography"/>
        <w:ind w:left="720" w:hanging="720"/>
        <w:rPr>
          <w:noProof/>
        </w:rPr>
      </w:pPr>
      <w:r w:rsidRPr="008C6415">
        <w:rPr>
          <w:noProof/>
        </w:rPr>
        <w:t xml:space="preserve">Nahm, M., &amp; Greyson, B. (2013, 2013). THE DEATH OF ANNA KATHARINA EHMER: A CASE STUDY IN TERMINAL LUCIDITY [Article]. </w:t>
      </w:r>
      <w:r w:rsidRPr="008C6415">
        <w:rPr>
          <w:i/>
          <w:noProof/>
        </w:rPr>
        <w:t>OMEGA-JOURNAL OF DEATH AND DYING, 68</w:t>
      </w:r>
      <w:r w:rsidRPr="008C6415">
        <w:rPr>
          <w:noProof/>
        </w:rPr>
        <w:t xml:space="preserve">(1), 77-87. </w:t>
      </w:r>
      <w:hyperlink r:id="rId215" w:history="1">
        <w:r w:rsidRPr="008C6415">
          <w:rPr>
            <w:rStyle w:val="Hyperlink"/>
            <w:noProof/>
          </w:rPr>
          <w:t>https://doi.org/10.2190/OM.68.1.e</w:t>
        </w:r>
      </w:hyperlink>
      <w:r w:rsidRPr="008C6415">
        <w:rPr>
          <w:noProof/>
        </w:rPr>
        <w:t xml:space="preserve"> </w:t>
      </w:r>
    </w:p>
    <w:p w14:paraId="2B8EB2F2" w14:textId="77777777" w:rsidR="008C6415" w:rsidRPr="008C6415" w:rsidRDefault="008C6415" w:rsidP="008C6415">
      <w:pPr>
        <w:pStyle w:val="EndNoteBibliography"/>
        <w:rPr>
          <w:noProof/>
        </w:rPr>
      </w:pPr>
    </w:p>
    <w:p w14:paraId="5811F1EA" w14:textId="2D31B73C" w:rsidR="008C6415" w:rsidRPr="008C6415" w:rsidRDefault="008C6415" w:rsidP="008C6415">
      <w:pPr>
        <w:pStyle w:val="EndNoteBibliography"/>
        <w:ind w:left="720" w:hanging="720"/>
        <w:rPr>
          <w:noProof/>
        </w:rPr>
      </w:pPr>
      <w:r w:rsidRPr="008C6415">
        <w:rPr>
          <w:noProof/>
        </w:rPr>
        <w:t xml:space="preserve">Nahm, M., Greyson, B., Kelly, E. W., &amp; Haraldsson, E. (2012, 2012 JUL-AUG). Terminal lucidity: A review and a case collection [Review]. </w:t>
      </w:r>
      <w:r w:rsidRPr="008C6415">
        <w:rPr>
          <w:i/>
          <w:noProof/>
        </w:rPr>
        <w:t>ARCHIVES OF GERONTOLOGY AND GERIATRICS, 55</w:t>
      </w:r>
      <w:r w:rsidRPr="008C6415">
        <w:rPr>
          <w:noProof/>
        </w:rPr>
        <w:t xml:space="preserve">(1), 138-142. </w:t>
      </w:r>
      <w:hyperlink r:id="rId216" w:history="1">
        <w:r w:rsidRPr="008C6415">
          <w:rPr>
            <w:rStyle w:val="Hyperlink"/>
            <w:noProof/>
          </w:rPr>
          <w:t>https://doi.org/10.1016/j.archger.2011.06.031</w:t>
        </w:r>
      </w:hyperlink>
      <w:r w:rsidRPr="008C6415">
        <w:rPr>
          <w:noProof/>
        </w:rPr>
        <w:t xml:space="preserve"> </w:t>
      </w:r>
    </w:p>
    <w:p w14:paraId="4FC429EE" w14:textId="77777777" w:rsidR="008C6415" w:rsidRPr="008C6415" w:rsidRDefault="008C6415" w:rsidP="008C6415">
      <w:pPr>
        <w:pStyle w:val="EndNoteBibliography"/>
        <w:rPr>
          <w:noProof/>
        </w:rPr>
      </w:pPr>
    </w:p>
    <w:p w14:paraId="2969E4C6" w14:textId="50CBC2C4" w:rsidR="008C6415" w:rsidRPr="008C6415" w:rsidRDefault="008C6415" w:rsidP="008C6415">
      <w:pPr>
        <w:pStyle w:val="EndNoteBibliography"/>
        <w:ind w:left="720" w:hanging="720"/>
        <w:rPr>
          <w:noProof/>
        </w:rPr>
      </w:pPr>
      <w:r w:rsidRPr="008C6415">
        <w:rPr>
          <w:noProof/>
        </w:rPr>
        <w:t xml:space="preserve">Nahm, M., Rousseau, D., &amp; Greyson, B. (2017, 2017 DEC). Discrepancy Between Cerebral Structure and Cognitive Functioning &lt;i&gt;A Review&lt;/i&gt; [Review]. </w:t>
      </w:r>
      <w:r w:rsidRPr="008C6415">
        <w:rPr>
          <w:i/>
          <w:noProof/>
        </w:rPr>
        <w:t>JOURNAL OF NERVOUS AND MENTAL DISEASE, 205</w:t>
      </w:r>
      <w:r w:rsidRPr="008C6415">
        <w:rPr>
          <w:noProof/>
        </w:rPr>
        <w:t xml:space="preserve">(12), 967-972. </w:t>
      </w:r>
      <w:hyperlink r:id="rId217" w:history="1">
        <w:r w:rsidRPr="008C6415">
          <w:rPr>
            <w:rStyle w:val="Hyperlink"/>
            <w:noProof/>
          </w:rPr>
          <w:t>https://doi.org/10.1097/NMD.0000000000000752</w:t>
        </w:r>
      </w:hyperlink>
      <w:r w:rsidRPr="008C6415">
        <w:rPr>
          <w:noProof/>
        </w:rPr>
        <w:t xml:space="preserve"> </w:t>
      </w:r>
    </w:p>
    <w:p w14:paraId="12B3BBB4" w14:textId="77777777" w:rsidR="008C6415" w:rsidRPr="008C6415" w:rsidRDefault="008C6415" w:rsidP="008C6415">
      <w:pPr>
        <w:pStyle w:val="EndNoteBibliography"/>
        <w:rPr>
          <w:noProof/>
        </w:rPr>
      </w:pPr>
    </w:p>
    <w:p w14:paraId="0EE11B1D" w14:textId="4D165C31" w:rsidR="008C6415" w:rsidRPr="008C6415" w:rsidRDefault="008C6415" w:rsidP="008C6415">
      <w:pPr>
        <w:pStyle w:val="EndNoteBibliography"/>
        <w:ind w:left="720" w:hanging="720"/>
        <w:rPr>
          <w:noProof/>
        </w:rPr>
      </w:pPr>
      <w:r w:rsidRPr="008C6415">
        <w:rPr>
          <w:noProof/>
        </w:rPr>
        <w:t xml:space="preserve">Nava, B. C., Costa, U. T., Hamad, A. P. A., Garcia, C. A. B., Sakamoto, A. C., Aragon, D. C., Machado, H. R., &amp; Santos, M. V. (2023, 2023 OCT). Long-term seizure outcome and mobility after surgical treatment for Rasmussen encephalitis in children: A single-center experience [Article]. </w:t>
      </w:r>
      <w:r w:rsidRPr="008C6415">
        <w:rPr>
          <w:i/>
          <w:noProof/>
        </w:rPr>
        <w:t>EPILEPTIC DISORDERS, 25</w:t>
      </w:r>
      <w:r w:rsidRPr="008C6415">
        <w:rPr>
          <w:noProof/>
        </w:rPr>
        <w:t xml:space="preserve">(5), 749-757. </w:t>
      </w:r>
      <w:hyperlink r:id="rId218" w:history="1">
        <w:r w:rsidRPr="008C6415">
          <w:rPr>
            <w:rStyle w:val="Hyperlink"/>
            <w:noProof/>
          </w:rPr>
          <w:t>https://doi.org/10.1002/epd2.20147</w:t>
        </w:r>
      </w:hyperlink>
      <w:r w:rsidRPr="008C6415">
        <w:rPr>
          <w:noProof/>
        </w:rPr>
        <w:t xml:space="preserve"> </w:t>
      </w:r>
    </w:p>
    <w:p w14:paraId="7B4F63CB" w14:textId="77777777" w:rsidR="008C6415" w:rsidRPr="008C6415" w:rsidRDefault="008C6415" w:rsidP="008C6415">
      <w:pPr>
        <w:pStyle w:val="EndNoteBibliography"/>
        <w:rPr>
          <w:noProof/>
        </w:rPr>
      </w:pPr>
    </w:p>
    <w:p w14:paraId="75D5B30A" w14:textId="66A4270C" w:rsidR="008C6415" w:rsidRPr="008C6415" w:rsidRDefault="008C6415" w:rsidP="008C6415">
      <w:pPr>
        <w:pStyle w:val="EndNoteBibliography"/>
        <w:ind w:left="720" w:hanging="720"/>
        <w:rPr>
          <w:noProof/>
        </w:rPr>
      </w:pPr>
      <w:r w:rsidRPr="008C6415">
        <w:rPr>
          <w:noProof/>
        </w:rPr>
        <w:t xml:space="preserve">Nehaniv, C. L. (2003, May). Evolvability. </w:t>
      </w:r>
      <w:r w:rsidRPr="008C6415">
        <w:rPr>
          <w:i/>
          <w:noProof/>
        </w:rPr>
        <w:t>Biosystems, 69</w:t>
      </w:r>
      <w:r w:rsidRPr="008C6415">
        <w:rPr>
          <w:noProof/>
        </w:rPr>
        <w:t xml:space="preserve">(2-3), 77-81. </w:t>
      </w:r>
      <w:hyperlink r:id="rId219" w:history="1">
        <w:r w:rsidRPr="008C6415">
          <w:rPr>
            <w:rStyle w:val="Hyperlink"/>
            <w:noProof/>
          </w:rPr>
          <w:t>http://www.ncbi.nlm.nih.gov/entrez/query.fcgi?cmd=Retrieve&amp;db=PubMed&amp;dopt=Citation&amp;list_uids=12689722</w:t>
        </w:r>
      </w:hyperlink>
    </w:p>
    <w:p w14:paraId="3ABD8C3E" w14:textId="6D2A18C4" w:rsidR="008C6415" w:rsidRPr="008C6415" w:rsidRDefault="00B0185B" w:rsidP="008C6415">
      <w:pPr>
        <w:pStyle w:val="EndNoteBibliography"/>
        <w:ind w:left="720" w:hanging="720"/>
        <w:rPr>
          <w:noProof/>
        </w:rPr>
      </w:pPr>
      <w:hyperlink r:id="rId220" w:history="1">
        <w:r w:rsidR="008C6415" w:rsidRPr="008C6415">
          <w:rPr>
            <w:rStyle w:val="Hyperlink"/>
            <w:noProof/>
          </w:rPr>
          <w:t>http://www.sciencedirect.com/science?_ob=MImg&amp;_imagekey=B6T2K-4851DSN-1-2&amp;_cdi=4921&amp;_user=201547&amp;_pii=S0303264702001302&amp;_origin=gateway&amp;_coverDate=05%2F31%2F2003&amp;_sk=999309997&amp;view=c&amp;wchp=dGLbVlb-zSkWb&amp;md5=13e7a5209e62b4ad173717ef8bcbe9d3&amp;ie=/sdarticle.pdf</w:t>
        </w:r>
      </w:hyperlink>
      <w:r w:rsidR="008C6415" w:rsidRPr="008C6415">
        <w:rPr>
          <w:noProof/>
        </w:rPr>
        <w:t xml:space="preserve"> </w:t>
      </w:r>
    </w:p>
    <w:p w14:paraId="3AF26C65" w14:textId="77777777" w:rsidR="008C6415" w:rsidRPr="008C6415" w:rsidRDefault="008C6415" w:rsidP="008C6415">
      <w:pPr>
        <w:pStyle w:val="EndNoteBibliography"/>
        <w:rPr>
          <w:noProof/>
        </w:rPr>
      </w:pPr>
    </w:p>
    <w:p w14:paraId="3BDCB71E" w14:textId="179B2553" w:rsidR="008C6415" w:rsidRPr="008C6415" w:rsidRDefault="008C6415" w:rsidP="008C6415">
      <w:pPr>
        <w:pStyle w:val="EndNoteBibliography"/>
        <w:ind w:left="720" w:hanging="720"/>
        <w:rPr>
          <w:noProof/>
        </w:rPr>
      </w:pPr>
      <w:r w:rsidRPr="008C6415">
        <w:rPr>
          <w:noProof/>
        </w:rPr>
        <w:t xml:space="preserve">Newman, S. A. (2017). Inherency. In L. Nuno de la Rosa &amp; G. Müller (Eds.), </w:t>
      </w:r>
      <w:r w:rsidRPr="008C6415">
        <w:rPr>
          <w:i/>
          <w:noProof/>
        </w:rPr>
        <w:t>Evolutionary Developmental Biology: A Reference Guide</w:t>
      </w:r>
      <w:r w:rsidRPr="008C6415">
        <w:rPr>
          <w:noProof/>
        </w:rPr>
        <w:t xml:space="preserve"> (pp. 1-12). Springer International Publishing. </w:t>
      </w:r>
      <w:hyperlink r:id="rId221" w:history="1">
        <w:r w:rsidRPr="008C6415">
          <w:rPr>
            <w:rStyle w:val="Hyperlink"/>
            <w:noProof/>
          </w:rPr>
          <w:t>https://doi.org/10.1007/978-3-319-33038-9_78-1</w:t>
        </w:r>
      </w:hyperlink>
      <w:r w:rsidRPr="008C6415">
        <w:rPr>
          <w:noProof/>
        </w:rPr>
        <w:t xml:space="preserve"> </w:t>
      </w:r>
    </w:p>
    <w:p w14:paraId="016DFA02" w14:textId="77777777" w:rsidR="008C6415" w:rsidRPr="008C6415" w:rsidRDefault="008C6415" w:rsidP="008C6415">
      <w:pPr>
        <w:pStyle w:val="EndNoteBibliography"/>
        <w:rPr>
          <w:noProof/>
        </w:rPr>
      </w:pPr>
    </w:p>
    <w:p w14:paraId="31630177" w14:textId="53A33B75" w:rsidR="008C6415" w:rsidRPr="008C6415" w:rsidRDefault="008C6415" w:rsidP="008C6415">
      <w:pPr>
        <w:pStyle w:val="EndNoteBibliography"/>
        <w:ind w:left="720" w:hanging="720"/>
        <w:rPr>
          <w:noProof/>
        </w:rPr>
      </w:pPr>
      <w:r w:rsidRPr="008C6415">
        <w:rPr>
          <w:noProof/>
        </w:rPr>
        <w:t xml:space="preserve">Newman, S. A. (2019a, Jul 11). Inherency and homomorphy in the evolution of development. </w:t>
      </w:r>
      <w:r w:rsidRPr="008C6415">
        <w:rPr>
          <w:i/>
          <w:noProof/>
        </w:rPr>
        <w:t>Curr Opin Genet Dev, 57</w:t>
      </w:r>
      <w:r w:rsidRPr="008C6415">
        <w:rPr>
          <w:noProof/>
        </w:rPr>
        <w:t xml:space="preserve">, 1-8. </w:t>
      </w:r>
      <w:hyperlink r:id="rId222" w:history="1">
        <w:r w:rsidRPr="008C6415">
          <w:rPr>
            <w:rStyle w:val="Hyperlink"/>
            <w:noProof/>
          </w:rPr>
          <w:t>https://doi.org/10.1016/j.gde.2019.05.006</w:t>
        </w:r>
      </w:hyperlink>
      <w:r w:rsidRPr="008C6415">
        <w:rPr>
          <w:noProof/>
        </w:rPr>
        <w:t xml:space="preserve"> </w:t>
      </w:r>
    </w:p>
    <w:p w14:paraId="1E8B7887" w14:textId="77777777" w:rsidR="008C6415" w:rsidRPr="008C6415" w:rsidRDefault="008C6415" w:rsidP="008C6415">
      <w:pPr>
        <w:pStyle w:val="EndNoteBibliography"/>
        <w:rPr>
          <w:noProof/>
        </w:rPr>
      </w:pPr>
    </w:p>
    <w:p w14:paraId="75573E05" w14:textId="4B0D05E2" w:rsidR="008C6415" w:rsidRPr="008C6415" w:rsidRDefault="008C6415" w:rsidP="008C6415">
      <w:pPr>
        <w:pStyle w:val="EndNoteBibliography"/>
        <w:ind w:left="720" w:hanging="720"/>
        <w:rPr>
          <w:noProof/>
        </w:rPr>
      </w:pPr>
      <w:r w:rsidRPr="008C6415">
        <w:rPr>
          <w:noProof/>
        </w:rPr>
        <w:t xml:space="preserve">Newman, S. A. (2019b). Inherency of Form and Function in Animal Development and Evolution. </w:t>
      </w:r>
      <w:r w:rsidRPr="008C6415">
        <w:rPr>
          <w:i/>
          <w:noProof/>
        </w:rPr>
        <w:t>Frontiers in physiology, 10</w:t>
      </w:r>
      <w:r w:rsidRPr="008C6415">
        <w:rPr>
          <w:noProof/>
        </w:rPr>
        <w:t xml:space="preserve">, 702. </w:t>
      </w:r>
      <w:hyperlink r:id="rId223" w:history="1">
        <w:r w:rsidRPr="008C6415">
          <w:rPr>
            <w:rStyle w:val="Hyperlink"/>
            <w:noProof/>
          </w:rPr>
          <w:t>https://doi.org/10.3389/fphys.2019.00702</w:t>
        </w:r>
      </w:hyperlink>
      <w:r w:rsidRPr="008C6415">
        <w:rPr>
          <w:noProof/>
        </w:rPr>
        <w:t xml:space="preserve"> </w:t>
      </w:r>
    </w:p>
    <w:p w14:paraId="439BB91E" w14:textId="77777777" w:rsidR="008C6415" w:rsidRPr="008C6415" w:rsidRDefault="008C6415" w:rsidP="008C6415">
      <w:pPr>
        <w:pStyle w:val="EndNoteBibliography"/>
        <w:rPr>
          <w:noProof/>
        </w:rPr>
      </w:pPr>
    </w:p>
    <w:p w14:paraId="7E0F607D" w14:textId="6B600F21" w:rsidR="008C6415" w:rsidRPr="008C6415" w:rsidRDefault="008C6415" w:rsidP="008C6415">
      <w:pPr>
        <w:pStyle w:val="EndNoteBibliography"/>
        <w:ind w:left="720" w:hanging="720"/>
        <w:rPr>
          <w:noProof/>
        </w:rPr>
      </w:pPr>
      <w:r w:rsidRPr="008C6415">
        <w:rPr>
          <w:noProof/>
        </w:rPr>
        <w:t xml:space="preserve">Odor, P. M., Bampoe, S., Lucas, D. N., Moonesinghe, S. R., Andrade, J., Pandit, J. J., Pan-London Peri-operative Audit, R., &amp; Grp, D. I. (2021, 2021 JUN). Incidence of accidental awareness during general anaesthesia in obstetrics: a multicentre, prospective cohort study [Article]. </w:t>
      </w:r>
      <w:r w:rsidRPr="008C6415">
        <w:rPr>
          <w:i/>
          <w:noProof/>
        </w:rPr>
        <w:t>ANAESTHESIA, 76</w:t>
      </w:r>
      <w:r w:rsidRPr="008C6415">
        <w:rPr>
          <w:noProof/>
        </w:rPr>
        <w:t xml:space="preserve">(6), 759-776. </w:t>
      </w:r>
      <w:hyperlink r:id="rId224" w:history="1">
        <w:r w:rsidRPr="008C6415">
          <w:rPr>
            <w:rStyle w:val="Hyperlink"/>
            <w:noProof/>
          </w:rPr>
          <w:t>https://doi.org/10.1111/anae.15385</w:t>
        </w:r>
      </w:hyperlink>
      <w:r w:rsidRPr="008C6415">
        <w:rPr>
          <w:noProof/>
        </w:rPr>
        <w:t xml:space="preserve"> </w:t>
      </w:r>
    </w:p>
    <w:p w14:paraId="20E69632" w14:textId="77777777" w:rsidR="008C6415" w:rsidRPr="008C6415" w:rsidRDefault="008C6415" w:rsidP="008C6415">
      <w:pPr>
        <w:pStyle w:val="EndNoteBibliography"/>
        <w:rPr>
          <w:noProof/>
        </w:rPr>
      </w:pPr>
    </w:p>
    <w:p w14:paraId="4B533F42" w14:textId="157D8A90" w:rsidR="008C6415" w:rsidRPr="008C6415" w:rsidRDefault="008C6415" w:rsidP="008C6415">
      <w:pPr>
        <w:pStyle w:val="EndNoteBibliography"/>
        <w:ind w:left="720" w:hanging="720"/>
        <w:rPr>
          <w:noProof/>
        </w:rPr>
      </w:pPr>
      <w:r w:rsidRPr="008C6415">
        <w:rPr>
          <w:noProof/>
        </w:rPr>
        <w:t xml:space="preserve">Orive, G., Taebnia, N., &amp; Dolatshahi-Pirouz, A. (2020, Jan). A New Era for Cyborg Science Is Emerging: The Promise of Cyborganic Beings. </w:t>
      </w:r>
      <w:r w:rsidRPr="008C6415">
        <w:rPr>
          <w:i/>
          <w:noProof/>
        </w:rPr>
        <w:t>Advanced healthcare materials, 9</w:t>
      </w:r>
      <w:r w:rsidRPr="008C6415">
        <w:rPr>
          <w:noProof/>
        </w:rPr>
        <w:t xml:space="preserve">(1), e1901023. </w:t>
      </w:r>
      <w:hyperlink r:id="rId225" w:history="1">
        <w:r w:rsidRPr="008C6415">
          <w:rPr>
            <w:rStyle w:val="Hyperlink"/>
            <w:noProof/>
          </w:rPr>
          <w:t>https://doi.org/10.1002/adhm.201901023</w:t>
        </w:r>
      </w:hyperlink>
      <w:r w:rsidRPr="008C6415">
        <w:rPr>
          <w:noProof/>
        </w:rPr>
        <w:t xml:space="preserve"> </w:t>
      </w:r>
    </w:p>
    <w:p w14:paraId="703C227D" w14:textId="77777777" w:rsidR="008C6415" w:rsidRPr="008C6415" w:rsidRDefault="008C6415" w:rsidP="008C6415">
      <w:pPr>
        <w:pStyle w:val="EndNoteBibliography"/>
        <w:rPr>
          <w:noProof/>
        </w:rPr>
      </w:pPr>
    </w:p>
    <w:p w14:paraId="7013EEA8" w14:textId="572A246D" w:rsidR="008C6415" w:rsidRPr="008C6415" w:rsidRDefault="008C6415" w:rsidP="008C6415">
      <w:pPr>
        <w:pStyle w:val="EndNoteBibliography"/>
        <w:ind w:left="720" w:hanging="720"/>
        <w:rPr>
          <w:noProof/>
        </w:rPr>
      </w:pPr>
      <w:r w:rsidRPr="008C6415">
        <w:rPr>
          <w:noProof/>
        </w:rPr>
        <w:t xml:space="preserve">Panza, M., &amp; Sereni, A. (2013). </w:t>
      </w:r>
      <w:r w:rsidRPr="008C6415">
        <w:rPr>
          <w:i/>
          <w:noProof/>
        </w:rPr>
        <w:t>Plato's Problem: An Introduction to Mathematical Platonism</w:t>
      </w:r>
      <w:r w:rsidRPr="008C6415">
        <w:rPr>
          <w:noProof/>
        </w:rPr>
        <w:t xml:space="preserve">. Palgrave Macmillan UK. </w:t>
      </w:r>
      <w:hyperlink r:id="rId226" w:history="1">
        <w:r w:rsidRPr="008C6415">
          <w:rPr>
            <w:rStyle w:val="Hyperlink"/>
            <w:noProof/>
          </w:rPr>
          <w:t>https://books.google.ca/books?id=JCGCMAEACAAJ</w:t>
        </w:r>
      </w:hyperlink>
      <w:r w:rsidRPr="008C6415">
        <w:rPr>
          <w:noProof/>
        </w:rPr>
        <w:t xml:space="preserve"> </w:t>
      </w:r>
    </w:p>
    <w:p w14:paraId="6B2C0479" w14:textId="77777777" w:rsidR="008C6415" w:rsidRPr="008C6415" w:rsidRDefault="008C6415" w:rsidP="008C6415">
      <w:pPr>
        <w:pStyle w:val="EndNoteBibliography"/>
        <w:rPr>
          <w:noProof/>
        </w:rPr>
      </w:pPr>
    </w:p>
    <w:p w14:paraId="22CD3C88" w14:textId="78B1EA1F" w:rsidR="008C6415" w:rsidRPr="008C6415" w:rsidRDefault="008C6415" w:rsidP="008C6415">
      <w:pPr>
        <w:pStyle w:val="EndNoteBibliography"/>
        <w:ind w:left="720" w:hanging="720"/>
        <w:rPr>
          <w:noProof/>
        </w:rPr>
      </w:pPr>
      <w:r w:rsidRPr="008C6415">
        <w:rPr>
          <w:noProof/>
        </w:rPr>
        <w:t xml:space="preserve">Parnia, S., &amp; Fenwick, P. (2002, 2002 JAN). Near death experiences in cardiac arrest: visions of a dying brain or visions of a new science of consciousness [Review]. </w:t>
      </w:r>
      <w:r w:rsidRPr="008C6415">
        <w:rPr>
          <w:i/>
          <w:noProof/>
        </w:rPr>
        <w:t>Resuscitation, 52</w:t>
      </w:r>
      <w:r w:rsidRPr="008C6415">
        <w:rPr>
          <w:noProof/>
        </w:rPr>
        <w:t xml:space="preserve">(1), 5-11. </w:t>
      </w:r>
      <w:hyperlink r:id="rId227" w:history="1">
        <w:r w:rsidRPr="008C6415">
          <w:rPr>
            <w:rStyle w:val="Hyperlink"/>
            <w:noProof/>
          </w:rPr>
          <w:t>https://doi.org/10.1016/S0300-9572(01)00469-5</w:t>
        </w:r>
      </w:hyperlink>
      <w:r w:rsidRPr="008C6415">
        <w:rPr>
          <w:noProof/>
        </w:rPr>
        <w:t xml:space="preserve"> </w:t>
      </w:r>
    </w:p>
    <w:p w14:paraId="7FD99EE2" w14:textId="77777777" w:rsidR="008C6415" w:rsidRPr="008C6415" w:rsidRDefault="008C6415" w:rsidP="008C6415">
      <w:pPr>
        <w:pStyle w:val="EndNoteBibliography"/>
        <w:rPr>
          <w:noProof/>
        </w:rPr>
      </w:pPr>
    </w:p>
    <w:p w14:paraId="01FE52C3" w14:textId="0D9BE590" w:rsidR="008C6415" w:rsidRPr="008C6415" w:rsidRDefault="008C6415" w:rsidP="008C6415">
      <w:pPr>
        <w:pStyle w:val="EndNoteBibliography"/>
        <w:ind w:left="720" w:hanging="720"/>
        <w:rPr>
          <w:noProof/>
        </w:rPr>
      </w:pPr>
      <w:r w:rsidRPr="008C6415">
        <w:rPr>
          <w:noProof/>
        </w:rPr>
        <w:t xml:space="preserve">Parnia, S., Keshavarz Shirazi, T., Patel, J., Tran, L., Sinha, N., O'Neill, C., Roellke, E., Mengotto, A., Findlay, S., McBrine, M., Spiegel, R., Tarpey, T., Huppert, E., Jaffe, I., Gonzales, A. M., Xu, J., Koopman, E., Perkins, G. D., Vuylsteke, A., Bloom, B. M., Jarman, H., Nam Tong, H., Chan, L., Lyaker, M., Thomas, M., Velchev, V., Cairns, C. B., Sharma, R., Kulstad, E., Scherer, E., O'Keeffe, T., Foroozesh, M., Abe, O., Ogedegbe, C., Girgis, A., Pradhan, D., &amp; Deakin, C. D. (2023, Oct). AWAreness during REsuscitation - II: A multi-center study of consciousness and awareness in cardiac arrest. </w:t>
      </w:r>
      <w:r w:rsidRPr="008C6415">
        <w:rPr>
          <w:i/>
          <w:noProof/>
        </w:rPr>
        <w:t>Resuscitation, 191</w:t>
      </w:r>
      <w:r w:rsidRPr="008C6415">
        <w:rPr>
          <w:noProof/>
        </w:rPr>
        <w:t xml:space="preserve">, 109903. </w:t>
      </w:r>
      <w:hyperlink r:id="rId228" w:history="1">
        <w:r w:rsidRPr="008C6415">
          <w:rPr>
            <w:rStyle w:val="Hyperlink"/>
            <w:noProof/>
          </w:rPr>
          <w:t>https://doi.org/10.1016/j.resuscitation.2023.109903</w:t>
        </w:r>
      </w:hyperlink>
      <w:r w:rsidRPr="008C6415">
        <w:rPr>
          <w:noProof/>
        </w:rPr>
        <w:t xml:space="preserve"> </w:t>
      </w:r>
    </w:p>
    <w:p w14:paraId="31918A40" w14:textId="77777777" w:rsidR="008C6415" w:rsidRPr="008C6415" w:rsidRDefault="008C6415" w:rsidP="008C6415">
      <w:pPr>
        <w:pStyle w:val="EndNoteBibliography"/>
        <w:rPr>
          <w:noProof/>
        </w:rPr>
      </w:pPr>
    </w:p>
    <w:p w14:paraId="3D8C90F1" w14:textId="2DF1064D" w:rsidR="008C6415" w:rsidRPr="008C6415" w:rsidRDefault="008C6415" w:rsidP="008C6415">
      <w:pPr>
        <w:pStyle w:val="EndNoteBibliography"/>
        <w:ind w:left="720" w:hanging="720"/>
        <w:rPr>
          <w:noProof/>
        </w:rPr>
      </w:pPr>
      <w:r w:rsidRPr="008C6415">
        <w:rPr>
          <w:noProof/>
        </w:rPr>
        <w:t xml:space="preserve">Parnia, S., Spearpoint, K., de Vos, G., Fenwick, P., Goldberg, D., Yang, J., Zhu, J., Baker, K., Killingback, H., McLean, P., Wood, M., Zafari, A. M., Dickert, N., Beisteiner, R., Sterz, F., Berger, M., Warlow, C., Bullock, S., Lovett, S., McPara, R. M. S., Marti-Navarette, S., Cushing, P., Wills, P., Harris, K., Sutton, J., Walmsley, A., Deakin, C. D., Little, P., Farber, M., Greyson, B., &amp; Schoenfeld, E. R. (2014, 2014 DEC). AWARE-AWAreness during REsuscitation-A prospective study [Article]. </w:t>
      </w:r>
      <w:r w:rsidRPr="008C6415">
        <w:rPr>
          <w:i/>
          <w:noProof/>
        </w:rPr>
        <w:t>Resuscitation, 85</w:t>
      </w:r>
      <w:r w:rsidRPr="008C6415">
        <w:rPr>
          <w:noProof/>
        </w:rPr>
        <w:t xml:space="preserve">(12), 1799-1805. </w:t>
      </w:r>
      <w:hyperlink r:id="rId229" w:history="1">
        <w:r w:rsidRPr="008C6415">
          <w:rPr>
            <w:rStyle w:val="Hyperlink"/>
            <w:noProof/>
          </w:rPr>
          <w:t>https://doi.org/10.1016/j.resuscitation.2014.09.004</w:t>
        </w:r>
      </w:hyperlink>
      <w:r w:rsidRPr="008C6415">
        <w:rPr>
          <w:noProof/>
        </w:rPr>
        <w:t xml:space="preserve"> </w:t>
      </w:r>
    </w:p>
    <w:p w14:paraId="474E5AC1" w14:textId="77777777" w:rsidR="008C6415" w:rsidRPr="008C6415" w:rsidRDefault="008C6415" w:rsidP="008C6415">
      <w:pPr>
        <w:pStyle w:val="EndNoteBibliography"/>
        <w:rPr>
          <w:noProof/>
        </w:rPr>
      </w:pPr>
    </w:p>
    <w:p w14:paraId="583D4008" w14:textId="435324AF" w:rsidR="008C6415" w:rsidRPr="008C6415" w:rsidRDefault="008C6415" w:rsidP="008C6415">
      <w:pPr>
        <w:pStyle w:val="EndNoteBibliography"/>
        <w:ind w:left="720" w:hanging="720"/>
        <w:rPr>
          <w:noProof/>
        </w:rPr>
      </w:pPr>
      <w:r w:rsidRPr="008C6415">
        <w:rPr>
          <w:noProof/>
        </w:rPr>
        <w:t xml:space="preserve">Pavone, P., Nigro, F., Falsaperla, R., Greco, F., Ruggieri, M., Rizzo, R., Praticò, A. D., &amp; Pavone, L. (2013, JAN 16). Hemihydranencephaly: living with half brain dysfunction. </w:t>
      </w:r>
      <w:r w:rsidRPr="008C6415">
        <w:rPr>
          <w:i/>
          <w:noProof/>
        </w:rPr>
        <w:t>ITALIAN JOURNAL OF PEDIATRICS, 39</w:t>
      </w:r>
      <w:r w:rsidRPr="008C6415">
        <w:rPr>
          <w:noProof/>
        </w:rPr>
        <w:t xml:space="preserve">, Article 3. </w:t>
      </w:r>
      <w:hyperlink r:id="rId230" w:history="1">
        <w:r w:rsidRPr="008C6415">
          <w:rPr>
            <w:rStyle w:val="Hyperlink"/>
            <w:noProof/>
          </w:rPr>
          <w:t>https://doi.org/10.1186/1824-7288-39-3</w:t>
        </w:r>
      </w:hyperlink>
      <w:r w:rsidRPr="008C6415">
        <w:rPr>
          <w:noProof/>
        </w:rPr>
        <w:t xml:space="preserve"> </w:t>
      </w:r>
    </w:p>
    <w:p w14:paraId="446058B3" w14:textId="77777777" w:rsidR="008C6415" w:rsidRPr="008C6415" w:rsidRDefault="008C6415" w:rsidP="008C6415">
      <w:pPr>
        <w:pStyle w:val="EndNoteBibliography"/>
        <w:rPr>
          <w:noProof/>
        </w:rPr>
      </w:pPr>
    </w:p>
    <w:p w14:paraId="1476186D" w14:textId="547A22CA" w:rsidR="008C6415" w:rsidRPr="008C6415" w:rsidRDefault="008C6415" w:rsidP="008C6415">
      <w:pPr>
        <w:pStyle w:val="EndNoteBibliography"/>
        <w:ind w:left="720" w:hanging="720"/>
        <w:rPr>
          <w:noProof/>
        </w:rPr>
      </w:pPr>
      <w:r w:rsidRPr="008C6415">
        <w:rPr>
          <w:noProof/>
        </w:rPr>
        <w:t xml:space="preserve">Pearsall, Schwartz, &amp; Russek. (2000, 2000 Mar 21). Changes in heart transplant recipients that parallel the personalities of their donors [Journal Article]. </w:t>
      </w:r>
      <w:r w:rsidRPr="008C6415">
        <w:rPr>
          <w:i/>
          <w:noProof/>
        </w:rPr>
        <w:t>Integrative medicine : integrating conventional and alternative medicine, 2</w:t>
      </w:r>
      <w:r w:rsidRPr="008C6415">
        <w:rPr>
          <w:noProof/>
        </w:rPr>
        <w:t xml:space="preserve">(2), 65-72. </w:t>
      </w:r>
      <w:hyperlink r:id="rId231" w:history="1">
        <w:r w:rsidRPr="008C6415">
          <w:rPr>
            <w:rStyle w:val="Hyperlink"/>
            <w:noProof/>
          </w:rPr>
          <w:t>https://doi.org/10.1016/S1096-2190(00)00013-5</w:t>
        </w:r>
      </w:hyperlink>
      <w:r w:rsidRPr="008C6415">
        <w:rPr>
          <w:noProof/>
        </w:rPr>
        <w:t xml:space="preserve"> </w:t>
      </w:r>
    </w:p>
    <w:p w14:paraId="6C4328FF" w14:textId="77777777" w:rsidR="008C6415" w:rsidRPr="008C6415" w:rsidRDefault="008C6415" w:rsidP="008C6415">
      <w:pPr>
        <w:pStyle w:val="EndNoteBibliography"/>
        <w:rPr>
          <w:noProof/>
        </w:rPr>
      </w:pPr>
    </w:p>
    <w:p w14:paraId="7F4866E3" w14:textId="77777777" w:rsidR="008C6415" w:rsidRPr="008C6415" w:rsidRDefault="008C6415" w:rsidP="008C6415">
      <w:pPr>
        <w:pStyle w:val="EndNoteBibliography"/>
        <w:ind w:left="720" w:hanging="720"/>
        <w:rPr>
          <w:noProof/>
        </w:rPr>
      </w:pPr>
      <w:r w:rsidRPr="008C6415">
        <w:rPr>
          <w:noProof/>
        </w:rPr>
        <w:t xml:space="preserve">Peitgen, H., Jurgens, H., &amp; Saupe, D. (1992). </w:t>
      </w:r>
      <w:r w:rsidRPr="008C6415">
        <w:rPr>
          <w:i/>
          <w:noProof/>
        </w:rPr>
        <w:t>Chaos &amp; Fractals: New Frontiers of Science</w:t>
      </w:r>
      <w:r w:rsidRPr="008C6415">
        <w:rPr>
          <w:noProof/>
        </w:rPr>
        <w:t xml:space="preserve">. Springer-Verlag. </w:t>
      </w:r>
    </w:p>
    <w:p w14:paraId="73019B8D" w14:textId="77777777" w:rsidR="008C6415" w:rsidRPr="008C6415" w:rsidRDefault="008C6415" w:rsidP="008C6415">
      <w:pPr>
        <w:pStyle w:val="EndNoteBibliography"/>
        <w:rPr>
          <w:noProof/>
        </w:rPr>
      </w:pPr>
    </w:p>
    <w:p w14:paraId="1EE73F8F" w14:textId="2135F2BB" w:rsidR="008C6415" w:rsidRPr="008C6415" w:rsidRDefault="008C6415" w:rsidP="008C6415">
      <w:pPr>
        <w:pStyle w:val="EndNoteBibliography"/>
        <w:ind w:left="720" w:hanging="720"/>
        <w:rPr>
          <w:noProof/>
        </w:rPr>
      </w:pPr>
      <w:r w:rsidRPr="008C6415">
        <w:rPr>
          <w:noProof/>
        </w:rPr>
        <w:t xml:space="preserve">Pellerin, L., &amp; Magistretti, P. J. (2003, Jan 15). How to balance the brain energy budget while spending glucose differently. </w:t>
      </w:r>
      <w:r w:rsidRPr="008C6415">
        <w:rPr>
          <w:i/>
          <w:noProof/>
        </w:rPr>
        <w:t>J Physiol, 546</w:t>
      </w:r>
      <w:r w:rsidRPr="008C6415">
        <w:rPr>
          <w:noProof/>
        </w:rPr>
        <w:t xml:space="preserve">(Pt 2), 325. </w:t>
      </w:r>
      <w:hyperlink r:id="rId232" w:history="1">
        <w:r w:rsidRPr="008C6415">
          <w:rPr>
            <w:rStyle w:val="Hyperlink"/>
            <w:noProof/>
          </w:rPr>
          <w:t>https://doi.org/10.1113/jphysiol.2002.035105</w:t>
        </w:r>
      </w:hyperlink>
      <w:r w:rsidRPr="008C6415">
        <w:rPr>
          <w:noProof/>
        </w:rPr>
        <w:t xml:space="preserve"> </w:t>
      </w:r>
    </w:p>
    <w:p w14:paraId="091A31A1" w14:textId="77777777" w:rsidR="008C6415" w:rsidRPr="008C6415" w:rsidRDefault="008C6415" w:rsidP="008C6415">
      <w:pPr>
        <w:pStyle w:val="EndNoteBibliography"/>
        <w:rPr>
          <w:noProof/>
        </w:rPr>
      </w:pPr>
    </w:p>
    <w:p w14:paraId="356CAB81" w14:textId="1E0D7C3E" w:rsidR="008C6415" w:rsidRPr="008C6415" w:rsidRDefault="008C6415" w:rsidP="008C6415">
      <w:pPr>
        <w:pStyle w:val="EndNoteBibliography"/>
        <w:ind w:left="720" w:hanging="720"/>
        <w:rPr>
          <w:noProof/>
        </w:rPr>
      </w:pPr>
      <w:r w:rsidRPr="008C6415">
        <w:rPr>
          <w:noProof/>
        </w:rPr>
        <w:t xml:space="preserve">Penrose, R. (2004). </w:t>
      </w:r>
      <w:r w:rsidRPr="008C6415">
        <w:rPr>
          <w:i/>
          <w:noProof/>
        </w:rPr>
        <w:t>The Road to Reality: A Complete Guide to the Laws of the Universe</w:t>
      </w:r>
      <w:r w:rsidRPr="008C6415">
        <w:rPr>
          <w:noProof/>
        </w:rPr>
        <w:t xml:space="preserve">. Jonathan Cape. </w:t>
      </w:r>
      <w:hyperlink r:id="rId233" w:history="1">
        <w:r w:rsidRPr="008C6415">
          <w:rPr>
            <w:rStyle w:val="Hyperlink"/>
            <w:noProof/>
          </w:rPr>
          <w:t>https://books.google.ca/books?id=jjG_ngEACAAJ</w:t>
        </w:r>
      </w:hyperlink>
      <w:r w:rsidRPr="008C6415">
        <w:rPr>
          <w:noProof/>
        </w:rPr>
        <w:t xml:space="preserve"> </w:t>
      </w:r>
    </w:p>
    <w:p w14:paraId="7C77987E" w14:textId="77777777" w:rsidR="008C6415" w:rsidRPr="008C6415" w:rsidRDefault="008C6415" w:rsidP="008C6415">
      <w:pPr>
        <w:pStyle w:val="EndNoteBibliography"/>
        <w:rPr>
          <w:noProof/>
        </w:rPr>
      </w:pPr>
    </w:p>
    <w:p w14:paraId="1E11E028" w14:textId="3CCFECFD" w:rsidR="008C6415" w:rsidRPr="008C6415" w:rsidRDefault="008C6415" w:rsidP="008C6415">
      <w:pPr>
        <w:pStyle w:val="EndNoteBibliography"/>
        <w:ind w:left="720" w:hanging="720"/>
        <w:rPr>
          <w:noProof/>
        </w:rPr>
      </w:pPr>
      <w:r w:rsidRPr="008C6415">
        <w:rPr>
          <w:noProof/>
        </w:rPr>
        <w:t xml:space="preserve">Peretti, P. O., &amp; Wakeley, H. G. (1969). Memory Transfer in Meal-Worms. </w:t>
      </w:r>
      <w:r w:rsidRPr="008C6415">
        <w:rPr>
          <w:i/>
          <w:noProof/>
        </w:rPr>
        <w:t>Psychonomic Science, 15</w:t>
      </w:r>
      <w:r w:rsidRPr="008C6415">
        <w:rPr>
          <w:noProof/>
        </w:rPr>
        <w:t xml:space="preserve">(1), 33-&amp;. </w:t>
      </w:r>
      <w:hyperlink r:id="rId234" w:history="1">
        <w:r w:rsidRPr="008C6415">
          <w:rPr>
            <w:rStyle w:val="Hyperlink"/>
            <w:noProof/>
          </w:rPr>
          <w:t>https://doi.org/Doi</w:t>
        </w:r>
      </w:hyperlink>
      <w:r w:rsidRPr="008C6415">
        <w:rPr>
          <w:noProof/>
        </w:rPr>
        <w:t xml:space="preserve"> 10.3758/Bf03336182 </w:t>
      </w:r>
    </w:p>
    <w:p w14:paraId="27813352" w14:textId="77777777" w:rsidR="008C6415" w:rsidRPr="008C6415" w:rsidRDefault="008C6415" w:rsidP="008C6415">
      <w:pPr>
        <w:pStyle w:val="EndNoteBibliography"/>
        <w:rPr>
          <w:noProof/>
        </w:rPr>
      </w:pPr>
    </w:p>
    <w:p w14:paraId="20EBF17B" w14:textId="603524E2" w:rsidR="008C6415" w:rsidRPr="008C6415" w:rsidRDefault="008C6415" w:rsidP="008C6415">
      <w:pPr>
        <w:pStyle w:val="EndNoteBibliography"/>
        <w:ind w:left="720" w:hanging="720"/>
        <w:rPr>
          <w:noProof/>
        </w:rPr>
      </w:pPr>
      <w:r w:rsidRPr="008C6415">
        <w:rPr>
          <w:noProof/>
        </w:rPr>
        <w:t xml:space="preserve">Persad, A. R., Bass, V., &amp; Meguro, K. (2021, Jun 21). [Not Available]. </w:t>
      </w:r>
      <w:r w:rsidRPr="008C6415">
        <w:rPr>
          <w:i/>
          <w:noProof/>
        </w:rPr>
        <w:t>CMAJ, 193</w:t>
      </w:r>
      <w:r w:rsidRPr="008C6415">
        <w:rPr>
          <w:noProof/>
        </w:rPr>
        <w:t xml:space="preserve">(25), E994-E995. </w:t>
      </w:r>
      <w:hyperlink r:id="rId235" w:history="1">
        <w:r w:rsidRPr="008C6415">
          <w:rPr>
            <w:rStyle w:val="Hyperlink"/>
            <w:noProof/>
          </w:rPr>
          <w:t>https://doi.org/10.1503/cmaj.200889-f</w:t>
        </w:r>
      </w:hyperlink>
      <w:r w:rsidRPr="008C6415">
        <w:rPr>
          <w:noProof/>
        </w:rPr>
        <w:t xml:space="preserve"> (Hydrocephalie asymptomatique.) </w:t>
      </w:r>
    </w:p>
    <w:p w14:paraId="6E1FC39D" w14:textId="77777777" w:rsidR="008C6415" w:rsidRPr="008C6415" w:rsidRDefault="008C6415" w:rsidP="008C6415">
      <w:pPr>
        <w:pStyle w:val="EndNoteBibliography"/>
        <w:rPr>
          <w:noProof/>
        </w:rPr>
      </w:pPr>
    </w:p>
    <w:p w14:paraId="3B716104" w14:textId="77777777" w:rsidR="008C6415" w:rsidRPr="008C6415" w:rsidRDefault="008C6415" w:rsidP="008C6415">
      <w:pPr>
        <w:pStyle w:val="EndNoteBibliography"/>
        <w:ind w:left="720" w:hanging="720"/>
        <w:rPr>
          <w:noProof/>
        </w:rPr>
      </w:pPr>
      <w:r w:rsidRPr="008C6415">
        <w:rPr>
          <w:noProof/>
        </w:rPr>
        <w:t xml:space="preserve">Peter Aaser, Martinius Knudsen, Ola Huse Ramstad, Rosanne van de Wijdeven, Stefano Nichele, Ioanna Sandvig, Gunnar Tufte, Ulrich Stefan Bauer, Øyvind Halaas , Sverre Hendseth , Sandvig, A., &amp; Valderhaug, V. (2017). </w:t>
      </w:r>
      <w:r w:rsidRPr="008C6415">
        <w:rPr>
          <w:i/>
          <w:noProof/>
        </w:rPr>
        <w:t>Towards making a cyborg: A closed-loop reservoir-neuro system</w:t>
      </w:r>
      <w:r w:rsidRPr="008C6415">
        <w:rPr>
          <w:noProof/>
        </w:rPr>
        <w:t xml:space="preserve"> ECAL 2017: the 14th European Conference on Artificial Life, Lyon, France. </w:t>
      </w:r>
    </w:p>
    <w:p w14:paraId="2CAC4A8F" w14:textId="77777777" w:rsidR="008C6415" w:rsidRPr="008C6415" w:rsidRDefault="008C6415" w:rsidP="008C6415">
      <w:pPr>
        <w:pStyle w:val="EndNoteBibliography"/>
        <w:rPr>
          <w:noProof/>
        </w:rPr>
      </w:pPr>
    </w:p>
    <w:p w14:paraId="1B39B1B9" w14:textId="3B3900D8" w:rsidR="008C6415" w:rsidRPr="008C6415" w:rsidRDefault="008C6415" w:rsidP="008C6415">
      <w:pPr>
        <w:pStyle w:val="EndNoteBibliography"/>
        <w:ind w:left="720" w:hanging="720"/>
        <w:rPr>
          <w:noProof/>
        </w:rPr>
      </w:pPr>
      <w:r w:rsidRPr="008C6415">
        <w:rPr>
          <w:noProof/>
        </w:rPr>
        <w:t xml:space="preserve">Peterson, A., Clapp, J., Harkins, K., Kleid, M., Largent, E. A., Stites, S. D., &amp; Karlawish, J. (2022, 2022 MAR). Is there a difference between terminal lucidity and paradoxical lucidity? [Letter]. </w:t>
      </w:r>
      <w:r w:rsidRPr="008C6415">
        <w:rPr>
          <w:i/>
          <w:noProof/>
        </w:rPr>
        <w:t>ALZHEIMERS &amp; DEMENTIA, 18</w:t>
      </w:r>
      <w:r w:rsidRPr="008C6415">
        <w:rPr>
          <w:noProof/>
        </w:rPr>
        <w:t xml:space="preserve">(3), 540-541. </w:t>
      </w:r>
      <w:hyperlink r:id="rId236" w:history="1">
        <w:r w:rsidRPr="008C6415">
          <w:rPr>
            <w:rStyle w:val="Hyperlink"/>
            <w:noProof/>
          </w:rPr>
          <w:t>https://doi.org/10.1002/alz.12579</w:t>
        </w:r>
      </w:hyperlink>
      <w:r w:rsidRPr="008C6415">
        <w:rPr>
          <w:noProof/>
        </w:rPr>
        <w:t xml:space="preserve"> </w:t>
      </w:r>
    </w:p>
    <w:p w14:paraId="7FB7A1AA" w14:textId="77777777" w:rsidR="008C6415" w:rsidRPr="008C6415" w:rsidRDefault="008C6415" w:rsidP="008C6415">
      <w:pPr>
        <w:pStyle w:val="EndNoteBibliography"/>
        <w:rPr>
          <w:noProof/>
        </w:rPr>
      </w:pPr>
    </w:p>
    <w:p w14:paraId="7CF0CE3F" w14:textId="482944D1" w:rsidR="008C6415" w:rsidRPr="008C6415" w:rsidRDefault="008C6415" w:rsidP="008C6415">
      <w:pPr>
        <w:pStyle w:val="EndNoteBibliography"/>
        <w:ind w:left="720" w:hanging="720"/>
        <w:rPr>
          <w:noProof/>
        </w:rPr>
      </w:pPr>
      <w:r w:rsidRPr="008C6415">
        <w:rPr>
          <w:noProof/>
        </w:rPr>
        <w:t xml:space="preserve">Peterson, A., Clapp, J., Largent, E. A., Harkins, K., Stites, S. D., &amp; Karlawish, J. (2022, 2022 MAR). What is paradoxical lucidity? The answer begins with its definition [Article]. </w:t>
      </w:r>
      <w:r w:rsidRPr="008C6415">
        <w:rPr>
          <w:i/>
          <w:noProof/>
        </w:rPr>
        <w:t>ALZHEIMERS &amp; DEMENTIA, 18</w:t>
      </w:r>
      <w:r w:rsidRPr="008C6415">
        <w:rPr>
          <w:noProof/>
        </w:rPr>
        <w:t xml:space="preserve">(3), 513-521. </w:t>
      </w:r>
      <w:hyperlink r:id="rId237" w:history="1">
        <w:r w:rsidRPr="008C6415">
          <w:rPr>
            <w:rStyle w:val="Hyperlink"/>
            <w:noProof/>
          </w:rPr>
          <w:t>https://doi.org/10.1002/alz.12424</w:t>
        </w:r>
      </w:hyperlink>
      <w:r w:rsidRPr="008C6415">
        <w:rPr>
          <w:noProof/>
        </w:rPr>
        <w:t xml:space="preserve"> </w:t>
      </w:r>
    </w:p>
    <w:p w14:paraId="5C0DB91E" w14:textId="77777777" w:rsidR="008C6415" w:rsidRPr="008C6415" w:rsidRDefault="008C6415" w:rsidP="008C6415">
      <w:pPr>
        <w:pStyle w:val="EndNoteBibliography"/>
        <w:rPr>
          <w:noProof/>
        </w:rPr>
      </w:pPr>
    </w:p>
    <w:p w14:paraId="1C3EEEEA" w14:textId="79B43162" w:rsidR="008C6415" w:rsidRPr="008C6415" w:rsidRDefault="008C6415" w:rsidP="008C6415">
      <w:pPr>
        <w:pStyle w:val="EndNoteBibliography"/>
        <w:ind w:left="720" w:hanging="720"/>
        <w:rPr>
          <w:noProof/>
        </w:rPr>
      </w:pPr>
      <w:r w:rsidRPr="008C6415">
        <w:rPr>
          <w:noProof/>
        </w:rPr>
        <w:t xml:space="preserve">Pezzulo, G., LaPalme, J., Durant, F., &amp; Levin, M. (2021, Mar 29). Bistability of somatic pattern memories: stochastic outcomes in bioelectric circuits underlying regeneration. </w:t>
      </w:r>
      <w:r w:rsidRPr="008C6415">
        <w:rPr>
          <w:i/>
          <w:noProof/>
        </w:rPr>
        <w:t>Philos Trans R Soc Lond B Biol Sci, 376</w:t>
      </w:r>
      <w:r w:rsidRPr="008C6415">
        <w:rPr>
          <w:noProof/>
        </w:rPr>
        <w:t xml:space="preserve">(1821), 20190765. </w:t>
      </w:r>
      <w:hyperlink r:id="rId238" w:history="1">
        <w:r w:rsidRPr="008C6415">
          <w:rPr>
            <w:rStyle w:val="Hyperlink"/>
            <w:noProof/>
          </w:rPr>
          <w:t>https://doi.org/10.1098/rstb.2019.0765</w:t>
        </w:r>
      </w:hyperlink>
      <w:r w:rsidRPr="008C6415">
        <w:rPr>
          <w:noProof/>
        </w:rPr>
        <w:t xml:space="preserve"> </w:t>
      </w:r>
    </w:p>
    <w:p w14:paraId="49798428" w14:textId="77777777" w:rsidR="008C6415" w:rsidRPr="008C6415" w:rsidRDefault="008C6415" w:rsidP="008C6415">
      <w:pPr>
        <w:pStyle w:val="EndNoteBibliography"/>
        <w:rPr>
          <w:noProof/>
        </w:rPr>
      </w:pPr>
    </w:p>
    <w:p w14:paraId="36D1B59A" w14:textId="0FDE85D8" w:rsidR="008C6415" w:rsidRPr="008C6415" w:rsidRDefault="008C6415" w:rsidP="008C6415">
      <w:pPr>
        <w:pStyle w:val="EndNoteBibliography"/>
        <w:ind w:left="720" w:hanging="720"/>
        <w:rPr>
          <w:noProof/>
        </w:rPr>
      </w:pPr>
      <w:r w:rsidRPr="008C6415">
        <w:rPr>
          <w:noProof/>
        </w:rPr>
        <w:t xml:space="preserve">Pezzulo, G., &amp; Levin, M. (2015, Dec). Re-membering the body: applications of computational neuroscience to the top-down control of regeneration of limbs and other complex organs. </w:t>
      </w:r>
      <w:r w:rsidRPr="008C6415">
        <w:rPr>
          <w:i/>
          <w:noProof/>
        </w:rPr>
        <w:t>Integrative biology : quantitative biosciences from nano to macro, 7</w:t>
      </w:r>
      <w:r w:rsidRPr="008C6415">
        <w:rPr>
          <w:noProof/>
        </w:rPr>
        <w:t xml:space="preserve">(12), 1487-1517. </w:t>
      </w:r>
      <w:hyperlink r:id="rId239" w:history="1">
        <w:r w:rsidRPr="008C6415">
          <w:rPr>
            <w:rStyle w:val="Hyperlink"/>
            <w:noProof/>
          </w:rPr>
          <w:t>https://doi.org/10.1039/c5ib00221d</w:t>
        </w:r>
      </w:hyperlink>
      <w:r w:rsidRPr="008C6415">
        <w:rPr>
          <w:noProof/>
        </w:rPr>
        <w:t xml:space="preserve"> </w:t>
      </w:r>
    </w:p>
    <w:p w14:paraId="360CD6EA" w14:textId="77777777" w:rsidR="008C6415" w:rsidRPr="008C6415" w:rsidRDefault="008C6415" w:rsidP="008C6415">
      <w:pPr>
        <w:pStyle w:val="EndNoteBibliography"/>
        <w:rPr>
          <w:noProof/>
        </w:rPr>
      </w:pPr>
    </w:p>
    <w:p w14:paraId="22AC82D1" w14:textId="058545CF" w:rsidR="008C6415" w:rsidRPr="008C6415" w:rsidRDefault="008C6415" w:rsidP="008C6415">
      <w:pPr>
        <w:pStyle w:val="EndNoteBibliography"/>
        <w:ind w:left="720" w:hanging="720"/>
        <w:rPr>
          <w:noProof/>
        </w:rPr>
      </w:pPr>
      <w:r w:rsidRPr="008C6415">
        <w:rPr>
          <w:noProof/>
        </w:rPr>
        <w:t xml:space="preserve">Pezzulo, G., &amp; Levin, M. (2016, Nov). Top-down models in biology: explanation and control of complex living systems above the molecular level. </w:t>
      </w:r>
      <w:r w:rsidRPr="008C6415">
        <w:rPr>
          <w:i/>
          <w:noProof/>
        </w:rPr>
        <w:t>J R Soc Interface, 13</w:t>
      </w:r>
      <w:r w:rsidRPr="008C6415">
        <w:rPr>
          <w:noProof/>
        </w:rPr>
        <w:t xml:space="preserve">(124). </w:t>
      </w:r>
      <w:hyperlink r:id="rId240" w:history="1">
        <w:r w:rsidRPr="008C6415">
          <w:rPr>
            <w:rStyle w:val="Hyperlink"/>
            <w:noProof/>
          </w:rPr>
          <w:t>https://doi.org/10.1098/rsif.2016.0555</w:t>
        </w:r>
      </w:hyperlink>
      <w:r w:rsidRPr="008C6415">
        <w:rPr>
          <w:noProof/>
        </w:rPr>
        <w:t xml:space="preserve"> </w:t>
      </w:r>
    </w:p>
    <w:p w14:paraId="16E7FCB9" w14:textId="77777777" w:rsidR="008C6415" w:rsidRPr="008C6415" w:rsidRDefault="008C6415" w:rsidP="008C6415">
      <w:pPr>
        <w:pStyle w:val="EndNoteBibliography"/>
        <w:rPr>
          <w:noProof/>
        </w:rPr>
      </w:pPr>
    </w:p>
    <w:p w14:paraId="3D48CC2C" w14:textId="77777777" w:rsidR="008C6415" w:rsidRPr="008C6415" w:rsidRDefault="008C6415" w:rsidP="008C6415">
      <w:pPr>
        <w:pStyle w:val="EndNoteBibliography"/>
        <w:ind w:left="720" w:hanging="720"/>
        <w:rPr>
          <w:noProof/>
        </w:rPr>
      </w:pPr>
      <w:r w:rsidRPr="008C6415">
        <w:rPr>
          <w:noProof/>
        </w:rPr>
        <w:lastRenderedPageBreak/>
        <w:t xml:space="preserve">Pfeifer, R., Bongard, J., &amp; Grand, S. (2007). </w:t>
      </w:r>
      <w:r w:rsidRPr="008C6415">
        <w:rPr>
          <w:i/>
          <w:noProof/>
        </w:rPr>
        <w:t>How the body shapes the way we think : a new view of intelligence</w:t>
      </w:r>
      <w:r w:rsidRPr="008C6415">
        <w:rPr>
          <w:noProof/>
        </w:rPr>
        <w:t xml:space="preserve">. MIT Press. </w:t>
      </w:r>
    </w:p>
    <w:p w14:paraId="61543107" w14:textId="77777777" w:rsidR="008C6415" w:rsidRPr="008C6415" w:rsidRDefault="008C6415" w:rsidP="008C6415">
      <w:pPr>
        <w:pStyle w:val="EndNoteBibliography"/>
        <w:rPr>
          <w:noProof/>
        </w:rPr>
      </w:pPr>
    </w:p>
    <w:p w14:paraId="2162AA79" w14:textId="77777777" w:rsidR="008C6415" w:rsidRPr="008C6415" w:rsidRDefault="008C6415" w:rsidP="008C6415">
      <w:pPr>
        <w:pStyle w:val="EndNoteBibliography"/>
        <w:ind w:left="720" w:hanging="720"/>
        <w:rPr>
          <w:noProof/>
        </w:rPr>
      </w:pPr>
      <w:r w:rsidRPr="008C6415">
        <w:rPr>
          <w:noProof/>
        </w:rPr>
        <w:t xml:space="preserve">Piaget, J. (1976). </w:t>
      </w:r>
      <w:r w:rsidRPr="008C6415">
        <w:rPr>
          <w:i/>
          <w:noProof/>
        </w:rPr>
        <w:t>Behaviour and Evolution</w:t>
      </w:r>
      <w:r w:rsidRPr="008C6415">
        <w:rPr>
          <w:noProof/>
        </w:rPr>
        <w:t xml:space="preserve">. </w:t>
      </w:r>
    </w:p>
    <w:p w14:paraId="7199D8EF" w14:textId="77777777" w:rsidR="008C6415" w:rsidRPr="008C6415" w:rsidRDefault="008C6415" w:rsidP="008C6415">
      <w:pPr>
        <w:pStyle w:val="EndNoteBibliography"/>
        <w:rPr>
          <w:noProof/>
        </w:rPr>
      </w:pPr>
    </w:p>
    <w:p w14:paraId="3592216E" w14:textId="36AF67A0" w:rsidR="008C6415" w:rsidRPr="008C6415" w:rsidRDefault="008C6415" w:rsidP="008C6415">
      <w:pPr>
        <w:pStyle w:val="EndNoteBibliography"/>
        <w:ind w:left="720" w:hanging="720"/>
        <w:rPr>
          <w:noProof/>
        </w:rPr>
      </w:pPr>
      <w:r w:rsidRPr="008C6415">
        <w:rPr>
          <w:noProof/>
        </w:rPr>
        <w:t xml:space="preserve">Piedimonte, A., &amp; Benedetti, F. (2016, 2016/09/01). Words and Drugs: Same Mechanisms of Action? </w:t>
      </w:r>
      <w:r w:rsidRPr="008C6415">
        <w:rPr>
          <w:i/>
          <w:noProof/>
        </w:rPr>
        <w:t>Journal of Contemporary Psychotherapy, 46</w:t>
      </w:r>
      <w:r w:rsidRPr="008C6415">
        <w:rPr>
          <w:noProof/>
        </w:rPr>
        <w:t xml:space="preserve">(3), 159-166. </w:t>
      </w:r>
      <w:hyperlink r:id="rId241" w:history="1">
        <w:r w:rsidRPr="008C6415">
          <w:rPr>
            <w:rStyle w:val="Hyperlink"/>
            <w:noProof/>
          </w:rPr>
          <w:t>https://doi.org/10.1007/s10879-015-9321-4</w:t>
        </w:r>
      </w:hyperlink>
      <w:r w:rsidRPr="008C6415">
        <w:rPr>
          <w:noProof/>
        </w:rPr>
        <w:t xml:space="preserve"> </w:t>
      </w:r>
    </w:p>
    <w:p w14:paraId="60A712D9" w14:textId="77777777" w:rsidR="008C6415" w:rsidRPr="008C6415" w:rsidRDefault="008C6415" w:rsidP="008C6415">
      <w:pPr>
        <w:pStyle w:val="EndNoteBibliography"/>
        <w:rPr>
          <w:noProof/>
        </w:rPr>
      </w:pPr>
    </w:p>
    <w:p w14:paraId="654E23A1" w14:textId="77777777" w:rsidR="008C6415" w:rsidRPr="008C6415" w:rsidRDefault="008C6415" w:rsidP="008C6415">
      <w:pPr>
        <w:pStyle w:val="EndNoteBibliography"/>
        <w:ind w:left="720" w:hanging="720"/>
        <w:rPr>
          <w:noProof/>
        </w:rPr>
      </w:pPr>
      <w:r w:rsidRPr="008C6415">
        <w:rPr>
          <w:noProof/>
        </w:rPr>
        <w:t xml:space="preserve">Pietsch, P. (1981). </w:t>
      </w:r>
      <w:r w:rsidRPr="008C6415">
        <w:rPr>
          <w:i/>
          <w:noProof/>
        </w:rPr>
        <w:t>Shufflebrain</w:t>
      </w:r>
      <w:r w:rsidRPr="008C6415">
        <w:rPr>
          <w:noProof/>
        </w:rPr>
        <w:t xml:space="preserve">. Houghton Mifflin. </w:t>
      </w:r>
    </w:p>
    <w:p w14:paraId="4FF0C5DB" w14:textId="77777777" w:rsidR="008C6415" w:rsidRPr="008C6415" w:rsidRDefault="008C6415" w:rsidP="008C6415">
      <w:pPr>
        <w:pStyle w:val="EndNoteBibliography"/>
        <w:rPr>
          <w:noProof/>
        </w:rPr>
      </w:pPr>
    </w:p>
    <w:p w14:paraId="712D419F" w14:textId="1EE87A59" w:rsidR="008C6415" w:rsidRPr="008C6415" w:rsidRDefault="008C6415" w:rsidP="008C6415">
      <w:pPr>
        <w:pStyle w:val="EndNoteBibliography"/>
        <w:ind w:left="720" w:hanging="720"/>
        <w:rPr>
          <w:noProof/>
        </w:rPr>
      </w:pPr>
      <w:r w:rsidRPr="008C6415">
        <w:rPr>
          <w:noProof/>
        </w:rPr>
        <w:t xml:space="preserve">Pietsch, P., &amp; Schneider, C. W. (1969). Brain Transplantation in Salamanders - an Approach to Memory Transfer. </w:t>
      </w:r>
      <w:r w:rsidRPr="008C6415">
        <w:rPr>
          <w:i/>
          <w:noProof/>
        </w:rPr>
        <w:t>Brain Research, 14</w:t>
      </w:r>
      <w:r w:rsidRPr="008C6415">
        <w:rPr>
          <w:noProof/>
        </w:rPr>
        <w:t xml:space="preserve">(3), 707-+. </w:t>
      </w:r>
      <w:hyperlink r:id="rId242" w:history="1">
        <w:r w:rsidRPr="008C6415">
          <w:rPr>
            <w:rStyle w:val="Hyperlink"/>
            <w:noProof/>
          </w:rPr>
          <w:t>https://doi.org/Doi</w:t>
        </w:r>
      </w:hyperlink>
      <w:r w:rsidRPr="008C6415">
        <w:rPr>
          <w:noProof/>
        </w:rPr>
        <w:t xml:space="preserve"> 10.1016/0006-8993(69)90210-8 </w:t>
      </w:r>
    </w:p>
    <w:p w14:paraId="33DC804E" w14:textId="77777777" w:rsidR="008C6415" w:rsidRPr="008C6415" w:rsidRDefault="008C6415" w:rsidP="008C6415">
      <w:pPr>
        <w:pStyle w:val="EndNoteBibliography"/>
        <w:rPr>
          <w:noProof/>
        </w:rPr>
      </w:pPr>
    </w:p>
    <w:p w14:paraId="68634A34" w14:textId="5E23AA2F" w:rsidR="008C6415" w:rsidRPr="008C6415" w:rsidRDefault="008C6415" w:rsidP="008C6415">
      <w:pPr>
        <w:pStyle w:val="EndNoteBibliography"/>
        <w:ind w:left="720" w:hanging="720"/>
        <w:rPr>
          <w:noProof/>
        </w:rPr>
      </w:pPr>
      <w:r w:rsidRPr="008C6415">
        <w:rPr>
          <w:noProof/>
        </w:rPr>
        <w:t xml:space="preserve">Pio-Lopez, L. (2021). The rise of the biocyborg: synthetic biology, artificial chimerism and human enhancement. </w:t>
      </w:r>
      <w:r w:rsidRPr="008C6415">
        <w:rPr>
          <w:i/>
          <w:noProof/>
        </w:rPr>
        <w:t>New Genetics and Society, 40</w:t>
      </w:r>
      <w:r w:rsidRPr="008C6415">
        <w:rPr>
          <w:noProof/>
        </w:rPr>
        <w:t xml:space="preserve">(4), 599-619. </w:t>
      </w:r>
      <w:hyperlink r:id="rId243" w:history="1">
        <w:r w:rsidRPr="008C6415">
          <w:rPr>
            <w:rStyle w:val="Hyperlink"/>
            <w:noProof/>
          </w:rPr>
          <w:t>https://doi.org/https://doi.org/10.1080/14636778.2021.2007064</w:t>
        </w:r>
      </w:hyperlink>
      <w:r w:rsidRPr="008C6415">
        <w:rPr>
          <w:noProof/>
        </w:rPr>
        <w:t xml:space="preserve"> </w:t>
      </w:r>
    </w:p>
    <w:p w14:paraId="7C01E0D1" w14:textId="77777777" w:rsidR="008C6415" w:rsidRPr="008C6415" w:rsidRDefault="008C6415" w:rsidP="008C6415">
      <w:pPr>
        <w:pStyle w:val="EndNoteBibliography"/>
        <w:rPr>
          <w:noProof/>
        </w:rPr>
      </w:pPr>
    </w:p>
    <w:p w14:paraId="56DE6AD5" w14:textId="2AB4EFD0" w:rsidR="008C6415" w:rsidRPr="008C6415" w:rsidRDefault="008C6415" w:rsidP="008C6415">
      <w:pPr>
        <w:pStyle w:val="EndNoteBibliography"/>
        <w:ind w:left="720" w:hanging="720"/>
        <w:rPr>
          <w:noProof/>
        </w:rPr>
      </w:pPr>
      <w:r w:rsidRPr="008C6415">
        <w:rPr>
          <w:noProof/>
        </w:rPr>
        <w:t xml:space="preserve">Practice Advisory for Intraoperative Awareness and Brain Function Monitoring: A Report by the American Society of Anesthesiologists Task Force on Intraoperative Awareness. (2006). </w:t>
      </w:r>
      <w:r w:rsidRPr="008C6415">
        <w:rPr>
          <w:i/>
          <w:noProof/>
        </w:rPr>
        <w:t>ANESTHESIOLOGY, 104</w:t>
      </w:r>
      <w:r w:rsidRPr="008C6415">
        <w:rPr>
          <w:noProof/>
        </w:rPr>
        <w:t xml:space="preserve">(4), 847-864. </w:t>
      </w:r>
      <w:hyperlink r:id="rId244" w:history="1">
        <w:r w:rsidRPr="008C6415">
          <w:rPr>
            <w:rStyle w:val="Hyperlink"/>
            <w:noProof/>
          </w:rPr>
          <w:t>https://doi.org/10.1097/00000542-200604000-00031</w:t>
        </w:r>
      </w:hyperlink>
      <w:r w:rsidRPr="008C6415">
        <w:rPr>
          <w:noProof/>
        </w:rPr>
        <w:t xml:space="preserve"> </w:t>
      </w:r>
    </w:p>
    <w:p w14:paraId="22B2D064" w14:textId="77777777" w:rsidR="008C6415" w:rsidRPr="008C6415" w:rsidRDefault="008C6415" w:rsidP="008C6415">
      <w:pPr>
        <w:pStyle w:val="EndNoteBibliography"/>
        <w:rPr>
          <w:noProof/>
        </w:rPr>
      </w:pPr>
    </w:p>
    <w:p w14:paraId="60374E28" w14:textId="0ABCEDF3" w:rsidR="008C6415" w:rsidRPr="008C6415" w:rsidRDefault="008C6415" w:rsidP="008C6415">
      <w:pPr>
        <w:pStyle w:val="EndNoteBibliography"/>
        <w:ind w:left="720" w:hanging="720"/>
        <w:rPr>
          <w:noProof/>
        </w:rPr>
      </w:pPr>
      <w:r w:rsidRPr="008C6415">
        <w:rPr>
          <w:noProof/>
        </w:rPr>
        <w:t xml:space="preserve">Priel, A., Tuszynski, J. A., &amp; Woolf, N. J. (2010, Jan). Neural cytoskeleton capabilities for learning and memory. </w:t>
      </w:r>
      <w:r w:rsidRPr="008C6415">
        <w:rPr>
          <w:i/>
          <w:noProof/>
        </w:rPr>
        <w:t>J Biol Phys, 36</w:t>
      </w:r>
      <w:r w:rsidRPr="008C6415">
        <w:rPr>
          <w:noProof/>
        </w:rPr>
        <w:t xml:space="preserve">(1), 3-21. </w:t>
      </w:r>
      <w:hyperlink r:id="rId245" w:history="1">
        <w:r w:rsidRPr="008C6415">
          <w:rPr>
            <w:rStyle w:val="Hyperlink"/>
            <w:noProof/>
          </w:rPr>
          <w:t>https://doi.org/10.1007/s10867-009-9153-0</w:t>
        </w:r>
      </w:hyperlink>
      <w:r w:rsidRPr="008C6415">
        <w:rPr>
          <w:noProof/>
        </w:rPr>
        <w:t xml:space="preserve"> </w:t>
      </w:r>
    </w:p>
    <w:p w14:paraId="52F6B6CA" w14:textId="77777777" w:rsidR="008C6415" w:rsidRPr="008C6415" w:rsidRDefault="008C6415" w:rsidP="008C6415">
      <w:pPr>
        <w:pStyle w:val="EndNoteBibliography"/>
        <w:rPr>
          <w:noProof/>
        </w:rPr>
      </w:pPr>
    </w:p>
    <w:p w14:paraId="740D52A0" w14:textId="7F6D1C1B" w:rsidR="008C6415" w:rsidRPr="008C6415" w:rsidRDefault="008C6415" w:rsidP="008C6415">
      <w:pPr>
        <w:pStyle w:val="EndNoteBibliography"/>
        <w:ind w:left="720" w:hanging="720"/>
        <w:rPr>
          <w:noProof/>
        </w:rPr>
      </w:pPr>
      <w:r w:rsidRPr="008C6415">
        <w:rPr>
          <w:noProof/>
        </w:rPr>
        <w:t xml:space="preserve">Prindle, A., Liu, J., Asally, M., Ly, S., Garcia-Ojalvo, J., &amp; Suel, G. M. (2015, Oct 21). Ion channels enable electrical communication in bacterial communities. </w:t>
      </w:r>
      <w:r w:rsidRPr="008C6415">
        <w:rPr>
          <w:i/>
          <w:noProof/>
        </w:rPr>
        <w:t>Nature, 527</w:t>
      </w:r>
      <w:r w:rsidRPr="008C6415">
        <w:rPr>
          <w:noProof/>
        </w:rPr>
        <w:t xml:space="preserve">(7576), 59-63. </w:t>
      </w:r>
      <w:hyperlink r:id="rId246" w:history="1">
        <w:r w:rsidRPr="008C6415">
          <w:rPr>
            <w:rStyle w:val="Hyperlink"/>
            <w:noProof/>
          </w:rPr>
          <w:t>https://doi.org/10.1038/nature15709</w:t>
        </w:r>
      </w:hyperlink>
      <w:r w:rsidRPr="008C6415">
        <w:rPr>
          <w:noProof/>
        </w:rPr>
        <w:t xml:space="preserve"> </w:t>
      </w:r>
    </w:p>
    <w:p w14:paraId="13426344" w14:textId="77777777" w:rsidR="008C6415" w:rsidRPr="008C6415" w:rsidRDefault="008C6415" w:rsidP="008C6415">
      <w:pPr>
        <w:pStyle w:val="EndNoteBibliography"/>
        <w:rPr>
          <w:noProof/>
        </w:rPr>
      </w:pPr>
    </w:p>
    <w:p w14:paraId="2EC4C9B1" w14:textId="77777777" w:rsidR="008C6415" w:rsidRPr="008C6415" w:rsidRDefault="008C6415" w:rsidP="008C6415">
      <w:pPr>
        <w:pStyle w:val="EndNoteBibliography"/>
        <w:ind w:left="720" w:hanging="720"/>
        <w:rPr>
          <w:noProof/>
          <w:u w:val="single"/>
        </w:rPr>
      </w:pPr>
      <w:r w:rsidRPr="008C6415">
        <w:rPr>
          <w:noProof/>
        </w:rPr>
        <w:t xml:space="preserve">Punzo, F., &amp; Malatesta, R. J. (1988). Brain-Rna Synthesis and the Retention of Learning through Metamorphosis in Tenebrio-Obscurus (Insecta, Coleoptera). </w:t>
      </w:r>
      <w:r w:rsidRPr="008C6415">
        <w:rPr>
          <w:i/>
          <w:noProof/>
        </w:rPr>
        <w:t>Comparative Biochemistry and Physiology a-Physiology, 91</w:t>
      </w:r>
      <w:r w:rsidRPr="008C6415">
        <w:rPr>
          <w:noProof/>
        </w:rPr>
        <w:t xml:space="preserve">(4), 675-678. </w:t>
      </w:r>
      <w:r w:rsidRPr="008C6415">
        <w:rPr>
          <w:noProof/>
          <w:u w:val="single"/>
        </w:rPr>
        <w:t xml:space="preserve">&lt;Go to ISI&gt;://A1988R352100007 </w:t>
      </w:r>
    </w:p>
    <w:p w14:paraId="776E1D51" w14:textId="0515DD9B" w:rsidR="008C6415" w:rsidRPr="008C6415" w:rsidRDefault="00B0185B" w:rsidP="008C6415">
      <w:pPr>
        <w:pStyle w:val="EndNoteBibliography"/>
        <w:ind w:left="720" w:hanging="720"/>
        <w:rPr>
          <w:noProof/>
        </w:rPr>
      </w:pPr>
      <w:hyperlink r:id="rId247" w:history="1">
        <w:r w:rsidR="008C6415" w:rsidRPr="008C6415">
          <w:rPr>
            <w:rStyle w:val="Hyperlink"/>
            <w:noProof/>
          </w:rPr>
          <w:t>http://www.sciencedirect.com.ezp-prod1.hul.harvard.edu/science?_ob=MImg&amp;_imagekey=B6T2P-4846BX2-PT-1&amp;_cdi=4924&amp;_user=209690&amp;_pii=0300962988909474&amp;_origin=gateway&amp;_coverDate=12%2F31%2F1988&amp;_sk=999089995&amp;view=c&amp;wchp=dGLzVlz-zSkWb&amp;md5=4a558ffb6e96264d36b10f3782ba59cd&amp;ie=/sdarticle.pdf</w:t>
        </w:r>
      </w:hyperlink>
      <w:r w:rsidR="008C6415" w:rsidRPr="008C6415">
        <w:rPr>
          <w:noProof/>
        </w:rPr>
        <w:t xml:space="preserve"> </w:t>
      </w:r>
    </w:p>
    <w:p w14:paraId="639B3F8B" w14:textId="77777777" w:rsidR="008C6415" w:rsidRPr="008C6415" w:rsidRDefault="008C6415" w:rsidP="008C6415">
      <w:pPr>
        <w:pStyle w:val="EndNoteBibliography"/>
        <w:rPr>
          <w:noProof/>
        </w:rPr>
      </w:pPr>
    </w:p>
    <w:p w14:paraId="4B0C15D6" w14:textId="6461DB5C" w:rsidR="008C6415" w:rsidRPr="008C6415" w:rsidRDefault="008C6415" w:rsidP="008C6415">
      <w:pPr>
        <w:pStyle w:val="EndNoteBibliography"/>
        <w:ind w:left="720" w:hanging="720"/>
        <w:rPr>
          <w:noProof/>
        </w:rPr>
      </w:pPr>
      <w:r w:rsidRPr="008C6415">
        <w:rPr>
          <w:noProof/>
        </w:rPr>
        <w:t xml:space="preserve">Qin, D. D., Zhou, J. K., He, X. C., Shen, X. Y., Li, C., Chen, H. Z., Yan, L. Z., Hu, Z. F., Li, X., Lv, L. B., Yao, Y. G., Wang, Z., Huang, X. X., Hu, X. T., &amp; Zheng, P. (2021, Nov 30). Depletion of giant ANK2 in monkeys causes drastic brain volume loss. </w:t>
      </w:r>
      <w:r w:rsidRPr="008C6415">
        <w:rPr>
          <w:i/>
          <w:noProof/>
        </w:rPr>
        <w:t>Cell Discov, 7</w:t>
      </w:r>
      <w:r w:rsidRPr="008C6415">
        <w:rPr>
          <w:noProof/>
        </w:rPr>
        <w:t xml:space="preserve">(1), 113. </w:t>
      </w:r>
      <w:hyperlink r:id="rId248" w:history="1">
        <w:r w:rsidRPr="008C6415">
          <w:rPr>
            <w:rStyle w:val="Hyperlink"/>
            <w:noProof/>
          </w:rPr>
          <w:t>https://doi.org/10.1038/s41421-021-00336-4</w:t>
        </w:r>
      </w:hyperlink>
      <w:r w:rsidRPr="008C6415">
        <w:rPr>
          <w:noProof/>
        </w:rPr>
        <w:t xml:space="preserve"> </w:t>
      </w:r>
    </w:p>
    <w:p w14:paraId="2803856C" w14:textId="77777777" w:rsidR="008C6415" w:rsidRPr="008C6415" w:rsidRDefault="008C6415" w:rsidP="008C6415">
      <w:pPr>
        <w:pStyle w:val="EndNoteBibliography"/>
        <w:rPr>
          <w:noProof/>
        </w:rPr>
      </w:pPr>
    </w:p>
    <w:p w14:paraId="7DED7902" w14:textId="2658131C" w:rsidR="008C6415" w:rsidRPr="008C6415" w:rsidRDefault="008C6415" w:rsidP="008C6415">
      <w:pPr>
        <w:pStyle w:val="EndNoteBibliography"/>
        <w:ind w:left="720" w:hanging="720"/>
        <w:rPr>
          <w:noProof/>
        </w:rPr>
      </w:pPr>
      <w:r w:rsidRPr="008C6415">
        <w:rPr>
          <w:noProof/>
        </w:rPr>
        <w:lastRenderedPageBreak/>
        <w:t xml:space="preserve">Queenan, B. N., Ryan, T. J., Gazzaniga, M. S., &amp; Gallistel, C. R. (2017, May). On the research of time past: the hunt for the substrate of memory. </w:t>
      </w:r>
      <w:r w:rsidRPr="008C6415">
        <w:rPr>
          <w:i/>
          <w:noProof/>
        </w:rPr>
        <w:t>Ann N Y Acad Sci, 1396</w:t>
      </w:r>
      <w:r w:rsidRPr="008C6415">
        <w:rPr>
          <w:noProof/>
        </w:rPr>
        <w:t xml:space="preserve">(1), 108-125. </w:t>
      </w:r>
      <w:hyperlink r:id="rId249" w:history="1">
        <w:r w:rsidRPr="008C6415">
          <w:rPr>
            <w:rStyle w:val="Hyperlink"/>
            <w:noProof/>
          </w:rPr>
          <w:t>https://doi.org/10.1111/nyas.13348</w:t>
        </w:r>
      </w:hyperlink>
      <w:r w:rsidRPr="008C6415">
        <w:rPr>
          <w:noProof/>
        </w:rPr>
        <w:t xml:space="preserve"> </w:t>
      </w:r>
    </w:p>
    <w:p w14:paraId="5F3BE58C" w14:textId="77777777" w:rsidR="008C6415" w:rsidRPr="008C6415" w:rsidRDefault="008C6415" w:rsidP="008C6415">
      <w:pPr>
        <w:pStyle w:val="EndNoteBibliography"/>
        <w:rPr>
          <w:noProof/>
        </w:rPr>
      </w:pPr>
    </w:p>
    <w:p w14:paraId="58CA2A1D" w14:textId="77777777" w:rsidR="008C6415" w:rsidRPr="008C6415" w:rsidRDefault="008C6415" w:rsidP="008C6415">
      <w:pPr>
        <w:pStyle w:val="EndNoteBibliography"/>
        <w:ind w:left="720" w:hanging="720"/>
        <w:rPr>
          <w:noProof/>
        </w:rPr>
      </w:pPr>
      <w:r w:rsidRPr="008C6415">
        <w:rPr>
          <w:noProof/>
        </w:rPr>
        <w:t xml:space="preserve">Raff, R. A. (1994). Developmental mechanisms in the evolution of animal form: Origins and evolvability of body plans. In S. Bengston (Ed.), </w:t>
      </w:r>
      <w:r w:rsidRPr="008C6415">
        <w:rPr>
          <w:i/>
          <w:noProof/>
        </w:rPr>
        <w:t>Early Life on Earth</w:t>
      </w:r>
      <w:r w:rsidRPr="008C6415">
        <w:rPr>
          <w:noProof/>
        </w:rPr>
        <w:t xml:space="preserve">. Columbia University Press. </w:t>
      </w:r>
    </w:p>
    <w:p w14:paraId="5009C46E" w14:textId="77777777" w:rsidR="008C6415" w:rsidRPr="008C6415" w:rsidRDefault="008C6415" w:rsidP="008C6415">
      <w:pPr>
        <w:pStyle w:val="EndNoteBibliography"/>
        <w:rPr>
          <w:noProof/>
        </w:rPr>
      </w:pPr>
    </w:p>
    <w:p w14:paraId="635F852C" w14:textId="2D9B15AA" w:rsidR="008C6415" w:rsidRPr="008C6415" w:rsidRDefault="008C6415" w:rsidP="008C6415">
      <w:pPr>
        <w:pStyle w:val="EndNoteBibliography"/>
        <w:ind w:left="720" w:hanging="720"/>
        <w:rPr>
          <w:noProof/>
        </w:rPr>
      </w:pPr>
      <w:r w:rsidRPr="008C6415">
        <w:rPr>
          <w:noProof/>
        </w:rPr>
        <w:t xml:space="preserve">Raisamo, R., Rakkolainen, I., Majaranta, P., Salminen, K., Rantala, J., &amp; Farooq, A. (2019, 2019 NOV). Human augmentation: Past, present and future [Article]. </w:t>
      </w:r>
      <w:r w:rsidRPr="008C6415">
        <w:rPr>
          <w:i/>
          <w:noProof/>
        </w:rPr>
        <w:t>INTERNATIONAL JOURNAL OF HUMAN-COMPUTER STUDIES, 131</w:t>
      </w:r>
      <w:r w:rsidRPr="008C6415">
        <w:rPr>
          <w:noProof/>
        </w:rPr>
        <w:t xml:space="preserve">, 131-143. </w:t>
      </w:r>
      <w:hyperlink r:id="rId250" w:history="1">
        <w:r w:rsidRPr="008C6415">
          <w:rPr>
            <w:rStyle w:val="Hyperlink"/>
            <w:noProof/>
          </w:rPr>
          <w:t>https://doi.org/10.1016/j.ijhcs.2019.05.008</w:t>
        </w:r>
      </w:hyperlink>
      <w:r w:rsidRPr="008C6415">
        <w:rPr>
          <w:noProof/>
        </w:rPr>
        <w:t xml:space="preserve"> </w:t>
      </w:r>
    </w:p>
    <w:p w14:paraId="1F26914B" w14:textId="77777777" w:rsidR="008C6415" w:rsidRPr="008C6415" w:rsidRDefault="008C6415" w:rsidP="008C6415">
      <w:pPr>
        <w:pStyle w:val="EndNoteBibliography"/>
        <w:rPr>
          <w:noProof/>
        </w:rPr>
      </w:pPr>
    </w:p>
    <w:p w14:paraId="21590B25" w14:textId="77777777" w:rsidR="008C6415" w:rsidRPr="008C6415" w:rsidRDefault="008C6415" w:rsidP="008C6415">
      <w:pPr>
        <w:pStyle w:val="EndNoteBibliography"/>
        <w:ind w:left="720" w:hanging="720"/>
        <w:rPr>
          <w:noProof/>
        </w:rPr>
      </w:pPr>
      <w:r w:rsidRPr="008C6415">
        <w:rPr>
          <w:noProof/>
        </w:rPr>
        <w:t xml:space="preserve">Rajendran, C. P. (2012, MAY 10). Srinivasa Ramanujan: an interpreter of dreams. </w:t>
      </w:r>
      <w:r w:rsidRPr="008C6415">
        <w:rPr>
          <w:i/>
          <w:noProof/>
        </w:rPr>
        <w:t>CURRENT SCIENCE, 102</w:t>
      </w:r>
      <w:r w:rsidRPr="008C6415">
        <w:rPr>
          <w:noProof/>
        </w:rPr>
        <w:t xml:space="preserve">(9), 1320-1322. </w:t>
      </w:r>
    </w:p>
    <w:p w14:paraId="47EA8816" w14:textId="77777777" w:rsidR="008C6415" w:rsidRPr="008C6415" w:rsidRDefault="008C6415" w:rsidP="008C6415">
      <w:pPr>
        <w:pStyle w:val="EndNoteBibliography"/>
        <w:rPr>
          <w:noProof/>
        </w:rPr>
      </w:pPr>
    </w:p>
    <w:p w14:paraId="169499DC" w14:textId="16F71DD8" w:rsidR="008C6415" w:rsidRPr="008C6415" w:rsidRDefault="008C6415" w:rsidP="008C6415">
      <w:pPr>
        <w:pStyle w:val="EndNoteBibliography"/>
        <w:ind w:left="720" w:hanging="720"/>
        <w:rPr>
          <w:noProof/>
        </w:rPr>
      </w:pPr>
      <w:r w:rsidRPr="008C6415">
        <w:rPr>
          <w:noProof/>
        </w:rPr>
        <w:t xml:space="preserve">Ranta, S. O. V., Laurila, R., Saario, J., Ali-Melkkilä, T., &amp; Hynynen, M. (1998, 1998 MAY). Awareness with recall during general anesthesia:: Incidence and risk factors [Article]. </w:t>
      </w:r>
      <w:r w:rsidRPr="008C6415">
        <w:rPr>
          <w:i/>
          <w:noProof/>
        </w:rPr>
        <w:t>ANESTHESIA AND ANALGESIA, 86</w:t>
      </w:r>
      <w:r w:rsidRPr="008C6415">
        <w:rPr>
          <w:noProof/>
        </w:rPr>
        <w:t xml:space="preserve">(5), 1084-1089. </w:t>
      </w:r>
      <w:hyperlink r:id="rId251" w:history="1">
        <w:r w:rsidRPr="008C6415">
          <w:rPr>
            <w:rStyle w:val="Hyperlink"/>
            <w:noProof/>
          </w:rPr>
          <w:t>https://doi.org/10.1097/00000539-199805000-00035</w:t>
        </w:r>
      </w:hyperlink>
      <w:r w:rsidRPr="008C6415">
        <w:rPr>
          <w:noProof/>
        </w:rPr>
        <w:t xml:space="preserve"> </w:t>
      </w:r>
    </w:p>
    <w:p w14:paraId="5A62A775" w14:textId="77777777" w:rsidR="008C6415" w:rsidRPr="008C6415" w:rsidRDefault="008C6415" w:rsidP="008C6415">
      <w:pPr>
        <w:pStyle w:val="EndNoteBibliography"/>
        <w:rPr>
          <w:noProof/>
        </w:rPr>
      </w:pPr>
    </w:p>
    <w:p w14:paraId="41DE45F4" w14:textId="77777777" w:rsidR="008C6415" w:rsidRPr="008C6415" w:rsidRDefault="008C6415" w:rsidP="008C6415">
      <w:pPr>
        <w:pStyle w:val="EndNoteBibliography"/>
        <w:ind w:left="720" w:hanging="720"/>
        <w:rPr>
          <w:noProof/>
        </w:rPr>
      </w:pPr>
      <w:r w:rsidRPr="008C6415">
        <w:rPr>
          <w:noProof/>
        </w:rPr>
        <w:t xml:space="preserve">Ray, S. (1999, Jan). Survival of olfactory memory through metamorphosis in the fly Musca domestica. </w:t>
      </w:r>
      <w:r w:rsidRPr="008C6415">
        <w:rPr>
          <w:i/>
          <w:noProof/>
        </w:rPr>
        <w:t>Neuroscience Letters, 259</w:t>
      </w:r>
      <w:r w:rsidRPr="008C6415">
        <w:rPr>
          <w:noProof/>
        </w:rPr>
        <w:t xml:space="preserve">(1), 37-40. &lt;Go to ISI&gt;://000078243900010 </w:t>
      </w:r>
    </w:p>
    <w:p w14:paraId="2B3F9551" w14:textId="67E56301" w:rsidR="008C6415" w:rsidRPr="008C6415" w:rsidRDefault="00B0185B" w:rsidP="008C6415">
      <w:pPr>
        <w:pStyle w:val="EndNoteBibliography"/>
        <w:ind w:left="720" w:hanging="720"/>
        <w:rPr>
          <w:noProof/>
        </w:rPr>
      </w:pPr>
      <w:hyperlink r:id="rId252" w:history="1">
        <w:r w:rsidR="008C6415" w:rsidRPr="008C6415">
          <w:rPr>
            <w:rStyle w:val="Hyperlink"/>
            <w:noProof/>
          </w:rPr>
          <w:t>http://www.sciencedirect.com/science?_ob=MImg&amp;_imagekey=B6T0G-3VCMTKB-1K-5&amp;_cdi=4862&amp;_user=201547&amp;_pii=S0304394098008921&amp;_origin=gateway&amp;_coverDate=01%2F04%2F1999&amp;_sk=997409998&amp;view=c&amp;wchp=dGLbVtb-zSkWA&amp;md5=af28efbf0bffa897ad15a4843b560d15&amp;ie=/sdarticle.pdf</w:t>
        </w:r>
      </w:hyperlink>
      <w:r w:rsidR="008C6415" w:rsidRPr="008C6415">
        <w:rPr>
          <w:noProof/>
        </w:rPr>
        <w:t xml:space="preserve"> </w:t>
      </w:r>
    </w:p>
    <w:p w14:paraId="382D5951" w14:textId="77777777" w:rsidR="008C6415" w:rsidRPr="008C6415" w:rsidRDefault="008C6415" w:rsidP="008C6415">
      <w:pPr>
        <w:pStyle w:val="EndNoteBibliography"/>
        <w:rPr>
          <w:noProof/>
        </w:rPr>
      </w:pPr>
    </w:p>
    <w:p w14:paraId="2661E85E" w14:textId="12F68FC0" w:rsidR="008C6415" w:rsidRPr="008C6415" w:rsidRDefault="008C6415" w:rsidP="008C6415">
      <w:pPr>
        <w:pStyle w:val="EndNoteBibliography"/>
        <w:ind w:left="720" w:hanging="720"/>
        <w:rPr>
          <w:noProof/>
        </w:rPr>
      </w:pPr>
      <w:r w:rsidRPr="008C6415">
        <w:rPr>
          <w:noProof/>
        </w:rPr>
        <w:t xml:space="preserve">Reber, A. S., &amp; Baluska, F. (2021, Jul 30). Cognition in some surprising places. </w:t>
      </w:r>
      <w:r w:rsidRPr="008C6415">
        <w:rPr>
          <w:i/>
          <w:noProof/>
        </w:rPr>
        <w:t>Biochem Biophys Res Commun, 564</w:t>
      </w:r>
      <w:r w:rsidRPr="008C6415">
        <w:rPr>
          <w:noProof/>
        </w:rPr>
        <w:t xml:space="preserve">, 150-157. </w:t>
      </w:r>
      <w:hyperlink r:id="rId253" w:history="1">
        <w:r w:rsidRPr="008C6415">
          <w:rPr>
            <w:rStyle w:val="Hyperlink"/>
            <w:noProof/>
          </w:rPr>
          <w:t>https://doi.org/10.1016/j.bbrc.2020.08.115</w:t>
        </w:r>
      </w:hyperlink>
      <w:r w:rsidRPr="008C6415">
        <w:rPr>
          <w:noProof/>
        </w:rPr>
        <w:t xml:space="preserve"> </w:t>
      </w:r>
    </w:p>
    <w:p w14:paraId="74A5AD36" w14:textId="77777777" w:rsidR="008C6415" w:rsidRPr="008C6415" w:rsidRDefault="008C6415" w:rsidP="008C6415">
      <w:pPr>
        <w:pStyle w:val="EndNoteBibliography"/>
        <w:rPr>
          <w:noProof/>
        </w:rPr>
      </w:pPr>
    </w:p>
    <w:p w14:paraId="6517556A" w14:textId="52C94F8F" w:rsidR="008C6415" w:rsidRPr="008C6415" w:rsidRDefault="008C6415" w:rsidP="008C6415">
      <w:pPr>
        <w:pStyle w:val="EndNoteBibliography"/>
        <w:ind w:left="720" w:hanging="720"/>
        <w:rPr>
          <w:noProof/>
        </w:rPr>
      </w:pPr>
      <w:r w:rsidRPr="008C6415">
        <w:rPr>
          <w:noProof/>
        </w:rPr>
        <w:t xml:space="preserve">Reinis, S. (1968). Block of Memory Transfer by Actinomycin D. </w:t>
      </w:r>
      <w:r w:rsidRPr="008C6415">
        <w:rPr>
          <w:i/>
          <w:noProof/>
        </w:rPr>
        <w:t>Nature, 220</w:t>
      </w:r>
      <w:r w:rsidRPr="008C6415">
        <w:rPr>
          <w:noProof/>
        </w:rPr>
        <w:t xml:space="preserve">(5163), 177-&amp;. </w:t>
      </w:r>
      <w:hyperlink r:id="rId254" w:history="1">
        <w:r w:rsidRPr="008C6415">
          <w:rPr>
            <w:rStyle w:val="Hyperlink"/>
            <w:noProof/>
          </w:rPr>
          <w:t>https://doi.org/DOI</w:t>
        </w:r>
      </w:hyperlink>
      <w:r w:rsidRPr="008C6415">
        <w:rPr>
          <w:noProof/>
        </w:rPr>
        <w:t xml:space="preserve"> 10.1038/220177a0 </w:t>
      </w:r>
    </w:p>
    <w:p w14:paraId="3EEC5554" w14:textId="77777777" w:rsidR="008C6415" w:rsidRPr="008C6415" w:rsidRDefault="008C6415" w:rsidP="008C6415">
      <w:pPr>
        <w:pStyle w:val="EndNoteBibliography"/>
        <w:rPr>
          <w:noProof/>
        </w:rPr>
      </w:pPr>
    </w:p>
    <w:p w14:paraId="0747E1BC" w14:textId="77777777" w:rsidR="008C6415" w:rsidRPr="008C6415" w:rsidRDefault="008C6415" w:rsidP="008C6415">
      <w:pPr>
        <w:pStyle w:val="EndNoteBibliography"/>
        <w:ind w:left="720" w:hanging="720"/>
        <w:rPr>
          <w:noProof/>
        </w:rPr>
      </w:pPr>
      <w:r w:rsidRPr="008C6415">
        <w:rPr>
          <w:noProof/>
        </w:rPr>
        <w:t xml:space="preserve">Reinis, S. (1970). Analysis of Memory-Transfer by Puromycin. </w:t>
      </w:r>
      <w:r w:rsidRPr="008C6415">
        <w:rPr>
          <w:i/>
          <w:noProof/>
        </w:rPr>
        <w:t>Activitas Nervosa Superior, 12</w:t>
      </w:r>
      <w:r w:rsidRPr="008C6415">
        <w:rPr>
          <w:noProof/>
        </w:rPr>
        <w:t xml:space="preserve">(4), 289-&amp;. &lt;Go to ISI&gt;://WOS:A1970H743800001 </w:t>
      </w:r>
    </w:p>
    <w:p w14:paraId="3198EA61" w14:textId="77777777" w:rsidR="008C6415" w:rsidRPr="008C6415" w:rsidRDefault="008C6415" w:rsidP="008C6415">
      <w:pPr>
        <w:pStyle w:val="EndNoteBibliography"/>
        <w:rPr>
          <w:noProof/>
        </w:rPr>
      </w:pPr>
    </w:p>
    <w:p w14:paraId="777DEA21" w14:textId="420B54D7" w:rsidR="008C6415" w:rsidRPr="008C6415" w:rsidRDefault="008C6415" w:rsidP="008C6415">
      <w:pPr>
        <w:pStyle w:val="EndNoteBibliography"/>
        <w:ind w:left="720" w:hanging="720"/>
        <w:rPr>
          <w:noProof/>
        </w:rPr>
      </w:pPr>
      <w:r w:rsidRPr="008C6415">
        <w:rPr>
          <w:noProof/>
        </w:rPr>
        <w:t xml:space="preserve">Reinis, S., &amp; Kolousek, J. (1968). Effect of Methionine Sulphoximine on Memory Transfer. </w:t>
      </w:r>
      <w:r w:rsidRPr="008C6415">
        <w:rPr>
          <w:i/>
          <w:noProof/>
        </w:rPr>
        <w:t>Nature, 217</w:t>
      </w:r>
      <w:r w:rsidRPr="008C6415">
        <w:rPr>
          <w:noProof/>
        </w:rPr>
        <w:t xml:space="preserve">(5129), 680-&amp;. </w:t>
      </w:r>
      <w:hyperlink r:id="rId255" w:history="1">
        <w:r w:rsidRPr="008C6415">
          <w:rPr>
            <w:rStyle w:val="Hyperlink"/>
            <w:noProof/>
          </w:rPr>
          <w:t>https://doi.org/DOI</w:t>
        </w:r>
      </w:hyperlink>
      <w:r w:rsidRPr="008C6415">
        <w:rPr>
          <w:noProof/>
        </w:rPr>
        <w:t xml:space="preserve"> 10.1038/217680a0 </w:t>
      </w:r>
    </w:p>
    <w:p w14:paraId="775A9699" w14:textId="77777777" w:rsidR="008C6415" w:rsidRPr="008C6415" w:rsidRDefault="008C6415" w:rsidP="008C6415">
      <w:pPr>
        <w:pStyle w:val="EndNoteBibliography"/>
        <w:rPr>
          <w:noProof/>
        </w:rPr>
      </w:pPr>
    </w:p>
    <w:p w14:paraId="3FC7CE13" w14:textId="2779E491" w:rsidR="008C6415" w:rsidRPr="008C6415" w:rsidRDefault="008C6415" w:rsidP="008C6415">
      <w:pPr>
        <w:pStyle w:val="EndNoteBibliography"/>
        <w:ind w:left="720" w:hanging="720"/>
        <w:rPr>
          <w:noProof/>
        </w:rPr>
      </w:pPr>
      <w:r w:rsidRPr="008C6415">
        <w:rPr>
          <w:noProof/>
        </w:rPr>
        <w:t xml:space="preserve">Roehrs, P., Fenwick, P., Greyson, B., Kellehear, A., Kothe, K., Nahm, M., Roe, C., Tassell-Matamua, N., &amp; Woollacott, M. (2023, 2023 Sep 21 (Epub 2023 Sep 21)). Terminal Lucidity in a Pediatric Oncology Clinic [Journal Article]. </w:t>
      </w:r>
      <w:r w:rsidRPr="008C6415">
        <w:rPr>
          <w:i/>
          <w:noProof/>
        </w:rPr>
        <w:t>The Journal of nervous and mental disease</w:t>
      </w:r>
      <w:r w:rsidRPr="008C6415">
        <w:rPr>
          <w:noProof/>
        </w:rPr>
        <w:t xml:space="preserve">. </w:t>
      </w:r>
      <w:hyperlink r:id="rId256" w:history="1">
        <w:r w:rsidRPr="008C6415">
          <w:rPr>
            <w:rStyle w:val="Hyperlink"/>
            <w:noProof/>
          </w:rPr>
          <w:t>https://doi.org/10.1097/NMD.0000000000001711</w:t>
        </w:r>
      </w:hyperlink>
      <w:r w:rsidRPr="008C6415">
        <w:rPr>
          <w:noProof/>
        </w:rPr>
        <w:t xml:space="preserve"> </w:t>
      </w:r>
    </w:p>
    <w:p w14:paraId="0E146921" w14:textId="77777777" w:rsidR="008C6415" w:rsidRPr="008C6415" w:rsidRDefault="008C6415" w:rsidP="008C6415">
      <w:pPr>
        <w:pStyle w:val="EndNoteBibliography"/>
        <w:rPr>
          <w:noProof/>
        </w:rPr>
      </w:pPr>
    </w:p>
    <w:p w14:paraId="458FA51F" w14:textId="77777777" w:rsidR="008C6415" w:rsidRPr="008C6415" w:rsidRDefault="008C6415" w:rsidP="008C6415">
      <w:pPr>
        <w:pStyle w:val="EndNoteBibliography"/>
        <w:ind w:left="720" w:hanging="720"/>
        <w:rPr>
          <w:noProof/>
        </w:rPr>
      </w:pPr>
      <w:r w:rsidRPr="008C6415">
        <w:rPr>
          <w:noProof/>
        </w:rPr>
        <w:lastRenderedPageBreak/>
        <w:t xml:space="preserve">Rosen, V. (2018, Spring). One Brain. Two Minds? Many Questions. </w:t>
      </w:r>
      <w:r w:rsidRPr="008C6415">
        <w:rPr>
          <w:i/>
          <w:noProof/>
        </w:rPr>
        <w:t>J Undergrad Neurosci Educ, 16</w:t>
      </w:r>
      <w:r w:rsidRPr="008C6415">
        <w:rPr>
          <w:noProof/>
        </w:rPr>
        <w:t xml:space="preserve">(2), R48-r50. </w:t>
      </w:r>
    </w:p>
    <w:p w14:paraId="4E414E3B" w14:textId="77777777" w:rsidR="008C6415" w:rsidRPr="008C6415" w:rsidRDefault="008C6415" w:rsidP="008C6415">
      <w:pPr>
        <w:pStyle w:val="EndNoteBibliography"/>
        <w:rPr>
          <w:noProof/>
        </w:rPr>
      </w:pPr>
    </w:p>
    <w:p w14:paraId="409A04A1" w14:textId="379275E8" w:rsidR="008C6415" w:rsidRPr="008C6415" w:rsidRDefault="008C6415" w:rsidP="008C6415">
      <w:pPr>
        <w:pStyle w:val="EndNoteBibliography"/>
        <w:ind w:left="720" w:hanging="720"/>
        <w:rPr>
          <w:noProof/>
        </w:rPr>
      </w:pPr>
      <w:r w:rsidRPr="008C6415">
        <w:rPr>
          <w:noProof/>
        </w:rPr>
        <w:t xml:space="preserve">Rosenblatt, F., Farrow, J. T., &amp; Herblin, W. F. (1966, Jan 01). Transfer of conditioned responses from trained rats to untrained rats by means of a brain extract. </w:t>
      </w:r>
      <w:r w:rsidRPr="008C6415">
        <w:rPr>
          <w:i/>
          <w:noProof/>
        </w:rPr>
        <w:t>Nature, 209</w:t>
      </w:r>
      <w:r w:rsidRPr="008C6415">
        <w:rPr>
          <w:noProof/>
        </w:rPr>
        <w:t xml:space="preserve">(5018), 46-48. </w:t>
      </w:r>
      <w:hyperlink r:id="rId257" w:history="1">
        <w:r w:rsidRPr="008C6415">
          <w:rPr>
            <w:rStyle w:val="Hyperlink"/>
            <w:noProof/>
          </w:rPr>
          <w:t>https://www.ncbi.nlm.nih.gov/pubmed/5925330</w:t>
        </w:r>
      </w:hyperlink>
      <w:r w:rsidRPr="008C6415">
        <w:rPr>
          <w:noProof/>
        </w:rPr>
        <w:t xml:space="preserve"> </w:t>
      </w:r>
    </w:p>
    <w:p w14:paraId="5F8DD24A" w14:textId="77777777" w:rsidR="008C6415" w:rsidRPr="008C6415" w:rsidRDefault="008C6415" w:rsidP="008C6415">
      <w:pPr>
        <w:pStyle w:val="EndNoteBibliography"/>
        <w:rPr>
          <w:noProof/>
        </w:rPr>
      </w:pPr>
    </w:p>
    <w:p w14:paraId="5E9C6701" w14:textId="77777777" w:rsidR="008C6415" w:rsidRPr="008C6415" w:rsidRDefault="008C6415" w:rsidP="008C6415">
      <w:pPr>
        <w:pStyle w:val="EndNoteBibliography"/>
        <w:ind w:left="720" w:hanging="720"/>
        <w:rPr>
          <w:noProof/>
        </w:rPr>
      </w:pPr>
      <w:r w:rsidRPr="008C6415">
        <w:rPr>
          <w:noProof/>
        </w:rPr>
        <w:t xml:space="preserve">Rosenblatt, F., Farrow, J. T., &amp; Rhine, S. (1966). Transfer of Learned Behavior from Trained to Untrained Rats by Means of Brain Extracts .2. </w:t>
      </w:r>
      <w:r w:rsidRPr="008C6415">
        <w:rPr>
          <w:i/>
          <w:noProof/>
        </w:rPr>
        <w:t>Proceedings of the National Academy of Sciences of the United States of America, 55</w:t>
      </w:r>
      <w:r w:rsidRPr="008C6415">
        <w:rPr>
          <w:noProof/>
        </w:rPr>
        <w:t>(4), 787-. &lt;Go to ISI&gt;://A19667552900023</w:t>
      </w:r>
    </w:p>
    <w:p w14:paraId="780CCB65" w14:textId="618E73CE" w:rsidR="008C6415" w:rsidRPr="008C6415" w:rsidRDefault="00B0185B" w:rsidP="008C6415">
      <w:pPr>
        <w:pStyle w:val="EndNoteBibliography"/>
        <w:ind w:left="720" w:hanging="720"/>
        <w:rPr>
          <w:noProof/>
        </w:rPr>
      </w:pPr>
      <w:hyperlink r:id="rId258" w:history="1">
        <w:r w:rsidR="008C6415" w:rsidRPr="008C6415">
          <w:rPr>
            <w:rStyle w:val="Hyperlink"/>
            <w:noProof/>
          </w:rPr>
          <w:t>http://ukpmc.ac.uk/articlerender.cgi?tool=pubmed&amp;pubmedid=5219686</w:t>
        </w:r>
      </w:hyperlink>
    </w:p>
    <w:p w14:paraId="47D71D1C" w14:textId="3567B333" w:rsidR="008C6415" w:rsidRPr="008C6415" w:rsidRDefault="00B0185B" w:rsidP="008C6415">
      <w:pPr>
        <w:pStyle w:val="EndNoteBibliography"/>
        <w:ind w:left="720" w:hanging="720"/>
        <w:rPr>
          <w:noProof/>
        </w:rPr>
      </w:pPr>
      <w:hyperlink r:id="rId259" w:history="1">
        <w:r w:rsidR="008C6415" w:rsidRPr="008C6415">
          <w:rPr>
            <w:rStyle w:val="Hyperlink"/>
            <w:noProof/>
          </w:rPr>
          <w:t>http://www.ncbi.nlm.nih.gov/pmc/articles/PMC224230/pdf/pnas00143-0119.pdf</w:t>
        </w:r>
      </w:hyperlink>
      <w:r w:rsidR="008C6415" w:rsidRPr="008C6415">
        <w:rPr>
          <w:noProof/>
        </w:rPr>
        <w:t xml:space="preserve"> </w:t>
      </w:r>
    </w:p>
    <w:p w14:paraId="5654E33B" w14:textId="77777777" w:rsidR="008C6415" w:rsidRPr="008C6415" w:rsidRDefault="008C6415" w:rsidP="008C6415">
      <w:pPr>
        <w:pStyle w:val="EndNoteBibliography"/>
        <w:rPr>
          <w:noProof/>
        </w:rPr>
      </w:pPr>
    </w:p>
    <w:p w14:paraId="7A26CAAA" w14:textId="538D2FB4" w:rsidR="008C6415" w:rsidRPr="008C6415" w:rsidRDefault="008C6415" w:rsidP="008C6415">
      <w:pPr>
        <w:pStyle w:val="EndNoteBibliography"/>
        <w:ind w:left="720" w:hanging="720"/>
        <w:rPr>
          <w:noProof/>
        </w:rPr>
      </w:pPr>
      <w:r w:rsidRPr="008C6415">
        <w:rPr>
          <w:noProof/>
        </w:rPr>
        <w:t xml:space="preserve">Rothschild, R. M. (2010, 2010). Neuroengineering tools/applications for bidirectional interfaces, brain-computer interfaces, and neuroprosthetic implants - a review of recent progress [Journal Article]. </w:t>
      </w:r>
      <w:r w:rsidRPr="008C6415">
        <w:rPr>
          <w:i/>
          <w:noProof/>
        </w:rPr>
        <w:t>Frontiers in neuroengineering, 3</w:t>
      </w:r>
      <w:r w:rsidRPr="008C6415">
        <w:rPr>
          <w:noProof/>
        </w:rPr>
        <w:t xml:space="preserve">, 112-112. </w:t>
      </w:r>
      <w:hyperlink r:id="rId260" w:history="1">
        <w:r w:rsidRPr="008C6415">
          <w:rPr>
            <w:rStyle w:val="Hyperlink"/>
            <w:noProof/>
          </w:rPr>
          <w:t>https://doi.org/10.3389/fneng.2010.00112</w:t>
        </w:r>
      </w:hyperlink>
      <w:r w:rsidRPr="008C6415">
        <w:rPr>
          <w:noProof/>
        </w:rPr>
        <w:t xml:space="preserve"> </w:t>
      </w:r>
    </w:p>
    <w:p w14:paraId="71112E98" w14:textId="77777777" w:rsidR="008C6415" w:rsidRPr="008C6415" w:rsidRDefault="008C6415" w:rsidP="008C6415">
      <w:pPr>
        <w:pStyle w:val="EndNoteBibliography"/>
        <w:rPr>
          <w:noProof/>
        </w:rPr>
      </w:pPr>
    </w:p>
    <w:p w14:paraId="0C87E0C3" w14:textId="10DB6514" w:rsidR="008C6415" w:rsidRPr="008C6415" w:rsidRDefault="008C6415" w:rsidP="008C6415">
      <w:pPr>
        <w:pStyle w:val="EndNoteBibliography"/>
        <w:ind w:left="720" w:hanging="720"/>
        <w:rPr>
          <w:noProof/>
        </w:rPr>
      </w:pPr>
      <w:r w:rsidRPr="008C6415">
        <w:rPr>
          <w:noProof/>
        </w:rPr>
        <w:t xml:space="preserve">Rouleau, N., &amp; Levin, M. (2023, Nov). The Multiple Realizability of Sentience in Living Systems and Beyond. </w:t>
      </w:r>
      <w:r w:rsidRPr="008C6415">
        <w:rPr>
          <w:i/>
          <w:noProof/>
        </w:rPr>
        <w:t>eNeuro, 10</w:t>
      </w:r>
      <w:r w:rsidRPr="008C6415">
        <w:rPr>
          <w:noProof/>
        </w:rPr>
        <w:t xml:space="preserve">(11). </w:t>
      </w:r>
      <w:hyperlink r:id="rId261" w:history="1">
        <w:r w:rsidRPr="008C6415">
          <w:rPr>
            <w:rStyle w:val="Hyperlink"/>
            <w:noProof/>
          </w:rPr>
          <w:t>https://doi.org/10.1523/ENEURO.0375-23.2023</w:t>
        </w:r>
      </w:hyperlink>
      <w:r w:rsidRPr="008C6415">
        <w:rPr>
          <w:noProof/>
        </w:rPr>
        <w:t xml:space="preserve"> </w:t>
      </w:r>
    </w:p>
    <w:p w14:paraId="78B8591D" w14:textId="77777777" w:rsidR="008C6415" w:rsidRPr="008C6415" w:rsidRDefault="008C6415" w:rsidP="008C6415">
      <w:pPr>
        <w:pStyle w:val="EndNoteBibliography"/>
        <w:rPr>
          <w:noProof/>
        </w:rPr>
      </w:pPr>
    </w:p>
    <w:p w14:paraId="7D9BEAD1" w14:textId="3C643423" w:rsidR="008C6415" w:rsidRPr="008C6415" w:rsidRDefault="008C6415" w:rsidP="008C6415">
      <w:pPr>
        <w:pStyle w:val="EndNoteBibliography"/>
        <w:ind w:left="720" w:hanging="720"/>
        <w:rPr>
          <w:noProof/>
        </w:rPr>
      </w:pPr>
      <w:r w:rsidRPr="008C6415">
        <w:rPr>
          <w:noProof/>
        </w:rPr>
        <w:t xml:space="preserve">Ruthsatz, J., Ruthsatz, K., &amp; Stephens, K. R. (2014, JUL-AUG). Putting practice into perspective: Child prodigies as evidence of innate talent. </w:t>
      </w:r>
      <w:r w:rsidRPr="008C6415">
        <w:rPr>
          <w:i/>
          <w:noProof/>
        </w:rPr>
        <w:t>Intelligence, 45</w:t>
      </w:r>
      <w:r w:rsidRPr="008C6415">
        <w:rPr>
          <w:noProof/>
        </w:rPr>
        <w:t xml:space="preserve">, 60-65. </w:t>
      </w:r>
      <w:hyperlink r:id="rId262" w:history="1">
        <w:r w:rsidRPr="008C6415">
          <w:rPr>
            <w:rStyle w:val="Hyperlink"/>
            <w:noProof/>
          </w:rPr>
          <w:t>https://doi.org/10.1016/j.intell.2013.08.003</w:t>
        </w:r>
      </w:hyperlink>
      <w:r w:rsidRPr="008C6415">
        <w:rPr>
          <w:noProof/>
        </w:rPr>
        <w:t xml:space="preserve"> </w:t>
      </w:r>
    </w:p>
    <w:p w14:paraId="5E8D12DB" w14:textId="77777777" w:rsidR="008C6415" w:rsidRPr="008C6415" w:rsidRDefault="008C6415" w:rsidP="008C6415">
      <w:pPr>
        <w:pStyle w:val="EndNoteBibliography"/>
        <w:rPr>
          <w:noProof/>
        </w:rPr>
      </w:pPr>
    </w:p>
    <w:p w14:paraId="2FA23B1C" w14:textId="1338E874" w:rsidR="008C6415" w:rsidRPr="008C6415" w:rsidRDefault="008C6415" w:rsidP="008C6415">
      <w:pPr>
        <w:pStyle w:val="EndNoteBibliography"/>
        <w:ind w:left="720" w:hanging="720"/>
        <w:rPr>
          <w:noProof/>
        </w:rPr>
      </w:pPr>
      <w:r w:rsidRPr="008C6415">
        <w:rPr>
          <w:noProof/>
        </w:rPr>
        <w:t xml:space="preserve">Saatcioglu, F. (2013, Feb). Regulation of gene expression by yoga, meditation and related practices: a review of recent studies. </w:t>
      </w:r>
      <w:r w:rsidRPr="008C6415">
        <w:rPr>
          <w:i/>
          <w:noProof/>
        </w:rPr>
        <w:t>Asian J Psychiatr, 6</w:t>
      </w:r>
      <w:r w:rsidRPr="008C6415">
        <w:rPr>
          <w:noProof/>
        </w:rPr>
        <w:t xml:space="preserve">(1), 74-77. </w:t>
      </w:r>
      <w:hyperlink r:id="rId263" w:history="1">
        <w:r w:rsidRPr="008C6415">
          <w:rPr>
            <w:rStyle w:val="Hyperlink"/>
            <w:noProof/>
          </w:rPr>
          <w:t>https://doi.org/10.1016/j.ajp.2012.10.002</w:t>
        </w:r>
      </w:hyperlink>
      <w:r w:rsidRPr="008C6415">
        <w:rPr>
          <w:noProof/>
        </w:rPr>
        <w:t xml:space="preserve"> </w:t>
      </w:r>
    </w:p>
    <w:p w14:paraId="2774C518" w14:textId="77777777" w:rsidR="008C6415" w:rsidRPr="008C6415" w:rsidRDefault="008C6415" w:rsidP="008C6415">
      <w:pPr>
        <w:pStyle w:val="EndNoteBibliography"/>
        <w:rPr>
          <w:noProof/>
        </w:rPr>
      </w:pPr>
    </w:p>
    <w:p w14:paraId="089AFF7E" w14:textId="4288CEB6" w:rsidR="008C6415" w:rsidRPr="008C6415" w:rsidRDefault="008C6415" w:rsidP="008C6415">
      <w:pPr>
        <w:pStyle w:val="EndNoteBibliography"/>
        <w:ind w:left="720" w:hanging="720"/>
        <w:rPr>
          <w:noProof/>
        </w:rPr>
      </w:pPr>
      <w:r w:rsidRPr="008C6415">
        <w:rPr>
          <w:noProof/>
        </w:rPr>
        <w:t xml:space="preserve">Sabourin, C. J., Merrikhi, Y., &amp; Lomber, S. G. (2022, NOV). Do blind people hear better? </w:t>
      </w:r>
      <w:r w:rsidRPr="008C6415">
        <w:rPr>
          <w:i/>
          <w:noProof/>
        </w:rPr>
        <w:t>TRENDS IN COGNITIVE SCIENCES, 26</w:t>
      </w:r>
      <w:r w:rsidRPr="008C6415">
        <w:rPr>
          <w:noProof/>
        </w:rPr>
        <w:t xml:space="preserve">(11), 999-1012. </w:t>
      </w:r>
      <w:hyperlink r:id="rId264" w:history="1">
        <w:r w:rsidRPr="008C6415">
          <w:rPr>
            <w:rStyle w:val="Hyperlink"/>
            <w:noProof/>
          </w:rPr>
          <w:t>https://doi.org/10.1016/j.tics.2022.08.016</w:t>
        </w:r>
      </w:hyperlink>
      <w:r w:rsidRPr="008C6415">
        <w:rPr>
          <w:noProof/>
        </w:rPr>
        <w:t xml:space="preserve"> </w:t>
      </w:r>
    </w:p>
    <w:p w14:paraId="16410552" w14:textId="77777777" w:rsidR="008C6415" w:rsidRPr="008C6415" w:rsidRDefault="008C6415" w:rsidP="008C6415">
      <w:pPr>
        <w:pStyle w:val="EndNoteBibliography"/>
        <w:rPr>
          <w:noProof/>
        </w:rPr>
      </w:pPr>
    </w:p>
    <w:p w14:paraId="00722571" w14:textId="7B0C5D3A" w:rsidR="008C6415" w:rsidRPr="008C6415" w:rsidRDefault="008C6415" w:rsidP="008C6415">
      <w:pPr>
        <w:pStyle w:val="EndNoteBibliography"/>
        <w:ind w:left="720" w:hanging="720"/>
        <w:rPr>
          <w:noProof/>
        </w:rPr>
      </w:pPr>
      <w:r w:rsidRPr="008C6415">
        <w:rPr>
          <w:noProof/>
        </w:rPr>
        <w:t xml:space="preserve">Saha, D., Mehta, D., Altan, E., Chandak, R., Traner, M., Lo, R., Gupta, P., Singamaneni, S., Chakrabartty, S., &amp; Raman, B. (2020, 2020/12/01/). Explosive sensing with insect-based biorobots. </w:t>
      </w:r>
      <w:r w:rsidRPr="008C6415">
        <w:rPr>
          <w:i/>
          <w:noProof/>
        </w:rPr>
        <w:t>Biosensors and Bioelectronics: X, 6</w:t>
      </w:r>
      <w:r w:rsidRPr="008C6415">
        <w:rPr>
          <w:noProof/>
        </w:rPr>
        <w:t xml:space="preserve">, 100050. </w:t>
      </w:r>
      <w:hyperlink r:id="rId265" w:history="1">
        <w:r w:rsidRPr="008C6415">
          <w:rPr>
            <w:rStyle w:val="Hyperlink"/>
            <w:noProof/>
          </w:rPr>
          <w:t>https://doi.org/https://doi.org/10.1016/j.biosx.2020.100050</w:t>
        </w:r>
      </w:hyperlink>
      <w:r w:rsidRPr="008C6415">
        <w:rPr>
          <w:noProof/>
        </w:rPr>
        <w:t xml:space="preserve"> </w:t>
      </w:r>
    </w:p>
    <w:p w14:paraId="12239346" w14:textId="77777777" w:rsidR="008C6415" w:rsidRPr="008C6415" w:rsidRDefault="008C6415" w:rsidP="008C6415">
      <w:pPr>
        <w:pStyle w:val="EndNoteBibliography"/>
        <w:rPr>
          <w:noProof/>
        </w:rPr>
      </w:pPr>
    </w:p>
    <w:p w14:paraId="150E6FFA" w14:textId="2004BEE6" w:rsidR="008C6415" w:rsidRPr="008C6415" w:rsidRDefault="008C6415" w:rsidP="008C6415">
      <w:pPr>
        <w:pStyle w:val="EndNoteBibliography"/>
        <w:ind w:left="720" w:hanging="720"/>
        <w:rPr>
          <w:noProof/>
        </w:rPr>
      </w:pPr>
      <w:r w:rsidRPr="008C6415">
        <w:rPr>
          <w:noProof/>
        </w:rPr>
        <w:t xml:space="preserve">Saigusa, T., Tero, A., Nakagaki, T., &amp; Kuramoto, Y. (2008, Jan 11). Amoebae anticipate periodic events [Research Support, Non-U.S. Gov't]. </w:t>
      </w:r>
      <w:r w:rsidRPr="008C6415">
        <w:rPr>
          <w:i/>
          <w:noProof/>
        </w:rPr>
        <w:t>Physical Review Letters, 100</w:t>
      </w:r>
      <w:r w:rsidRPr="008C6415">
        <w:rPr>
          <w:noProof/>
        </w:rPr>
        <w:t xml:space="preserve">(1), 018101. </w:t>
      </w:r>
      <w:hyperlink r:id="rId266" w:history="1">
        <w:r w:rsidRPr="008C6415">
          <w:rPr>
            <w:rStyle w:val="Hyperlink"/>
            <w:noProof/>
          </w:rPr>
          <w:t>http://www.ncbi.nlm.nih.gov/pubmed/18232821</w:t>
        </w:r>
      </w:hyperlink>
      <w:r w:rsidRPr="008C6415">
        <w:rPr>
          <w:noProof/>
        </w:rPr>
        <w:t xml:space="preserve"> </w:t>
      </w:r>
    </w:p>
    <w:p w14:paraId="734536B4" w14:textId="77777777" w:rsidR="008C6415" w:rsidRPr="008C6415" w:rsidRDefault="008C6415" w:rsidP="008C6415">
      <w:pPr>
        <w:pStyle w:val="EndNoteBibliography"/>
        <w:rPr>
          <w:noProof/>
        </w:rPr>
      </w:pPr>
    </w:p>
    <w:p w14:paraId="59A027A0" w14:textId="22CC499B" w:rsidR="008C6415" w:rsidRPr="008C6415" w:rsidRDefault="008C6415" w:rsidP="008C6415">
      <w:pPr>
        <w:pStyle w:val="EndNoteBibliography"/>
        <w:ind w:left="720" w:hanging="720"/>
        <w:rPr>
          <w:noProof/>
        </w:rPr>
      </w:pPr>
      <w:r w:rsidRPr="008C6415">
        <w:rPr>
          <w:noProof/>
        </w:rPr>
        <w:t xml:space="preserve">Sample, M., Boulicault, M., Allen, C., Bashir, R., Hyun, I., Levis, M., Lowenthal, C., Mertz, D., Montserrat, N., Palmer, M. J., Saha, K., &amp; Zartman, J. (2019, Jul 10). Multi-cellular engineered living systems: building a community around responsible research on emergence. </w:t>
      </w:r>
      <w:r w:rsidRPr="008C6415">
        <w:rPr>
          <w:i/>
          <w:noProof/>
        </w:rPr>
        <w:t>Biofabrication, 11</w:t>
      </w:r>
      <w:r w:rsidRPr="008C6415">
        <w:rPr>
          <w:noProof/>
        </w:rPr>
        <w:t xml:space="preserve">(4), 043001. </w:t>
      </w:r>
      <w:hyperlink r:id="rId267" w:history="1">
        <w:r w:rsidRPr="008C6415">
          <w:rPr>
            <w:rStyle w:val="Hyperlink"/>
            <w:noProof/>
          </w:rPr>
          <w:t>https://doi.org/10.1088/1758-5090/ab268c</w:t>
        </w:r>
      </w:hyperlink>
      <w:r w:rsidRPr="008C6415">
        <w:rPr>
          <w:noProof/>
        </w:rPr>
        <w:t xml:space="preserve"> </w:t>
      </w:r>
    </w:p>
    <w:p w14:paraId="2434727B" w14:textId="77777777" w:rsidR="008C6415" w:rsidRPr="008C6415" w:rsidRDefault="008C6415" w:rsidP="008C6415">
      <w:pPr>
        <w:pStyle w:val="EndNoteBibliography"/>
        <w:rPr>
          <w:noProof/>
        </w:rPr>
      </w:pPr>
    </w:p>
    <w:p w14:paraId="0C964DB4" w14:textId="02B0A0CC" w:rsidR="008C6415" w:rsidRPr="008C6415" w:rsidRDefault="008C6415" w:rsidP="008C6415">
      <w:pPr>
        <w:pStyle w:val="EndNoteBibliography"/>
        <w:ind w:left="720" w:hanging="720"/>
        <w:rPr>
          <w:noProof/>
        </w:rPr>
      </w:pPr>
      <w:r w:rsidRPr="008C6415">
        <w:rPr>
          <w:noProof/>
        </w:rPr>
        <w:t xml:space="preserve">Samuels, M. A. (2007, Feb). 'Voodoo' death revisited: the modern lessons of neurocardiology [Addresses]. </w:t>
      </w:r>
      <w:r w:rsidRPr="008C6415">
        <w:rPr>
          <w:i/>
          <w:noProof/>
        </w:rPr>
        <w:t>Cleveland Clinic Journal of Medicine, 74 Suppl 1</w:t>
      </w:r>
      <w:r w:rsidRPr="008C6415">
        <w:rPr>
          <w:noProof/>
        </w:rPr>
        <w:t xml:space="preserve">, S8-16. </w:t>
      </w:r>
      <w:hyperlink r:id="rId268" w:history="1">
        <w:r w:rsidRPr="008C6415">
          <w:rPr>
            <w:rStyle w:val="Hyperlink"/>
            <w:noProof/>
          </w:rPr>
          <w:t>http://www.ncbi.nlm.nih.gov/pubmed/17455536</w:t>
        </w:r>
      </w:hyperlink>
      <w:r w:rsidRPr="008C6415">
        <w:rPr>
          <w:noProof/>
        </w:rPr>
        <w:t xml:space="preserve"> </w:t>
      </w:r>
    </w:p>
    <w:p w14:paraId="2B5C4065" w14:textId="77777777" w:rsidR="008C6415" w:rsidRPr="008C6415" w:rsidRDefault="008C6415" w:rsidP="008C6415">
      <w:pPr>
        <w:pStyle w:val="EndNoteBibliography"/>
        <w:rPr>
          <w:noProof/>
        </w:rPr>
      </w:pPr>
    </w:p>
    <w:p w14:paraId="006815D8" w14:textId="4CD036FC" w:rsidR="008C6415" w:rsidRPr="008C6415" w:rsidRDefault="008C6415" w:rsidP="008C6415">
      <w:pPr>
        <w:pStyle w:val="EndNoteBibliography"/>
        <w:ind w:left="720" w:hanging="720"/>
        <w:rPr>
          <w:noProof/>
        </w:rPr>
      </w:pPr>
      <w:r w:rsidRPr="008C6415">
        <w:rPr>
          <w:noProof/>
        </w:rPr>
        <w:t xml:space="preserve">Sanders, R. D., Raz, A., Banks, M. I., Boly, M., &amp; Tononi, G. (2015). Is consciousness fragile? </w:t>
      </w:r>
      <w:r w:rsidRPr="008C6415">
        <w:rPr>
          <w:i/>
          <w:noProof/>
        </w:rPr>
        <w:t>BJA: British Journal of Anaesthesia, 116</w:t>
      </w:r>
      <w:r w:rsidRPr="008C6415">
        <w:rPr>
          <w:noProof/>
        </w:rPr>
        <w:t xml:space="preserve">(1), 1-3. </w:t>
      </w:r>
      <w:hyperlink r:id="rId269" w:history="1">
        <w:r w:rsidRPr="008C6415">
          <w:rPr>
            <w:rStyle w:val="Hyperlink"/>
            <w:noProof/>
          </w:rPr>
          <w:t>https://doi.org/10.1093/bja/aev354</w:t>
        </w:r>
      </w:hyperlink>
      <w:r w:rsidRPr="008C6415">
        <w:rPr>
          <w:noProof/>
        </w:rPr>
        <w:t xml:space="preserve"> </w:t>
      </w:r>
    </w:p>
    <w:p w14:paraId="7EB48691" w14:textId="77777777" w:rsidR="008C6415" w:rsidRPr="008C6415" w:rsidRDefault="008C6415" w:rsidP="008C6415">
      <w:pPr>
        <w:pStyle w:val="EndNoteBibliography"/>
        <w:rPr>
          <w:noProof/>
        </w:rPr>
      </w:pPr>
    </w:p>
    <w:p w14:paraId="3E44A14C" w14:textId="34A540C4" w:rsidR="008C6415" w:rsidRPr="008C6415" w:rsidRDefault="008C6415" w:rsidP="008C6415">
      <w:pPr>
        <w:pStyle w:val="EndNoteBibliography"/>
        <w:ind w:left="720" w:hanging="720"/>
        <w:rPr>
          <w:noProof/>
        </w:rPr>
      </w:pPr>
      <w:r w:rsidRPr="008C6415">
        <w:rPr>
          <w:noProof/>
        </w:rPr>
        <w:t xml:space="preserve">Sandin, R. H., Enlund, G., Samuelsson, P., &amp; Lennmarken, C. (2000, 2000 FEB 26). Awareness during anaesthesia: a prospective case study [Article]. </w:t>
      </w:r>
      <w:r w:rsidRPr="008C6415">
        <w:rPr>
          <w:i/>
          <w:noProof/>
        </w:rPr>
        <w:t>Lancet, 355</w:t>
      </w:r>
      <w:r w:rsidRPr="008C6415">
        <w:rPr>
          <w:noProof/>
        </w:rPr>
        <w:t xml:space="preserve">(9205), 707-711. </w:t>
      </w:r>
      <w:hyperlink r:id="rId270" w:history="1">
        <w:r w:rsidRPr="008C6415">
          <w:rPr>
            <w:rStyle w:val="Hyperlink"/>
            <w:noProof/>
          </w:rPr>
          <w:t>https://doi.org/10.1016/S0140-6736(99)11010-9</w:t>
        </w:r>
      </w:hyperlink>
      <w:r w:rsidRPr="008C6415">
        <w:rPr>
          <w:noProof/>
        </w:rPr>
        <w:t xml:space="preserve"> </w:t>
      </w:r>
    </w:p>
    <w:p w14:paraId="3760DA7B" w14:textId="77777777" w:rsidR="008C6415" w:rsidRPr="008C6415" w:rsidRDefault="008C6415" w:rsidP="008C6415">
      <w:pPr>
        <w:pStyle w:val="EndNoteBibliography"/>
        <w:rPr>
          <w:noProof/>
        </w:rPr>
      </w:pPr>
    </w:p>
    <w:p w14:paraId="402CF777" w14:textId="42A3C519" w:rsidR="008C6415" w:rsidRPr="008C6415" w:rsidRDefault="008C6415" w:rsidP="008C6415">
      <w:pPr>
        <w:pStyle w:val="EndNoteBibliography"/>
        <w:ind w:left="720" w:hanging="720"/>
        <w:rPr>
          <w:noProof/>
        </w:rPr>
      </w:pPr>
      <w:r w:rsidRPr="008C6415">
        <w:rPr>
          <w:noProof/>
        </w:rPr>
        <w:t xml:space="preserve">Savulescu, J., &amp; Persson, I. (2016, Feb). Conjoined Twins: Philosophical Problems and Ethical Challenges. </w:t>
      </w:r>
      <w:r w:rsidRPr="008C6415">
        <w:rPr>
          <w:i/>
          <w:noProof/>
        </w:rPr>
        <w:t>Journal of Medicine and Philosophy, 41</w:t>
      </w:r>
      <w:r w:rsidRPr="008C6415">
        <w:rPr>
          <w:noProof/>
        </w:rPr>
        <w:t xml:space="preserve">(1), 41-55. </w:t>
      </w:r>
      <w:hyperlink r:id="rId271" w:history="1">
        <w:r w:rsidRPr="008C6415">
          <w:rPr>
            <w:rStyle w:val="Hyperlink"/>
            <w:noProof/>
          </w:rPr>
          <w:t>https://doi.org/10.1093/jmp/jhv037</w:t>
        </w:r>
      </w:hyperlink>
      <w:r w:rsidRPr="008C6415">
        <w:rPr>
          <w:noProof/>
        </w:rPr>
        <w:t xml:space="preserve"> </w:t>
      </w:r>
    </w:p>
    <w:p w14:paraId="613CCD31" w14:textId="77777777" w:rsidR="008C6415" w:rsidRPr="008C6415" w:rsidRDefault="008C6415" w:rsidP="008C6415">
      <w:pPr>
        <w:pStyle w:val="EndNoteBibliography"/>
        <w:rPr>
          <w:noProof/>
        </w:rPr>
      </w:pPr>
    </w:p>
    <w:p w14:paraId="2328B79F" w14:textId="7816D4F2" w:rsidR="008C6415" w:rsidRPr="008C6415" w:rsidRDefault="008C6415" w:rsidP="008C6415">
      <w:pPr>
        <w:pStyle w:val="EndNoteBibliography"/>
        <w:ind w:left="720" w:hanging="720"/>
        <w:rPr>
          <w:noProof/>
        </w:rPr>
      </w:pPr>
      <w:r w:rsidRPr="008C6415">
        <w:rPr>
          <w:noProof/>
        </w:rPr>
        <w:t xml:space="preserve">Scott, G. D., Karns, C. M., Dow, M. W., Stevens, C., &amp; Neville, H. J. (2014). Enhanced peripheral visual processing in congenitally deaf humans is supported by multiple brain regions, including primary auditory cortex. </w:t>
      </w:r>
      <w:r w:rsidRPr="008C6415">
        <w:rPr>
          <w:i/>
          <w:noProof/>
        </w:rPr>
        <w:t>Front Hum Neurosci, 8</w:t>
      </w:r>
      <w:r w:rsidRPr="008C6415">
        <w:rPr>
          <w:noProof/>
        </w:rPr>
        <w:t xml:space="preserve">, 177. </w:t>
      </w:r>
      <w:hyperlink r:id="rId272" w:history="1">
        <w:r w:rsidRPr="008C6415">
          <w:rPr>
            <w:rStyle w:val="Hyperlink"/>
            <w:noProof/>
          </w:rPr>
          <w:t>https://doi.org/10.3389/fnhum.2014.00177</w:t>
        </w:r>
      </w:hyperlink>
      <w:r w:rsidRPr="008C6415">
        <w:rPr>
          <w:noProof/>
        </w:rPr>
        <w:t xml:space="preserve"> </w:t>
      </w:r>
    </w:p>
    <w:p w14:paraId="16804F72" w14:textId="77777777" w:rsidR="008C6415" w:rsidRPr="008C6415" w:rsidRDefault="008C6415" w:rsidP="008C6415">
      <w:pPr>
        <w:pStyle w:val="EndNoteBibliography"/>
        <w:rPr>
          <w:noProof/>
        </w:rPr>
      </w:pPr>
    </w:p>
    <w:p w14:paraId="10EE9D80" w14:textId="3ECAD2F8" w:rsidR="008C6415" w:rsidRPr="008C6415" w:rsidRDefault="008C6415" w:rsidP="008C6415">
      <w:pPr>
        <w:pStyle w:val="EndNoteBibliography"/>
        <w:ind w:left="720" w:hanging="720"/>
        <w:rPr>
          <w:noProof/>
        </w:rPr>
      </w:pPr>
      <w:r w:rsidRPr="008C6415">
        <w:rPr>
          <w:noProof/>
        </w:rPr>
        <w:t xml:space="preserve">Sebel, P. S., Bowdle, T. A., Ghoneim, M. M., Rampil, I. J., Padilla, R. E., Gan, T. J., &amp; Domino, K. B. (2004, 2004 SEP). The incidence of awareness during anesthesia: A multicenter United States study [Article]. </w:t>
      </w:r>
      <w:r w:rsidRPr="008C6415">
        <w:rPr>
          <w:i/>
          <w:noProof/>
        </w:rPr>
        <w:t>ANESTHESIA AND ANALGESIA, 99</w:t>
      </w:r>
      <w:r w:rsidRPr="008C6415">
        <w:rPr>
          <w:noProof/>
        </w:rPr>
        <w:t xml:space="preserve">(3), 833-839. </w:t>
      </w:r>
      <w:hyperlink r:id="rId273" w:history="1">
        <w:r w:rsidRPr="008C6415">
          <w:rPr>
            <w:rStyle w:val="Hyperlink"/>
            <w:noProof/>
          </w:rPr>
          <w:t>https://doi.org/10.1213/01.ANE.0000130261.90896.6C</w:t>
        </w:r>
      </w:hyperlink>
      <w:r w:rsidRPr="008C6415">
        <w:rPr>
          <w:noProof/>
        </w:rPr>
        <w:t xml:space="preserve"> </w:t>
      </w:r>
    </w:p>
    <w:p w14:paraId="49A5E809" w14:textId="77777777" w:rsidR="008C6415" w:rsidRPr="008C6415" w:rsidRDefault="008C6415" w:rsidP="008C6415">
      <w:pPr>
        <w:pStyle w:val="EndNoteBibliography"/>
        <w:rPr>
          <w:noProof/>
        </w:rPr>
      </w:pPr>
    </w:p>
    <w:p w14:paraId="6D36ED9E" w14:textId="408BAA9A" w:rsidR="008C6415" w:rsidRPr="008C6415" w:rsidRDefault="008C6415" w:rsidP="008C6415">
      <w:pPr>
        <w:pStyle w:val="EndNoteBibliography"/>
        <w:ind w:left="720" w:hanging="720"/>
        <w:rPr>
          <w:noProof/>
        </w:rPr>
      </w:pPr>
      <w:r w:rsidRPr="008C6415">
        <w:rPr>
          <w:noProof/>
        </w:rPr>
        <w:t xml:space="preserve">Seemanova, E., Passarge, E., Beneskova, D., Houstek, J., Kasal, P., &amp; Sevcikova, M. (1985, Apr). Familial microcephaly with normal intelligence, immunodeficiency, and risk for lymphoreticular malignancies: a new autosomal recessive disorder. </w:t>
      </w:r>
      <w:r w:rsidRPr="008C6415">
        <w:rPr>
          <w:i/>
          <w:noProof/>
        </w:rPr>
        <w:t>Am J Med Genet, 20</w:t>
      </w:r>
      <w:r w:rsidRPr="008C6415">
        <w:rPr>
          <w:noProof/>
        </w:rPr>
        <w:t xml:space="preserve">(4), 639-648. </w:t>
      </w:r>
      <w:hyperlink r:id="rId274" w:history="1">
        <w:r w:rsidRPr="008C6415">
          <w:rPr>
            <w:rStyle w:val="Hyperlink"/>
            <w:noProof/>
          </w:rPr>
          <w:t>https://doi.org/10.1002/ajmg.1320200410</w:t>
        </w:r>
      </w:hyperlink>
      <w:r w:rsidRPr="008C6415">
        <w:rPr>
          <w:noProof/>
        </w:rPr>
        <w:t xml:space="preserve"> </w:t>
      </w:r>
    </w:p>
    <w:p w14:paraId="048F29B3" w14:textId="77777777" w:rsidR="008C6415" w:rsidRPr="008C6415" w:rsidRDefault="008C6415" w:rsidP="008C6415">
      <w:pPr>
        <w:pStyle w:val="EndNoteBibliography"/>
        <w:rPr>
          <w:noProof/>
        </w:rPr>
      </w:pPr>
    </w:p>
    <w:p w14:paraId="33E67BB5" w14:textId="0E6FAEC0" w:rsidR="008C6415" w:rsidRPr="008C6415" w:rsidRDefault="008C6415" w:rsidP="008C6415">
      <w:pPr>
        <w:pStyle w:val="EndNoteBibliography"/>
        <w:ind w:left="720" w:hanging="720"/>
        <w:rPr>
          <w:noProof/>
        </w:rPr>
      </w:pPr>
      <w:r w:rsidRPr="008C6415">
        <w:rPr>
          <w:noProof/>
        </w:rPr>
        <w:t xml:space="preserve">Seth, A. K. (2021). </w:t>
      </w:r>
      <w:r w:rsidRPr="008C6415">
        <w:rPr>
          <w:i/>
          <w:noProof/>
        </w:rPr>
        <w:t>Being you : a new science of consciousness</w:t>
      </w:r>
      <w:r w:rsidRPr="008C6415">
        <w:rPr>
          <w:noProof/>
        </w:rPr>
        <w:t xml:space="preserve">  [still image]. Dutton, an imprint of Penguin Random House LLC. </w:t>
      </w:r>
      <w:hyperlink r:id="rId275" w:history="1">
        <w:r w:rsidRPr="008C6415">
          <w:rPr>
            <w:rStyle w:val="Hyperlink"/>
            <w:noProof/>
          </w:rPr>
          <w:t>https://doi.org/99990190823</w:t>
        </w:r>
      </w:hyperlink>
      <w:r w:rsidRPr="008C6415">
        <w:rPr>
          <w:noProof/>
        </w:rPr>
        <w:t xml:space="preserve"> </w:t>
      </w:r>
    </w:p>
    <w:p w14:paraId="14620389" w14:textId="77777777" w:rsidR="008C6415" w:rsidRPr="008C6415" w:rsidRDefault="008C6415" w:rsidP="008C6415">
      <w:pPr>
        <w:pStyle w:val="EndNoteBibliography"/>
        <w:rPr>
          <w:noProof/>
        </w:rPr>
      </w:pPr>
    </w:p>
    <w:p w14:paraId="290F91D5" w14:textId="60A04B16" w:rsidR="008C6415" w:rsidRPr="008C6415" w:rsidRDefault="008C6415" w:rsidP="008C6415">
      <w:pPr>
        <w:pStyle w:val="EndNoteBibliography"/>
        <w:ind w:left="720" w:hanging="720"/>
        <w:rPr>
          <w:noProof/>
        </w:rPr>
      </w:pPr>
      <w:r w:rsidRPr="008C6415">
        <w:rPr>
          <w:noProof/>
        </w:rPr>
        <w:t xml:space="preserve">Setlow, B. (1997, Aug). Georges Ungar and memory transfer. </w:t>
      </w:r>
      <w:r w:rsidRPr="008C6415">
        <w:rPr>
          <w:i/>
          <w:noProof/>
        </w:rPr>
        <w:t>J Hist Neurosci, 6</w:t>
      </w:r>
      <w:r w:rsidRPr="008C6415">
        <w:rPr>
          <w:noProof/>
        </w:rPr>
        <w:t xml:space="preserve">(2), 181-192. </w:t>
      </w:r>
      <w:hyperlink r:id="rId276" w:history="1">
        <w:r w:rsidRPr="008C6415">
          <w:rPr>
            <w:rStyle w:val="Hyperlink"/>
            <w:noProof/>
          </w:rPr>
          <w:t>https://doi.org/10.1080/09647049709525701</w:t>
        </w:r>
      </w:hyperlink>
      <w:r w:rsidRPr="008C6415">
        <w:rPr>
          <w:noProof/>
        </w:rPr>
        <w:t xml:space="preserve"> </w:t>
      </w:r>
    </w:p>
    <w:p w14:paraId="08B1B8F8" w14:textId="77777777" w:rsidR="008C6415" w:rsidRPr="008C6415" w:rsidRDefault="008C6415" w:rsidP="008C6415">
      <w:pPr>
        <w:pStyle w:val="EndNoteBibliography"/>
        <w:rPr>
          <w:noProof/>
        </w:rPr>
      </w:pPr>
    </w:p>
    <w:p w14:paraId="27E77A39" w14:textId="77777777" w:rsidR="008C6415" w:rsidRPr="008C6415" w:rsidRDefault="008C6415" w:rsidP="008C6415">
      <w:pPr>
        <w:pStyle w:val="EndNoteBibliography"/>
        <w:ind w:left="720" w:hanging="720"/>
        <w:rPr>
          <w:noProof/>
        </w:rPr>
      </w:pPr>
      <w:r w:rsidRPr="008C6415">
        <w:rPr>
          <w:noProof/>
        </w:rPr>
        <w:t xml:space="preserve">Sheiman, I. M., &amp; Tiras, K. L. (1996). Memory and morphogenesis in planaria and beetle. In C. I. Abramson, Z. P. Shuranova, &amp; Y. M. Burmistrov (Eds.), </w:t>
      </w:r>
      <w:r w:rsidRPr="008C6415">
        <w:rPr>
          <w:i/>
          <w:noProof/>
        </w:rPr>
        <w:t>Russian contributions to invertebrate behavior</w:t>
      </w:r>
      <w:r w:rsidRPr="008C6415">
        <w:rPr>
          <w:noProof/>
        </w:rPr>
        <w:t xml:space="preserve"> (pp. 43-76). Praeger. </w:t>
      </w:r>
    </w:p>
    <w:p w14:paraId="5B20521B" w14:textId="77777777" w:rsidR="008C6415" w:rsidRPr="008C6415" w:rsidRDefault="008C6415" w:rsidP="008C6415">
      <w:pPr>
        <w:pStyle w:val="EndNoteBibliography"/>
        <w:rPr>
          <w:noProof/>
        </w:rPr>
      </w:pPr>
    </w:p>
    <w:p w14:paraId="08624E4B" w14:textId="4021C5D8" w:rsidR="008C6415" w:rsidRPr="008C6415" w:rsidRDefault="008C6415" w:rsidP="008C6415">
      <w:pPr>
        <w:pStyle w:val="EndNoteBibliography"/>
        <w:ind w:left="720" w:hanging="720"/>
        <w:rPr>
          <w:noProof/>
        </w:rPr>
      </w:pPr>
      <w:r w:rsidRPr="008C6415">
        <w:rPr>
          <w:noProof/>
        </w:rPr>
        <w:t xml:space="preserve">Shenefelt, P. D. (2000, Mar). Hypnosis in dermatology. </w:t>
      </w:r>
      <w:r w:rsidRPr="008C6415">
        <w:rPr>
          <w:i/>
          <w:noProof/>
        </w:rPr>
        <w:t>Archives of Dermatology, 136</w:t>
      </w:r>
      <w:r w:rsidRPr="008C6415">
        <w:rPr>
          <w:noProof/>
        </w:rPr>
        <w:t xml:space="preserve">(3), 393-399. </w:t>
      </w:r>
      <w:hyperlink r:id="rId277" w:history="1">
        <w:r w:rsidRPr="008C6415">
          <w:rPr>
            <w:rStyle w:val="Hyperlink"/>
            <w:noProof/>
          </w:rPr>
          <w:t>https://doi.org/10.1001/archderm.136.3.393</w:t>
        </w:r>
      </w:hyperlink>
      <w:r w:rsidRPr="008C6415">
        <w:rPr>
          <w:noProof/>
        </w:rPr>
        <w:t xml:space="preserve"> </w:t>
      </w:r>
    </w:p>
    <w:p w14:paraId="59A7E23C" w14:textId="77777777" w:rsidR="008C6415" w:rsidRPr="008C6415" w:rsidRDefault="008C6415" w:rsidP="008C6415">
      <w:pPr>
        <w:pStyle w:val="EndNoteBibliography"/>
        <w:rPr>
          <w:noProof/>
        </w:rPr>
      </w:pPr>
    </w:p>
    <w:p w14:paraId="722D40D9" w14:textId="2D6D33F7" w:rsidR="008C6415" w:rsidRPr="008C6415" w:rsidRDefault="008C6415" w:rsidP="008C6415">
      <w:pPr>
        <w:pStyle w:val="EndNoteBibliography"/>
        <w:ind w:left="720" w:hanging="720"/>
        <w:rPr>
          <w:noProof/>
        </w:rPr>
      </w:pPr>
      <w:r w:rsidRPr="008C6415">
        <w:rPr>
          <w:noProof/>
        </w:rPr>
        <w:t xml:space="preserve">Shenefelt, P. D. (2010). Psychological interventions in the management of common skin conditions. </w:t>
      </w:r>
      <w:r w:rsidRPr="008C6415">
        <w:rPr>
          <w:i/>
          <w:noProof/>
        </w:rPr>
        <w:t>Psychol Res Behav Manag, 3</w:t>
      </w:r>
      <w:r w:rsidRPr="008C6415">
        <w:rPr>
          <w:noProof/>
        </w:rPr>
        <w:t xml:space="preserve">, 51-63. </w:t>
      </w:r>
      <w:hyperlink r:id="rId278" w:history="1">
        <w:r w:rsidRPr="008C6415">
          <w:rPr>
            <w:rStyle w:val="Hyperlink"/>
            <w:noProof/>
          </w:rPr>
          <w:t>https://doi.org/10.2147/prbm.s7072</w:t>
        </w:r>
      </w:hyperlink>
      <w:r w:rsidRPr="008C6415">
        <w:rPr>
          <w:noProof/>
        </w:rPr>
        <w:t xml:space="preserve"> </w:t>
      </w:r>
    </w:p>
    <w:p w14:paraId="0895CD9C" w14:textId="77777777" w:rsidR="008C6415" w:rsidRPr="008C6415" w:rsidRDefault="008C6415" w:rsidP="008C6415">
      <w:pPr>
        <w:pStyle w:val="EndNoteBibliography"/>
        <w:rPr>
          <w:noProof/>
        </w:rPr>
      </w:pPr>
    </w:p>
    <w:p w14:paraId="0B62B025" w14:textId="031DE39D" w:rsidR="008C6415" w:rsidRPr="008C6415" w:rsidRDefault="008C6415" w:rsidP="008C6415">
      <w:pPr>
        <w:pStyle w:val="EndNoteBibliography"/>
        <w:ind w:left="720" w:hanging="720"/>
        <w:rPr>
          <w:noProof/>
        </w:rPr>
      </w:pPr>
      <w:r w:rsidRPr="008C6415">
        <w:rPr>
          <w:noProof/>
        </w:rPr>
        <w:t xml:space="preserve">Shlobin, N. A., Aru, J., Vicente, R., &amp; Zemmar, A. (2023, MAY 9). What happens in the brain when we die? Deciphering the neurophysiology of the final moments in life. </w:t>
      </w:r>
      <w:r w:rsidRPr="008C6415">
        <w:rPr>
          <w:i/>
          <w:noProof/>
        </w:rPr>
        <w:t>FRONTIERS IN AGING NEUROSCIENCE, 15</w:t>
      </w:r>
      <w:r w:rsidRPr="008C6415">
        <w:rPr>
          <w:noProof/>
        </w:rPr>
        <w:t xml:space="preserve">, Article 1143848. </w:t>
      </w:r>
      <w:hyperlink r:id="rId279" w:history="1">
        <w:r w:rsidRPr="008C6415">
          <w:rPr>
            <w:rStyle w:val="Hyperlink"/>
            <w:noProof/>
          </w:rPr>
          <w:t>https://doi.org/10.3389/fnagi.2023.1143848</w:t>
        </w:r>
      </w:hyperlink>
      <w:r w:rsidRPr="008C6415">
        <w:rPr>
          <w:noProof/>
        </w:rPr>
        <w:t xml:space="preserve"> </w:t>
      </w:r>
    </w:p>
    <w:p w14:paraId="41262DEA" w14:textId="77777777" w:rsidR="008C6415" w:rsidRPr="008C6415" w:rsidRDefault="008C6415" w:rsidP="008C6415">
      <w:pPr>
        <w:pStyle w:val="EndNoteBibliography"/>
        <w:rPr>
          <w:noProof/>
        </w:rPr>
      </w:pPr>
    </w:p>
    <w:p w14:paraId="15C66A32" w14:textId="3A0BC38C" w:rsidR="008C6415" w:rsidRPr="008C6415" w:rsidRDefault="008C6415" w:rsidP="008C6415">
      <w:pPr>
        <w:pStyle w:val="EndNoteBibliography"/>
        <w:ind w:left="720" w:hanging="720"/>
        <w:rPr>
          <w:noProof/>
        </w:rPr>
      </w:pPr>
      <w:r w:rsidRPr="008C6415">
        <w:rPr>
          <w:noProof/>
        </w:rPr>
        <w:t xml:space="preserve">Shomrat, T., &amp; Levin, M. (2013, Oct 15). An automated training paradigm reveals long-term memory in planarians and its persistence through head regeneration. </w:t>
      </w:r>
      <w:r w:rsidRPr="008C6415">
        <w:rPr>
          <w:i/>
          <w:noProof/>
        </w:rPr>
        <w:t>The Journal of Experimental Biology, 216</w:t>
      </w:r>
      <w:r w:rsidRPr="008C6415">
        <w:rPr>
          <w:noProof/>
        </w:rPr>
        <w:t xml:space="preserve">(Pt 20), 3799-3810. </w:t>
      </w:r>
      <w:hyperlink r:id="rId280" w:history="1">
        <w:r w:rsidRPr="008C6415">
          <w:rPr>
            <w:rStyle w:val="Hyperlink"/>
            <w:noProof/>
          </w:rPr>
          <w:t>https://doi.org/10.1242/jeb.087809</w:t>
        </w:r>
      </w:hyperlink>
      <w:r w:rsidRPr="008C6415">
        <w:rPr>
          <w:noProof/>
        </w:rPr>
        <w:t xml:space="preserve"> </w:t>
      </w:r>
    </w:p>
    <w:p w14:paraId="1F2DA553" w14:textId="77777777" w:rsidR="008C6415" w:rsidRPr="008C6415" w:rsidRDefault="008C6415" w:rsidP="008C6415">
      <w:pPr>
        <w:pStyle w:val="EndNoteBibliography"/>
        <w:rPr>
          <w:noProof/>
        </w:rPr>
      </w:pPr>
    </w:p>
    <w:p w14:paraId="6635978B" w14:textId="1B93DA1B" w:rsidR="008C6415" w:rsidRPr="008C6415" w:rsidRDefault="008C6415" w:rsidP="008C6415">
      <w:pPr>
        <w:pStyle w:val="EndNoteBibliography"/>
        <w:ind w:left="720" w:hanging="720"/>
        <w:rPr>
          <w:noProof/>
        </w:rPr>
      </w:pPr>
      <w:r w:rsidRPr="008C6415">
        <w:rPr>
          <w:noProof/>
        </w:rPr>
        <w:t xml:space="preserve">Shurtleff, H. A., Roberts, E. A., Young, C. C., Barry, D., Warner, M. H., Saneto, R. P., Buckley, R., Firman, T., Poliakov, A. V., Ellenbogen, R. G., Hauptman, J. S., Ojemann, J. G., &amp; Marashly, A. (2021, 2021 NOV). Pediatric hemispherectomy outcome: Adaptive functioning, intelligence, and memory [Article]. </w:t>
      </w:r>
      <w:r w:rsidRPr="008C6415">
        <w:rPr>
          <w:i/>
          <w:noProof/>
        </w:rPr>
        <w:t>EPILEPSY &amp; BEHAVIOR, 124</w:t>
      </w:r>
      <w:r w:rsidRPr="008C6415">
        <w:rPr>
          <w:noProof/>
        </w:rPr>
        <w:t xml:space="preserve">, Article 108298. </w:t>
      </w:r>
      <w:hyperlink r:id="rId281" w:history="1">
        <w:r w:rsidRPr="008C6415">
          <w:rPr>
            <w:rStyle w:val="Hyperlink"/>
            <w:noProof/>
          </w:rPr>
          <w:t>https://doi.org/10.1016/j.yebeh.2021.108298</w:t>
        </w:r>
      </w:hyperlink>
      <w:r w:rsidRPr="008C6415">
        <w:rPr>
          <w:noProof/>
        </w:rPr>
        <w:t xml:space="preserve"> </w:t>
      </w:r>
    </w:p>
    <w:p w14:paraId="755B78FD" w14:textId="77777777" w:rsidR="008C6415" w:rsidRPr="008C6415" w:rsidRDefault="008C6415" w:rsidP="008C6415">
      <w:pPr>
        <w:pStyle w:val="EndNoteBibliography"/>
        <w:rPr>
          <w:noProof/>
        </w:rPr>
      </w:pPr>
    </w:p>
    <w:p w14:paraId="6BBEDE8B" w14:textId="6CD62BBB" w:rsidR="008C6415" w:rsidRPr="008C6415" w:rsidRDefault="008C6415" w:rsidP="008C6415">
      <w:pPr>
        <w:pStyle w:val="EndNoteBibliography"/>
        <w:ind w:left="720" w:hanging="720"/>
        <w:rPr>
          <w:noProof/>
        </w:rPr>
      </w:pPr>
      <w:r w:rsidRPr="008C6415">
        <w:rPr>
          <w:noProof/>
        </w:rPr>
        <w:t xml:space="preserve">Silva, P. R., Farias, T., Cascio, F., Dos Santos, L., Peixoto, V., Crespo, E., Ayres, C., Ayres, M., Marinho, V., Bastos, V. H., Ribeiro, P., Velasques, B., Orsini, M., Fiorelli, R., de Freitas, M. R. G., &amp; Teixeira, S. (2018, Dec 5). Neuroplasticity in visual impairments. </w:t>
      </w:r>
      <w:r w:rsidRPr="008C6415">
        <w:rPr>
          <w:i/>
          <w:noProof/>
        </w:rPr>
        <w:t>Neurol Int, 10</w:t>
      </w:r>
      <w:r w:rsidRPr="008C6415">
        <w:rPr>
          <w:noProof/>
        </w:rPr>
        <w:t xml:space="preserve">(4), 7326. </w:t>
      </w:r>
      <w:hyperlink r:id="rId282" w:history="1">
        <w:r w:rsidRPr="008C6415">
          <w:rPr>
            <w:rStyle w:val="Hyperlink"/>
            <w:noProof/>
          </w:rPr>
          <w:t>https://doi.org/10.4081/ni.2018.7326</w:t>
        </w:r>
      </w:hyperlink>
      <w:r w:rsidRPr="008C6415">
        <w:rPr>
          <w:noProof/>
        </w:rPr>
        <w:t xml:space="preserve"> </w:t>
      </w:r>
    </w:p>
    <w:p w14:paraId="1EFCCA2D" w14:textId="77777777" w:rsidR="008C6415" w:rsidRPr="008C6415" w:rsidRDefault="008C6415" w:rsidP="008C6415">
      <w:pPr>
        <w:pStyle w:val="EndNoteBibliography"/>
        <w:rPr>
          <w:noProof/>
        </w:rPr>
      </w:pPr>
    </w:p>
    <w:p w14:paraId="0B309EB1" w14:textId="12AFA7BA" w:rsidR="008C6415" w:rsidRPr="008C6415" w:rsidRDefault="008C6415" w:rsidP="008C6415">
      <w:pPr>
        <w:pStyle w:val="EndNoteBibliography"/>
        <w:ind w:left="720" w:hanging="720"/>
        <w:rPr>
          <w:noProof/>
        </w:rPr>
      </w:pPr>
      <w:r w:rsidRPr="008C6415">
        <w:rPr>
          <w:noProof/>
        </w:rPr>
        <w:t xml:space="preserve">Smythies, J. (2015). Off the beaten track: the molecular structure of long-term memory: three novel hypotheses-electrical, chemical and anatomical (allosteric). </w:t>
      </w:r>
      <w:r w:rsidRPr="008C6415">
        <w:rPr>
          <w:i/>
          <w:noProof/>
        </w:rPr>
        <w:t>Frontiers in integrative neuroscience, 9</w:t>
      </w:r>
      <w:r w:rsidRPr="008C6415">
        <w:rPr>
          <w:noProof/>
        </w:rPr>
        <w:t xml:space="preserve">, 4. </w:t>
      </w:r>
      <w:hyperlink r:id="rId283" w:history="1">
        <w:r w:rsidRPr="008C6415">
          <w:rPr>
            <w:rStyle w:val="Hyperlink"/>
            <w:noProof/>
          </w:rPr>
          <w:t>https://doi.org/10.3389/fnint.2015.00004</w:t>
        </w:r>
      </w:hyperlink>
      <w:r w:rsidRPr="008C6415">
        <w:rPr>
          <w:noProof/>
        </w:rPr>
        <w:t xml:space="preserve"> </w:t>
      </w:r>
    </w:p>
    <w:p w14:paraId="5B592AF7" w14:textId="77777777" w:rsidR="008C6415" w:rsidRPr="008C6415" w:rsidRDefault="008C6415" w:rsidP="008C6415">
      <w:pPr>
        <w:pStyle w:val="EndNoteBibliography"/>
        <w:rPr>
          <w:noProof/>
        </w:rPr>
      </w:pPr>
    </w:p>
    <w:p w14:paraId="4F937EBE" w14:textId="1088942B" w:rsidR="008C6415" w:rsidRPr="008C6415" w:rsidRDefault="008C6415" w:rsidP="008C6415">
      <w:pPr>
        <w:pStyle w:val="EndNoteBibliography"/>
        <w:ind w:left="720" w:hanging="720"/>
        <w:rPr>
          <w:noProof/>
        </w:rPr>
      </w:pPr>
      <w:r w:rsidRPr="008C6415">
        <w:rPr>
          <w:noProof/>
        </w:rPr>
        <w:t xml:space="preserve">Snyder, A. (2009, May 27). Explaining and inducing savant skills: privileged access to lower level, less-processed information. </w:t>
      </w:r>
      <w:r w:rsidRPr="008C6415">
        <w:rPr>
          <w:i/>
          <w:noProof/>
        </w:rPr>
        <w:t>Philos Trans R Soc Lond B Biol Sci, 364</w:t>
      </w:r>
      <w:r w:rsidRPr="008C6415">
        <w:rPr>
          <w:noProof/>
        </w:rPr>
        <w:t xml:space="preserve">(1522), 1399-1405. </w:t>
      </w:r>
      <w:hyperlink r:id="rId284" w:history="1">
        <w:r w:rsidRPr="008C6415">
          <w:rPr>
            <w:rStyle w:val="Hyperlink"/>
            <w:noProof/>
          </w:rPr>
          <w:t>https://doi.org/10.1098/rstb.2008.0290</w:t>
        </w:r>
      </w:hyperlink>
      <w:r w:rsidRPr="008C6415">
        <w:rPr>
          <w:noProof/>
        </w:rPr>
        <w:t xml:space="preserve"> </w:t>
      </w:r>
    </w:p>
    <w:p w14:paraId="7E6F8E17" w14:textId="77777777" w:rsidR="008C6415" w:rsidRPr="008C6415" w:rsidRDefault="008C6415" w:rsidP="008C6415">
      <w:pPr>
        <w:pStyle w:val="EndNoteBibliography"/>
        <w:rPr>
          <w:noProof/>
        </w:rPr>
      </w:pPr>
    </w:p>
    <w:p w14:paraId="719A088B" w14:textId="317146AE" w:rsidR="008C6415" w:rsidRPr="008C6415" w:rsidRDefault="008C6415" w:rsidP="008C6415">
      <w:pPr>
        <w:pStyle w:val="EndNoteBibliography"/>
        <w:ind w:left="720" w:hanging="720"/>
        <w:rPr>
          <w:noProof/>
        </w:rPr>
      </w:pPr>
      <w:r w:rsidRPr="008C6415">
        <w:rPr>
          <w:noProof/>
        </w:rPr>
        <w:t xml:space="preserve">Sole, R., Amor, D. R., Duran-Nebreda, S., Conde-Pueyo, N., Carbonell-Ballestero, M., &amp; Montanez, R. (2016, Oct). Synthetic collective intelligence. </w:t>
      </w:r>
      <w:r w:rsidRPr="008C6415">
        <w:rPr>
          <w:i/>
          <w:noProof/>
        </w:rPr>
        <w:t>Biosystems, 148</w:t>
      </w:r>
      <w:r w:rsidRPr="008C6415">
        <w:rPr>
          <w:noProof/>
        </w:rPr>
        <w:t xml:space="preserve">, 47-61. </w:t>
      </w:r>
      <w:hyperlink r:id="rId285" w:history="1">
        <w:r w:rsidRPr="008C6415">
          <w:rPr>
            <w:rStyle w:val="Hyperlink"/>
            <w:noProof/>
          </w:rPr>
          <w:t>https://doi.org/10.1016/j.biosystems.2016.01.002</w:t>
        </w:r>
      </w:hyperlink>
      <w:r w:rsidRPr="008C6415">
        <w:rPr>
          <w:noProof/>
        </w:rPr>
        <w:t xml:space="preserve"> </w:t>
      </w:r>
    </w:p>
    <w:p w14:paraId="5A9FF4C8" w14:textId="77777777" w:rsidR="008C6415" w:rsidRPr="008C6415" w:rsidRDefault="008C6415" w:rsidP="008C6415">
      <w:pPr>
        <w:pStyle w:val="EndNoteBibliography"/>
        <w:rPr>
          <w:noProof/>
        </w:rPr>
      </w:pPr>
    </w:p>
    <w:p w14:paraId="57A32FD2" w14:textId="6B135B46" w:rsidR="008C6415" w:rsidRPr="008C6415" w:rsidRDefault="008C6415" w:rsidP="008C6415">
      <w:pPr>
        <w:pStyle w:val="EndNoteBibliography"/>
        <w:ind w:left="720" w:hanging="720"/>
        <w:rPr>
          <w:noProof/>
        </w:rPr>
      </w:pPr>
      <w:r w:rsidRPr="008C6415">
        <w:rPr>
          <w:noProof/>
        </w:rPr>
        <w:t xml:space="preserve">Srivastava, S., Chandran, V., &amp; Parikh, D. A. (2021, 2021 OCT). Awareness during general anesthesia for cesarean section: A prospective observational cohort study [Article]. </w:t>
      </w:r>
      <w:r w:rsidRPr="008C6415">
        <w:rPr>
          <w:i/>
          <w:noProof/>
        </w:rPr>
        <w:t>ANAESTHESIA PAIN &amp; INTENSIVE CARE, 25</w:t>
      </w:r>
      <w:r w:rsidRPr="008C6415">
        <w:rPr>
          <w:noProof/>
        </w:rPr>
        <w:t xml:space="preserve">(5), 660-666. </w:t>
      </w:r>
      <w:hyperlink r:id="rId286" w:history="1">
        <w:r w:rsidRPr="008C6415">
          <w:rPr>
            <w:rStyle w:val="Hyperlink"/>
            <w:noProof/>
          </w:rPr>
          <w:t>https://doi.org/10.35975/apic.v25i5.1643</w:t>
        </w:r>
      </w:hyperlink>
      <w:r w:rsidRPr="008C6415">
        <w:rPr>
          <w:noProof/>
        </w:rPr>
        <w:t xml:space="preserve"> </w:t>
      </w:r>
    </w:p>
    <w:p w14:paraId="6B636F8B" w14:textId="77777777" w:rsidR="008C6415" w:rsidRPr="008C6415" w:rsidRDefault="008C6415" w:rsidP="008C6415">
      <w:pPr>
        <w:pStyle w:val="EndNoteBibliography"/>
        <w:rPr>
          <w:noProof/>
        </w:rPr>
      </w:pPr>
    </w:p>
    <w:p w14:paraId="0217E771" w14:textId="77777777" w:rsidR="008C6415" w:rsidRPr="008C6415" w:rsidRDefault="008C6415" w:rsidP="008C6415">
      <w:pPr>
        <w:pStyle w:val="EndNoteBibliography"/>
        <w:ind w:left="720" w:hanging="720"/>
        <w:rPr>
          <w:noProof/>
        </w:rPr>
      </w:pPr>
      <w:r w:rsidRPr="008C6415">
        <w:rPr>
          <w:noProof/>
        </w:rPr>
        <w:t xml:space="preserve">Stein, D. G., Frank, B., &amp; Rosen, J. (1969). Interanimal Memory Transfer - A New Interpretation. </w:t>
      </w:r>
      <w:r w:rsidRPr="008C6415">
        <w:rPr>
          <w:i/>
          <w:noProof/>
        </w:rPr>
        <w:t>Psychonomic Science, 17</w:t>
      </w:r>
      <w:r w:rsidRPr="008C6415">
        <w:rPr>
          <w:noProof/>
        </w:rPr>
        <w:t xml:space="preserve">(1), 54-&amp;. &lt;Go to ISI&gt;://A1969E484100077 </w:t>
      </w:r>
    </w:p>
    <w:p w14:paraId="7FE6D2B4" w14:textId="77777777" w:rsidR="008C6415" w:rsidRPr="008C6415" w:rsidRDefault="008C6415" w:rsidP="008C6415">
      <w:pPr>
        <w:pStyle w:val="EndNoteBibliography"/>
        <w:rPr>
          <w:noProof/>
        </w:rPr>
      </w:pPr>
    </w:p>
    <w:p w14:paraId="78DEB275" w14:textId="77777777" w:rsidR="008C6415" w:rsidRPr="008C6415" w:rsidRDefault="008C6415" w:rsidP="008C6415">
      <w:pPr>
        <w:pStyle w:val="EndNoteBibliography"/>
        <w:ind w:left="720" w:hanging="720"/>
        <w:rPr>
          <w:noProof/>
        </w:rPr>
      </w:pPr>
      <w:r w:rsidRPr="008C6415">
        <w:rPr>
          <w:noProof/>
        </w:rPr>
        <w:t>Sternberg, E. M. (2002, Oct). Walter B. Cannon and " 'Voodoo' Death": a perspective from 60 years on [Comment</w:t>
      </w:r>
    </w:p>
    <w:p w14:paraId="194077B2" w14:textId="412B2F7D" w:rsidR="008C6415" w:rsidRPr="008C6415" w:rsidRDefault="008C6415" w:rsidP="008C6415">
      <w:pPr>
        <w:pStyle w:val="EndNoteBibliography"/>
        <w:ind w:left="720" w:hanging="720"/>
        <w:rPr>
          <w:noProof/>
        </w:rPr>
      </w:pPr>
      <w:r w:rsidRPr="008C6415">
        <w:rPr>
          <w:noProof/>
        </w:rPr>
        <w:t xml:space="preserve">Editorial]. </w:t>
      </w:r>
      <w:r w:rsidRPr="008C6415">
        <w:rPr>
          <w:i/>
          <w:noProof/>
        </w:rPr>
        <w:t>American Journal of Public Health, 92</w:t>
      </w:r>
      <w:r w:rsidRPr="008C6415">
        <w:rPr>
          <w:noProof/>
        </w:rPr>
        <w:t xml:space="preserve">(10), 1564-1566. </w:t>
      </w:r>
      <w:hyperlink r:id="rId287" w:history="1">
        <w:r w:rsidRPr="008C6415">
          <w:rPr>
            <w:rStyle w:val="Hyperlink"/>
            <w:noProof/>
          </w:rPr>
          <w:t>http://www.ncbi.nlm.nih.gov/pubmed/12356591</w:t>
        </w:r>
      </w:hyperlink>
    </w:p>
    <w:p w14:paraId="0879BED4" w14:textId="186F9CFB" w:rsidR="008C6415" w:rsidRPr="008C6415" w:rsidRDefault="00B0185B" w:rsidP="008C6415">
      <w:pPr>
        <w:pStyle w:val="EndNoteBibliography"/>
        <w:ind w:left="720" w:hanging="720"/>
        <w:rPr>
          <w:noProof/>
        </w:rPr>
      </w:pPr>
      <w:hyperlink r:id="rId288" w:history="1">
        <w:r w:rsidR="008C6415" w:rsidRPr="008C6415">
          <w:rPr>
            <w:rStyle w:val="Hyperlink"/>
            <w:noProof/>
          </w:rPr>
          <w:t>http://www.ncbi.nlm.nih.gov/pmc/articles/PMC1447278/pdf/0921564.pdf</w:t>
        </w:r>
      </w:hyperlink>
      <w:r w:rsidR="008C6415" w:rsidRPr="008C6415">
        <w:rPr>
          <w:noProof/>
        </w:rPr>
        <w:t xml:space="preserve"> </w:t>
      </w:r>
    </w:p>
    <w:p w14:paraId="5CF6B056" w14:textId="77777777" w:rsidR="008C6415" w:rsidRPr="008C6415" w:rsidRDefault="008C6415" w:rsidP="008C6415">
      <w:pPr>
        <w:pStyle w:val="EndNoteBibliography"/>
        <w:rPr>
          <w:noProof/>
        </w:rPr>
      </w:pPr>
    </w:p>
    <w:p w14:paraId="21E55D54" w14:textId="77777777" w:rsidR="008C6415" w:rsidRPr="008C6415" w:rsidRDefault="008C6415" w:rsidP="008C6415">
      <w:pPr>
        <w:pStyle w:val="EndNoteBibliography"/>
        <w:ind w:left="720" w:hanging="720"/>
        <w:rPr>
          <w:noProof/>
        </w:rPr>
      </w:pPr>
      <w:r w:rsidRPr="008C6415">
        <w:rPr>
          <w:noProof/>
        </w:rPr>
        <w:t xml:space="preserve">Stevenson, I. (1976). PRELIMINARY-REPORT OF A NEW CASE OF RESPONSIVE XENOGLOSSY - CASE OF GRETCHEN. </w:t>
      </w:r>
      <w:r w:rsidRPr="008C6415">
        <w:rPr>
          <w:i/>
          <w:noProof/>
        </w:rPr>
        <w:t>JOURNAL OF THE AMERICAN SOCIETY FOR PSYCHICAL RESEARCH, 70</w:t>
      </w:r>
      <w:r w:rsidRPr="008C6415">
        <w:rPr>
          <w:noProof/>
        </w:rPr>
        <w:t xml:space="preserve">(1), 65-77. </w:t>
      </w:r>
    </w:p>
    <w:p w14:paraId="0F13511B" w14:textId="77777777" w:rsidR="008C6415" w:rsidRPr="008C6415" w:rsidRDefault="008C6415" w:rsidP="008C6415">
      <w:pPr>
        <w:pStyle w:val="EndNoteBibliography"/>
        <w:rPr>
          <w:noProof/>
        </w:rPr>
      </w:pPr>
    </w:p>
    <w:p w14:paraId="394734D9" w14:textId="424FED75" w:rsidR="008C6415" w:rsidRPr="008C6415" w:rsidRDefault="008C6415" w:rsidP="008C6415">
      <w:pPr>
        <w:pStyle w:val="EndNoteBibliography"/>
        <w:ind w:left="720" w:hanging="720"/>
        <w:rPr>
          <w:noProof/>
        </w:rPr>
      </w:pPr>
      <w:r w:rsidRPr="008C6415">
        <w:rPr>
          <w:noProof/>
        </w:rPr>
        <w:t xml:space="preserve">Strong, V., Holderbaum, W., &amp; Hayashi, Y. Electro-active polymer hydrogels exhibit emergent memory when embodied in a simulated game environment. </w:t>
      </w:r>
      <w:r w:rsidRPr="008C6415">
        <w:rPr>
          <w:i/>
          <w:noProof/>
        </w:rPr>
        <w:t>Cell Reports Physical Science</w:t>
      </w:r>
      <w:r w:rsidRPr="008C6415">
        <w:rPr>
          <w:noProof/>
        </w:rPr>
        <w:t xml:space="preserve">. </w:t>
      </w:r>
      <w:hyperlink r:id="rId289" w:history="1">
        <w:r w:rsidRPr="008C6415">
          <w:rPr>
            <w:rStyle w:val="Hyperlink"/>
            <w:noProof/>
          </w:rPr>
          <w:t>https://doi.org/10.1016/j.xcrp.2024.102151</w:t>
        </w:r>
      </w:hyperlink>
      <w:r w:rsidRPr="008C6415">
        <w:rPr>
          <w:noProof/>
        </w:rPr>
        <w:t xml:space="preserve"> </w:t>
      </w:r>
    </w:p>
    <w:p w14:paraId="0E688092" w14:textId="77777777" w:rsidR="008C6415" w:rsidRPr="008C6415" w:rsidRDefault="008C6415" w:rsidP="008C6415">
      <w:pPr>
        <w:pStyle w:val="EndNoteBibliography"/>
        <w:rPr>
          <w:noProof/>
        </w:rPr>
      </w:pPr>
    </w:p>
    <w:p w14:paraId="68102F15" w14:textId="7E3BFD68" w:rsidR="008C6415" w:rsidRPr="008C6415" w:rsidRDefault="008C6415" w:rsidP="008C6415">
      <w:pPr>
        <w:pStyle w:val="EndNoteBibliography"/>
        <w:ind w:left="720" w:hanging="720"/>
        <w:rPr>
          <w:noProof/>
        </w:rPr>
      </w:pPr>
      <w:r w:rsidRPr="008C6415">
        <w:rPr>
          <w:noProof/>
        </w:rPr>
        <w:t xml:space="preserve">Tasbihgou, S. R., Vogels, M. F., &amp; Absalom, A. R. (2018, 2018 JAN). Accidental awareness during general anaesthesia - a narrative review [Review]. </w:t>
      </w:r>
      <w:r w:rsidRPr="008C6415">
        <w:rPr>
          <w:i/>
          <w:noProof/>
        </w:rPr>
        <w:t>ANAESTHESIA, 73</w:t>
      </w:r>
      <w:r w:rsidRPr="008C6415">
        <w:rPr>
          <w:noProof/>
        </w:rPr>
        <w:t xml:space="preserve">(1), 112-122. </w:t>
      </w:r>
      <w:hyperlink r:id="rId290" w:history="1">
        <w:r w:rsidRPr="008C6415">
          <w:rPr>
            <w:rStyle w:val="Hyperlink"/>
            <w:noProof/>
          </w:rPr>
          <w:t>https://doi.org/10.1111/anae.14124</w:t>
        </w:r>
      </w:hyperlink>
      <w:r w:rsidRPr="008C6415">
        <w:rPr>
          <w:noProof/>
        </w:rPr>
        <w:t xml:space="preserve"> </w:t>
      </w:r>
    </w:p>
    <w:p w14:paraId="0BB40ECA" w14:textId="77777777" w:rsidR="008C6415" w:rsidRPr="008C6415" w:rsidRDefault="008C6415" w:rsidP="008C6415">
      <w:pPr>
        <w:pStyle w:val="EndNoteBibliography"/>
        <w:rPr>
          <w:noProof/>
        </w:rPr>
      </w:pPr>
    </w:p>
    <w:p w14:paraId="6D686768" w14:textId="42D5A70A" w:rsidR="008C6415" w:rsidRPr="008C6415" w:rsidRDefault="008C6415" w:rsidP="008C6415">
      <w:pPr>
        <w:pStyle w:val="EndNoteBibliography"/>
        <w:ind w:left="720" w:hanging="720"/>
        <w:rPr>
          <w:noProof/>
        </w:rPr>
      </w:pPr>
      <w:r w:rsidRPr="008C6415">
        <w:rPr>
          <w:noProof/>
        </w:rPr>
        <w:t xml:space="preserve">Tegmark, M. (2015). </w:t>
      </w:r>
      <w:r w:rsidRPr="008C6415">
        <w:rPr>
          <w:i/>
          <w:noProof/>
        </w:rPr>
        <w:t>Our Mathematical Universe: My Quest for the Ultimate Nature of Reality</w:t>
      </w:r>
      <w:r w:rsidRPr="008C6415">
        <w:rPr>
          <w:noProof/>
        </w:rPr>
        <w:t xml:space="preserve">. Knopf Doubleday Publishing Group. </w:t>
      </w:r>
      <w:hyperlink r:id="rId291" w:history="1">
        <w:r w:rsidRPr="008C6415">
          <w:rPr>
            <w:rStyle w:val="Hyperlink"/>
            <w:noProof/>
          </w:rPr>
          <w:t>https://books.google.ca/books?id=k96ODQAAQBAJ</w:t>
        </w:r>
      </w:hyperlink>
      <w:r w:rsidRPr="008C6415">
        <w:rPr>
          <w:noProof/>
        </w:rPr>
        <w:t xml:space="preserve"> </w:t>
      </w:r>
    </w:p>
    <w:p w14:paraId="0623FBD1" w14:textId="77777777" w:rsidR="008C6415" w:rsidRPr="008C6415" w:rsidRDefault="008C6415" w:rsidP="008C6415">
      <w:pPr>
        <w:pStyle w:val="EndNoteBibliography"/>
        <w:rPr>
          <w:noProof/>
        </w:rPr>
      </w:pPr>
    </w:p>
    <w:p w14:paraId="45C3989D" w14:textId="77777777" w:rsidR="008C6415" w:rsidRPr="008C6415" w:rsidRDefault="008C6415" w:rsidP="008C6415">
      <w:pPr>
        <w:pStyle w:val="EndNoteBibliography"/>
        <w:ind w:left="720" w:hanging="720"/>
        <w:rPr>
          <w:noProof/>
        </w:rPr>
      </w:pPr>
      <w:r w:rsidRPr="008C6415">
        <w:rPr>
          <w:noProof/>
        </w:rPr>
        <w:t xml:space="preserve">Thompson, D. A. W., &amp; Whyte, L. L. (1942). </w:t>
      </w:r>
      <w:r w:rsidRPr="008C6415">
        <w:rPr>
          <w:i/>
          <w:noProof/>
        </w:rPr>
        <w:t>On growth and form</w:t>
      </w:r>
      <w:r w:rsidRPr="008C6415">
        <w:rPr>
          <w:noProof/>
        </w:rPr>
        <w:t xml:space="preserve"> (A new ed.). The University Press. </w:t>
      </w:r>
    </w:p>
    <w:p w14:paraId="739D98FA" w14:textId="77777777" w:rsidR="008C6415" w:rsidRPr="008C6415" w:rsidRDefault="008C6415" w:rsidP="008C6415">
      <w:pPr>
        <w:pStyle w:val="EndNoteBibliography"/>
        <w:rPr>
          <w:noProof/>
        </w:rPr>
      </w:pPr>
    </w:p>
    <w:p w14:paraId="48526721" w14:textId="2B898422" w:rsidR="008C6415" w:rsidRPr="008C6415" w:rsidRDefault="008C6415" w:rsidP="008C6415">
      <w:pPr>
        <w:pStyle w:val="EndNoteBibliography"/>
        <w:ind w:left="720" w:hanging="720"/>
        <w:rPr>
          <w:noProof/>
        </w:rPr>
      </w:pPr>
      <w:r w:rsidRPr="008C6415">
        <w:rPr>
          <w:noProof/>
        </w:rPr>
        <w:t xml:space="preserve">Tononi, G., Boly, M., Massimini, M., &amp; Koch, C. (2016, Jul). Integrated information theory: from consciousness to its physical substrate. </w:t>
      </w:r>
      <w:r w:rsidRPr="008C6415">
        <w:rPr>
          <w:i/>
          <w:noProof/>
        </w:rPr>
        <w:t>Nat Rev Neurosci, 17</w:t>
      </w:r>
      <w:r w:rsidRPr="008C6415">
        <w:rPr>
          <w:noProof/>
        </w:rPr>
        <w:t xml:space="preserve">(7), 450-461. </w:t>
      </w:r>
      <w:hyperlink r:id="rId292" w:history="1">
        <w:r w:rsidRPr="008C6415">
          <w:rPr>
            <w:rStyle w:val="Hyperlink"/>
            <w:noProof/>
          </w:rPr>
          <w:t>https://doi.org/10.1038/nrn.2016.44</w:t>
        </w:r>
      </w:hyperlink>
      <w:r w:rsidRPr="008C6415">
        <w:rPr>
          <w:noProof/>
        </w:rPr>
        <w:t xml:space="preserve"> </w:t>
      </w:r>
    </w:p>
    <w:p w14:paraId="0E5A9F7B" w14:textId="77777777" w:rsidR="008C6415" w:rsidRPr="008C6415" w:rsidRDefault="008C6415" w:rsidP="008C6415">
      <w:pPr>
        <w:pStyle w:val="EndNoteBibliography"/>
        <w:rPr>
          <w:noProof/>
        </w:rPr>
      </w:pPr>
    </w:p>
    <w:p w14:paraId="641A4EFE" w14:textId="78FC94AB" w:rsidR="008C6415" w:rsidRPr="008C6415" w:rsidRDefault="008C6415" w:rsidP="008C6415">
      <w:pPr>
        <w:pStyle w:val="EndNoteBibliography"/>
        <w:ind w:left="720" w:hanging="720"/>
        <w:rPr>
          <w:noProof/>
        </w:rPr>
      </w:pPr>
      <w:r w:rsidRPr="008C6415">
        <w:rPr>
          <w:noProof/>
        </w:rPr>
        <w:t xml:space="preserve">Tononi, G., &amp; Koch, C. (2015, May 19). Consciousness: here, there and everywhere? [Review]. </w:t>
      </w:r>
      <w:r w:rsidRPr="008C6415">
        <w:rPr>
          <w:i/>
          <w:noProof/>
        </w:rPr>
        <w:t>Philosophical transactions of the Royal Society of London. Series B, Biological sciences, 370</w:t>
      </w:r>
      <w:r w:rsidRPr="008C6415">
        <w:rPr>
          <w:noProof/>
        </w:rPr>
        <w:t xml:space="preserve">(1668). </w:t>
      </w:r>
      <w:hyperlink r:id="rId293" w:history="1">
        <w:r w:rsidRPr="008C6415">
          <w:rPr>
            <w:rStyle w:val="Hyperlink"/>
            <w:noProof/>
          </w:rPr>
          <w:t>https://doi.org/10.1098/rstb.2014.0167</w:t>
        </w:r>
      </w:hyperlink>
      <w:r w:rsidRPr="008C6415">
        <w:rPr>
          <w:noProof/>
        </w:rPr>
        <w:t xml:space="preserve"> </w:t>
      </w:r>
    </w:p>
    <w:p w14:paraId="44DC43ED" w14:textId="77777777" w:rsidR="008C6415" w:rsidRPr="008C6415" w:rsidRDefault="008C6415" w:rsidP="008C6415">
      <w:pPr>
        <w:pStyle w:val="EndNoteBibliography"/>
        <w:rPr>
          <w:noProof/>
        </w:rPr>
      </w:pPr>
    </w:p>
    <w:p w14:paraId="5611E02F" w14:textId="4194B32A" w:rsidR="008C6415" w:rsidRPr="008C6415" w:rsidRDefault="008C6415" w:rsidP="008C6415">
      <w:pPr>
        <w:pStyle w:val="EndNoteBibliography"/>
        <w:ind w:left="720" w:hanging="720"/>
        <w:rPr>
          <w:noProof/>
        </w:rPr>
      </w:pPr>
      <w:r w:rsidRPr="008C6415">
        <w:rPr>
          <w:noProof/>
        </w:rPr>
        <w:t xml:space="preserve">Treffert, D. A. (2009, May 27). The savant syndrome: an extraordinary condition. A synopsis: past, present, future. </w:t>
      </w:r>
      <w:r w:rsidRPr="008C6415">
        <w:rPr>
          <w:i/>
          <w:noProof/>
        </w:rPr>
        <w:t>Philos Trans R Soc Lond B Biol Sci, 364</w:t>
      </w:r>
      <w:r w:rsidRPr="008C6415">
        <w:rPr>
          <w:noProof/>
        </w:rPr>
        <w:t xml:space="preserve">(1522), 1351-1357. </w:t>
      </w:r>
      <w:hyperlink r:id="rId294" w:history="1">
        <w:r w:rsidRPr="008C6415">
          <w:rPr>
            <w:rStyle w:val="Hyperlink"/>
            <w:noProof/>
          </w:rPr>
          <w:t>https://doi.org/10.1098/rstb.2008.0326</w:t>
        </w:r>
      </w:hyperlink>
      <w:r w:rsidRPr="008C6415">
        <w:rPr>
          <w:noProof/>
        </w:rPr>
        <w:t xml:space="preserve"> </w:t>
      </w:r>
    </w:p>
    <w:p w14:paraId="4E50F828" w14:textId="77777777" w:rsidR="008C6415" w:rsidRPr="008C6415" w:rsidRDefault="008C6415" w:rsidP="008C6415">
      <w:pPr>
        <w:pStyle w:val="EndNoteBibliography"/>
        <w:rPr>
          <w:noProof/>
        </w:rPr>
      </w:pPr>
    </w:p>
    <w:p w14:paraId="6A3F42D1" w14:textId="5C662136" w:rsidR="008C6415" w:rsidRPr="008C6415" w:rsidRDefault="008C6415" w:rsidP="008C6415">
      <w:pPr>
        <w:pStyle w:val="EndNoteBibliography"/>
        <w:ind w:left="720" w:hanging="720"/>
        <w:rPr>
          <w:noProof/>
        </w:rPr>
      </w:pPr>
      <w:r w:rsidRPr="008C6415">
        <w:rPr>
          <w:noProof/>
        </w:rPr>
        <w:t xml:space="preserve">Treffert, D. A., &amp; Christensen, D. D. (2005, DEC). Inside the mind of a savant. </w:t>
      </w:r>
      <w:r w:rsidRPr="008C6415">
        <w:rPr>
          <w:i/>
          <w:noProof/>
        </w:rPr>
        <w:t>SCIENTIFIC AMERICAN, 293</w:t>
      </w:r>
      <w:r w:rsidRPr="008C6415">
        <w:rPr>
          <w:noProof/>
        </w:rPr>
        <w:t xml:space="preserve">(6), 108-113. </w:t>
      </w:r>
      <w:hyperlink r:id="rId295" w:history="1">
        <w:r w:rsidRPr="008C6415">
          <w:rPr>
            <w:rStyle w:val="Hyperlink"/>
            <w:noProof/>
          </w:rPr>
          <w:t>https://doi.org/10.1038/scientificamerican1205-108</w:t>
        </w:r>
      </w:hyperlink>
      <w:r w:rsidRPr="008C6415">
        <w:rPr>
          <w:noProof/>
        </w:rPr>
        <w:t xml:space="preserve"> </w:t>
      </w:r>
    </w:p>
    <w:p w14:paraId="6B0D078C" w14:textId="77777777" w:rsidR="008C6415" w:rsidRPr="008C6415" w:rsidRDefault="008C6415" w:rsidP="008C6415">
      <w:pPr>
        <w:pStyle w:val="EndNoteBibliography"/>
        <w:rPr>
          <w:noProof/>
        </w:rPr>
      </w:pPr>
    </w:p>
    <w:p w14:paraId="29E36B35" w14:textId="378F2C2F" w:rsidR="008C6415" w:rsidRPr="008C6415" w:rsidRDefault="008C6415" w:rsidP="008C6415">
      <w:pPr>
        <w:pStyle w:val="EndNoteBibliography"/>
        <w:ind w:left="720" w:hanging="720"/>
        <w:rPr>
          <w:noProof/>
        </w:rPr>
      </w:pPr>
      <w:r w:rsidRPr="008C6415">
        <w:rPr>
          <w:noProof/>
        </w:rPr>
        <w:t xml:space="preserve">Treffert, D. A., &amp; Treffert, D. A. (2021, Apr). The Sudden Savant: A New Form of Extraordinary Abilities. </w:t>
      </w:r>
      <w:r w:rsidRPr="008C6415">
        <w:rPr>
          <w:i/>
          <w:noProof/>
        </w:rPr>
        <w:t>WMJ, 120</w:t>
      </w:r>
      <w:r w:rsidRPr="008C6415">
        <w:rPr>
          <w:noProof/>
        </w:rPr>
        <w:t xml:space="preserve">(1), 69-73. </w:t>
      </w:r>
      <w:hyperlink r:id="rId296" w:history="1">
        <w:r w:rsidRPr="008C6415">
          <w:rPr>
            <w:rStyle w:val="Hyperlink"/>
            <w:noProof/>
          </w:rPr>
          <w:t>https://www.ncbi.nlm.nih.gov/pubmed/33974770</w:t>
        </w:r>
      </w:hyperlink>
      <w:r w:rsidRPr="008C6415">
        <w:rPr>
          <w:noProof/>
        </w:rPr>
        <w:t xml:space="preserve"> </w:t>
      </w:r>
    </w:p>
    <w:p w14:paraId="23E9E7F0" w14:textId="77777777" w:rsidR="008C6415" w:rsidRPr="008C6415" w:rsidRDefault="008C6415" w:rsidP="008C6415">
      <w:pPr>
        <w:pStyle w:val="EndNoteBibliography"/>
        <w:rPr>
          <w:noProof/>
        </w:rPr>
      </w:pPr>
    </w:p>
    <w:p w14:paraId="494FA2B2" w14:textId="13A90596" w:rsidR="008C6415" w:rsidRPr="008C6415" w:rsidRDefault="008C6415" w:rsidP="008C6415">
      <w:pPr>
        <w:pStyle w:val="EndNoteBibliography"/>
        <w:ind w:left="720" w:hanging="720"/>
        <w:rPr>
          <w:noProof/>
        </w:rPr>
      </w:pPr>
      <w:r w:rsidRPr="008C6415">
        <w:rPr>
          <w:noProof/>
        </w:rPr>
        <w:t xml:space="preserve">Ulmer, S., Moeller, F., Brockmann, M. A., Kuthz-Buschbeck, J. P. K., Stephani, U., &amp; Jansen, O. (2005, 2005 JUL). Living a normal life with the nondominant hemisphere: Magnetic resonance imaging findings and clinical outcome for a patient with left-hemispheric hydranencephaly [Article]. </w:t>
      </w:r>
      <w:r w:rsidRPr="008C6415">
        <w:rPr>
          <w:i/>
          <w:noProof/>
        </w:rPr>
        <w:t>Pediatrics, 116</w:t>
      </w:r>
      <w:r w:rsidRPr="008C6415">
        <w:rPr>
          <w:noProof/>
        </w:rPr>
        <w:t xml:space="preserve">(1), 242-245. </w:t>
      </w:r>
      <w:hyperlink r:id="rId297" w:history="1">
        <w:r w:rsidRPr="008C6415">
          <w:rPr>
            <w:rStyle w:val="Hyperlink"/>
            <w:noProof/>
          </w:rPr>
          <w:t>https://doi.org/10.1542/peds.2004-0425</w:t>
        </w:r>
      </w:hyperlink>
      <w:r w:rsidRPr="008C6415">
        <w:rPr>
          <w:noProof/>
        </w:rPr>
        <w:t xml:space="preserve"> </w:t>
      </w:r>
    </w:p>
    <w:p w14:paraId="0EC5036F" w14:textId="77777777" w:rsidR="008C6415" w:rsidRPr="008C6415" w:rsidRDefault="008C6415" w:rsidP="008C6415">
      <w:pPr>
        <w:pStyle w:val="EndNoteBibliography"/>
        <w:rPr>
          <w:noProof/>
        </w:rPr>
      </w:pPr>
    </w:p>
    <w:p w14:paraId="701C2FDE" w14:textId="77777777" w:rsidR="008C6415" w:rsidRPr="008C6415" w:rsidRDefault="008C6415" w:rsidP="008C6415">
      <w:pPr>
        <w:pStyle w:val="EndNoteBibliography"/>
        <w:ind w:left="720" w:hanging="720"/>
        <w:rPr>
          <w:noProof/>
        </w:rPr>
      </w:pPr>
      <w:r w:rsidRPr="008C6415">
        <w:rPr>
          <w:noProof/>
        </w:rPr>
        <w:lastRenderedPageBreak/>
        <w:t xml:space="preserve">Ungar, G. (1966). Chemical Transfer of Learning - Its Stimulus Specificity. </w:t>
      </w:r>
      <w:r w:rsidRPr="008C6415">
        <w:rPr>
          <w:i/>
          <w:noProof/>
        </w:rPr>
        <w:t>Federation Proceedings, 25</w:t>
      </w:r>
      <w:r w:rsidRPr="008C6415">
        <w:rPr>
          <w:noProof/>
        </w:rPr>
        <w:t xml:space="preserve">(2P1), 207. &lt;Go to ISI&gt;://A19667418800109 </w:t>
      </w:r>
    </w:p>
    <w:p w14:paraId="3D7548B3" w14:textId="77777777" w:rsidR="008C6415" w:rsidRPr="008C6415" w:rsidRDefault="008C6415" w:rsidP="008C6415">
      <w:pPr>
        <w:pStyle w:val="EndNoteBibliography"/>
        <w:rPr>
          <w:noProof/>
        </w:rPr>
      </w:pPr>
    </w:p>
    <w:p w14:paraId="6C90AC7B" w14:textId="43469A1D" w:rsidR="008C6415" w:rsidRPr="008C6415" w:rsidRDefault="008C6415" w:rsidP="008C6415">
      <w:pPr>
        <w:pStyle w:val="EndNoteBibliography"/>
        <w:ind w:left="720" w:hanging="720"/>
        <w:rPr>
          <w:noProof/>
        </w:rPr>
      </w:pPr>
      <w:r w:rsidRPr="008C6415">
        <w:rPr>
          <w:noProof/>
        </w:rPr>
        <w:t xml:space="preserve">Ungar, G. (1974, Feb 16). Molecular coding of memory. </w:t>
      </w:r>
      <w:r w:rsidRPr="008C6415">
        <w:rPr>
          <w:i/>
          <w:noProof/>
        </w:rPr>
        <w:t>Life Sci, 14</w:t>
      </w:r>
      <w:r w:rsidRPr="008C6415">
        <w:rPr>
          <w:noProof/>
        </w:rPr>
        <w:t xml:space="preserve">(4), 595-604. </w:t>
      </w:r>
      <w:hyperlink r:id="rId298" w:history="1">
        <w:r w:rsidRPr="008C6415">
          <w:rPr>
            <w:rStyle w:val="Hyperlink"/>
            <w:noProof/>
          </w:rPr>
          <w:t>https://doi.org/10.1016/0024-3205(74)90394-4</w:t>
        </w:r>
      </w:hyperlink>
      <w:r w:rsidRPr="008C6415">
        <w:rPr>
          <w:noProof/>
        </w:rPr>
        <w:t xml:space="preserve"> </w:t>
      </w:r>
    </w:p>
    <w:p w14:paraId="7D9859A1" w14:textId="77777777" w:rsidR="008C6415" w:rsidRPr="008C6415" w:rsidRDefault="008C6415" w:rsidP="008C6415">
      <w:pPr>
        <w:pStyle w:val="EndNoteBibliography"/>
        <w:rPr>
          <w:noProof/>
        </w:rPr>
      </w:pPr>
    </w:p>
    <w:p w14:paraId="74064231" w14:textId="668F1BC6" w:rsidR="008C6415" w:rsidRPr="008C6415" w:rsidRDefault="008C6415" w:rsidP="008C6415">
      <w:pPr>
        <w:pStyle w:val="EndNoteBibliography"/>
        <w:ind w:left="720" w:hanging="720"/>
        <w:rPr>
          <w:noProof/>
        </w:rPr>
      </w:pPr>
      <w:r w:rsidRPr="008C6415">
        <w:rPr>
          <w:noProof/>
        </w:rPr>
        <w:t xml:space="preserve">Ungar, G., Galvan, L., &amp; Chapouthier, G. (1972, Sep 15). Evidence for chemical coding of color discrimination in goldfish brain. </w:t>
      </w:r>
      <w:r w:rsidRPr="008C6415">
        <w:rPr>
          <w:i/>
          <w:noProof/>
        </w:rPr>
        <w:t>Experientia, 28</w:t>
      </w:r>
      <w:r w:rsidRPr="008C6415">
        <w:rPr>
          <w:noProof/>
        </w:rPr>
        <w:t xml:space="preserve">(9), 1026-1027. </w:t>
      </w:r>
      <w:hyperlink r:id="rId299" w:history="1">
        <w:r w:rsidRPr="008C6415">
          <w:rPr>
            <w:rStyle w:val="Hyperlink"/>
            <w:noProof/>
          </w:rPr>
          <w:t>https://doi.org/10.1007/BF01918650</w:t>
        </w:r>
      </w:hyperlink>
      <w:r w:rsidRPr="008C6415">
        <w:rPr>
          <w:noProof/>
        </w:rPr>
        <w:t xml:space="preserve"> </w:t>
      </w:r>
    </w:p>
    <w:p w14:paraId="697E60A1" w14:textId="77777777" w:rsidR="008C6415" w:rsidRPr="008C6415" w:rsidRDefault="008C6415" w:rsidP="008C6415">
      <w:pPr>
        <w:pStyle w:val="EndNoteBibliography"/>
        <w:rPr>
          <w:noProof/>
        </w:rPr>
      </w:pPr>
    </w:p>
    <w:p w14:paraId="38BD17A9" w14:textId="77777777" w:rsidR="008C6415" w:rsidRPr="008C6415" w:rsidRDefault="008C6415" w:rsidP="008C6415">
      <w:pPr>
        <w:pStyle w:val="EndNoteBibliography"/>
        <w:ind w:left="720" w:hanging="720"/>
        <w:rPr>
          <w:noProof/>
        </w:rPr>
      </w:pPr>
      <w:r w:rsidRPr="008C6415">
        <w:rPr>
          <w:noProof/>
        </w:rPr>
        <w:t xml:space="preserve">Ungar, G., &amp; Irwin, L. N. (1967). Transfer of Acquired Information by Brain Extracts. </w:t>
      </w:r>
      <w:r w:rsidRPr="008C6415">
        <w:rPr>
          <w:i/>
          <w:noProof/>
        </w:rPr>
        <w:t>Nature, 214</w:t>
      </w:r>
      <w:r w:rsidRPr="008C6415">
        <w:rPr>
          <w:noProof/>
        </w:rPr>
        <w:t>(5087), 453-. &lt;Go to ISI&gt;://A19679255200008</w:t>
      </w:r>
    </w:p>
    <w:p w14:paraId="20FBF8CD" w14:textId="4D51163C" w:rsidR="008C6415" w:rsidRPr="008C6415" w:rsidRDefault="00B0185B" w:rsidP="008C6415">
      <w:pPr>
        <w:pStyle w:val="EndNoteBibliography"/>
        <w:ind w:left="720" w:hanging="720"/>
        <w:rPr>
          <w:noProof/>
        </w:rPr>
      </w:pPr>
      <w:hyperlink r:id="rId300" w:history="1">
        <w:r w:rsidR="008C6415" w:rsidRPr="008C6415">
          <w:rPr>
            <w:rStyle w:val="Hyperlink"/>
            <w:noProof/>
          </w:rPr>
          <w:t>http://www.nature.com.ezp-prod1.hul.harvard.edu/nature/journal/v214/n5087/pdf/214453a0.pdf</w:t>
        </w:r>
      </w:hyperlink>
      <w:r w:rsidR="008C6415" w:rsidRPr="008C6415">
        <w:rPr>
          <w:noProof/>
        </w:rPr>
        <w:t xml:space="preserve"> </w:t>
      </w:r>
    </w:p>
    <w:p w14:paraId="611FC36E" w14:textId="77777777" w:rsidR="008C6415" w:rsidRPr="008C6415" w:rsidRDefault="008C6415" w:rsidP="008C6415">
      <w:pPr>
        <w:pStyle w:val="EndNoteBibliography"/>
        <w:rPr>
          <w:noProof/>
        </w:rPr>
      </w:pPr>
    </w:p>
    <w:p w14:paraId="01EDFF6C" w14:textId="23E256F6" w:rsidR="008C6415" w:rsidRPr="008C6415" w:rsidRDefault="008C6415" w:rsidP="008C6415">
      <w:pPr>
        <w:pStyle w:val="EndNoteBibliography"/>
        <w:ind w:left="720" w:hanging="720"/>
        <w:rPr>
          <w:noProof/>
        </w:rPr>
      </w:pPr>
      <w:r w:rsidRPr="008C6415">
        <w:rPr>
          <w:noProof/>
        </w:rPr>
        <w:t xml:space="preserve">Ungar, G., &amp; Irwin, L. N. (1968). Chemical correlates of neural function. </w:t>
      </w:r>
      <w:r w:rsidRPr="008C6415">
        <w:rPr>
          <w:i/>
          <w:noProof/>
        </w:rPr>
        <w:t>Neurosci Res (N Y), 1</w:t>
      </w:r>
      <w:r w:rsidRPr="008C6415">
        <w:rPr>
          <w:noProof/>
        </w:rPr>
        <w:t xml:space="preserve">(0), 73-142. </w:t>
      </w:r>
      <w:hyperlink r:id="rId301" w:history="1">
        <w:r w:rsidRPr="008C6415">
          <w:rPr>
            <w:rStyle w:val="Hyperlink"/>
            <w:noProof/>
          </w:rPr>
          <w:t>https://www.ncbi.nlm.nih.gov/pubmed/4152428</w:t>
        </w:r>
      </w:hyperlink>
      <w:r w:rsidRPr="008C6415">
        <w:rPr>
          <w:noProof/>
        </w:rPr>
        <w:t xml:space="preserve"> </w:t>
      </w:r>
    </w:p>
    <w:p w14:paraId="3AA28E27" w14:textId="77777777" w:rsidR="008C6415" w:rsidRPr="008C6415" w:rsidRDefault="008C6415" w:rsidP="008C6415">
      <w:pPr>
        <w:pStyle w:val="EndNoteBibliography"/>
        <w:rPr>
          <w:noProof/>
        </w:rPr>
      </w:pPr>
    </w:p>
    <w:p w14:paraId="3C876B79" w14:textId="2CF8C283" w:rsidR="008C6415" w:rsidRPr="008C6415" w:rsidRDefault="008C6415" w:rsidP="008C6415">
      <w:pPr>
        <w:pStyle w:val="EndNoteBibliography"/>
        <w:ind w:left="720" w:hanging="720"/>
        <w:rPr>
          <w:noProof/>
        </w:rPr>
      </w:pPr>
      <w:r w:rsidRPr="008C6415">
        <w:rPr>
          <w:noProof/>
        </w:rPr>
        <w:t xml:space="preserve">Vallverdu, J., Castro, O., Mayne, R., Talanov, M., Levin, M., Baluska, F., Gunji, Y., Dussutour, A., Zenil, H., &amp; Adamatzky, A. (2018, Jan 8). Slime mould: The fundamental mechanisms of biological cognition. </w:t>
      </w:r>
      <w:r w:rsidRPr="008C6415">
        <w:rPr>
          <w:i/>
          <w:noProof/>
        </w:rPr>
        <w:t>Biosystems, 165</w:t>
      </w:r>
      <w:r w:rsidRPr="008C6415">
        <w:rPr>
          <w:noProof/>
        </w:rPr>
        <w:t xml:space="preserve">, 57-70. </w:t>
      </w:r>
      <w:hyperlink r:id="rId302" w:history="1">
        <w:r w:rsidRPr="008C6415">
          <w:rPr>
            <w:rStyle w:val="Hyperlink"/>
            <w:noProof/>
          </w:rPr>
          <w:t>https://doi.org/10.1016/j.biosystems.2017.12.011</w:t>
        </w:r>
      </w:hyperlink>
      <w:r w:rsidRPr="008C6415">
        <w:rPr>
          <w:noProof/>
        </w:rPr>
        <w:t xml:space="preserve"> </w:t>
      </w:r>
    </w:p>
    <w:p w14:paraId="6459B1C5" w14:textId="77777777" w:rsidR="008C6415" w:rsidRPr="008C6415" w:rsidRDefault="008C6415" w:rsidP="008C6415">
      <w:pPr>
        <w:pStyle w:val="EndNoteBibliography"/>
        <w:rPr>
          <w:noProof/>
        </w:rPr>
      </w:pPr>
    </w:p>
    <w:p w14:paraId="587C97DE" w14:textId="77777777" w:rsidR="008C6415" w:rsidRPr="008C6415" w:rsidRDefault="008C6415" w:rsidP="008C6415">
      <w:pPr>
        <w:pStyle w:val="EndNoteBibliography"/>
        <w:ind w:left="720" w:hanging="720"/>
        <w:rPr>
          <w:noProof/>
        </w:rPr>
      </w:pPr>
      <w:r w:rsidRPr="008C6415">
        <w:rPr>
          <w:noProof/>
        </w:rPr>
        <w:t xml:space="preserve">Vandoornik, M. C., &amp; Hennekam, R. C. M. (1992, 1992 MAY). HEMIHYDRANENCEPHALY WITH FAVORABLE OUTCOME [Article]. </w:t>
      </w:r>
      <w:r w:rsidRPr="008C6415">
        <w:rPr>
          <w:i/>
          <w:noProof/>
        </w:rPr>
        <w:t>DEVELOPMENTAL MEDICINE AND CHILD NEUROLOGY, 34</w:t>
      </w:r>
      <w:r w:rsidRPr="008C6415">
        <w:rPr>
          <w:noProof/>
        </w:rPr>
        <w:t xml:space="preserve">(5), 454-458. </w:t>
      </w:r>
    </w:p>
    <w:p w14:paraId="76286DF6" w14:textId="77777777" w:rsidR="008C6415" w:rsidRPr="008C6415" w:rsidRDefault="008C6415" w:rsidP="008C6415">
      <w:pPr>
        <w:pStyle w:val="EndNoteBibliography"/>
        <w:rPr>
          <w:noProof/>
        </w:rPr>
      </w:pPr>
    </w:p>
    <w:p w14:paraId="20CE5275" w14:textId="45F544EE" w:rsidR="008C6415" w:rsidRPr="008C6415" w:rsidRDefault="008C6415" w:rsidP="008C6415">
      <w:pPr>
        <w:pStyle w:val="EndNoteBibliography"/>
        <w:ind w:left="720" w:hanging="720"/>
        <w:rPr>
          <w:noProof/>
        </w:rPr>
      </w:pPr>
      <w:r w:rsidRPr="008C6415">
        <w:rPr>
          <w:noProof/>
        </w:rPr>
        <w:t xml:space="preserve">Venditti, S., Verdone, L., Reale, A., Vetriani, V., Caserta, M., &amp; Zampieri, M. (2020). Molecules of Silence: Effects of Meditation on Gene Expression and Epigenetics. </w:t>
      </w:r>
      <w:r w:rsidRPr="008C6415">
        <w:rPr>
          <w:i/>
          <w:noProof/>
        </w:rPr>
        <w:t>Frontiers in psychology, 11</w:t>
      </w:r>
      <w:r w:rsidRPr="008C6415">
        <w:rPr>
          <w:noProof/>
        </w:rPr>
        <w:t xml:space="preserve">, 1767. </w:t>
      </w:r>
      <w:hyperlink r:id="rId303" w:history="1">
        <w:r w:rsidRPr="008C6415">
          <w:rPr>
            <w:rStyle w:val="Hyperlink"/>
            <w:noProof/>
          </w:rPr>
          <w:t>https://doi.org/10.3389/fpsyg.2020.01767</w:t>
        </w:r>
      </w:hyperlink>
      <w:r w:rsidRPr="008C6415">
        <w:rPr>
          <w:noProof/>
        </w:rPr>
        <w:t xml:space="preserve"> </w:t>
      </w:r>
    </w:p>
    <w:p w14:paraId="358673B3" w14:textId="77777777" w:rsidR="008C6415" w:rsidRPr="008C6415" w:rsidRDefault="008C6415" w:rsidP="008C6415">
      <w:pPr>
        <w:pStyle w:val="EndNoteBibliography"/>
        <w:rPr>
          <w:noProof/>
        </w:rPr>
      </w:pPr>
    </w:p>
    <w:p w14:paraId="014E424F" w14:textId="24D10C0A" w:rsidR="008C6415" w:rsidRPr="008C6415" w:rsidRDefault="008C6415" w:rsidP="008C6415">
      <w:pPr>
        <w:pStyle w:val="EndNoteBibliography"/>
        <w:ind w:left="720" w:hanging="720"/>
        <w:rPr>
          <w:noProof/>
        </w:rPr>
      </w:pPr>
      <w:r w:rsidRPr="008C6415">
        <w:rPr>
          <w:noProof/>
        </w:rPr>
        <w:t xml:space="preserve">Vogel, D., &amp; Dussutour, A. (2016, Dec 28). Direct transfer of learned behaviour via cell fusion in non-neural organisms. </w:t>
      </w:r>
      <w:r w:rsidRPr="008C6415">
        <w:rPr>
          <w:i/>
          <w:noProof/>
        </w:rPr>
        <w:t>Proceedings of the Royal Society B: Biological Sciences, 283</w:t>
      </w:r>
      <w:r w:rsidRPr="008C6415">
        <w:rPr>
          <w:noProof/>
        </w:rPr>
        <w:t xml:space="preserve">(1845). </w:t>
      </w:r>
      <w:hyperlink r:id="rId304" w:history="1">
        <w:r w:rsidRPr="008C6415">
          <w:rPr>
            <w:rStyle w:val="Hyperlink"/>
            <w:noProof/>
          </w:rPr>
          <w:t>https://doi.org/10.1098/rspb.2016.2382</w:t>
        </w:r>
      </w:hyperlink>
      <w:r w:rsidRPr="008C6415">
        <w:rPr>
          <w:noProof/>
        </w:rPr>
        <w:t xml:space="preserve"> </w:t>
      </w:r>
    </w:p>
    <w:p w14:paraId="21359494" w14:textId="77777777" w:rsidR="008C6415" w:rsidRPr="008C6415" w:rsidRDefault="008C6415" w:rsidP="008C6415">
      <w:pPr>
        <w:pStyle w:val="EndNoteBibliography"/>
        <w:rPr>
          <w:noProof/>
        </w:rPr>
      </w:pPr>
    </w:p>
    <w:p w14:paraId="0BCD216D" w14:textId="2FF00811" w:rsidR="008C6415" w:rsidRPr="008C6415" w:rsidRDefault="008C6415" w:rsidP="008C6415">
      <w:pPr>
        <w:pStyle w:val="EndNoteBibliography"/>
        <w:ind w:left="720" w:hanging="720"/>
        <w:rPr>
          <w:noProof/>
        </w:rPr>
      </w:pPr>
      <w:r w:rsidRPr="008C6415">
        <w:rPr>
          <w:noProof/>
        </w:rPr>
        <w:t xml:space="preserve">Vogel, S. </w:t>
      </w:r>
      <w:r w:rsidRPr="008C6415">
        <w:rPr>
          <w:i/>
          <w:noProof/>
        </w:rPr>
        <w:t>Life's Devices: The Physical World Of Animals And Plants</w:t>
      </w:r>
      <w:r w:rsidRPr="008C6415">
        <w:rPr>
          <w:noProof/>
        </w:rPr>
        <w:t xml:space="preserve">. Universities Press (India) Pvt. Limited. </w:t>
      </w:r>
      <w:hyperlink r:id="rId305" w:history="1">
        <w:r w:rsidRPr="008C6415">
          <w:rPr>
            <w:rStyle w:val="Hyperlink"/>
            <w:noProof/>
          </w:rPr>
          <w:t>https://books.google.ca/books?id=PTVM-0fCEfQC</w:t>
        </w:r>
      </w:hyperlink>
      <w:r w:rsidRPr="008C6415">
        <w:rPr>
          <w:noProof/>
        </w:rPr>
        <w:t xml:space="preserve"> </w:t>
      </w:r>
    </w:p>
    <w:p w14:paraId="17B89003" w14:textId="77777777" w:rsidR="008C6415" w:rsidRPr="008C6415" w:rsidRDefault="008C6415" w:rsidP="008C6415">
      <w:pPr>
        <w:pStyle w:val="EndNoteBibliography"/>
        <w:rPr>
          <w:noProof/>
        </w:rPr>
      </w:pPr>
    </w:p>
    <w:p w14:paraId="1EB5BE71" w14:textId="79C38EF4" w:rsidR="008C6415" w:rsidRPr="008C6415" w:rsidRDefault="008C6415" w:rsidP="008C6415">
      <w:pPr>
        <w:pStyle w:val="EndNoteBibliography"/>
        <w:ind w:left="720" w:hanging="720"/>
        <w:rPr>
          <w:noProof/>
        </w:rPr>
      </w:pPr>
      <w:r w:rsidRPr="008C6415">
        <w:rPr>
          <w:noProof/>
        </w:rPr>
        <w:t xml:space="preserve">Wahbeh, H., Radin, D., Cannard, C., &amp; Delorme, A. (2022, SEP 7). What if consciousness is not an emergent property of the brain? Observational and empirical challenges to materialistic models. </w:t>
      </w:r>
      <w:r w:rsidRPr="008C6415">
        <w:rPr>
          <w:i/>
          <w:noProof/>
        </w:rPr>
        <w:t>FRONTIERS IN PSYCHOLOGY, 13</w:t>
      </w:r>
      <w:r w:rsidRPr="008C6415">
        <w:rPr>
          <w:noProof/>
        </w:rPr>
        <w:t xml:space="preserve">, Article 955594. </w:t>
      </w:r>
      <w:hyperlink r:id="rId306" w:history="1">
        <w:r w:rsidRPr="008C6415">
          <w:rPr>
            <w:rStyle w:val="Hyperlink"/>
            <w:noProof/>
          </w:rPr>
          <w:t>https://doi.org/10.3389/fpsyg.2022.955594</w:t>
        </w:r>
      </w:hyperlink>
      <w:r w:rsidRPr="008C6415">
        <w:rPr>
          <w:noProof/>
        </w:rPr>
        <w:t xml:space="preserve"> </w:t>
      </w:r>
    </w:p>
    <w:p w14:paraId="671152E7" w14:textId="77777777" w:rsidR="008C6415" w:rsidRPr="008C6415" w:rsidRDefault="008C6415" w:rsidP="008C6415">
      <w:pPr>
        <w:pStyle w:val="EndNoteBibliography"/>
        <w:rPr>
          <w:noProof/>
        </w:rPr>
      </w:pPr>
    </w:p>
    <w:p w14:paraId="52DEFD14" w14:textId="2AFBFB08" w:rsidR="008C6415" w:rsidRPr="008C6415" w:rsidRDefault="008C6415" w:rsidP="008C6415">
      <w:pPr>
        <w:pStyle w:val="EndNoteBibliography"/>
        <w:ind w:left="720" w:hanging="720"/>
        <w:rPr>
          <w:noProof/>
        </w:rPr>
      </w:pPr>
      <w:r w:rsidRPr="008C6415">
        <w:rPr>
          <w:noProof/>
        </w:rPr>
        <w:t xml:space="preserve">Welling, H. (1994, Apr). Prime number identification in idiots savants: can they calculate them? </w:t>
      </w:r>
      <w:r w:rsidRPr="008C6415">
        <w:rPr>
          <w:i/>
          <w:noProof/>
        </w:rPr>
        <w:t>J Autism Dev Disord, 24</w:t>
      </w:r>
      <w:r w:rsidRPr="008C6415">
        <w:rPr>
          <w:noProof/>
        </w:rPr>
        <w:t xml:space="preserve">(2), 199-207. </w:t>
      </w:r>
      <w:hyperlink r:id="rId307" w:history="1">
        <w:r w:rsidRPr="008C6415">
          <w:rPr>
            <w:rStyle w:val="Hyperlink"/>
            <w:noProof/>
          </w:rPr>
          <w:t>https://doi.org/10.1007/bf02172096</w:t>
        </w:r>
      </w:hyperlink>
      <w:r w:rsidRPr="008C6415">
        <w:rPr>
          <w:noProof/>
        </w:rPr>
        <w:t xml:space="preserve"> </w:t>
      </w:r>
    </w:p>
    <w:p w14:paraId="3F988F76" w14:textId="77777777" w:rsidR="008C6415" w:rsidRPr="008C6415" w:rsidRDefault="008C6415" w:rsidP="008C6415">
      <w:pPr>
        <w:pStyle w:val="EndNoteBibliography"/>
        <w:rPr>
          <w:noProof/>
        </w:rPr>
      </w:pPr>
    </w:p>
    <w:p w14:paraId="40AD8AB3" w14:textId="77777777" w:rsidR="008C6415" w:rsidRPr="008C6415" w:rsidRDefault="008C6415" w:rsidP="008C6415">
      <w:pPr>
        <w:pStyle w:val="EndNoteBibliography"/>
        <w:ind w:left="720" w:hanging="720"/>
        <w:rPr>
          <w:noProof/>
        </w:rPr>
      </w:pPr>
      <w:r w:rsidRPr="008C6415">
        <w:rPr>
          <w:noProof/>
        </w:rPr>
        <w:lastRenderedPageBreak/>
        <w:t xml:space="preserve">West, B. (1990). </w:t>
      </w:r>
      <w:r w:rsidRPr="008C6415">
        <w:rPr>
          <w:i/>
          <w:noProof/>
        </w:rPr>
        <w:t>Fractal Physiology &amp; Chaos in Medicine</w:t>
      </w:r>
      <w:r w:rsidRPr="008C6415">
        <w:rPr>
          <w:noProof/>
        </w:rPr>
        <w:t xml:space="preserve">. World Scientific Publishing Company. </w:t>
      </w:r>
    </w:p>
    <w:p w14:paraId="38ECB033" w14:textId="77777777" w:rsidR="008C6415" w:rsidRPr="008C6415" w:rsidRDefault="008C6415" w:rsidP="008C6415">
      <w:pPr>
        <w:pStyle w:val="EndNoteBibliography"/>
        <w:rPr>
          <w:noProof/>
        </w:rPr>
      </w:pPr>
    </w:p>
    <w:p w14:paraId="742D4704" w14:textId="2DDB6AFA" w:rsidR="008C6415" w:rsidRPr="008C6415" w:rsidRDefault="008C6415" w:rsidP="008C6415">
      <w:pPr>
        <w:pStyle w:val="EndNoteBibliography"/>
        <w:ind w:left="720" w:hanging="720"/>
        <w:rPr>
          <w:noProof/>
          <w:u w:val="single"/>
        </w:rPr>
      </w:pPr>
      <w:r w:rsidRPr="008C6415">
        <w:rPr>
          <w:noProof/>
        </w:rPr>
        <w:t xml:space="preserve">Westerman, R. A. (1963, May 10). Somatic Inheritance of Habituation of Responses to Light in Planarians. </w:t>
      </w:r>
      <w:r w:rsidRPr="008C6415">
        <w:rPr>
          <w:i/>
          <w:noProof/>
        </w:rPr>
        <w:t>Science, 140</w:t>
      </w:r>
      <w:r w:rsidRPr="008C6415">
        <w:rPr>
          <w:noProof/>
        </w:rPr>
        <w:t xml:space="preserve">(3567), 676-677. </w:t>
      </w:r>
      <w:hyperlink r:id="rId308" w:history="1">
        <w:r w:rsidRPr="008C6415">
          <w:rPr>
            <w:rStyle w:val="Hyperlink"/>
            <w:noProof/>
          </w:rPr>
          <w:t>http://www.ncbi.nlm.nih.gov/entrez/query.fcgi?cmd=Retrieve&amp;db=PubMed&amp;dopt=Citation&amp;list_uids=17737109</w:t>
        </w:r>
      </w:hyperlink>
    </w:p>
    <w:p w14:paraId="126DEB3A" w14:textId="1602B323" w:rsidR="008C6415" w:rsidRPr="008C6415" w:rsidRDefault="00B0185B" w:rsidP="008C6415">
      <w:pPr>
        <w:pStyle w:val="EndNoteBibliography"/>
        <w:ind w:left="720" w:hanging="720"/>
        <w:rPr>
          <w:noProof/>
        </w:rPr>
      </w:pPr>
      <w:hyperlink r:id="rId309" w:history="1">
        <w:r w:rsidR="008C6415" w:rsidRPr="008C6415">
          <w:rPr>
            <w:rStyle w:val="Hyperlink"/>
            <w:noProof/>
          </w:rPr>
          <w:t>http://www.sciencemag.org/cgi/reprint/140/3567/676.pdf</w:t>
        </w:r>
      </w:hyperlink>
      <w:r w:rsidR="008C6415" w:rsidRPr="008C6415">
        <w:rPr>
          <w:noProof/>
        </w:rPr>
        <w:t xml:space="preserve"> </w:t>
      </w:r>
    </w:p>
    <w:p w14:paraId="129FC2A1" w14:textId="77777777" w:rsidR="008C6415" w:rsidRPr="008C6415" w:rsidRDefault="008C6415" w:rsidP="008C6415">
      <w:pPr>
        <w:pStyle w:val="EndNoteBibliography"/>
        <w:rPr>
          <w:noProof/>
        </w:rPr>
      </w:pPr>
    </w:p>
    <w:p w14:paraId="007C2B95" w14:textId="77777777" w:rsidR="008C6415" w:rsidRPr="008C6415" w:rsidRDefault="008C6415" w:rsidP="008C6415">
      <w:pPr>
        <w:pStyle w:val="EndNoteBibliography"/>
        <w:ind w:left="720" w:hanging="720"/>
        <w:rPr>
          <w:noProof/>
        </w:rPr>
      </w:pPr>
      <w:r w:rsidRPr="008C6415">
        <w:rPr>
          <w:noProof/>
        </w:rPr>
        <w:t xml:space="preserve">Whiddon, M. F., Oboyle, M., &amp; Lowe, J. D. (1976). Memory Transfer of an Escape Response by Means of Brain-Tissue Homogenate Injection. </w:t>
      </w:r>
      <w:r w:rsidRPr="008C6415">
        <w:rPr>
          <w:i/>
          <w:noProof/>
        </w:rPr>
        <w:t>Journal of Biological Psychology, 18</w:t>
      </w:r>
      <w:r w:rsidRPr="008C6415">
        <w:rPr>
          <w:noProof/>
        </w:rPr>
        <w:t xml:space="preserve">(1), 27-32. &lt;Go to ISI&gt;://WOS:A1976CG13700007 </w:t>
      </w:r>
    </w:p>
    <w:p w14:paraId="4B722200" w14:textId="77777777" w:rsidR="008C6415" w:rsidRPr="008C6415" w:rsidRDefault="008C6415" w:rsidP="008C6415">
      <w:pPr>
        <w:pStyle w:val="EndNoteBibliography"/>
        <w:rPr>
          <w:noProof/>
        </w:rPr>
      </w:pPr>
    </w:p>
    <w:p w14:paraId="5285D0B5" w14:textId="77777777" w:rsidR="008C6415" w:rsidRPr="008C6415" w:rsidRDefault="008C6415" w:rsidP="008C6415">
      <w:pPr>
        <w:pStyle w:val="EndNoteBibliography"/>
        <w:ind w:left="720" w:hanging="720"/>
        <w:rPr>
          <w:noProof/>
        </w:rPr>
      </w:pPr>
      <w:r w:rsidRPr="008C6415">
        <w:rPr>
          <w:noProof/>
        </w:rPr>
        <w:t xml:space="preserve">Wilson, D. L., &amp; Arch, S. W. (1972). DOES MEMORY TRANSFER IMPLY LIMITS ON HUMAN KNOWLEDGE. </w:t>
      </w:r>
      <w:r w:rsidRPr="008C6415">
        <w:rPr>
          <w:i/>
          <w:noProof/>
        </w:rPr>
        <w:t>International Journal of Neuroscience, 3</w:t>
      </w:r>
      <w:r w:rsidRPr="008C6415">
        <w:rPr>
          <w:noProof/>
        </w:rPr>
        <w:t xml:space="preserve">(1), 43-&amp;. &lt;Go to ISI&gt;://A1972M116300006 </w:t>
      </w:r>
    </w:p>
    <w:p w14:paraId="30C8D527" w14:textId="77777777" w:rsidR="008C6415" w:rsidRPr="008C6415" w:rsidRDefault="008C6415" w:rsidP="008C6415">
      <w:pPr>
        <w:pStyle w:val="EndNoteBibliography"/>
        <w:rPr>
          <w:noProof/>
        </w:rPr>
      </w:pPr>
    </w:p>
    <w:p w14:paraId="36143B50" w14:textId="77777777" w:rsidR="008C6415" w:rsidRPr="008C6415" w:rsidRDefault="008C6415" w:rsidP="008C6415">
      <w:pPr>
        <w:pStyle w:val="EndNoteBibliography"/>
        <w:ind w:left="720" w:hanging="720"/>
        <w:rPr>
          <w:noProof/>
        </w:rPr>
      </w:pPr>
      <w:r w:rsidRPr="008C6415">
        <w:rPr>
          <w:noProof/>
        </w:rPr>
        <w:t xml:space="preserve">Wilson, R. A., &amp; Collins, G. D. (1967). Establishment of a Classically Conditioned Response and Transfer of Training Via Cannibalism in Planaria. </w:t>
      </w:r>
      <w:r w:rsidRPr="008C6415">
        <w:rPr>
          <w:i/>
          <w:noProof/>
        </w:rPr>
        <w:t>Perceptual and Motor Skills, 24</w:t>
      </w:r>
      <w:r w:rsidRPr="008C6415">
        <w:rPr>
          <w:noProof/>
        </w:rPr>
        <w:t xml:space="preserve">(3P1), 727-. &lt;Go to ISI&gt;://19679582700009 </w:t>
      </w:r>
    </w:p>
    <w:p w14:paraId="0B2B9A75" w14:textId="77777777" w:rsidR="008C6415" w:rsidRPr="008C6415" w:rsidRDefault="008C6415" w:rsidP="008C6415">
      <w:pPr>
        <w:pStyle w:val="EndNoteBibliography"/>
        <w:rPr>
          <w:noProof/>
        </w:rPr>
      </w:pPr>
    </w:p>
    <w:p w14:paraId="0ED90F7E" w14:textId="3F741523" w:rsidR="008C6415" w:rsidRPr="008C6415" w:rsidRDefault="008C6415" w:rsidP="008C6415">
      <w:pPr>
        <w:pStyle w:val="EndNoteBibliography"/>
        <w:ind w:left="720" w:hanging="720"/>
        <w:rPr>
          <w:noProof/>
        </w:rPr>
      </w:pPr>
      <w:r w:rsidRPr="008C6415">
        <w:rPr>
          <w:noProof/>
        </w:rPr>
        <w:t xml:space="preserve">Winfree, A. T. (1980). </w:t>
      </w:r>
      <w:r w:rsidRPr="008C6415">
        <w:rPr>
          <w:i/>
          <w:noProof/>
        </w:rPr>
        <w:t>The Geometry of Biological Time</w:t>
      </w:r>
      <w:r w:rsidRPr="008C6415">
        <w:rPr>
          <w:noProof/>
        </w:rPr>
        <w:t xml:space="preserve">. Springer Verlag. </w:t>
      </w:r>
      <w:hyperlink r:id="rId310" w:history="1">
        <w:r w:rsidRPr="008C6415">
          <w:rPr>
            <w:rStyle w:val="Hyperlink"/>
            <w:noProof/>
          </w:rPr>
          <w:t>https://books.google.ca/books?id=4LmT_anffVoC</w:t>
        </w:r>
      </w:hyperlink>
      <w:r w:rsidRPr="008C6415">
        <w:rPr>
          <w:noProof/>
        </w:rPr>
        <w:t xml:space="preserve"> </w:t>
      </w:r>
    </w:p>
    <w:p w14:paraId="3F866CEA" w14:textId="77777777" w:rsidR="008C6415" w:rsidRPr="008C6415" w:rsidRDefault="008C6415" w:rsidP="008C6415">
      <w:pPr>
        <w:pStyle w:val="EndNoteBibliography"/>
        <w:rPr>
          <w:noProof/>
        </w:rPr>
      </w:pPr>
    </w:p>
    <w:p w14:paraId="679ADF62" w14:textId="3B34EA06" w:rsidR="008C6415" w:rsidRPr="008C6415" w:rsidRDefault="008C6415" w:rsidP="008C6415">
      <w:pPr>
        <w:pStyle w:val="EndNoteBibliography"/>
        <w:ind w:left="720" w:hanging="720"/>
        <w:rPr>
          <w:noProof/>
        </w:rPr>
      </w:pPr>
      <w:r w:rsidRPr="008C6415">
        <w:rPr>
          <w:noProof/>
        </w:rPr>
        <w:t xml:space="preserve">Wright, J., Macefield, V. G., van Schaik, A., &amp; Tapson, J. C. (2016, 2016 JUL 12). A Review of Control Strategies in Closed-Loop Neuroprosthetic Systems [Review]. </w:t>
      </w:r>
      <w:r w:rsidRPr="008C6415">
        <w:rPr>
          <w:i/>
          <w:noProof/>
        </w:rPr>
        <w:t>FRONTIERS IN NEUROSCIENCE, 10</w:t>
      </w:r>
      <w:r w:rsidRPr="008C6415">
        <w:rPr>
          <w:noProof/>
        </w:rPr>
        <w:t xml:space="preserve">, Article 312. </w:t>
      </w:r>
      <w:hyperlink r:id="rId311" w:history="1">
        <w:r w:rsidRPr="008C6415">
          <w:rPr>
            <w:rStyle w:val="Hyperlink"/>
            <w:noProof/>
          </w:rPr>
          <w:t>https://doi.org/10.3389/fnins.2016.00312</w:t>
        </w:r>
      </w:hyperlink>
      <w:r w:rsidRPr="008C6415">
        <w:rPr>
          <w:noProof/>
        </w:rPr>
        <w:t xml:space="preserve"> </w:t>
      </w:r>
    </w:p>
    <w:p w14:paraId="205F1B49" w14:textId="77777777" w:rsidR="008C6415" w:rsidRPr="008C6415" w:rsidRDefault="008C6415" w:rsidP="008C6415">
      <w:pPr>
        <w:pStyle w:val="EndNoteBibliography"/>
        <w:rPr>
          <w:noProof/>
        </w:rPr>
      </w:pPr>
    </w:p>
    <w:p w14:paraId="26CA1ED1" w14:textId="71CA2864" w:rsidR="008C6415" w:rsidRPr="008C6415" w:rsidRDefault="008C6415" w:rsidP="008C6415">
      <w:pPr>
        <w:pStyle w:val="EndNoteBibliography"/>
        <w:ind w:left="720" w:hanging="720"/>
        <w:rPr>
          <w:noProof/>
        </w:rPr>
      </w:pPr>
      <w:r w:rsidRPr="008C6415">
        <w:rPr>
          <w:noProof/>
        </w:rPr>
        <w:t xml:space="preserve">Yang, C. Y., Bialecka-Fornal, M., Weatherwax, C., Larkin, J. W., Prindle, A., Liu, J., Garcia-Ojalvo, J., &amp; Suel, G. M. (2020, Apr 23). Encoding Membrane-Potential-Based Memory within a Microbial Community. </w:t>
      </w:r>
      <w:r w:rsidRPr="008C6415">
        <w:rPr>
          <w:i/>
          <w:noProof/>
        </w:rPr>
        <w:t>Cell Syst, 10</w:t>
      </w:r>
      <w:r w:rsidRPr="008C6415">
        <w:rPr>
          <w:noProof/>
        </w:rPr>
        <w:t xml:space="preserve">(5), 417-423 e413. </w:t>
      </w:r>
      <w:hyperlink r:id="rId312" w:history="1">
        <w:r w:rsidRPr="008C6415">
          <w:rPr>
            <w:rStyle w:val="Hyperlink"/>
            <w:noProof/>
          </w:rPr>
          <w:t>https://doi.org/10.1016/j.cels.2020.04.002</w:t>
        </w:r>
      </w:hyperlink>
      <w:r w:rsidRPr="008C6415">
        <w:rPr>
          <w:noProof/>
        </w:rPr>
        <w:t xml:space="preserve"> </w:t>
      </w:r>
    </w:p>
    <w:p w14:paraId="12FA3138" w14:textId="77777777" w:rsidR="008C6415" w:rsidRPr="008C6415" w:rsidRDefault="008C6415" w:rsidP="008C6415">
      <w:pPr>
        <w:pStyle w:val="EndNoteBibliography"/>
        <w:rPr>
          <w:noProof/>
        </w:rPr>
      </w:pPr>
    </w:p>
    <w:p w14:paraId="4337AE39" w14:textId="01F6EFB3" w:rsidR="008C6415" w:rsidRPr="008C6415" w:rsidRDefault="008C6415" w:rsidP="008C6415">
      <w:pPr>
        <w:pStyle w:val="EndNoteBibliography"/>
        <w:ind w:left="720" w:hanging="720"/>
        <w:rPr>
          <w:noProof/>
        </w:rPr>
      </w:pPr>
      <w:r w:rsidRPr="008C6415">
        <w:rPr>
          <w:noProof/>
        </w:rPr>
        <w:t xml:space="preserve">Young, R. L., &amp; Nettelbeck, T. (1995, JUN). THE ABILITIES OF A MUSICAL SAVANT AND HIS FAMILY. </w:t>
      </w:r>
      <w:r w:rsidRPr="008C6415">
        <w:rPr>
          <w:i/>
          <w:noProof/>
        </w:rPr>
        <w:t>JOURNAL OF AUTISM AND DEVELOPMENTAL DISORDERS, 25</w:t>
      </w:r>
      <w:r w:rsidRPr="008C6415">
        <w:rPr>
          <w:noProof/>
        </w:rPr>
        <w:t xml:space="preserve">(3), 231-248. </w:t>
      </w:r>
      <w:hyperlink r:id="rId313" w:history="1">
        <w:r w:rsidRPr="008C6415">
          <w:rPr>
            <w:rStyle w:val="Hyperlink"/>
            <w:noProof/>
          </w:rPr>
          <w:t>https://doi.org/10.1007/BF02179286</w:t>
        </w:r>
      </w:hyperlink>
      <w:r w:rsidRPr="008C6415">
        <w:rPr>
          <w:noProof/>
        </w:rPr>
        <w:t xml:space="preserve"> </w:t>
      </w:r>
    </w:p>
    <w:p w14:paraId="522F0711" w14:textId="77777777" w:rsidR="008C6415" w:rsidRPr="008C6415" w:rsidRDefault="008C6415" w:rsidP="008C6415">
      <w:pPr>
        <w:pStyle w:val="EndNoteBibliography"/>
        <w:rPr>
          <w:noProof/>
        </w:rPr>
      </w:pPr>
    </w:p>
    <w:p w14:paraId="7C9C48CA" w14:textId="4E224CDB" w:rsidR="008C6415" w:rsidRPr="008C6415" w:rsidRDefault="008C6415" w:rsidP="008C6415">
      <w:pPr>
        <w:pStyle w:val="EndNoteBibliography"/>
        <w:ind w:left="720" w:hanging="720"/>
        <w:rPr>
          <w:noProof/>
        </w:rPr>
      </w:pPr>
      <w:r w:rsidRPr="008C6415">
        <w:rPr>
          <w:noProof/>
        </w:rPr>
        <w:t xml:space="preserve">Zhang, T., Goldstein, A., &amp; Levin, M. (2024). Classical sorting algorithms as a model of morphogenesis: Self-sorting arrays reveal unexpected competencies in a minimal model of basal intelligence. </w:t>
      </w:r>
      <w:r w:rsidRPr="008C6415">
        <w:rPr>
          <w:i/>
          <w:noProof/>
        </w:rPr>
        <w:t>Adaptive Behavior, 0</w:t>
      </w:r>
      <w:r w:rsidRPr="008C6415">
        <w:rPr>
          <w:noProof/>
        </w:rPr>
        <w:t xml:space="preserve">(0), 10597123241269740. </w:t>
      </w:r>
      <w:hyperlink r:id="rId314" w:history="1">
        <w:r w:rsidRPr="008C6415">
          <w:rPr>
            <w:rStyle w:val="Hyperlink"/>
            <w:noProof/>
          </w:rPr>
          <w:t>https://doi.org/10.1177/10597123241269740</w:t>
        </w:r>
      </w:hyperlink>
      <w:r w:rsidRPr="008C6415">
        <w:rPr>
          <w:noProof/>
        </w:rPr>
        <w:t xml:space="preserve"> </w:t>
      </w:r>
    </w:p>
    <w:p w14:paraId="52CE29A7" w14:textId="77777777" w:rsidR="008C6415" w:rsidRPr="008C6415" w:rsidRDefault="008C6415" w:rsidP="008C6415">
      <w:pPr>
        <w:pStyle w:val="EndNoteBibliography"/>
        <w:rPr>
          <w:noProof/>
        </w:rPr>
      </w:pPr>
    </w:p>
    <w:p w14:paraId="695C5A55" w14:textId="77777777" w:rsidR="008C6415" w:rsidRPr="008C6415" w:rsidRDefault="008C6415" w:rsidP="008C6415">
      <w:pPr>
        <w:pStyle w:val="EndNoteBibliography"/>
        <w:ind w:left="720" w:hanging="720"/>
        <w:rPr>
          <w:noProof/>
        </w:rPr>
      </w:pPr>
      <w:r w:rsidRPr="008C6415">
        <w:rPr>
          <w:noProof/>
        </w:rPr>
        <w:t>Zieneldien, T. (2023, 2023 NOV 16). Terminal lucidity [Poetry</w:t>
      </w:r>
    </w:p>
    <w:p w14:paraId="503ECEE6" w14:textId="3DC3A7C5" w:rsidR="008C6415" w:rsidRPr="008C6415" w:rsidRDefault="008C6415" w:rsidP="008C6415">
      <w:pPr>
        <w:pStyle w:val="EndNoteBibliography"/>
        <w:ind w:left="720" w:hanging="720"/>
        <w:rPr>
          <w:noProof/>
        </w:rPr>
      </w:pPr>
      <w:r w:rsidRPr="008C6415">
        <w:rPr>
          <w:noProof/>
        </w:rPr>
        <w:t xml:space="preserve">Early Access]. </w:t>
      </w:r>
      <w:r w:rsidRPr="008C6415">
        <w:rPr>
          <w:i/>
          <w:noProof/>
        </w:rPr>
        <w:t>PALLIATIVE &amp; SUPPORTIVE CARE</w:t>
      </w:r>
      <w:r w:rsidRPr="008C6415">
        <w:rPr>
          <w:noProof/>
        </w:rPr>
        <w:t xml:space="preserve">. </w:t>
      </w:r>
      <w:hyperlink r:id="rId315" w:history="1">
        <w:r w:rsidRPr="008C6415">
          <w:rPr>
            <w:rStyle w:val="Hyperlink"/>
            <w:noProof/>
          </w:rPr>
          <w:t>https://doi.org/10.1017/S1478951523001748</w:t>
        </w:r>
      </w:hyperlink>
      <w:r w:rsidRPr="008C6415">
        <w:rPr>
          <w:noProof/>
        </w:rPr>
        <w:t xml:space="preserve"> </w:t>
      </w:r>
    </w:p>
    <w:p w14:paraId="14F425A1" w14:textId="77777777" w:rsidR="008C6415" w:rsidRPr="008C6415" w:rsidRDefault="008C6415" w:rsidP="008C6415">
      <w:pPr>
        <w:pStyle w:val="EndNoteBibliography"/>
        <w:rPr>
          <w:noProof/>
        </w:rPr>
      </w:pPr>
    </w:p>
    <w:p w14:paraId="474985A9" w14:textId="52CCA813" w:rsidR="008C6415" w:rsidRPr="008C6415" w:rsidRDefault="008C6415" w:rsidP="008C6415">
      <w:pPr>
        <w:pStyle w:val="EndNoteBibliography"/>
        <w:ind w:left="720" w:hanging="720"/>
        <w:rPr>
          <w:noProof/>
        </w:rPr>
      </w:pPr>
      <w:r w:rsidRPr="008C6415">
        <w:rPr>
          <w:noProof/>
        </w:rPr>
        <w:lastRenderedPageBreak/>
        <w:t xml:space="preserve">Zilles, K. (2018, Nov 1). Brodmann: a pioneer of human brain mapping-his impact on concepts of cortical organization. </w:t>
      </w:r>
      <w:r w:rsidRPr="008C6415">
        <w:rPr>
          <w:i/>
          <w:noProof/>
        </w:rPr>
        <w:t>Brain, 141</w:t>
      </w:r>
      <w:r w:rsidRPr="008C6415">
        <w:rPr>
          <w:noProof/>
        </w:rPr>
        <w:t xml:space="preserve">(11), 3262-3278. </w:t>
      </w:r>
      <w:hyperlink r:id="rId316" w:history="1">
        <w:r w:rsidRPr="008C6415">
          <w:rPr>
            <w:rStyle w:val="Hyperlink"/>
            <w:noProof/>
          </w:rPr>
          <w:t>https://doi.org/10.1093/brain/awy273</w:t>
        </w:r>
      </w:hyperlink>
      <w:r w:rsidRPr="008C6415">
        <w:rPr>
          <w:noProof/>
        </w:rPr>
        <w:t xml:space="preserve"> </w:t>
      </w:r>
    </w:p>
    <w:p w14:paraId="1D2DB9BD" w14:textId="77777777" w:rsidR="008C6415" w:rsidRPr="008C6415" w:rsidRDefault="008C6415" w:rsidP="008C6415">
      <w:pPr>
        <w:pStyle w:val="EndNoteBibliography"/>
        <w:rPr>
          <w:noProof/>
        </w:rPr>
      </w:pPr>
    </w:p>
    <w:p w14:paraId="1432BE95" w14:textId="6BB9616C" w:rsidR="008C6415" w:rsidRPr="008C6415" w:rsidRDefault="008C6415" w:rsidP="008C6415">
      <w:pPr>
        <w:pStyle w:val="EndNoteBibliography"/>
        <w:ind w:left="720" w:hanging="720"/>
        <w:rPr>
          <w:noProof/>
        </w:rPr>
      </w:pPr>
      <w:r w:rsidRPr="008C6415">
        <w:rPr>
          <w:noProof/>
        </w:rPr>
        <w:t xml:space="preserve">Zippel, H. P., &amp; Domagk, G. F. (1969a). Studies in Memory Transfer from Color-Trained Goldfish to Untrained Animals. </w:t>
      </w:r>
      <w:r w:rsidRPr="008C6415">
        <w:rPr>
          <w:i/>
          <w:noProof/>
        </w:rPr>
        <w:t>Experientia, 25</w:t>
      </w:r>
      <w:r w:rsidRPr="008C6415">
        <w:rPr>
          <w:noProof/>
        </w:rPr>
        <w:t xml:space="preserve">(9), 938-&amp;. </w:t>
      </w:r>
      <w:hyperlink r:id="rId317" w:history="1">
        <w:r w:rsidRPr="008C6415">
          <w:rPr>
            <w:rStyle w:val="Hyperlink"/>
            <w:noProof/>
          </w:rPr>
          <w:t>https://doi.org/Doi</w:t>
        </w:r>
      </w:hyperlink>
      <w:r w:rsidRPr="008C6415">
        <w:rPr>
          <w:noProof/>
        </w:rPr>
        <w:t xml:space="preserve"> 10.1007/Bf01898075 </w:t>
      </w:r>
    </w:p>
    <w:p w14:paraId="4126C0E6" w14:textId="77777777" w:rsidR="008C6415" w:rsidRPr="008C6415" w:rsidRDefault="008C6415" w:rsidP="008C6415">
      <w:pPr>
        <w:pStyle w:val="EndNoteBibliography"/>
        <w:rPr>
          <w:noProof/>
        </w:rPr>
      </w:pPr>
    </w:p>
    <w:p w14:paraId="6AEFE914" w14:textId="77777777" w:rsidR="008C6415" w:rsidRPr="008C6415" w:rsidRDefault="008C6415" w:rsidP="008C6415">
      <w:pPr>
        <w:pStyle w:val="EndNoteBibliography"/>
        <w:ind w:left="720" w:hanging="720"/>
        <w:rPr>
          <w:noProof/>
        </w:rPr>
      </w:pPr>
      <w:r w:rsidRPr="008C6415">
        <w:rPr>
          <w:noProof/>
        </w:rPr>
        <w:t xml:space="preserve">Zippel, H. P., &amp; Domagk, G. F. (1969b). STUDIES IN MEMORY TRANSFER FROM COLOR-TRAINED GOLDFISH TO UNTRAINED ANIMALS. </w:t>
      </w:r>
      <w:r w:rsidRPr="008C6415">
        <w:rPr>
          <w:i/>
          <w:noProof/>
        </w:rPr>
        <w:t>Experientia, 25</w:t>
      </w:r>
      <w:r w:rsidRPr="008C6415">
        <w:rPr>
          <w:noProof/>
        </w:rPr>
        <w:t>(9), 938-940. &lt;Go to ISI&gt;://A1969E114700029</w:t>
      </w:r>
    </w:p>
    <w:p w14:paraId="2C639851" w14:textId="549D325E" w:rsidR="008C6415" w:rsidRPr="008C6415" w:rsidRDefault="00B0185B" w:rsidP="008C6415">
      <w:pPr>
        <w:pStyle w:val="EndNoteBibliography"/>
        <w:ind w:left="720" w:hanging="720"/>
        <w:rPr>
          <w:noProof/>
        </w:rPr>
      </w:pPr>
      <w:hyperlink r:id="rId318" w:history="1">
        <w:r w:rsidR="008C6415" w:rsidRPr="008C6415">
          <w:rPr>
            <w:rStyle w:val="Hyperlink"/>
            <w:noProof/>
          </w:rPr>
          <w:t>http://download.springer.com.ezp-prod1.hul.harvard.edu/static/pdf/590/art%253A10.1007%252FBF01898075.pdf?originUrl=http%3A%2F%2Flink.springer.com%2Farticle%2F10.1007%2FBF01898075&amp;token2=exp=1450286188~acl=%2Fstatic%2Fpdf%2F590%2Fart%25253A10.1007%25252FBF01898075.pdf%3ForiginUrl%3Dhttp%253A%252F%252Flink.springer.com%252Farticle%252F10.1007%252FBF01898075*~hmac=f39584f682df3a4920c7afead67bd9c143090c98bec37129eb3ef2d37403afd6</w:t>
        </w:r>
      </w:hyperlink>
      <w:r w:rsidR="008C6415" w:rsidRPr="008C6415">
        <w:rPr>
          <w:noProof/>
        </w:rPr>
        <w:t xml:space="preserve"> </w:t>
      </w:r>
    </w:p>
    <w:p w14:paraId="6F042753" w14:textId="77777777" w:rsidR="008C6415" w:rsidRPr="008C6415" w:rsidRDefault="008C6415" w:rsidP="008C6415">
      <w:pPr>
        <w:pStyle w:val="EndNoteBibliography"/>
        <w:rPr>
          <w:noProof/>
        </w:rPr>
      </w:pPr>
    </w:p>
    <w:p w14:paraId="3C5E7577" w14:textId="03D72070" w:rsidR="002774BB" w:rsidRDefault="001419E6" w:rsidP="008C6415">
      <w:pPr>
        <w:rPr>
          <w:rFonts w:ascii="Arial" w:hAnsi="Arial" w:cs="Arial"/>
        </w:rPr>
      </w:pPr>
      <w:r w:rsidRPr="00B050ED">
        <w:rPr>
          <w:rFonts w:ascii="Arial" w:hAnsi="Arial" w:cs="Arial"/>
        </w:rPr>
        <w:fldChar w:fldCharType="end"/>
      </w:r>
    </w:p>
    <w:sectPr w:rsidR="002774BB" w:rsidSect="00DF5B2F">
      <w:footerReference w:type="even" r:id="rId319"/>
      <w:footerReference w:type="default" r:id="rId32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F8787" w14:textId="77777777" w:rsidR="00B0185B" w:rsidRDefault="00B0185B" w:rsidP="00682E0E">
      <w:r>
        <w:separator/>
      </w:r>
    </w:p>
  </w:endnote>
  <w:endnote w:type="continuationSeparator" w:id="0">
    <w:p w14:paraId="6637C1EB" w14:textId="77777777" w:rsidR="00B0185B" w:rsidRDefault="00B0185B" w:rsidP="00682E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4426567"/>
      <w:docPartObj>
        <w:docPartGallery w:val="Page Numbers (Bottom of Page)"/>
        <w:docPartUnique/>
      </w:docPartObj>
    </w:sdtPr>
    <w:sdtEndPr>
      <w:rPr>
        <w:rStyle w:val="PageNumber"/>
      </w:rPr>
    </w:sdtEndPr>
    <w:sdtContent>
      <w:p w14:paraId="3CCBFDD6" w14:textId="3BDC45BC" w:rsidR="004616C0" w:rsidRDefault="004616C0" w:rsidP="00EB6BD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97E228" w14:textId="77777777" w:rsidR="004616C0" w:rsidRDefault="004616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3552213"/>
      <w:docPartObj>
        <w:docPartGallery w:val="Page Numbers (Bottom of Page)"/>
        <w:docPartUnique/>
      </w:docPartObj>
    </w:sdtPr>
    <w:sdtEndPr>
      <w:rPr>
        <w:rStyle w:val="PageNumber"/>
      </w:rPr>
    </w:sdtEndPr>
    <w:sdtContent>
      <w:p w14:paraId="1C49C56D" w14:textId="239BE098" w:rsidR="004616C0" w:rsidRDefault="004616C0" w:rsidP="00EB6BD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4437E1C" w14:textId="77777777" w:rsidR="004616C0" w:rsidRDefault="004616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27ECF1" w14:textId="77777777" w:rsidR="00B0185B" w:rsidRDefault="00B0185B" w:rsidP="00682E0E">
      <w:r>
        <w:separator/>
      </w:r>
    </w:p>
  </w:footnote>
  <w:footnote w:type="continuationSeparator" w:id="0">
    <w:p w14:paraId="77897588" w14:textId="77777777" w:rsidR="00B0185B" w:rsidRDefault="00B0185B" w:rsidP="00682E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1735"/>
    <w:multiLevelType w:val="hybridMultilevel"/>
    <w:tmpl w:val="BE30DCA2"/>
    <w:lvl w:ilvl="0" w:tplc="D4462A30">
      <w:start w:val="1"/>
      <w:numFmt w:val="bullet"/>
      <w:lvlText w:val=""/>
      <w:lvlJc w:val="left"/>
      <w:pPr>
        <w:ind w:left="1080" w:hanging="360"/>
      </w:pPr>
      <w:rPr>
        <w:rFonts w:ascii="Symbol" w:hAnsi="Symbol"/>
      </w:rPr>
    </w:lvl>
    <w:lvl w:ilvl="1" w:tplc="9A2CFC6C">
      <w:start w:val="1"/>
      <w:numFmt w:val="bullet"/>
      <w:lvlText w:val=""/>
      <w:lvlJc w:val="left"/>
      <w:pPr>
        <w:ind w:left="1800" w:hanging="360"/>
      </w:pPr>
      <w:rPr>
        <w:rFonts w:ascii="Symbol" w:hAnsi="Symbol"/>
      </w:rPr>
    </w:lvl>
    <w:lvl w:ilvl="2" w:tplc="B254C7D6">
      <w:start w:val="1"/>
      <w:numFmt w:val="bullet"/>
      <w:lvlText w:val=""/>
      <w:lvlJc w:val="left"/>
      <w:pPr>
        <w:ind w:left="2520" w:hanging="360"/>
      </w:pPr>
      <w:rPr>
        <w:rFonts w:ascii="Symbol" w:hAnsi="Symbol"/>
      </w:rPr>
    </w:lvl>
    <w:lvl w:ilvl="3" w:tplc="15E08F18">
      <w:start w:val="1"/>
      <w:numFmt w:val="bullet"/>
      <w:lvlText w:val=""/>
      <w:lvlJc w:val="left"/>
      <w:pPr>
        <w:ind w:left="1080" w:hanging="360"/>
      </w:pPr>
      <w:rPr>
        <w:rFonts w:ascii="Symbol" w:hAnsi="Symbol"/>
      </w:rPr>
    </w:lvl>
    <w:lvl w:ilvl="4" w:tplc="3020B7A8">
      <w:start w:val="1"/>
      <w:numFmt w:val="bullet"/>
      <w:lvlText w:val=""/>
      <w:lvlJc w:val="left"/>
      <w:pPr>
        <w:ind w:left="1080" w:hanging="360"/>
      </w:pPr>
      <w:rPr>
        <w:rFonts w:ascii="Symbol" w:hAnsi="Symbol"/>
      </w:rPr>
    </w:lvl>
    <w:lvl w:ilvl="5" w:tplc="3B1A9EAC">
      <w:start w:val="1"/>
      <w:numFmt w:val="bullet"/>
      <w:lvlText w:val=""/>
      <w:lvlJc w:val="left"/>
      <w:pPr>
        <w:ind w:left="1080" w:hanging="360"/>
      </w:pPr>
      <w:rPr>
        <w:rFonts w:ascii="Symbol" w:hAnsi="Symbol"/>
      </w:rPr>
    </w:lvl>
    <w:lvl w:ilvl="6" w:tplc="B4583BF8">
      <w:start w:val="1"/>
      <w:numFmt w:val="bullet"/>
      <w:lvlText w:val=""/>
      <w:lvlJc w:val="left"/>
      <w:pPr>
        <w:ind w:left="1080" w:hanging="360"/>
      </w:pPr>
      <w:rPr>
        <w:rFonts w:ascii="Symbol" w:hAnsi="Symbol"/>
      </w:rPr>
    </w:lvl>
    <w:lvl w:ilvl="7" w:tplc="F64AFD44">
      <w:start w:val="1"/>
      <w:numFmt w:val="bullet"/>
      <w:lvlText w:val=""/>
      <w:lvlJc w:val="left"/>
      <w:pPr>
        <w:ind w:left="1080" w:hanging="360"/>
      </w:pPr>
      <w:rPr>
        <w:rFonts w:ascii="Symbol" w:hAnsi="Symbol"/>
      </w:rPr>
    </w:lvl>
    <w:lvl w:ilvl="8" w:tplc="CCF2E1F6">
      <w:start w:val="1"/>
      <w:numFmt w:val="bullet"/>
      <w:lvlText w:val=""/>
      <w:lvlJc w:val="left"/>
      <w:pPr>
        <w:ind w:left="1080" w:hanging="360"/>
      </w:pPr>
      <w:rPr>
        <w:rFonts w:ascii="Symbol" w:hAnsi="Symbol"/>
      </w:rPr>
    </w:lvl>
  </w:abstractNum>
  <w:abstractNum w:abstractNumId="1" w15:restartNumberingAfterBreak="0">
    <w:nsid w:val="0AF75373"/>
    <w:multiLevelType w:val="hybridMultilevel"/>
    <w:tmpl w:val="547C68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CC6D2C"/>
    <w:multiLevelType w:val="hybridMultilevel"/>
    <w:tmpl w:val="13DEA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E63BF4"/>
    <w:multiLevelType w:val="hybridMultilevel"/>
    <w:tmpl w:val="4D7C11B2"/>
    <w:lvl w:ilvl="0" w:tplc="30A0F7FE">
      <w:numFmt w:val="bullet"/>
      <w:lvlText w:val="-"/>
      <w:lvlJc w:val="left"/>
      <w:pPr>
        <w:ind w:left="360" w:hanging="360"/>
      </w:pPr>
      <w:rPr>
        <w:rFonts w:ascii="Arial" w:eastAsiaTheme="minorEastAsia" w:hAnsi="Arial" w:cs="Aria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7AD4F32"/>
    <w:multiLevelType w:val="hybridMultilevel"/>
    <w:tmpl w:val="088AFF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B61460"/>
    <w:multiLevelType w:val="hybridMultilevel"/>
    <w:tmpl w:val="778E0BD0"/>
    <w:lvl w:ilvl="0" w:tplc="2C1A5976">
      <w:start w:val="1"/>
      <w:numFmt w:val="bullet"/>
      <w:lvlText w:val=""/>
      <w:lvlJc w:val="left"/>
      <w:pPr>
        <w:ind w:left="1080" w:hanging="360"/>
      </w:pPr>
      <w:rPr>
        <w:rFonts w:ascii="Symbol" w:hAnsi="Symbol"/>
      </w:rPr>
    </w:lvl>
    <w:lvl w:ilvl="1" w:tplc="A684BB62">
      <w:start w:val="1"/>
      <w:numFmt w:val="bullet"/>
      <w:lvlText w:val=""/>
      <w:lvlJc w:val="left"/>
      <w:pPr>
        <w:ind w:left="1800" w:hanging="360"/>
      </w:pPr>
      <w:rPr>
        <w:rFonts w:ascii="Symbol" w:hAnsi="Symbol"/>
      </w:rPr>
    </w:lvl>
    <w:lvl w:ilvl="2" w:tplc="5AF87600">
      <w:start w:val="1"/>
      <w:numFmt w:val="bullet"/>
      <w:lvlText w:val=""/>
      <w:lvlJc w:val="left"/>
      <w:pPr>
        <w:ind w:left="1080" w:hanging="360"/>
      </w:pPr>
      <w:rPr>
        <w:rFonts w:ascii="Symbol" w:hAnsi="Symbol"/>
      </w:rPr>
    </w:lvl>
    <w:lvl w:ilvl="3" w:tplc="611ABB8A">
      <w:start w:val="1"/>
      <w:numFmt w:val="bullet"/>
      <w:lvlText w:val=""/>
      <w:lvlJc w:val="left"/>
      <w:pPr>
        <w:ind w:left="1080" w:hanging="360"/>
      </w:pPr>
      <w:rPr>
        <w:rFonts w:ascii="Symbol" w:hAnsi="Symbol"/>
      </w:rPr>
    </w:lvl>
    <w:lvl w:ilvl="4" w:tplc="4E101946">
      <w:start w:val="1"/>
      <w:numFmt w:val="bullet"/>
      <w:lvlText w:val=""/>
      <w:lvlJc w:val="left"/>
      <w:pPr>
        <w:ind w:left="1080" w:hanging="360"/>
      </w:pPr>
      <w:rPr>
        <w:rFonts w:ascii="Symbol" w:hAnsi="Symbol"/>
      </w:rPr>
    </w:lvl>
    <w:lvl w:ilvl="5" w:tplc="158E5D44">
      <w:start w:val="1"/>
      <w:numFmt w:val="bullet"/>
      <w:lvlText w:val=""/>
      <w:lvlJc w:val="left"/>
      <w:pPr>
        <w:ind w:left="1080" w:hanging="360"/>
      </w:pPr>
      <w:rPr>
        <w:rFonts w:ascii="Symbol" w:hAnsi="Symbol"/>
      </w:rPr>
    </w:lvl>
    <w:lvl w:ilvl="6" w:tplc="68BEDF6A">
      <w:start w:val="1"/>
      <w:numFmt w:val="bullet"/>
      <w:lvlText w:val=""/>
      <w:lvlJc w:val="left"/>
      <w:pPr>
        <w:ind w:left="1080" w:hanging="360"/>
      </w:pPr>
      <w:rPr>
        <w:rFonts w:ascii="Symbol" w:hAnsi="Symbol"/>
      </w:rPr>
    </w:lvl>
    <w:lvl w:ilvl="7" w:tplc="6F105C28">
      <w:start w:val="1"/>
      <w:numFmt w:val="bullet"/>
      <w:lvlText w:val=""/>
      <w:lvlJc w:val="left"/>
      <w:pPr>
        <w:ind w:left="1080" w:hanging="360"/>
      </w:pPr>
      <w:rPr>
        <w:rFonts w:ascii="Symbol" w:hAnsi="Symbol"/>
      </w:rPr>
    </w:lvl>
    <w:lvl w:ilvl="8" w:tplc="D640F02A">
      <w:start w:val="1"/>
      <w:numFmt w:val="bullet"/>
      <w:lvlText w:val=""/>
      <w:lvlJc w:val="left"/>
      <w:pPr>
        <w:ind w:left="1080" w:hanging="360"/>
      </w:pPr>
      <w:rPr>
        <w:rFonts w:ascii="Symbol" w:hAnsi="Symbol"/>
      </w:rPr>
    </w:lvl>
  </w:abstractNum>
  <w:abstractNum w:abstractNumId="6" w15:restartNumberingAfterBreak="0">
    <w:nsid w:val="43FD118B"/>
    <w:multiLevelType w:val="hybridMultilevel"/>
    <w:tmpl w:val="47F87230"/>
    <w:lvl w:ilvl="0" w:tplc="1C02E400">
      <w:start w:val="1"/>
      <w:numFmt w:val="decimal"/>
      <w:lvlText w:val="%1)"/>
      <w:lvlJc w:val="left"/>
      <w:pPr>
        <w:ind w:left="1020" w:hanging="360"/>
      </w:pPr>
    </w:lvl>
    <w:lvl w:ilvl="1" w:tplc="6868E000">
      <w:start w:val="1"/>
      <w:numFmt w:val="decimal"/>
      <w:lvlText w:val="%2)"/>
      <w:lvlJc w:val="left"/>
      <w:pPr>
        <w:ind w:left="1020" w:hanging="360"/>
      </w:pPr>
    </w:lvl>
    <w:lvl w:ilvl="2" w:tplc="EF30AC90">
      <w:start w:val="1"/>
      <w:numFmt w:val="decimal"/>
      <w:lvlText w:val="%3)"/>
      <w:lvlJc w:val="left"/>
      <w:pPr>
        <w:ind w:left="1020" w:hanging="360"/>
      </w:pPr>
    </w:lvl>
    <w:lvl w:ilvl="3" w:tplc="B1ACAD36">
      <w:start w:val="1"/>
      <w:numFmt w:val="decimal"/>
      <w:lvlText w:val="%4)"/>
      <w:lvlJc w:val="left"/>
      <w:pPr>
        <w:ind w:left="1020" w:hanging="360"/>
      </w:pPr>
    </w:lvl>
    <w:lvl w:ilvl="4" w:tplc="5B0AF804">
      <w:start w:val="1"/>
      <w:numFmt w:val="decimal"/>
      <w:lvlText w:val="%5)"/>
      <w:lvlJc w:val="left"/>
      <w:pPr>
        <w:ind w:left="1020" w:hanging="360"/>
      </w:pPr>
    </w:lvl>
    <w:lvl w:ilvl="5" w:tplc="6B6464F6">
      <w:start w:val="1"/>
      <w:numFmt w:val="decimal"/>
      <w:lvlText w:val="%6)"/>
      <w:lvlJc w:val="left"/>
      <w:pPr>
        <w:ind w:left="1020" w:hanging="360"/>
      </w:pPr>
    </w:lvl>
    <w:lvl w:ilvl="6" w:tplc="92AAF72A">
      <w:start w:val="1"/>
      <w:numFmt w:val="decimal"/>
      <w:lvlText w:val="%7)"/>
      <w:lvlJc w:val="left"/>
      <w:pPr>
        <w:ind w:left="1020" w:hanging="360"/>
      </w:pPr>
    </w:lvl>
    <w:lvl w:ilvl="7" w:tplc="A2700D0E">
      <w:start w:val="1"/>
      <w:numFmt w:val="decimal"/>
      <w:lvlText w:val="%8)"/>
      <w:lvlJc w:val="left"/>
      <w:pPr>
        <w:ind w:left="1020" w:hanging="360"/>
      </w:pPr>
    </w:lvl>
    <w:lvl w:ilvl="8" w:tplc="2B444C00">
      <w:start w:val="1"/>
      <w:numFmt w:val="decimal"/>
      <w:lvlText w:val="%9)"/>
      <w:lvlJc w:val="left"/>
      <w:pPr>
        <w:ind w:left="1020" w:hanging="360"/>
      </w:pPr>
    </w:lvl>
  </w:abstractNum>
  <w:abstractNum w:abstractNumId="7" w15:restartNumberingAfterBreak="0">
    <w:nsid w:val="51AE49D3"/>
    <w:multiLevelType w:val="hybridMultilevel"/>
    <w:tmpl w:val="06BE27D8"/>
    <w:lvl w:ilvl="0" w:tplc="85882D36">
      <w:start w:val="1"/>
      <w:numFmt w:val="bullet"/>
      <w:lvlText w:val=""/>
      <w:lvlJc w:val="left"/>
      <w:pPr>
        <w:ind w:left="1080" w:hanging="360"/>
      </w:pPr>
      <w:rPr>
        <w:rFonts w:ascii="Symbol" w:hAnsi="Symbol"/>
      </w:rPr>
    </w:lvl>
    <w:lvl w:ilvl="1" w:tplc="08088F6A">
      <w:start w:val="1"/>
      <w:numFmt w:val="bullet"/>
      <w:lvlText w:val=""/>
      <w:lvlJc w:val="left"/>
      <w:pPr>
        <w:ind w:left="1800" w:hanging="360"/>
      </w:pPr>
      <w:rPr>
        <w:rFonts w:ascii="Symbol" w:hAnsi="Symbol"/>
      </w:rPr>
    </w:lvl>
    <w:lvl w:ilvl="2" w:tplc="81121584">
      <w:start w:val="1"/>
      <w:numFmt w:val="bullet"/>
      <w:lvlText w:val=""/>
      <w:lvlJc w:val="left"/>
      <w:pPr>
        <w:ind w:left="1080" w:hanging="360"/>
      </w:pPr>
      <w:rPr>
        <w:rFonts w:ascii="Symbol" w:hAnsi="Symbol"/>
      </w:rPr>
    </w:lvl>
    <w:lvl w:ilvl="3" w:tplc="D83065E6">
      <w:start w:val="1"/>
      <w:numFmt w:val="bullet"/>
      <w:lvlText w:val=""/>
      <w:lvlJc w:val="left"/>
      <w:pPr>
        <w:ind w:left="1080" w:hanging="360"/>
      </w:pPr>
      <w:rPr>
        <w:rFonts w:ascii="Symbol" w:hAnsi="Symbol"/>
      </w:rPr>
    </w:lvl>
    <w:lvl w:ilvl="4" w:tplc="AC42DEF4">
      <w:start w:val="1"/>
      <w:numFmt w:val="bullet"/>
      <w:lvlText w:val=""/>
      <w:lvlJc w:val="left"/>
      <w:pPr>
        <w:ind w:left="1080" w:hanging="360"/>
      </w:pPr>
      <w:rPr>
        <w:rFonts w:ascii="Symbol" w:hAnsi="Symbol"/>
      </w:rPr>
    </w:lvl>
    <w:lvl w:ilvl="5" w:tplc="B2B41924">
      <w:start w:val="1"/>
      <w:numFmt w:val="bullet"/>
      <w:lvlText w:val=""/>
      <w:lvlJc w:val="left"/>
      <w:pPr>
        <w:ind w:left="1080" w:hanging="360"/>
      </w:pPr>
      <w:rPr>
        <w:rFonts w:ascii="Symbol" w:hAnsi="Symbol"/>
      </w:rPr>
    </w:lvl>
    <w:lvl w:ilvl="6" w:tplc="F4B21794">
      <w:start w:val="1"/>
      <w:numFmt w:val="bullet"/>
      <w:lvlText w:val=""/>
      <w:lvlJc w:val="left"/>
      <w:pPr>
        <w:ind w:left="1080" w:hanging="360"/>
      </w:pPr>
      <w:rPr>
        <w:rFonts w:ascii="Symbol" w:hAnsi="Symbol"/>
      </w:rPr>
    </w:lvl>
    <w:lvl w:ilvl="7" w:tplc="E552F9AE">
      <w:start w:val="1"/>
      <w:numFmt w:val="bullet"/>
      <w:lvlText w:val=""/>
      <w:lvlJc w:val="left"/>
      <w:pPr>
        <w:ind w:left="1080" w:hanging="360"/>
      </w:pPr>
      <w:rPr>
        <w:rFonts w:ascii="Symbol" w:hAnsi="Symbol"/>
      </w:rPr>
    </w:lvl>
    <w:lvl w:ilvl="8" w:tplc="27E84CD2">
      <w:start w:val="1"/>
      <w:numFmt w:val="bullet"/>
      <w:lvlText w:val=""/>
      <w:lvlJc w:val="left"/>
      <w:pPr>
        <w:ind w:left="1080" w:hanging="360"/>
      </w:pPr>
      <w:rPr>
        <w:rFonts w:ascii="Symbol" w:hAnsi="Symbol"/>
      </w:rPr>
    </w:lvl>
  </w:abstractNum>
  <w:abstractNum w:abstractNumId="8" w15:restartNumberingAfterBreak="0">
    <w:nsid w:val="61A5557E"/>
    <w:multiLevelType w:val="hybridMultilevel"/>
    <w:tmpl w:val="B2A02B48"/>
    <w:lvl w:ilvl="0" w:tplc="4A4CD6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963B3F"/>
    <w:multiLevelType w:val="hybridMultilevel"/>
    <w:tmpl w:val="1E949E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D66266"/>
    <w:multiLevelType w:val="hybridMultilevel"/>
    <w:tmpl w:val="38F47446"/>
    <w:lvl w:ilvl="0" w:tplc="16D66200">
      <w:start w:val="1"/>
      <w:numFmt w:val="decimal"/>
      <w:lvlText w:val="%1)"/>
      <w:lvlJc w:val="left"/>
      <w:pPr>
        <w:ind w:left="1020" w:hanging="360"/>
      </w:pPr>
    </w:lvl>
    <w:lvl w:ilvl="1" w:tplc="08D2E12A">
      <w:start w:val="1"/>
      <w:numFmt w:val="decimal"/>
      <w:lvlText w:val="%2)"/>
      <w:lvlJc w:val="left"/>
      <w:pPr>
        <w:ind w:left="1020" w:hanging="360"/>
      </w:pPr>
    </w:lvl>
    <w:lvl w:ilvl="2" w:tplc="ADF410FE">
      <w:start w:val="1"/>
      <w:numFmt w:val="decimal"/>
      <w:lvlText w:val="%3)"/>
      <w:lvlJc w:val="left"/>
      <w:pPr>
        <w:ind w:left="1020" w:hanging="360"/>
      </w:pPr>
    </w:lvl>
    <w:lvl w:ilvl="3" w:tplc="5F22F3D0">
      <w:start w:val="1"/>
      <w:numFmt w:val="decimal"/>
      <w:lvlText w:val="%4)"/>
      <w:lvlJc w:val="left"/>
      <w:pPr>
        <w:ind w:left="1020" w:hanging="360"/>
      </w:pPr>
    </w:lvl>
    <w:lvl w:ilvl="4" w:tplc="307C7EAA">
      <w:start w:val="1"/>
      <w:numFmt w:val="decimal"/>
      <w:lvlText w:val="%5)"/>
      <w:lvlJc w:val="left"/>
      <w:pPr>
        <w:ind w:left="1020" w:hanging="360"/>
      </w:pPr>
    </w:lvl>
    <w:lvl w:ilvl="5" w:tplc="9F52731C">
      <w:start w:val="1"/>
      <w:numFmt w:val="decimal"/>
      <w:lvlText w:val="%6)"/>
      <w:lvlJc w:val="left"/>
      <w:pPr>
        <w:ind w:left="1020" w:hanging="360"/>
      </w:pPr>
    </w:lvl>
    <w:lvl w:ilvl="6" w:tplc="92B0027E">
      <w:start w:val="1"/>
      <w:numFmt w:val="decimal"/>
      <w:lvlText w:val="%7)"/>
      <w:lvlJc w:val="left"/>
      <w:pPr>
        <w:ind w:left="1020" w:hanging="360"/>
      </w:pPr>
    </w:lvl>
    <w:lvl w:ilvl="7" w:tplc="F6E66E62">
      <w:start w:val="1"/>
      <w:numFmt w:val="decimal"/>
      <w:lvlText w:val="%8)"/>
      <w:lvlJc w:val="left"/>
      <w:pPr>
        <w:ind w:left="1020" w:hanging="360"/>
      </w:pPr>
    </w:lvl>
    <w:lvl w:ilvl="8" w:tplc="2A58E08E">
      <w:start w:val="1"/>
      <w:numFmt w:val="decimal"/>
      <w:lvlText w:val="%9)"/>
      <w:lvlJc w:val="left"/>
      <w:pPr>
        <w:ind w:left="1020" w:hanging="360"/>
      </w:pPr>
    </w:lvl>
  </w:abstractNum>
  <w:abstractNum w:abstractNumId="11" w15:restartNumberingAfterBreak="0">
    <w:nsid w:val="75D71D6A"/>
    <w:multiLevelType w:val="hybridMultilevel"/>
    <w:tmpl w:val="54B62F54"/>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7EB37DA9"/>
    <w:multiLevelType w:val="hybridMultilevel"/>
    <w:tmpl w:val="7A72E8A6"/>
    <w:lvl w:ilvl="0" w:tplc="04268F22">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5"/>
  </w:num>
  <w:num w:numId="5">
    <w:abstractNumId w:val="7"/>
  </w:num>
  <w:num w:numId="6">
    <w:abstractNumId w:val="4"/>
  </w:num>
  <w:num w:numId="7">
    <w:abstractNumId w:val="10"/>
  </w:num>
  <w:num w:numId="8">
    <w:abstractNumId w:val="11"/>
  </w:num>
  <w:num w:numId="9">
    <w:abstractNumId w:val="12"/>
  </w:num>
  <w:num w:numId="10">
    <w:abstractNumId w:val="6"/>
  </w:num>
  <w:num w:numId="11">
    <w:abstractNumId w:val="9"/>
  </w:num>
  <w:num w:numId="12">
    <w:abstractNumId w:val="8"/>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epz9z9mz9afpesdx65p02ysep9xa290ars&quot;&gt;All my Endnote Refs vX-Converted&lt;record-ids&gt;&lt;item&gt;1472&lt;/item&gt;&lt;item&gt;2097&lt;/item&gt;&lt;item&gt;2729&lt;/item&gt;&lt;item&gt;2732&lt;/item&gt;&lt;item&gt;2828&lt;/item&gt;&lt;item&gt;2868&lt;/item&gt;&lt;item&gt;3598&lt;/item&gt;&lt;item&gt;3599&lt;/item&gt;&lt;item&gt;3950&lt;/item&gt;&lt;item&gt;4442&lt;/item&gt;&lt;item&gt;4776&lt;/item&gt;&lt;item&gt;5465&lt;/item&gt;&lt;item&gt;8270&lt;/item&gt;&lt;item&gt;8271&lt;/item&gt;&lt;item&gt;8273&lt;/item&gt;&lt;item&gt;9148&lt;/item&gt;&lt;item&gt;9803&lt;/item&gt;&lt;item&gt;11652&lt;/item&gt;&lt;item&gt;11707&lt;/item&gt;&lt;item&gt;11979&lt;/item&gt;&lt;item&gt;13541&lt;/item&gt;&lt;item&gt;14221&lt;/item&gt;&lt;item&gt;15546&lt;/item&gt;&lt;item&gt;15563&lt;/item&gt;&lt;item&gt;16373&lt;/item&gt;&lt;item&gt;16617&lt;/item&gt;&lt;item&gt;16676&lt;/item&gt;&lt;item&gt;17051&lt;/item&gt;&lt;item&gt;17148&lt;/item&gt;&lt;item&gt;18236&lt;/item&gt;&lt;item&gt;18278&lt;/item&gt;&lt;item&gt;18280&lt;/item&gt;&lt;item&gt;18313&lt;/item&gt;&lt;item&gt;18327&lt;/item&gt;&lt;item&gt;18363&lt;/item&gt;&lt;item&gt;18420&lt;/item&gt;&lt;item&gt;18550&lt;/item&gt;&lt;item&gt;18637&lt;/item&gt;&lt;item&gt;18690&lt;/item&gt;&lt;item&gt;18691&lt;/item&gt;&lt;item&gt;18692&lt;/item&gt;&lt;item&gt;18693&lt;/item&gt;&lt;item&gt;18901&lt;/item&gt;&lt;item&gt;19223&lt;/item&gt;&lt;item&gt;19372&lt;/item&gt;&lt;item&gt;19514&lt;/item&gt;&lt;item&gt;19645&lt;/item&gt;&lt;item&gt;19820&lt;/item&gt;&lt;item&gt;19864&lt;/item&gt;&lt;item&gt;20079&lt;/item&gt;&lt;item&gt;20096&lt;/item&gt;&lt;item&gt;20348&lt;/item&gt;&lt;item&gt;20646&lt;/item&gt;&lt;item&gt;20698&lt;/item&gt;&lt;item&gt;20932&lt;/item&gt;&lt;item&gt;20951&lt;/item&gt;&lt;item&gt;21003&lt;/item&gt;&lt;item&gt;21614&lt;/item&gt;&lt;item&gt;21926&lt;/item&gt;&lt;item&gt;22458&lt;/item&gt;&lt;item&gt;22830&lt;/item&gt;&lt;item&gt;23393&lt;/item&gt;&lt;item&gt;23735&lt;/item&gt;&lt;item&gt;23750&lt;/item&gt;&lt;item&gt;24188&lt;/item&gt;&lt;item&gt;24578&lt;/item&gt;&lt;item&gt;24583&lt;/item&gt;&lt;item&gt;24619&lt;/item&gt;&lt;item&gt;24794&lt;/item&gt;&lt;item&gt;24796&lt;/item&gt;&lt;item&gt;24797&lt;/item&gt;&lt;item&gt;24926&lt;/item&gt;&lt;item&gt;25293&lt;/item&gt;&lt;item&gt;25294&lt;/item&gt;&lt;item&gt;25296&lt;/item&gt;&lt;item&gt;25311&lt;/item&gt;&lt;item&gt;25312&lt;/item&gt;&lt;item&gt;25505&lt;/item&gt;&lt;item&gt;25591&lt;/item&gt;&lt;item&gt;25622&lt;/item&gt;&lt;item&gt;25676&lt;/item&gt;&lt;item&gt;25731&lt;/item&gt;&lt;item&gt;25939&lt;/item&gt;&lt;item&gt;25961&lt;/item&gt;&lt;item&gt;25965&lt;/item&gt;&lt;item&gt;26000&lt;/item&gt;&lt;item&gt;26090&lt;/item&gt;&lt;item&gt;26093&lt;/item&gt;&lt;item&gt;26276&lt;/item&gt;&lt;item&gt;26277&lt;/item&gt;&lt;item&gt;26278&lt;/item&gt;&lt;item&gt;26333&lt;/item&gt;&lt;item&gt;26339&lt;/item&gt;&lt;item&gt;26426&lt;/item&gt;&lt;item&gt;26442&lt;/item&gt;&lt;item&gt;26443&lt;/item&gt;&lt;item&gt;26534&lt;/item&gt;&lt;item&gt;26563&lt;/item&gt;&lt;item&gt;26564&lt;/item&gt;&lt;item&gt;26565&lt;/item&gt;&lt;item&gt;26573&lt;/item&gt;&lt;item&gt;26660&lt;/item&gt;&lt;item&gt;26689&lt;/item&gt;&lt;item&gt;26692&lt;/item&gt;&lt;item&gt;26817&lt;/item&gt;&lt;item&gt;26858&lt;/item&gt;&lt;item&gt;26859&lt;/item&gt;&lt;item&gt;26860&lt;/item&gt;&lt;item&gt;26882&lt;/item&gt;&lt;item&gt;26886&lt;/item&gt;&lt;item&gt;26888&lt;/item&gt;&lt;item&gt;26894&lt;/item&gt;&lt;item&gt;26916&lt;/item&gt;&lt;item&gt;26921&lt;/item&gt;&lt;item&gt;26947&lt;/item&gt;&lt;item&gt;27063&lt;/item&gt;&lt;item&gt;27066&lt;/item&gt;&lt;item&gt;27233&lt;/item&gt;&lt;item&gt;27317&lt;/item&gt;&lt;item&gt;27319&lt;/item&gt;&lt;item&gt;27335&lt;/item&gt;&lt;item&gt;27347&lt;/item&gt;&lt;item&gt;27366&lt;/item&gt;&lt;item&gt;27415&lt;/item&gt;&lt;item&gt;27416&lt;/item&gt;&lt;item&gt;27417&lt;/item&gt;&lt;item&gt;27484&lt;/item&gt;&lt;item&gt;27491&lt;/item&gt;&lt;item&gt;27596&lt;/item&gt;&lt;item&gt;27599&lt;/item&gt;&lt;item&gt;27608&lt;/item&gt;&lt;item&gt;27609&lt;/item&gt;&lt;item&gt;27612&lt;/item&gt;&lt;item&gt;27622&lt;/item&gt;&lt;item&gt;27723&lt;/item&gt;&lt;item&gt;27740&lt;/item&gt;&lt;item&gt;27748&lt;/item&gt;&lt;item&gt;27753&lt;/item&gt;&lt;item&gt;27754&lt;/item&gt;&lt;item&gt;27761&lt;/item&gt;&lt;item&gt;27806&lt;/item&gt;&lt;item&gt;27807&lt;/item&gt;&lt;item&gt;27885&lt;/item&gt;&lt;item&gt;27903&lt;/item&gt;&lt;item&gt;27912&lt;/item&gt;&lt;item&gt;27928&lt;/item&gt;&lt;item&gt;27936&lt;/item&gt;&lt;item&gt;27940&lt;/item&gt;&lt;item&gt;27990&lt;/item&gt;&lt;item&gt;28059&lt;/item&gt;&lt;item&gt;28065&lt;/item&gt;&lt;item&gt;28130&lt;/item&gt;&lt;item&gt;28136&lt;/item&gt;&lt;item&gt;28137&lt;/item&gt;&lt;item&gt;28140&lt;/item&gt;&lt;item&gt;28142&lt;/item&gt;&lt;item&gt;28148&lt;/item&gt;&lt;item&gt;28149&lt;/item&gt;&lt;item&gt;28150&lt;/item&gt;&lt;item&gt;28151&lt;/item&gt;&lt;item&gt;28251&lt;/item&gt;&lt;item&gt;28255&lt;/item&gt;&lt;item&gt;28270&lt;/item&gt;&lt;item&gt;28291&lt;/item&gt;&lt;item&gt;28337&lt;/item&gt;&lt;item&gt;28338&lt;/item&gt;&lt;item&gt;28390&lt;/item&gt;&lt;item&gt;28410&lt;/item&gt;&lt;item&gt;28434&lt;/item&gt;&lt;item&gt;28450&lt;/item&gt;&lt;item&gt;28451&lt;/item&gt;&lt;item&gt;28467&lt;/item&gt;&lt;item&gt;28475&lt;/item&gt;&lt;item&gt;28501&lt;/item&gt;&lt;item&gt;28502&lt;/item&gt;&lt;item&gt;2850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85325"/>
    <w:rsid w:val="00000677"/>
    <w:rsid w:val="000006A4"/>
    <w:rsid w:val="000019FA"/>
    <w:rsid w:val="00001E9F"/>
    <w:rsid w:val="0000247F"/>
    <w:rsid w:val="0000349A"/>
    <w:rsid w:val="0000376F"/>
    <w:rsid w:val="0000417F"/>
    <w:rsid w:val="00004A56"/>
    <w:rsid w:val="00004D97"/>
    <w:rsid w:val="00005FDD"/>
    <w:rsid w:val="00006676"/>
    <w:rsid w:val="00006718"/>
    <w:rsid w:val="00006838"/>
    <w:rsid w:val="00007331"/>
    <w:rsid w:val="00007955"/>
    <w:rsid w:val="00007A47"/>
    <w:rsid w:val="00007FF4"/>
    <w:rsid w:val="000102BB"/>
    <w:rsid w:val="00010C2E"/>
    <w:rsid w:val="00010CF4"/>
    <w:rsid w:val="00011BEC"/>
    <w:rsid w:val="00012CFD"/>
    <w:rsid w:val="00012DBF"/>
    <w:rsid w:val="00014B4C"/>
    <w:rsid w:val="0001538F"/>
    <w:rsid w:val="00015E72"/>
    <w:rsid w:val="000160C6"/>
    <w:rsid w:val="0001614E"/>
    <w:rsid w:val="00016B6E"/>
    <w:rsid w:val="00016C19"/>
    <w:rsid w:val="00017814"/>
    <w:rsid w:val="000217F8"/>
    <w:rsid w:val="00021E8E"/>
    <w:rsid w:val="00022042"/>
    <w:rsid w:val="00022184"/>
    <w:rsid w:val="00022474"/>
    <w:rsid w:val="000226B8"/>
    <w:rsid w:val="00022F23"/>
    <w:rsid w:val="00023EC2"/>
    <w:rsid w:val="00024285"/>
    <w:rsid w:val="00024507"/>
    <w:rsid w:val="00024B5B"/>
    <w:rsid w:val="00024D89"/>
    <w:rsid w:val="00027915"/>
    <w:rsid w:val="0003008F"/>
    <w:rsid w:val="0003052D"/>
    <w:rsid w:val="00030DE4"/>
    <w:rsid w:val="00030F8D"/>
    <w:rsid w:val="00031852"/>
    <w:rsid w:val="00031CB5"/>
    <w:rsid w:val="00033CBF"/>
    <w:rsid w:val="000357F3"/>
    <w:rsid w:val="00035B74"/>
    <w:rsid w:val="00035F52"/>
    <w:rsid w:val="0003747E"/>
    <w:rsid w:val="00037A22"/>
    <w:rsid w:val="00037F09"/>
    <w:rsid w:val="00040725"/>
    <w:rsid w:val="00040796"/>
    <w:rsid w:val="00041E89"/>
    <w:rsid w:val="00042AA4"/>
    <w:rsid w:val="00043605"/>
    <w:rsid w:val="00044DC1"/>
    <w:rsid w:val="000450AF"/>
    <w:rsid w:val="00045600"/>
    <w:rsid w:val="00046D87"/>
    <w:rsid w:val="000503EC"/>
    <w:rsid w:val="0005079A"/>
    <w:rsid w:val="000508BC"/>
    <w:rsid w:val="000519CF"/>
    <w:rsid w:val="00051BBB"/>
    <w:rsid w:val="00052068"/>
    <w:rsid w:val="000523D7"/>
    <w:rsid w:val="00052464"/>
    <w:rsid w:val="00053118"/>
    <w:rsid w:val="00053B7E"/>
    <w:rsid w:val="000545B6"/>
    <w:rsid w:val="000546AD"/>
    <w:rsid w:val="000563C4"/>
    <w:rsid w:val="00056892"/>
    <w:rsid w:val="00057031"/>
    <w:rsid w:val="00060068"/>
    <w:rsid w:val="00060242"/>
    <w:rsid w:val="00060994"/>
    <w:rsid w:val="00060CDA"/>
    <w:rsid w:val="00060D2B"/>
    <w:rsid w:val="00060ECC"/>
    <w:rsid w:val="0006193F"/>
    <w:rsid w:val="000627CE"/>
    <w:rsid w:val="00062D48"/>
    <w:rsid w:val="00062D7A"/>
    <w:rsid w:val="000638B6"/>
    <w:rsid w:val="00063D7A"/>
    <w:rsid w:val="00063EFA"/>
    <w:rsid w:val="0006427D"/>
    <w:rsid w:val="000654F3"/>
    <w:rsid w:val="00066024"/>
    <w:rsid w:val="00066D83"/>
    <w:rsid w:val="00066F5D"/>
    <w:rsid w:val="000704A6"/>
    <w:rsid w:val="00070822"/>
    <w:rsid w:val="00071993"/>
    <w:rsid w:val="000724B0"/>
    <w:rsid w:val="000724C5"/>
    <w:rsid w:val="000726FC"/>
    <w:rsid w:val="000728BD"/>
    <w:rsid w:val="00072B5B"/>
    <w:rsid w:val="00072EDC"/>
    <w:rsid w:val="00073F0D"/>
    <w:rsid w:val="0007406B"/>
    <w:rsid w:val="000745B4"/>
    <w:rsid w:val="00074A7A"/>
    <w:rsid w:val="00074A98"/>
    <w:rsid w:val="00074AA6"/>
    <w:rsid w:val="000767AB"/>
    <w:rsid w:val="00076803"/>
    <w:rsid w:val="000771E5"/>
    <w:rsid w:val="00077AAE"/>
    <w:rsid w:val="00080560"/>
    <w:rsid w:val="000828A9"/>
    <w:rsid w:val="00082DD3"/>
    <w:rsid w:val="00083137"/>
    <w:rsid w:val="0008367C"/>
    <w:rsid w:val="00083F2A"/>
    <w:rsid w:val="00084179"/>
    <w:rsid w:val="000845D3"/>
    <w:rsid w:val="0008514B"/>
    <w:rsid w:val="000853D5"/>
    <w:rsid w:val="00085708"/>
    <w:rsid w:val="00085A54"/>
    <w:rsid w:val="00085C87"/>
    <w:rsid w:val="0008698B"/>
    <w:rsid w:val="000902D3"/>
    <w:rsid w:val="00090B3D"/>
    <w:rsid w:val="000917C2"/>
    <w:rsid w:val="00092AAA"/>
    <w:rsid w:val="0009323A"/>
    <w:rsid w:val="00093997"/>
    <w:rsid w:val="00094445"/>
    <w:rsid w:val="0009567C"/>
    <w:rsid w:val="000956E6"/>
    <w:rsid w:val="000972C5"/>
    <w:rsid w:val="00097342"/>
    <w:rsid w:val="000975EA"/>
    <w:rsid w:val="000A0DA5"/>
    <w:rsid w:val="000A108B"/>
    <w:rsid w:val="000A17D6"/>
    <w:rsid w:val="000A1EF9"/>
    <w:rsid w:val="000A1FE4"/>
    <w:rsid w:val="000A2CCF"/>
    <w:rsid w:val="000A36AB"/>
    <w:rsid w:val="000A3E05"/>
    <w:rsid w:val="000A45BB"/>
    <w:rsid w:val="000A4637"/>
    <w:rsid w:val="000A49B9"/>
    <w:rsid w:val="000A5829"/>
    <w:rsid w:val="000A58CF"/>
    <w:rsid w:val="000A5CD1"/>
    <w:rsid w:val="000A5E14"/>
    <w:rsid w:val="000A6075"/>
    <w:rsid w:val="000A7403"/>
    <w:rsid w:val="000A7701"/>
    <w:rsid w:val="000A7CE6"/>
    <w:rsid w:val="000B1CA4"/>
    <w:rsid w:val="000B20DF"/>
    <w:rsid w:val="000B242D"/>
    <w:rsid w:val="000B2F81"/>
    <w:rsid w:val="000B3B39"/>
    <w:rsid w:val="000B5317"/>
    <w:rsid w:val="000B6E19"/>
    <w:rsid w:val="000B6E52"/>
    <w:rsid w:val="000B7055"/>
    <w:rsid w:val="000B7E29"/>
    <w:rsid w:val="000C03BE"/>
    <w:rsid w:val="000C0C17"/>
    <w:rsid w:val="000C10F9"/>
    <w:rsid w:val="000C15E0"/>
    <w:rsid w:val="000C29CB"/>
    <w:rsid w:val="000C33E6"/>
    <w:rsid w:val="000C3B00"/>
    <w:rsid w:val="000C40AB"/>
    <w:rsid w:val="000C4196"/>
    <w:rsid w:val="000C47D1"/>
    <w:rsid w:val="000C4B66"/>
    <w:rsid w:val="000C566E"/>
    <w:rsid w:val="000C5FBC"/>
    <w:rsid w:val="000C6AA2"/>
    <w:rsid w:val="000C6E3D"/>
    <w:rsid w:val="000D0DAA"/>
    <w:rsid w:val="000D19C5"/>
    <w:rsid w:val="000D1EF6"/>
    <w:rsid w:val="000D2FE7"/>
    <w:rsid w:val="000D32E8"/>
    <w:rsid w:val="000D3662"/>
    <w:rsid w:val="000D3A62"/>
    <w:rsid w:val="000D4CA8"/>
    <w:rsid w:val="000D4E61"/>
    <w:rsid w:val="000D55C0"/>
    <w:rsid w:val="000D599A"/>
    <w:rsid w:val="000D78B8"/>
    <w:rsid w:val="000D78E5"/>
    <w:rsid w:val="000E00A8"/>
    <w:rsid w:val="000E0B2A"/>
    <w:rsid w:val="000E181F"/>
    <w:rsid w:val="000E244A"/>
    <w:rsid w:val="000E2D7B"/>
    <w:rsid w:val="000E3139"/>
    <w:rsid w:val="000E3995"/>
    <w:rsid w:val="000E3BD6"/>
    <w:rsid w:val="000E4ADE"/>
    <w:rsid w:val="000E4D50"/>
    <w:rsid w:val="000E4D78"/>
    <w:rsid w:val="000E55EC"/>
    <w:rsid w:val="000E567C"/>
    <w:rsid w:val="000E5D44"/>
    <w:rsid w:val="000E666C"/>
    <w:rsid w:val="000E6CDB"/>
    <w:rsid w:val="000E6DB8"/>
    <w:rsid w:val="000E7119"/>
    <w:rsid w:val="000E735E"/>
    <w:rsid w:val="000F10D7"/>
    <w:rsid w:val="000F1C5A"/>
    <w:rsid w:val="000F324F"/>
    <w:rsid w:val="000F3D7A"/>
    <w:rsid w:val="000F519A"/>
    <w:rsid w:val="000F521B"/>
    <w:rsid w:val="000F5538"/>
    <w:rsid w:val="000F607E"/>
    <w:rsid w:val="000F6D75"/>
    <w:rsid w:val="000F70EB"/>
    <w:rsid w:val="001000F2"/>
    <w:rsid w:val="0010045C"/>
    <w:rsid w:val="001007BF"/>
    <w:rsid w:val="00100D4C"/>
    <w:rsid w:val="001013C6"/>
    <w:rsid w:val="00101461"/>
    <w:rsid w:val="00101480"/>
    <w:rsid w:val="00101668"/>
    <w:rsid w:val="00101AF5"/>
    <w:rsid w:val="00102392"/>
    <w:rsid w:val="00102851"/>
    <w:rsid w:val="00103140"/>
    <w:rsid w:val="001033B3"/>
    <w:rsid w:val="001058AF"/>
    <w:rsid w:val="00105CA1"/>
    <w:rsid w:val="00105E63"/>
    <w:rsid w:val="001065E5"/>
    <w:rsid w:val="00106852"/>
    <w:rsid w:val="0010739A"/>
    <w:rsid w:val="0010768E"/>
    <w:rsid w:val="00107908"/>
    <w:rsid w:val="0010790B"/>
    <w:rsid w:val="00107A1C"/>
    <w:rsid w:val="00107F9E"/>
    <w:rsid w:val="00110089"/>
    <w:rsid w:val="00110117"/>
    <w:rsid w:val="00110487"/>
    <w:rsid w:val="00110F32"/>
    <w:rsid w:val="00112958"/>
    <w:rsid w:val="0011296A"/>
    <w:rsid w:val="00112AD4"/>
    <w:rsid w:val="00112B9F"/>
    <w:rsid w:val="00112CCE"/>
    <w:rsid w:val="00113705"/>
    <w:rsid w:val="001138B6"/>
    <w:rsid w:val="00114C52"/>
    <w:rsid w:val="001153C1"/>
    <w:rsid w:val="00115848"/>
    <w:rsid w:val="00116F71"/>
    <w:rsid w:val="00117430"/>
    <w:rsid w:val="001178FC"/>
    <w:rsid w:val="00120C48"/>
    <w:rsid w:val="00121ECD"/>
    <w:rsid w:val="001227D9"/>
    <w:rsid w:val="00122D8C"/>
    <w:rsid w:val="00123038"/>
    <w:rsid w:val="001235C7"/>
    <w:rsid w:val="0012570A"/>
    <w:rsid w:val="00125B06"/>
    <w:rsid w:val="00126B64"/>
    <w:rsid w:val="00127E53"/>
    <w:rsid w:val="00130EEC"/>
    <w:rsid w:val="00131CA2"/>
    <w:rsid w:val="00132639"/>
    <w:rsid w:val="0013275F"/>
    <w:rsid w:val="00134120"/>
    <w:rsid w:val="00134998"/>
    <w:rsid w:val="00134B66"/>
    <w:rsid w:val="00135796"/>
    <w:rsid w:val="001357A9"/>
    <w:rsid w:val="001361DE"/>
    <w:rsid w:val="0013752B"/>
    <w:rsid w:val="001402C6"/>
    <w:rsid w:val="001407B2"/>
    <w:rsid w:val="001408A8"/>
    <w:rsid w:val="00140C48"/>
    <w:rsid w:val="00140CBA"/>
    <w:rsid w:val="0014167E"/>
    <w:rsid w:val="00141696"/>
    <w:rsid w:val="0014187F"/>
    <w:rsid w:val="001419E6"/>
    <w:rsid w:val="00142A1D"/>
    <w:rsid w:val="00142E0D"/>
    <w:rsid w:val="00143269"/>
    <w:rsid w:val="00144605"/>
    <w:rsid w:val="00145011"/>
    <w:rsid w:val="0014631C"/>
    <w:rsid w:val="001471D7"/>
    <w:rsid w:val="00147BD8"/>
    <w:rsid w:val="00147C03"/>
    <w:rsid w:val="00152286"/>
    <w:rsid w:val="00154047"/>
    <w:rsid w:val="001540EF"/>
    <w:rsid w:val="0015433B"/>
    <w:rsid w:val="00154A57"/>
    <w:rsid w:val="00154C5B"/>
    <w:rsid w:val="00154F1B"/>
    <w:rsid w:val="001550E7"/>
    <w:rsid w:val="0015549E"/>
    <w:rsid w:val="001564AC"/>
    <w:rsid w:val="001566A3"/>
    <w:rsid w:val="00157C0F"/>
    <w:rsid w:val="00157D38"/>
    <w:rsid w:val="0016008C"/>
    <w:rsid w:val="001611FD"/>
    <w:rsid w:val="00161701"/>
    <w:rsid w:val="00162A40"/>
    <w:rsid w:val="00162CF2"/>
    <w:rsid w:val="001634F6"/>
    <w:rsid w:val="00163667"/>
    <w:rsid w:val="00163980"/>
    <w:rsid w:val="0016412D"/>
    <w:rsid w:val="0016456A"/>
    <w:rsid w:val="00165375"/>
    <w:rsid w:val="00165651"/>
    <w:rsid w:val="00167BFD"/>
    <w:rsid w:val="00172582"/>
    <w:rsid w:val="00172B43"/>
    <w:rsid w:val="00172C6E"/>
    <w:rsid w:val="00173215"/>
    <w:rsid w:val="00173A4C"/>
    <w:rsid w:val="001744E4"/>
    <w:rsid w:val="001747A3"/>
    <w:rsid w:val="00174F0B"/>
    <w:rsid w:val="00175221"/>
    <w:rsid w:val="00175927"/>
    <w:rsid w:val="00175C80"/>
    <w:rsid w:val="00175FDB"/>
    <w:rsid w:val="00176A6E"/>
    <w:rsid w:val="00180485"/>
    <w:rsid w:val="00181528"/>
    <w:rsid w:val="0018185B"/>
    <w:rsid w:val="00181D1B"/>
    <w:rsid w:val="001829CC"/>
    <w:rsid w:val="00184AD9"/>
    <w:rsid w:val="001857FA"/>
    <w:rsid w:val="001859A6"/>
    <w:rsid w:val="001862CD"/>
    <w:rsid w:val="00186387"/>
    <w:rsid w:val="001865DD"/>
    <w:rsid w:val="001866B4"/>
    <w:rsid w:val="001866B6"/>
    <w:rsid w:val="0018689A"/>
    <w:rsid w:val="00187494"/>
    <w:rsid w:val="00187926"/>
    <w:rsid w:val="00187F7E"/>
    <w:rsid w:val="00190AF4"/>
    <w:rsid w:val="00190B47"/>
    <w:rsid w:val="0019334A"/>
    <w:rsid w:val="00193967"/>
    <w:rsid w:val="00194B59"/>
    <w:rsid w:val="001966E0"/>
    <w:rsid w:val="001979FD"/>
    <w:rsid w:val="001A01DE"/>
    <w:rsid w:val="001A0A2A"/>
    <w:rsid w:val="001A1195"/>
    <w:rsid w:val="001A1D7E"/>
    <w:rsid w:val="001A1F8E"/>
    <w:rsid w:val="001A2519"/>
    <w:rsid w:val="001A2A5F"/>
    <w:rsid w:val="001A2E5D"/>
    <w:rsid w:val="001A31EF"/>
    <w:rsid w:val="001A38F0"/>
    <w:rsid w:val="001A4083"/>
    <w:rsid w:val="001A4F01"/>
    <w:rsid w:val="001A5BB9"/>
    <w:rsid w:val="001A5C52"/>
    <w:rsid w:val="001A7851"/>
    <w:rsid w:val="001A7BA8"/>
    <w:rsid w:val="001B02AE"/>
    <w:rsid w:val="001B334D"/>
    <w:rsid w:val="001B3E82"/>
    <w:rsid w:val="001B45AC"/>
    <w:rsid w:val="001B45C3"/>
    <w:rsid w:val="001B5CE2"/>
    <w:rsid w:val="001B6004"/>
    <w:rsid w:val="001B68A2"/>
    <w:rsid w:val="001B6AAF"/>
    <w:rsid w:val="001B6ADD"/>
    <w:rsid w:val="001B6C42"/>
    <w:rsid w:val="001C093F"/>
    <w:rsid w:val="001C0AFB"/>
    <w:rsid w:val="001C2507"/>
    <w:rsid w:val="001C35B0"/>
    <w:rsid w:val="001C3999"/>
    <w:rsid w:val="001C3C6F"/>
    <w:rsid w:val="001C3FA3"/>
    <w:rsid w:val="001C42FA"/>
    <w:rsid w:val="001C4885"/>
    <w:rsid w:val="001C4976"/>
    <w:rsid w:val="001C49DA"/>
    <w:rsid w:val="001C5660"/>
    <w:rsid w:val="001C5E52"/>
    <w:rsid w:val="001C6649"/>
    <w:rsid w:val="001C6E4A"/>
    <w:rsid w:val="001C7110"/>
    <w:rsid w:val="001C7302"/>
    <w:rsid w:val="001C7B9B"/>
    <w:rsid w:val="001D0BD1"/>
    <w:rsid w:val="001D190D"/>
    <w:rsid w:val="001D20B7"/>
    <w:rsid w:val="001D2725"/>
    <w:rsid w:val="001D2E69"/>
    <w:rsid w:val="001D34E6"/>
    <w:rsid w:val="001D3B19"/>
    <w:rsid w:val="001D3D72"/>
    <w:rsid w:val="001D3F8B"/>
    <w:rsid w:val="001D46DD"/>
    <w:rsid w:val="001D57B4"/>
    <w:rsid w:val="001D6458"/>
    <w:rsid w:val="001D6559"/>
    <w:rsid w:val="001D6977"/>
    <w:rsid w:val="001D6B74"/>
    <w:rsid w:val="001D7517"/>
    <w:rsid w:val="001D7812"/>
    <w:rsid w:val="001D782F"/>
    <w:rsid w:val="001D7DA2"/>
    <w:rsid w:val="001E0E28"/>
    <w:rsid w:val="001E1368"/>
    <w:rsid w:val="001E1B14"/>
    <w:rsid w:val="001E1C93"/>
    <w:rsid w:val="001E2544"/>
    <w:rsid w:val="001E2F2F"/>
    <w:rsid w:val="001E53DA"/>
    <w:rsid w:val="001E595D"/>
    <w:rsid w:val="001E5F10"/>
    <w:rsid w:val="001E6DC5"/>
    <w:rsid w:val="001E70A2"/>
    <w:rsid w:val="001F098C"/>
    <w:rsid w:val="001F0C6C"/>
    <w:rsid w:val="001F12E1"/>
    <w:rsid w:val="001F1CB0"/>
    <w:rsid w:val="001F1CFC"/>
    <w:rsid w:val="001F1D56"/>
    <w:rsid w:val="001F1E9A"/>
    <w:rsid w:val="001F2063"/>
    <w:rsid w:val="001F2421"/>
    <w:rsid w:val="001F43E5"/>
    <w:rsid w:val="001F4767"/>
    <w:rsid w:val="001F5461"/>
    <w:rsid w:val="001F5842"/>
    <w:rsid w:val="001F6BA0"/>
    <w:rsid w:val="001F71C2"/>
    <w:rsid w:val="002000B3"/>
    <w:rsid w:val="00202826"/>
    <w:rsid w:val="00205632"/>
    <w:rsid w:val="00205D23"/>
    <w:rsid w:val="00206522"/>
    <w:rsid w:val="00206953"/>
    <w:rsid w:val="00206A34"/>
    <w:rsid w:val="002102D6"/>
    <w:rsid w:val="0021056F"/>
    <w:rsid w:val="00210C72"/>
    <w:rsid w:val="002119DF"/>
    <w:rsid w:val="00211D70"/>
    <w:rsid w:val="00212166"/>
    <w:rsid w:val="0021261B"/>
    <w:rsid w:val="002126BD"/>
    <w:rsid w:val="0021347E"/>
    <w:rsid w:val="00214AA8"/>
    <w:rsid w:val="00215ADE"/>
    <w:rsid w:val="00216364"/>
    <w:rsid w:val="0021686C"/>
    <w:rsid w:val="002174AA"/>
    <w:rsid w:val="00217AEE"/>
    <w:rsid w:val="00220F33"/>
    <w:rsid w:val="00221E34"/>
    <w:rsid w:val="0022201D"/>
    <w:rsid w:val="0022259E"/>
    <w:rsid w:val="0022369F"/>
    <w:rsid w:val="00224A07"/>
    <w:rsid w:val="00224E50"/>
    <w:rsid w:val="00224F28"/>
    <w:rsid w:val="0022540A"/>
    <w:rsid w:val="0022547E"/>
    <w:rsid w:val="00225483"/>
    <w:rsid w:val="00225A31"/>
    <w:rsid w:val="00225B9B"/>
    <w:rsid w:val="00225E5F"/>
    <w:rsid w:val="00226C46"/>
    <w:rsid w:val="00227422"/>
    <w:rsid w:val="002278FE"/>
    <w:rsid w:val="00227B8D"/>
    <w:rsid w:val="002302E4"/>
    <w:rsid w:val="00230499"/>
    <w:rsid w:val="0023078F"/>
    <w:rsid w:val="0023187B"/>
    <w:rsid w:val="00231FA5"/>
    <w:rsid w:val="00232E00"/>
    <w:rsid w:val="00234ACA"/>
    <w:rsid w:val="00234F0D"/>
    <w:rsid w:val="00236227"/>
    <w:rsid w:val="00236580"/>
    <w:rsid w:val="00237E5B"/>
    <w:rsid w:val="00237EA3"/>
    <w:rsid w:val="00241983"/>
    <w:rsid w:val="00241DA6"/>
    <w:rsid w:val="00242474"/>
    <w:rsid w:val="0024258B"/>
    <w:rsid w:val="00242D04"/>
    <w:rsid w:val="00242D40"/>
    <w:rsid w:val="00243287"/>
    <w:rsid w:val="002435C4"/>
    <w:rsid w:val="00243760"/>
    <w:rsid w:val="00243C7E"/>
    <w:rsid w:val="00244901"/>
    <w:rsid w:val="00244B0A"/>
    <w:rsid w:val="00244E80"/>
    <w:rsid w:val="002450DC"/>
    <w:rsid w:val="002456E1"/>
    <w:rsid w:val="00245C35"/>
    <w:rsid w:val="00245F25"/>
    <w:rsid w:val="002463BA"/>
    <w:rsid w:val="00246C24"/>
    <w:rsid w:val="00246C68"/>
    <w:rsid w:val="00247AC0"/>
    <w:rsid w:val="00247DC6"/>
    <w:rsid w:val="00250730"/>
    <w:rsid w:val="00250E28"/>
    <w:rsid w:val="002514D1"/>
    <w:rsid w:val="00252B29"/>
    <w:rsid w:val="0025393B"/>
    <w:rsid w:val="00253CE3"/>
    <w:rsid w:val="00254370"/>
    <w:rsid w:val="00254C2C"/>
    <w:rsid w:val="00254F64"/>
    <w:rsid w:val="0025506B"/>
    <w:rsid w:val="002564E2"/>
    <w:rsid w:val="002564FB"/>
    <w:rsid w:val="002575FD"/>
    <w:rsid w:val="002576C3"/>
    <w:rsid w:val="0025776E"/>
    <w:rsid w:val="002577C7"/>
    <w:rsid w:val="00257B0C"/>
    <w:rsid w:val="00260FE9"/>
    <w:rsid w:val="0026129E"/>
    <w:rsid w:val="002613F8"/>
    <w:rsid w:val="00261F04"/>
    <w:rsid w:val="00263187"/>
    <w:rsid w:val="002640C9"/>
    <w:rsid w:val="0026687B"/>
    <w:rsid w:val="00267FC3"/>
    <w:rsid w:val="00270E34"/>
    <w:rsid w:val="0027141E"/>
    <w:rsid w:val="00271CCB"/>
    <w:rsid w:val="00271E57"/>
    <w:rsid w:val="002734F5"/>
    <w:rsid w:val="00273BB5"/>
    <w:rsid w:val="00273FCF"/>
    <w:rsid w:val="002760A2"/>
    <w:rsid w:val="002774BB"/>
    <w:rsid w:val="002776DF"/>
    <w:rsid w:val="00277C9A"/>
    <w:rsid w:val="00277DE2"/>
    <w:rsid w:val="00280A6A"/>
    <w:rsid w:val="00281124"/>
    <w:rsid w:val="00281C03"/>
    <w:rsid w:val="00281E25"/>
    <w:rsid w:val="00282090"/>
    <w:rsid w:val="00282310"/>
    <w:rsid w:val="0028252D"/>
    <w:rsid w:val="00282FCD"/>
    <w:rsid w:val="00283418"/>
    <w:rsid w:val="00283E61"/>
    <w:rsid w:val="002863F2"/>
    <w:rsid w:val="0028660F"/>
    <w:rsid w:val="00286659"/>
    <w:rsid w:val="002869CE"/>
    <w:rsid w:val="00286AA4"/>
    <w:rsid w:val="00286B05"/>
    <w:rsid w:val="00286D7A"/>
    <w:rsid w:val="0029109E"/>
    <w:rsid w:val="0029111A"/>
    <w:rsid w:val="002919F4"/>
    <w:rsid w:val="0029223A"/>
    <w:rsid w:val="002926D6"/>
    <w:rsid w:val="002928CC"/>
    <w:rsid w:val="002933FC"/>
    <w:rsid w:val="00293494"/>
    <w:rsid w:val="00293603"/>
    <w:rsid w:val="00293647"/>
    <w:rsid w:val="002944ED"/>
    <w:rsid w:val="00294718"/>
    <w:rsid w:val="002951CE"/>
    <w:rsid w:val="002959AB"/>
    <w:rsid w:val="002959CD"/>
    <w:rsid w:val="002966AB"/>
    <w:rsid w:val="002970B7"/>
    <w:rsid w:val="00297FD0"/>
    <w:rsid w:val="002A0CE8"/>
    <w:rsid w:val="002A1EEE"/>
    <w:rsid w:val="002A24C6"/>
    <w:rsid w:val="002A2B0F"/>
    <w:rsid w:val="002A2EAA"/>
    <w:rsid w:val="002A30C5"/>
    <w:rsid w:val="002A3703"/>
    <w:rsid w:val="002A4909"/>
    <w:rsid w:val="002A4EE5"/>
    <w:rsid w:val="002A505D"/>
    <w:rsid w:val="002A51AD"/>
    <w:rsid w:val="002A5F13"/>
    <w:rsid w:val="002A6448"/>
    <w:rsid w:val="002A667E"/>
    <w:rsid w:val="002A6A61"/>
    <w:rsid w:val="002A6EDB"/>
    <w:rsid w:val="002A74F9"/>
    <w:rsid w:val="002A78C2"/>
    <w:rsid w:val="002B05E4"/>
    <w:rsid w:val="002B1C70"/>
    <w:rsid w:val="002B1CD6"/>
    <w:rsid w:val="002B214E"/>
    <w:rsid w:val="002B2777"/>
    <w:rsid w:val="002B2808"/>
    <w:rsid w:val="002B2906"/>
    <w:rsid w:val="002B45CA"/>
    <w:rsid w:val="002B5514"/>
    <w:rsid w:val="002B5592"/>
    <w:rsid w:val="002B5829"/>
    <w:rsid w:val="002B5B26"/>
    <w:rsid w:val="002B7D30"/>
    <w:rsid w:val="002B7E17"/>
    <w:rsid w:val="002B7F29"/>
    <w:rsid w:val="002B7F81"/>
    <w:rsid w:val="002C07BD"/>
    <w:rsid w:val="002C0DEF"/>
    <w:rsid w:val="002C0FFE"/>
    <w:rsid w:val="002C2777"/>
    <w:rsid w:val="002C2ACE"/>
    <w:rsid w:val="002C39A2"/>
    <w:rsid w:val="002C4122"/>
    <w:rsid w:val="002C49EB"/>
    <w:rsid w:val="002C4AAF"/>
    <w:rsid w:val="002C4BF3"/>
    <w:rsid w:val="002C4F4B"/>
    <w:rsid w:val="002C5A9E"/>
    <w:rsid w:val="002C5E7D"/>
    <w:rsid w:val="002C6612"/>
    <w:rsid w:val="002C72AD"/>
    <w:rsid w:val="002C7D11"/>
    <w:rsid w:val="002D04E9"/>
    <w:rsid w:val="002D0780"/>
    <w:rsid w:val="002D12A9"/>
    <w:rsid w:val="002D1AF1"/>
    <w:rsid w:val="002D22A3"/>
    <w:rsid w:val="002D2823"/>
    <w:rsid w:val="002D293C"/>
    <w:rsid w:val="002D309A"/>
    <w:rsid w:val="002D4F50"/>
    <w:rsid w:val="002D5763"/>
    <w:rsid w:val="002D6587"/>
    <w:rsid w:val="002D6A96"/>
    <w:rsid w:val="002E0E45"/>
    <w:rsid w:val="002E44B7"/>
    <w:rsid w:val="002E4810"/>
    <w:rsid w:val="002E50D1"/>
    <w:rsid w:val="002E5F36"/>
    <w:rsid w:val="002E76CD"/>
    <w:rsid w:val="002E77DF"/>
    <w:rsid w:val="002E7C16"/>
    <w:rsid w:val="002F0C70"/>
    <w:rsid w:val="002F1443"/>
    <w:rsid w:val="002F1D27"/>
    <w:rsid w:val="002F25B1"/>
    <w:rsid w:val="002F2932"/>
    <w:rsid w:val="002F293A"/>
    <w:rsid w:val="002F2A25"/>
    <w:rsid w:val="002F2E15"/>
    <w:rsid w:val="002F3275"/>
    <w:rsid w:val="002F35D7"/>
    <w:rsid w:val="002F45ED"/>
    <w:rsid w:val="002F4C7E"/>
    <w:rsid w:val="002F5216"/>
    <w:rsid w:val="002F646A"/>
    <w:rsid w:val="002F6B16"/>
    <w:rsid w:val="002F73EC"/>
    <w:rsid w:val="00300217"/>
    <w:rsid w:val="003002D1"/>
    <w:rsid w:val="00301FFA"/>
    <w:rsid w:val="003020C2"/>
    <w:rsid w:val="00302594"/>
    <w:rsid w:val="00303AE7"/>
    <w:rsid w:val="00303F5C"/>
    <w:rsid w:val="00304734"/>
    <w:rsid w:val="003053FD"/>
    <w:rsid w:val="00305E04"/>
    <w:rsid w:val="0030688C"/>
    <w:rsid w:val="00306F3C"/>
    <w:rsid w:val="00307316"/>
    <w:rsid w:val="003073DC"/>
    <w:rsid w:val="00307522"/>
    <w:rsid w:val="003111F5"/>
    <w:rsid w:val="003122B8"/>
    <w:rsid w:val="003124E1"/>
    <w:rsid w:val="0031306B"/>
    <w:rsid w:val="003136E3"/>
    <w:rsid w:val="0031420B"/>
    <w:rsid w:val="0031429F"/>
    <w:rsid w:val="00314B29"/>
    <w:rsid w:val="0031504B"/>
    <w:rsid w:val="003152A3"/>
    <w:rsid w:val="00316B1D"/>
    <w:rsid w:val="0031782F"/>
    <w:rsid w:val="003202E1"/>
    <w:rsid w:val="00320555"/>
    <w:rsid w:val="00320A34"/>
    <w:rsid w:val="00320BB6"/>
    <w:rsid w:val="00321168"/>
    <w:rsid w:val="003213CE"/>
    <w:rsid w:val="003214FF"/>
    <w:rsid w:val="0032210A"/>
    <w:rsid w:val="003235A3"/>
    <w:rsid w:val="00324625"/>
    <w:rsid w:val="0032482D"/>
    <w:rsid w:val="00324C2E"/>
    <w:rsid w:val="003250BA"/>
    <w:rsid w:val="00325AB0"/>
    <w:rsid w:val="00326924"/>
    <w:rsid w:val="0032724E"/>
    <w:rsid w:val="00327475"/>
    <w:rsid w:val="00331DFD"/>
    <w:rsid w:val="00331E4C"/>
    <w:rsid w:val="003328C0"/>
    <w:rsid w:val="0033307C"/>
    <w:rsid w:val="00333644"/>
    <w:rsid w:val="00333C0F"/>
    <w:rsid w:val="003341C2"/>
    <w:rsid w:val="00334DD6"/>
    <w:rsid w:val="00334E3B"/>
    <w:rsid w:val="00335767"/>
    <w:rsid w:val="0033589B"/>
    <w:rsid w:val="003358A5"/>
    <w:rsid w:val="003363D9"/>
    <w:rsid w:val="00336884"/>
    <w:rsid w:val="003369E5"/>
    <w:rsid w:val="00336A8E"/>
    <w:rsid w:val="00336AE6"/>
    <w:rsid w:val="00340046"/>
    <w:rsid w:val="003400BB"/>
    <w:rsid w:val="0034102B"/>
    <w:rsid w:val="0034168E"/>
    <w:rsid w:val="00341A82"/>
    <w:rsid w:val="003420D0"/>
    <w:rsid w:val="00343484"/>
    <w:rsid w:val="003435F2"/>
    <w:rsid w:val="003445B2"/>
    <w:rsid w:val="00344EAF"/>
    <w:rsid w:val="00345950"/>
    <w:rsid w:val="00346E07"/>
    <w:rsid w:val="00347238"/>
    <w:rsid w:val="00347CC2"/>
    <w:rsid w:val="00347CFC"/>
    <w:rsid w:val="0035040C"/>
    <w:rsid w:val="00352D99"/>
    <w:rsid w:val="00353714"/>
    <w:rsid w:val="00353F4C"/>
    <w:rsid w:val="003541ED"/>
    <w:rsid w:val="0035462D"/>
    <w:rsid w:val="00354DF3"/>
    <w:rsid w:val="00356B57"/>
    <w:rsid w:val="003578E3"/>
    <w:rsid w:val="00357D60"/>
    <w:rsid w:val="003600B2"/>
    <w:rsid w:val="0036029E"/>
    <w:rsid w:val="00360D70"/>
    <w:rsid w:val="0036163C"/>
    <w:rsid w:val="00362731"/>
    <w:rsid w:val="0036282C"/>
    <w:rsid w:val="00362AB4"/>
    <w:rsid w:val="00362B7B"/>
    <w:rsid w:val="003637C7"/>
    <w:rsid w:val="00364B57"/>
    <w:rsid w:val="00365081"/>
    <w:rsid w:val="003653BE"/>
    <w:rsid w:val="00366331"/>
    <w:rsid w:val="003663C6"/>
    <w:rsid w:val="003675A2"/>
    <w:rsid w:val="00371784"/>
    <w:rsid w:val="00371811"/>
    <w:rsid w:val="00372319"/>
    <w:rsid w:val="0037244C"/>
    <w:rsid w:val="00372E8A"/>
    <w:rsid w:val="00373289"/>
    <w:rsid w:val="00373CF2"/>
    <w:rsid w:val="00374192"/>
    <w:rsid w:val="00374648"/>
    <w:rsid w:val="003755A6"/>
    <w:rsid w:val="0037593A"/>
    <w:rsid w:val="00375A1C"/>
    <w:rsid w:val="00375A35"/>
    <w:rsid w:val="00376980"/>
    <w:rsid w:val="00376A17"/>
    <w:rsid w:val="00376AAF"/>
    <w:rsid w:val="00376CDD"/>
    <w:rsid w:val="00377C50"/>
    <w:rsid w:val="003803FC"/>
    <w:rsid w:val="00380CB4"/>
    <w:rsid w:val="00381235"/>
    <w:rsid w:val="003815B0"/>
    <w:rsid w:val="0038196C"/>
    <w:rsid w:val="00381BC9"/>
    <w:rsid w:val="00381F5B"/>
    <w:rsid w:val="00382182"/>
    <w:rsid w:val="003825CD"/>
    <w:rsid w:val="00382D94"/>
    <w:rsid w:val="0038465E"/>
    <w:rsid w:val="00386A81"/>
    <w:rsid w:val="00386FF4"/>
    <w:rsid w:val="00387671"/>
    <w:rsid w:val="00387BAF"/>
    <w:rsid w:val="00387D66"/>
    <w:rsid w:val="003905F3"/>
    <w:rsid w:val="00390C6B"/>
    <w:rsid w:val="00391565"/>
    <w:rsid w:val="00391792"/>
    <w:rsid w:val="003917CE"/>
    <w:rsid w:val="00391893"/>
    <w:rsid w:val="00391B4B"/>
    <w:rsid w:val="003925B2"/>
    <w:rsid w:val="00392994"/>
    <w:rsid w:val="00392DDD"/>
    <w:rsid w:val="00393291"/>
    <w:rsid w:val="00393763"/>
    <w:rsid w:val="00393C92"/>
    <w:rsid w:val="00393FF9"/>
    <w:rsid w:val="00395517"/>
    <w:rsid w:val="00395BB5"/>
    <w:rsid w:val="00396642"/>
    <w:rsid w:val="00396686"/>
    <w:rsid w:val="003A017D"/>
    <w:rsid w:val="003A01FE"/>
    <w:rsid w:val="003A07AE"/>
    <w:rsid w:val="003A1971"/>
    <w:rsid w:val="003A21D0"/>
    <w:rsid w:val="003A2DB0"/>
    <w:rsid w:val="003A3A37"/>
    <w:rsid w:val="003A3DAA"/>
    <w:rsid w:val="003A4529"/>
    <w:rsid w:val="003A54C4"/>
    <w:rsid w:val="003A5595"/>
    <w:rsid w:val="003A6071"/>
    <w:rsid w:val="003A6AD5"/>
    <w:rsid w:val="003A713A"/>
    <w:rsid w:val="003B016F"/>
    <w:rsid w:val="003B05FF"/>
    <w:rsid w:val="003B095B"/>
    <w:rsid w:val="003B149B"/>
    <w:rsid w:val="003B1E70"/>
    <w:rsid w:val="003B33E1"/>
    <w:rsid w:val="003B3B27"/>
    <w:rsid w:val="003B4062"/>
    <w:rsid w:val="003B4267"/>
    <w:rsid w:val="003B45FC"/>
    <w:rsid w:val="003B4796"/>
    <w:rsid w:val="003B58E6"/>
    <w:rsid w:val="003B6A7A"/>
    <w:rsid w:val="003B6CBC"/>
    <w:rsid w:val="003B7681"/>
    <w:rsid w:val="003B7E45"/>
    <w:rsid w:val="003C06A9"/>
    <w:rsid w:val="003C11BE"/>
    <w:rsid w:val="003C1761"/>
    <w:rsid w:val="003C1C0C"/>
    <w:rsid w:val="003C1FEA"/>
    <w:rsid w:val="003C1FFC"/>
    <w:rsid w:val="003C2F90"/>
    <w:rsid w:val="003C3AF7"/>
    <w:rsid w:val="003C3B37"/>
    <w:rsid w:val="003C4D26"/>
    <w:rsid w:val="003C4E27"/>
    <w:rsid w:val="003C53F8"/>
    <w:rsid w:val="003C54E8"/>
    <w:rsid w:val="003C55C2"/>
    <w:rsid w:val="003C5EDD"/>
    <w:rsid w:val="003C671C"/>
    <w:rsid w:val="003C7090"/>
    <w:rsid w:val="003C70D3"/>
    <w:rsid w:val="003C750F"/>
    <w:rsid w:val="003D0674"/>
    <w:rsid w:val="003D0E3D"/>
    <w:rsid w:val="003D2A07"/>
    <w:rsid w:val="003D2A67"/>
    <w:rsid w:val="003D2BF7"/>
    <w:rsid w:val="003D355F"/>
    <w:rsid w:val="003D4B33"/>
    <w:rsid w:val="003D5845"/>
    <w:rsid w:val="003D5AE8"/>
    <w:rsid w:val="003D5BA6"/>
    <w:rsid w:val="003D6F36"/>
    <w:rsid w:val="003D7004"/>
    <w:rsid w:val="003E1035"/>
    <w:rsid w:val="003E2550"/>
    <w:rsid w:val="003E2FA0"/>
    <w:rsid w:val="003E319B"/>
    <w:rsid w:val="003E3328"/>
    <w:rsid w:val="003E3520"/>
    <w:rsid w:val="003E37D4"/>
    <w:rsid w:val="003E3ACD"/>
    <w:rsid w:val="003E3DC5"/>
    <w:rsid w:val="003E4265"/>
    <w:rsid w:val="003E476C"/>
    <w:rsid w:val="003E5037"/>
    <w:rsid w:val="003E51E5"/>
    <w:rsid w:val="003E57D7"/>
    <w:rsid w:val="003E59B6"/>
    <w:rsid w:val="003E5FF3"/>
    <w:rsid w:val="003E7040"/>
    <w:rsid w:val="003F1301"/>
    <w:rsid w:val="003F16A8"/>
    <w:rsid w:val="003F17AC"/>
    <w:rsid w:val="003F1B85"/>
    <w:rsid w:val="003F1E46"/>
    <w:rsid w:val="003F21A7"/>
    <w:rsid w:val="003F267C"/>
    <w:rsid w:val="003F2D30"/>
    <w:rsid w:val="003F4364"/>
    <w:rsid w:val="003F5FD3"/>
    <w:rsid w:val="003F64B2"/>
    <w:rsid w:val="003F6832"/>
    <w:rsid w:val="003F68BE"/>
    <w:rsid w:val="003F6913"/>
    <w:rsid w:val="003F6B84"/>
    <w:rsid w:val="003F74A8"/>
    <w:rsid w:val="004007FC"/>
    <w:rsid w:val="004009CD"/>
    <w:rsid w:val="004010F9"/>
    <w:rsid w:val="00402763"/>
    <w:rsid w:val="004035A6"/>
    <w:rsid w:val="00403745"/>
    <w:rsid w:val="004037A0"/>
    <w:rsid w:val="004039B4"/>
    <w:rsid w:val="00403B46"/>
    <w:rsid w:val="0040411F"/>
    <w:rsid w:val="0040449C"/>
    <w:rsid w:val="00405161"/>
    <w:rsid w:val="004051EB"/>
    <w:rsid w:val="00406274"/>
    <w:rsid w:val="00406FA7"/>
    <w:rsid w:val="00407D5C"/>
    <w:rsid w:val="00407E2A"/>
    <w:rsid w:val="00410222"/>
    <w:rsid w:val="00410A04"/>
    <w:rsid w:val="00411D3A"/>
    <w:rsid w:val="004139CE"/>
    <w:rsid w:val="00413A36"/>
    <w:rsid w:val="00413C2E"/>
    <w:rsid w:val="004142AE"/>
    <w:rsid w:val="00414B64"/>
    <w:rsid w:val="00414F02"/>
    <w:rsid w:val="00415308"/>
    <w:rsid w:val="00415B90"/>
    <w:rsid w:val="004161ED"/>
    <w:rsid w:val="00416317"/>
    <w:rsid w:val="00416344"/>
    <w:rsid w:val="004165B7"/>
    <w:rsid w:val="00416F4B"/>
    <w:rsid w:val="00417378"/>
    <w:rsid w:val="00417D15"/>
    <w:rsid w:val="0042103B"/>
    <w:rsid w:val="00421387"/>
    <w:rsid w:val="00421864"/>
    <w:rsid w:val="004218B7"/>
    <w:rsid w:val="004227A9"/>
    <w:rsid w:val="00422D2D"/>
    <w:rsid w:val="004239FA"/>
    <w:rsid w:val="0042437C"/>
    <w:rsid w:val="00424415"/>
    <w:rsid w:val="004244F9"/>
    <w:rsid w:val="00424811"/>
    <w:rsid w:val="004251D4"/>
    <w:rsid w:val="00425534"/>
    <w:rsid w:val="00425F41"/>
    <w:rsid w:val="00426479"/>
    <w:rsid w:val="004267EE"/>
    <w:rsid w:val="00426A41"/>
    <w:rsid w:val="00426C39"/>
    <w:rsid w:val="004270CB"/>
    <w:rsid w:val="0043072F"/>
    <w:rsid w:val="004308DB"/>
    <w:rsid w:val="00430C08"/>
    <w:rsid w:val="004317F8"/>
    <w:rsid w:val="00432173"/>
    <w:rsid w:val="00432DF2"/>
    <w:rsid w:val="00433279"/>
    <w:rsid w:val="004335F5"/>
    <w:rsid w:val="00433866"/>
    <w:rsid w:val="00433A6D"/>
    <w:rsid w:val="0043412F"/>
    <w:rsid w:val="00434262"/>
    <w:rsid w:val="00434296"/>
    <w:rsid w:val="004345A8"/>
    <w:rsid w:val="00434CD2"/>
    <w:rsid w:val="00435CB4"/>
    <w:rsid w:val="004361CE"/>
    <w:rsid w:val="00436435"/>
    <w:rsid w:val="00437BF6"/>
    <w:rsid w:val="00440D23"/>
    <w:rsid w:val="00441234"/>
    <w:rsid w:val="00441592"/>
    <w:rsid w:val="00441785"/>
    <w:rsid w:val="00441C66"/>
    <w:rsid w:val="00442CEA"/>
    <w:rsid w:val="00443020"/>
    <w:rsid w:val="00443491"/>
    <w:rsid w:val="00443651"/>
    <w:rsid w:val="00444D94"/>
    <w:rsid w:val="00445225"/>
    <w:rsid w:val="00445B0F"/>
    <w:rsid w:val="00445CC0"/>
    <w:rsid w:val="00445F70"/>
    <w:rsid w:val="00446216"/>
    <w:rsid w:val="004472D5"/>
    <w:rsid w:val="00450019"/>
    <w:rsid w:val="00452148"/>
    <w:rsid w:val="0045215D"/>
    <w:rsid w:val="00452FAD"/>
    <w:rsid w:val="00454441"/>
    <w:rsid w:val="0045461D"/>
    <w:rsid w:val="004549BD"/>
    <w:rsid w:val="00454AAF"/>
    <w:rsid w:val="00454E0F"/>
    <w:rsid w:val="004556C0"/>
    <w:rsid w:val="0045687C"/>
    <w:rsid w:val="00456F33"/>
    <w:rsid w:val="00457B0B"/>
    <w:rsid w:val="00457C5A"/>
    <w:rsid w:val="00457D46"/>
    <w:rsid w:val="00457F0E"/>
    <w:rsid w:val="0046115B"/>
    <w:rsid w:val="004611D6"/>
    <w:rsid w:val="004614D4"/>
    <w:rsid w:val="00461670"/>
    <w:rsid w:val="004616C0"/>
    <w:rsid w:val="004619D9"/>
    <w:rsid w:val="00461A6D"/>
    <w:rsid w:val="00461B5F"/>
    <w:rsid w:val="00461EB4"/>
    <w:rsid w:val="00462304"/>
    <w:rsid w:val="00463569"/>
    <w:rsid w:val="0046448A"/>
    <w:rsid w:val="00464D63"/>
    <w:rsid w:val="00464F23"/>
    <w:rsid w:val="00465F35"/>
    <w:rsid w:val="0046695B"/>
    <w:rsid w:val="00466AD0"/>
    <w:rsid w:val="00467588"/>
    <w:rsid w:val="004676F8"/>
    <w:rsid w:val="00467776"/>
    <w:rsid w:val="00467797"/>
    <w:rsid w:val="00467C65"/>
    <w:rsid w:val="00470121"/>
    <w:rsid w:val="00470E3F"/>
    <w:rsid w:val="00470EB8"/>
    <w:rsid w:val="00471162"/>
    <w:rsid w:val="00471F89"/>
    <w:rsid w:val="00472158"/>
    <w:rsid w:val="00472B79"/>
    <w:rsid w:val="00472C3B"/>
    <w:rsid w:val="00472F0E"/>
    <w:rsid w:val="004734FE"/>
    <w:rsid w:val="004742A8"/>
    <w:rsid w:val="00474E31"/>
    <w:rsid w:val="00475ABB"/>
    <w:rsid w:val="00476AA5"/>
    <w:rsid w:val="00477144"/>
    <w:rsid w:val="00477C60"/>
    <w:rsid w:val="00477F2F"/>
    <w:rsid w:val="00480105"/>
    <w:rsid w:val="0048137E"/>
    <w:rsid w:val="004815DC"/>
    <w:rsid w:val="00482676"/>
    <w:rsid w:val="00482E9F"/>
    <w:rsid w:val="004830A8"/>
    <w:rsid w:val="004846D8"/>
    <w:rsid w:val="004848A2"/>
    <w:rsid w:val="00484B8E"/>
    <w:rsid w:val="00484CCD"/>
    <w:rsid w:val="00485325"/>
    <w:rsid w:val="004865E1"/>
    <w:rsid w:val="00486602"/>
    <w:rsid w:val="00486BC7"/>
    <w:rsid w:val="00486DF8"/>
    <w:rsid w:val="0048739C"/>
    <w:rsid w:val="00487F1A"/>
    <w:rsid w:val="00490F4B"/>
    <w:rsid w:val="004910A5"/>
    <w:rsid w:val="00492D20"/>
    <w:rsid w:val="0049329D"/>
    <w:rsid w:val="00494ACC"/>
    <w:rsid w:val="00495214"/>
    <w:rsid w:val="00496807"/>
    <w:rsid w:val="004977F1"/>
    <w:rsid w:val="0049785B"/>
    <w:rsid w:val="004979C6"/>
    <w:rsid w:val="00497AC9"/>
    <w:rsid w:val="004A00BE"/>
    <w:rsid w:val="004A19B9"/>
    <w:rsid w:val="004A29D4"/>
    <w:rsid w:val="004A35BC"/>
    <w:rsid w:val="004A4528"/>
    <w:rsid w:val="004A4D18"/>
    <w:rsid w:val="004A5C3B"/>
    <w:rsid w:val="004A5D59"/>
    <w:rsid w:val="004A650B"/>
    <w:rsid w:val="004A66B2"/>
    <w:rsid w:val="004A72D9"/>
    <w:rsid w:val="004A7DAD"/>
    <w:rsid w:val="004B0357"/>
    <w:rsid w:val="004B0805"/>
    <w:rsid w:val="004B0F7F"/>
    <w:rsid w:val="004B11EB"/>
    <w:rsid w:val="004B1776"/>
    <w:rsid w:val="004B2026"/>
    <w:rsid w:val="004B221D"/>
    <w:rsid w:val="004B2871"/>
    <w:rsid w:val="004B32DD"/>
    <w:rsid w:val="004B3446"/>
    <w:rsid w:val="004B34FA"/>
    <w:rsid w:val="004B4C49"/>
    <w:rsid w:val="004B5610"/>
    <w:rsid w:val="004B61DD"/>
    <w:rsid w:val="004B669F"/>
    <w:rsid w:val="004C092E"/>
    <w:rsid w:val="004C1AAF"/>
    <w:rsid w:val="004C2296"/>
    <w:rsid w:val="004C238F"/>
    <w:rsid w:val="004C23B8"/>
    <w:rsid w:val="004C2CEB"/>
    <w:rsid w:val="004C2F50"/>
    <w:rsid w:val="004C3135"/>
    <w:rsid w:val="004C3856"/>
    <w:rsid w:val="004C3949"/>
    <w:rsid w:val="004C3B7F"/>
    <w:rsid w:val="004C3D12"/>
    <w:rsid w:val="004C4424"/>
    <w:rsid w:val="004C66D6"/>
    <w:rsid w:val="004C68FC"/>
    <w:rsid w:val="004C78AA"/>
    <w:rsid w:val="004D04C7"/>
    <w:rsid w:val="004D161B"/>
    <w:rsid w:val="004D1C28"/>
    <w:rsid w:val="004D1D2F"/>
    <w:rsid w:val="004D28B5"/>
    <w:rsid w:val="004D45BD"/>
    <w:rsid w:val="004D5650"/>
    <w:rsid w:val="004D5E21"/>
    <w:rsid w:val="004D674E"/>
    <w:rsid w:val="004D6D18"/>
    <w:rsid w:val="004D6D87"/>
    <w:rsid w:val="004D78E1"/>
    <w:rsid w:val="004E0612"/>
    <w:rsid w:val="004E1B1A"/>
    <w:rsid w:val="004E2063"/>
    <w:rsid w:val="004E3713"/>
    <w:rsid w:val="004E3DB4"/>
    <w:rsid w:val="004E3DF3"/>
    <w:rsid w:val="004E418D"/>
    <w:rsid w:val="004E56F4"/>
    <w:rsid w:val="004E5A5B"/>
    <w:rsid w:val="004E6646"/>
    <w:rsid w:val="004E6AC3"/>
    <w:rsid w:val="004E6D6B"/>
    <w:rsid w:val="004F02FD"/>
    <w:rsid w:val="004F1839"/>
    <w:rsid w:val="004F2355"/>
    <w:rsid w:val="004F288D"/>
    <w:rsid w:val="004F2A0C"/>
    <w:rsid w:val="004F2B1B"/>
    <w:rsid w:val="004F2EC3"/>
    <w:rsid w:val="004F2F83"/>
    <w:rsid w:val="004F3AA1"/>
    <w:rsid w:val="004F48B5"/>
    <w:rsid w:val="004F539D"/>
    <w:rsid w:val="004F69A1"/>
    <w:rsid w:val="004F6E91"/>
    <w:rsid w:val="0050066E"/>
    <w:rsid w:val="0050094B"/>
    <w:rsid w:val="00502979"/>
    <w:rsid w:val="00502CB4"/>
    <w:rsid w:val="00502F2D"/>
    <w:rsid w:val="00503676"/>
    <w:rsid w:val="00503E7F"/>
    <w:rsid w:val="0050420D"/>
    <w:rsid w:val="0050494A"/>
    <w:rsid w:val="00505964"/>
    <w:rsid w:val="00505F8B"/>
    <w:rsid w:val="00506158"/>
    <w:rsid w:val="005065CE"/>
    <w:rsid w:val="00506C2F"/>
    <w:rsid w:val="0051028A"/>
    <w:rsid w:val="0051168B"/>
    <w:rsid w:val="005116DE"/>
    <w:rsid w:val="00513001"/>
    <w:rsid w:val="00513DC9"/>
    <w:rsid w:val="00514308"/>
    <w:rsid w:val="0051464F"/>
    <w:rsid w:val="005150BE"/>
    <w:rsid w:val="005152B4"/>
    <w:rsid w:val="005161D6"/>
    <w:rsid w:val="0051664B"/>
    <w:rsid w:val="00516AA0"/>
    <w:rsid w:val="00517D5D"/>
    <w:rsid w:val="00517DEA"/>
    <w:rsid w:val="005204AC"/>
    <w:rsid w:val="005216A4"/>
    <w:rsid w:val="005224B7"/>
    <w:rsid w:val="0052293D"/>
    <w:rsid w:val="00523C50"/>
    <w:rsid w:val="0052444D"/>
    <w:rsid w:val="005250C7"/>
    <w:rsid w:val="005252E0"/>
    <w:rsid w:val="00525735"/>
    <w:rsid w:val="005264DF"/>
    <w:rsid w:val="00526F6C"/>
    <w:rsid w:val="00527268"/>
    <w:rsid w:val="0053090F"/>
    <w:rsid w:val="00530B8B"/>
    <w:rsid w:val="00531165"/>
    <w:rsid w:val="0053119E"/>
    <w:rsid w:val="00531B73"/>
    <w:rsid w:val="00531BAE"/>
    <w:rsid w:val="00531F44"/>
    <w:rsid w:val="005320DA"/>
    <w:rsid w:val="00532107"/>
    <w:rsid w:val="0053219E"/>
    <w:rsid w:val="00532950"/>
    <w:rsid w:val="00532A66"/>
    <w:rsid w:val="00534CD6"/>
    <w:rsid w:val="00535BE2"/>
    <w:rsid w:val="005368E3"/>
    <w:rsid w:val="0054057D"/>
    <w:rsid w:val="00541063"/>
    <w:rsid w:val="00541294"/>
    <w:rsid w:val="00541703"/>
    <w:rsid w:val="00541BE1"/>
    <w:rsid w:val="005427DE"/>
    <w:rsid w:val="00543C4E"/>
    <w:rsid w:val="0054415E"/>
    <w:rsid w:val="0054543C"/>
    <w:rsid w:val="0054581A"/>
    <w:rsid w:val="005467CC"/>
    <w:rsid w:val="005468E9"/>
    <w:rsid w:val="00546A5B"/>
    <w:rsid w:val="00546CE1"/>
    <w:rsid w:val="00547C09"/>
    <w:rsid w:val="005502F7"/>
    <w:rsid w:val="00550599"/>
    <w:rsid w:val="00550907"/>
    <w:rsid w:val="00550ED9"/>
    <w:rsid w:val="00551026"/>
    <w:rsid w:val="005515B6"/>
    <w:rsid w:val="00552C44"/>
    <w:rsid w:val="0055569F"/>
    <w:rsid w:val="00555701"/>
    <w:rsid w:val="005557BF"/>
    <w:rsid w:val="00555ACC"/>
    <w:rsid w:val="005562A6"/>
    <w:rsid w:val="00556456"/>
    <w:rsid w:val="0055682F"/>
    <w:rsid w:val="005571E6"/>
    <w:rsid w:val="00557954"/>
    <w:rsid w:val="00560349"/>
    <w:rsid w:val="005612BA"/>
    <w:rsid w:val="00561B26"/>
    <w:rsid w:val="00562AFB"/>
    <w:rsid w:val="00563443"/>
    <w:rsid w:val="0056368E"/>
    <w:rsid w:val="005636E7"/>
    <w:rsid w:val="005637A9"/>
    <w:rsid w:val="005639AE"/>
    <w:rsid w:val="00563EF5"/>
    <w:rsid w:val="005645A2"/>
    <w:rsid w:val="00564A9F"/>
    <w:rsid w:val="00565012"/>
    <w:rsid w:val="005665BC"/>
    <w:rsid w:val="0056682F"/>
    <w:rsid w:val="00567190"/>
    <w:rsid w:val="00567F19"/>
    <w:rsid w:val="00567F2F"/>
    <w:rsid w:val="00570628"/>
    <w:rsid w:val="005707C1"/>
    <w:rsid w:val="0057130F"/>
    <w:rsid w:val="005714B5"/>
    <w:rsid w:val="005734F1"/>
    <w:rsid w:val="005735B2"/>
    <w:rsid w:val="00573620"/>
    <w:rsid w:val="00574AD0"/>
    <w:rsid w:val="00574AE7"/>
    <w:rsid w:val="00574EA7"/>
    <w:rsid w:val="00576339"/>
    <w:rsid w:val="00576573"/>
    <w:rsid w:val="005767A9"/>
    <w:rsid w:val="005772A6"/>
    <w:rsid w:val="005774AD"/>
    <w:rsid w:val="00577A88"/>
    <w:rsid w:val="00580302"/>
    <w:rsid w:val="0058103D"/>
    <w:rsid w:val="0058138C"/>
    <w:rsid w:val="00581C92"/>
    <w:rsid w:val="005827D2"/>
    <w:rsid w:val="00583184"/>
    <w:rsid w:val="00583302"/>
    <w:rsid w:val="005834DB"/>
    <w:rsid w:val="00584866"/>
    <w:rsid w:val="005866C0"/>
    <w:rsid w:val="005868F1"/>
    <w:rsid w:val="005874C9"/>
    <w:rsid w:val="00587BAD"/>
    <w:rsid w:val="005903A5"/>
    <w:rsid w:val="00590E88"/>
    <w:rsid w:val="005929D5"/>
    <w:rsid w:val="00592AEC"/>
    <w:rsid w:val="00592E31"/>
    <w:rsid w:val="00594465"/>
    <w:rsid w:val="0059455A"/>
    <w:rsid w:val="0059462F"/>
    <w:rsid w:val="0059470E"/>
    <w:rsid w:val="00594C44"/>
    <w:rsid w:val="00594D51"/>
    <w:rsid w:val="005953D1"/>
    <w:rsid w:val="00595DBE"/>
    <w:rsid w:val="0059605C"/>
    <w:rsid w:val="0059624C"/>
    <w:rsid w:val="0059644C"/>
    <w:rsid w:val="00596617"/>
    <w:rsid w:val="005971D6"/>
    <w:rsid w:val="005974A1"/>
    <w:rsid w:val="005A0164"/>
    <w:rsid w:val="005A0869"/>
    <w:rsid w:val="005A0CA7"/>
    <w:rsid w:val="005A19C0"/>
    <w:rsid w:val="005A1B38"/>
    <w:rsid w:val="005A3049"/>
    <w:rsid w:val="005A3AC9"/>
    <w:rsid w:val="005A3B42"/>
    <w:rsid w:val="005A3C6B"/>
    <w:rsid w:val="005A3D20"/>
    <w:rsid w:val="005A4167"/>
    <w:rsid w:val="005A5D71"/>
    <w:rsid w:val="005A5EC3"/>
    <w:rsid w:val="005A6A03"/>
    <w:rsid w:val="005A6BD4"/>
    <w:rsid w:val="005A6CB8"/>
    <w:rsid w:val="005A78AE"/>
    <w:rsid w:val="005B03C2"/>
    <w:rsid w:val="005B0697"/>
    <w:rsid w:val="005B0ABB"/>
    <w:rsid w:val="005B246F"/>
    <w:rsid w:val="005B3B44"/>
    <w:rsid w:val="005B3DD0"/>
    <w:rsid w:val="005B4C1C"/>
    <w:rsid w:val="005B5610"/>
    <w:rsid w:val="005B5E63"/>
    <w:rsid w:val="005B6CAE"/>
    <w:rsid w:val="005B6E6B"/>
    <w:rsid w:val="005B764A"/>
    <w:rsid w:val="005C1604"/>
    <w:rsid w:val="005C1D1A"/>
    <w:rsid w:val="005C2648"/>
    <w:rsid w:val="005C313D"/>
    <w:rsid w:val="005C33C9"/>
    <w:rsid w:val="005C411E"/>
    <w:rsid w:val="005C4220"/>
    <w:rsid w:val="005C46F6"/>
    <w:rsid w:val="005C4AC6"/>
    <w:rsid w:val="005C5B74"/>
    <w:rsid w:val="005C6731"/>
    <w:rsid w:val="005C755B"/>
    <w:rsid w:val="005D0576"/>
    <w:rsid w:val="005D2386"/>
    <w:rsid w:val="005D358F"/>
    <w:rsid w:val="005D3612"/>
    <w:rsid w:val="005D3A74"/>
    <w:rsid w:val="005D591E"/>
    <w:rsid w:val="005D63DA"/>
    <w:rsid w:val="005D7A3F"/>
    <w:rsid w:val="005D7B90"/>
    <w:rsid w:val="005D7FC4"/>
    <w:rsid w:val="005E07BC"/>
    <w:rsid w:val="005E0B11"/>
    <w:rsid w:val="005E0FEE"/>
    <w:rsid w:val="005E1AB7"/>
    <w:rsid w:val="005E1F8C"/>
    <w:rsid w:val="005E23EB"/>
    <w:rsid w:val="005E2B09"/>
    <w:rsid w:val="005E3319"/>
    <w:rsid w:val="005E47C8"/>
    <w:rsid w:val="005E6A78"/>
    <w:rsid w:val="005E720C"/>
    <w:rsid w:val="005E740F"/>
    <w:rsid w:val="005E752B"/>
    <w:rsid w:val="005E7707"/>
    <w:rsid w:val="005F0238"/>
    <w:rsid w:val="005F08EB"/>
    <w:rsid w:val="005F0903"/>
    <w:rsid w:val="005F1566"/>
    <w:rsid w:val="005F16F7"/>
    <w:rsid w:val="005F17B5"/>
    <w:rsid w:val="005F1B3E"/>
    <w:rsid w:val="005F2BCD"/>
    <w:rsid w:val="005F2DC0"/>
    <w:rsid w:val="005F2EDF"/>
    <w:rsid w:val="005F373B"/>
    <w:rsid w:val="005F3D29"/>
    <w:rsid w:val="005F4315"/>
    <w:rsid w:val="005F476F"/>
    <w:rsid w:val="005F49B1"/>
    <w:rsid w:val="005F4FE5"/>
    <w:rsid w:val="005F59DB"/>
    <w:rsid w:val="005F5C58"/>
    <w:rsid w:val="00600556"/>
    <w:rsid w:val="00601917"/>
    <w:rsid w:val="006019ED"/>
    <w:rsid w:val="00601D74"/>
    <w:rsid w:val="006028BC"/>
    <w:rsid w:val="00603764"/>
    <w:rsid w:val="0060445B"/>
    <w:rsid w:val="006048F7"/>
    <w:rsid w:val="00604F8F"/>
    <w:rsid w:val="0060507B"/>
    <w:rsid w:val="0060577B"/>
    <w:rsid w:val="00605D63"/>
    <w:rsid w:val="00606248"/>
    <w:rsid w:val="00606429"/>
    <w:rsid w:val="00606B3C"/>
    <w:rsid w:val="00606E48"/>
    <w:rsid w:val="006074A6"/>
    <w:rsid w:val="0060798B"/>
    <w:rsid w:val="00610343"/>
    <w:rsid w:val="0061035F"/>
    <w:rsid w:val="00610E46"/>
    <w:rsid w:val="00611634"/>
    <w:rsid w:val="006120D0"/>
    <w:rsid w:val="006124CD"/>
    <w:rsid w:val="0061324A"/>
    <w:rsid w:val="0061338F"/>
    <w:rsid w:val="00613A41"/>
    <w:rsid w:val="006144C8"/>
    <w:rsid w:val="006148A6"/>
    <w:rsid w:val="00614F89"/>
    <w:rsid w:val="006153C4"/>
    <w:rsid w:val="0061547B"/>
    <w:rsid w:val="00615A7D"/>
    <w:rsid w:val="00616283"/>
    <w:rsid w:val="00616343"/>
    <w:rsid w:val="0061698A"/>
    <w:rsid w:val="0061744D"/>
    <w:rsid w:val="00617731"/>
    <w:rsid w:val="006177E4"/>
    <w:rsid w:val="006214DC"/>
    <w:rsid w:val="00621F91"/>
    <w:rsid w:val="006222E9"/>
    <w:rsid w:val="0062306A"/>
    <w:rsid w:val="00623C75"/>
    <w:rsid w:val="00625864"/>
    <w:rsid w:val="0062591D"/>
    <w:rsid w:val="00625AFB"/>
    <w:rsid w:val="006267BC"/>
    <w:rsid w:val="00626A52"/>
    <w:rsid w:val="0063032D"/>
    <w:rsid w:val="00630F57"/>
    <w:rsid w:val="006311FE"/>
    <w:rsid w:val="00631995"/>
    <w:rsid w:val="00631A01"/>
    <w:rsid w:val="00631A2F"/>
    <w:rsid w:val="00631C9D"/>
    <w:rsid w:val="00632505"/>
    <w:rsid w:val="006330DA"/>
    <w:rsid w:val="0063330F"/>
    <w:rsid w:val="00633E73"/>
    <w:rsid w:val="0063462B"/>
    <w:rsid w:val="00635CF7"/>
    <w:rsid w:val="00635E9C"/>
    <w:rsid w:val="006360CB"/>
    <w:rsid w:val="00640101"/>
    <w:rsid w:val="0064043C"/>
    <w:rsid w:val="0064045A"/>
    <w:rsid w:val="006404BE"/>
    <w:rsid w:val="006412AA"/>
    <w:rsid w:val="00641804"/>
    <w:rsid w:val="006422FC"/>
    <w:rsid w:val="006425B7"/>
    <w:rsid w:val="0064463B"/>
    <w:rsid w:val="00644AC0"/>
    <w:rsid w:val="00644EE9"/>
    <w:rsid w:val="00645EAE"/>
    <w:rsid w:val="00646345"/>
    <w:rsid w:val="0064684B"/>
    <w:rsid w:val="00647F1F"/>
    <w:rsid w:val="006508D3"/>
    <w:rsid w:val="00650BD2"/>
    <w:rsid w:val="00651C30"/>
    <w:rsid w:val="00651C5E"/>
    <w:rsid w:val="006528B8"/>
    <w:rsid w:val="006534FE"/>
    <w:rsid w:val="00653972"/>
    <w:rsid w:val="00654B17"/>
    <w:rsid w:val="00656939"/>
    <w:rsid w:val="00660412"/>
    <w:rsid w:val="006606C3"/>
    <w:rsid w:val="00660805"/>
    <w:rsid w:val="00660CB7"/>
    <w:rsid w:val="00660F6D"/>
    <w:rsid w:val="006618AC"/>
    <w:rsid w:val="00661C9D"/>
    <w:rsid w:val="00662BD9"/>
    <w:rsid w:val="00662C2D"/>
    <w:rsid w:val="006632E9"/>
    <w:rsid w:val="00663337"/>
    <w:rsid w:val="00663B23"/>
    <w:rsid w:val="00663BA3"/>
    <w:rsid w:val="006640ED"/>
    <w:rsid w:val="006641C0"/>
    <w:rsid w:val="00664526"/>
    <w:rsid w:val="006656FB"/>
    <w:rsid w:val="00665A45"/>
    <w:rsid w:val="00665DD1"/>
    <w:rsid w:val="0066628D"/>
    <w:rsid w:val="006662E5"/>
    <w:rsid w:val="006663E8"/>
    <w:rsid w:val="00666F7A"/>
    <w:rsid w:val="00667D60"/>
    <w:rsid w:val="00667DC6"/>
    <w:rsid w:val="006703A6"/>
    <w:rsid w:val="006716DE"/>
    <w:rsid w:val="00672106"/>
    <w:rsid w:val="00672A2D"/>
    <w:rsid w:val="006730A7"/>
    <w:rsid w:val="00673779"/>
    <w:rsid w:val="006739A8"/>
    <w:rsid w:val="00673B9C"/>
    <w:rsid w:val="006751EC"/>
    <w:rsid w:val="00675A46"/>
    <w:rsid w:val="0067747C"/>
    <w:rsid w:val="006803B6"/>
    <w:rsid w:val="0068090D"/>
    <w:rsid w:val="006809EE"/>
    <w:rsid w:val="00680C6F"/>
    <w:rsid w:val="00680DA2"/>
    <w:rsid w:val="00680E71"/>
    <w:rsid w:val="00681691"/>
    <w:rsid w:val="00681C0E"/>
    <w:rsid w:val="00681E26"/>
    <w:rsid w:val="0068251C"/>
    <w:rsid w:val="00682E0E"/>
    <w:rsid w:val="006830B0"/>
    <w:rsid w:val="00683592"/>
    <w:rsid w:val="00683ED5"/>
    <w:rsid w:val="00683FE6"/>
    <w:rsid w:val="00685063"/>
    <w:rsid w:val="006855B1"/>
    <w:rsid w:val="00685694"/>
    <w:rsid w:val="00686755"/>
    <w:rsid w:val="00687FD2"/>
    <w:rsid w:val="006902E2"/>
    <w:rsid w:val="00690870"/>
    <w:rsid w:val="006916C6"/>
    <w:rsid w:val="006918AE"/>
    <w:rsid w:val="00691AC5"/>
    <w:rsid w:val="00691D40"/>
    <w:rsid w:val="0069362E"/>
    <w:rsid w:val="00693F0D"/>
    <w:rsid w:val="006949FA"/>
    <w:rsid w:val="006952F8"/>
    <w:rsid w:val="006952FB"/>
    <w:rsid w:val="00695FE3"/>
    <w:rsid w:val="00696D43"/>
    <w:rsid w:val="006A0378"/>
    <w:rsid w:val="006A04EB"/>
    <w:rsid w:val="006A1226"/>
    <w:rsid w:val="006A1270"/>
    <w:rsid w:val="006A16B4"/>
    <w:rsid w:val="006A1990"/>
    <w:rsid w:val="006A1A37"/>
    <w:rsid w:val="006A2054"/>
    <w:rsid w:val="006A2305"/>
    <w:rsid w:val="006A2CBE"/>
    <w:rsid w:val="006A2E81"/>
    <w:rsid w:val="006A2F0F"/>
    <w:rsid w:val="006A3759"/>
    <w:rsid w:val="006A3974"/>
    <w:rsid w:val="006A3E7E"/>
    <w:rsid w:val="006A3F66"/>
    <w:rsid w:val="006A5151"/>
    <w:rsid w:val="006A5350"/>
    <w:rsid w:val="006A586C"/>
    <w:rsid w:val="006A716D"/>
    <w:rsid w:val="006B0188"/>
    <w:rsid w:val="006B182A"/>
    <w:rsid w:val="006B25B5"/>
    <w:rsid w:val="006B3333"/>
    <w:rsid w:val="006B3469"/>
    <w:rsid w:val="006B39DB"/>
    <w:rsid w:val="006B4559"/>
    <w:rsid w:val="006B481F"/>
    <w:rsid w:val="006B58C5"/>
    <w:rsid w:val="006B5DA7"/>
    <w:rsid w:val="006B611F"/>
    <w:rsid w:val="006B6E91"/>
    <w:rsid w:val="006B7EBD"/>
    <w:rsid w:val="006B7FDF"/>
    <w:rsid w:val="006C05EB"/>
    <w:rsid w:val="006C0B1A"/>
    <w:rsid w:val="006C0C09"/>
    <w:rsid w:val="006C28A2"/>
    <w:rsid w:val="006C2C3E"/>
    <w:rsid w:val="006C2C7D"/>
    <w:rsid w:val="006C3734"/>
    <w:rsid w:val="006C3E44"/>
    <w:rsid w:val="006C41C7"/>
    <w:rsid w:val="006C4F90"/>
    <w:rsid w:val="006C537D"/>
    <w:rsid w:val="006C5702"/>
    <w:rsid w:val="006C577B"/>
    <w:rsid w:val="006C5E22"/>
    <w:rsid w:val="006C7034"/>
    <w:rsid w:val="006C74F4"/>
    <w:rsid w:val="006D00C1"/>
    <w:rsid w:val="006D0257"/>
    <w:rsid w:val="006D0E79"/>
    <w:rsid w:val="006D0F3C"/>
    <w:rsid w:val="006D109F"/>
    <w:rsid w:val="006D1CD7"/>
    <w:rsid w:val="006D21F0"/>
    <w:rsid w:val="006D2802"/>
    <w:rsid w:val="006D3063"/>
    <w:rsid w:val="006D30BD"/>
    <w:rsid w:val="006D336B"/>
    <w:rsid w:val="006D3A15"/>
    <w:rsid w:val="006D3A8A"/>
    <w:rsid w:val="006D3F77"/>
    <w:rsid w:val="006D44B6"/>
    <w:rsid w:val="006D5A65"/>
    <w:rsid w:val="006D5DB5"/>
    <w:rsid w:val="006D6494"/>
    <w:rsid w:val="006D6865"/>
    <w:rsid w:val="006D6BC2"/>
    <w:rsid w:val="006D6E88"/>
    <w:rsid w:val="006D7F8D"/>
    <w:rsid w:val="006E05C3"/>
    <w:rsid w:val="006E1638"/>
    <w:rsid w:val="006E2900"/>
    <w:rsid w:val="006E3383"/>
    <w:rsid w:val="006E3C3C"/>
    <w:rsid w:val="006E418E"/>
    <w:rsid w:val="006E44C1"/>
    <w:rsid w:val="006E4967"/>
    <w:rsid w:val="006E4AA2"/>
    <w:rsid w:val="006E4B31"/>
    <w:rsid w:val="006E4D57"/>
    <w:rsid w:val="006E4F72"/>
    <w:rsid w:val="006E5148"/>
    <w:rsid w:val="006E5A3A"/>
    <w:rsid w:val="006E685C"/>
    <w:rsid w:val="006E6880"/>
    <w:rsid w:val="006E6BE4"/>
    <w:rsid w:val="006E6DA1"/>
    <w:rsid w:val="006E709D"/>
    <w:rsid w:val="006E73AF"/>
    <w:rsid w:val="006E761D"/>
    <w:rsid w:val="006E7782"/>
    <w:rsid w:val="006F025D"/>
    <w:rsid w:val="006F1CF8"/>
    <w:rsid w:val="006F2715"/>
    <w:rsid w:val="006F2924"/>
    <w:rsid w:val="006F3016"/>
    <w:rsid w:val="006F3181"/>
    <w:rsid w:val="006F372C"/>
    <w:rsid w:val="006F40EF"/>
    <w:rsid w:val="006F4F96"/>
    <w:rsid w:val="006F4FDC"/>
    <w:rsid w:val="006F6A42"/>
    <w:rsid w:val="006F6B18"/>
    <w:rsid w:val="006F7419"/>
    <w:rsid w:val="006F7904"/>
    <w:rsid w:val="006F7BDE"/>
    <w:rsid w:val="006F7CAD"/>
    <w:rsid w:val="00700D9A"/>
    <w:rsid w:val="00700DAA"/>
    <w:rsid w:val="0070101E"/>
    <w:rsid w:val="007010C7"/>
    <w:rsid w:val="007012AD"/>
    <w:rsid w:val="007017CD"/>
    <w:rsid w:val="0070183E"/>
    <w:rsid w:val="00701ECA"/>
    <w:rsid w:val="0070350B"/>
    <w:rsid w:val="007037A4"/>
    <w:rsid w:val="00703D00"/>
    <w:rsid w:val="00703DA7"/>
    <w:rsid w:val="00703FD3"/>
    <w:rsid w:val="007042C5"/>
    <w:rsid w:val="007053FC"/>
    <w:rsid w:val="0070544C"/>
    <w:rsid w:val="0070546F"/>
    <w:rsid w:val="007063FA"/>
    <w:rsid w:val="0071064B"/>
    <w:rsid w:val="00711044"/>
    <w:rsid w:val="00711F3B"/>
    <w:rsid w:val="00712E6E"/>
    <w:rsid w:val="007132BA"/>
    <w:rsid w:val="00713663"/>
    <w:rsid w:val="00713FA2"/>
    <w:rsid w:val="0071431F"/>
    <w:rsid w:val="00715434"/>
    <w:rsid w:val="007158EF"/>
    <w:rsid w:val="00715E5E"/>
    <w:rsid w:val="007162E9"/>
    <w:rsid w:val="00716B67"/>
    <w:rsid w:val="0072018E"/>
    <w:rsid w:val="007205A4"/>
    <w:rsid w:val="007208F5"/>
    <w:rsid w:val="00721130"/>
    <w:rsid w:val="00721580"/>
    <w:rsid w:val="007225A2"/>
    <w:rsid w:val="00722753"/>
    <w:rsid w:val="00722A69"/>
    <w:rsid w:val="00723854"/>
    <w:rsid w:val="00723EAA"/>
    <w:rsid w:val="00724C76"/>
    <w:rsid w:val="00725193"/>
    <w:rsid w:val="007253AC"/>
    <w:rsid w:val="007257E7"/>
    <w:rsid w:val="007262A6"/>
    <w:rsid w:val="0073083F"/>
    <w:rsid w:val="00730945"/>
    <w:rsid w:val="0073176C"/>
    <w:rsid w:val="00732F99"/>
    <w:rsid w:val="00733E56"/>
    <w:rsid w:val="00734FFB"/>
    <w:rsid w:val="00735A36"/>
    <w:rsid w:val="007362FA"/>
    <w:rsid w:val="0073706D"/>
    <w:rsid w:val="00737548"/>
    <w:rsid w:val="00737D56"/>
    <w:rsid w:val="0074049E"/>
    <w:rsid w:val="00740B6B"/>
    <w:rsid w:val="00740CF5"/>
    <w:rsid w:val="007413F4"/>
    <w:rsid w:val="00741944"/>
    <w:rsid w:val="00741FDA"/>
    <w:rsid w:val="0074214B"/>
    <w:rsid w:val="00742A23"/>
    <w:rsid w:val="0074326B"/>
    <w:rsid w:val="00743A67"/>
    <w:rsid w:val="00743AA7"/>
    <w:rsid w:val="00743C40"/>
    <w:rsid w:val="0074543E"/>
    <w:rsid w:val="00746999"/>
    <w:rsid w:val="00747C1D"/>
    <w:rsid w:val="0075016A"/>
    <w:rsid w:val="00750618"/>
    <w:rsid w:val="007507ED"/>
    <w:rsid w:val="00750B60"/>
    <w:rsid w:val="0075153E"/>
    <w:rsid w:val="00751C26"/>
    <w:rsid w:val="0075362B"/>
    <w:rsid w:val="00753BC9"/>
    <w:rsid w:val="007542FB"/>
    <w:rsid w:val="007545BA"/>
    <w:rsid w:val="00755137"/>
    <w:rsid w:val="00755DBF"/>
    <w:rsid w:val="00755EC3"/>
    <w:rsid w:val="00756375"/>
    <w:rsid w:val="007579A0"/>
    <w:rsid w:val="00761358"/>
    <w:rsid w:val="00761452"/>
    <w:rsid w:val="00761570"/>
    <w:rsid w:val="00762307"/>
    <w:rsid w:val="0076271C"/>
    <w:rsid w:val="00762750"/>
    <w:rsid w:val="00762B1E"/>
    <w:rsid w:val="00762B38"/>
    <w:rsid w:val="007632AE"/>
    <w:rsid w:val="007636D4"/>
    <w:rsid w:val="00763B02"/>
    <w:rsid w:val="00763E89"/>
    <w:rsid w:val="0076411F"/>
    <w:rsid w:val="0076506F"/>
    <w:rsid w:val="00765665"/>
    <w:rsid w:val="00766410"/>
    <w:rsid w:val="00766492"/>
    <w:rsid w:val="007675B9"/>
    <w:rsid w:val="00767937"/>
    <w:rsid w:val="00767A81"/>
    <w:rsid w:val="00767ABC"/>
    <w:rsid w:val="007705D7"/>
    <w:rsid w:val="00770A39"/>
    <w:rsid w:val="0077319A"/>
    <w:rsid w:val="00773F56"/>
    <w:rsid w:val="00774CAD"/>
    <w:rsid w:val="00774D4A"/>
    <w:rsid w:val="00775519"/>
    <w:rsid w:val="00775E76"/>
    <w:rsid w:val="00776051"/>
    <w:rsid w:val="00776D8E"/>
    <w:rsid w:val="00777033"/>
    <w:rsid w:val="00777F9C"/>
    <w:rsid w:val="00777FF8"/>
    <w:rsid w:val="0078017A"/>
    <w:rsid w:val="0078054B"/>
    <w:rsid w:val="00781686"/>
    <w:rsid w:val="00782334"/>
    <w:rsid w:val="007825A9"/>
    <w:rsid w:val="007830B9"/>
    <w:rsid w:val="00784ECE"/>
    <w:rsid w:val="00785B35"/>
    <w:rsid w:val="007862FE"/>
    <w:rsid w:val="0078659C"/>
    <w:rsid w:val="00786EEA"/>
    <w:rsid w:val="0078748D"/>
    <w:rsid w:val="007874A6"/>
    <w:rsid w:val="007875DD"/>
    <w:rsid w:val="007877D5"/>
    <w:rsid w:val="00787B90"/>
    <w:rsid w:val="00787D88"/>
    <w:rsid w:val="00790964"/>
    <w:rsid w:val="0079099E"/>
    <w:rsid w:val="0079199C"/>
    <w:rsid w:val="00792425"/>
    <w:rsid w:val="007928FC"/>
    <w:rsid w:val="0079297D"/>
    <w:rsid w:val="00794838"/>
    <w:rsid w:val="0079486F"/>
    <w:rsid w:val="0079523E"/>
    <w:rsid w:val="00795744"/>
    <w:rsid w:val="00795A2C"/>
    <w:rsid w:val="00796CA1"/>
    <w:rsid w:val="00796F55"/>
    <w:rsid w:val="007A0136"/>
    <w:rsid w:val="007A01E2"/>
    <w:rsid w:val="007A08B6"/>
    <w:rsid w:val="007A0F14"/>
    <w:rsid w:val="007A1343"/>
    <w:rsid w:val="007A1441"/>
    <w:rsid w:val="007A1981"/>
    <w:rsid w:val="007A3F94"/>
    <w:rsid w:val="007A43BD"/>
    <w:rsid w:val="007A448A"/>
    <w:rsid w:val="007A49C3"/>
    <w:rsid w:val="007A49F8"/>
    <w:rsid w:val="007A51FC"/>
    <w:rsid w:val="007A5393"/>
    <w:rsid w:val="007A5E80"/>
    <w:rsid w:val="007A7BAA"/>
    <w:rsid w:val="007B24C2"/>
    <w:rsid w:val="007B2DE7"/>
    <w:rsid w:val="007B32D5"/>
    <w:rsid w:val="007B35DC"/>
    <w:rsid w:val="007B3782"/>
    <w:rsid w:val="007B3849"/>
    <w:rsid w:val="007B3F56"/>
    <w:rsid w:val="007B418C"/>
    <w:rsid w:val="007B4340"/>
    <w:rsid w:val="007B4CFC"/>
    <w:rsid w:val="007B4F6D"/>
    <w:rsid w:val="007B529C"/>
    <w:rsid w:val="007B577D"/>
    <w:rsid w:val="007B58E8"/>
    <w:rsid w:val="007B6EA4"/>
    <w:rsid w:val="007C06E2"/>
    <w:rsid w:val="007C20EA"/>
    <w:rsid w:val="007C21A6"/>
    <w:rsid w:val="007C22E3"/>
    <w:rsid w:val="007C2E94"/>
    <w:rsid w:val="007C2F8C"/>
    <w:rsid w:val="007C36AA"/>
    <w:rsid w:val="007C403E"/>
    <w:rsid w:val="007C4B7A"/>
    <w:rsid w:val="007C5E84"/>
    <w:rsid w:val="007C6B31"/>
    <w:rsid w:val="007C6E3D"/>
    <w:rsid w:val="007C6F1A"/>
    <w:rsid w:val="007C705D"/>
    <w:rsid w:val="007C738B"/>
    <w:rsid w:val="007C7688"/>
    <w:rsid w:val="007D0A0B"/>
    <w:rsid w:val="007D18A6"/>
    <w:rsid w:val="007D3838"/>
    <w:rsid w:val="007D4114"/>
    <w:rsid w:val="007D48CD"/>
    <w:rsid w:val="007D5F8D"/>
    <w:rsid w:val="007D65E2"/>
    <w:rsid w:val="007D6959"/>
    <w:rsid w:val="007D7D8F"/>
    <w:rsid w:val="007D7DC1"/>
    <w:rsid w:val="007E0657"/>
    <w:rsid w:val="007E088A"/>
    <w:rsid w:val="007E0AFD"/>
    <w:rsid w:val="007E0C62"/>
    <w:rsid w:val="007E0E87"/>
    <w:rsid w:val="007E10D9"/>
    <w:rsid w:val="007E1816"/>
    <w:rsid w:val="007E2C1E"/>
    <w:rsid w:val="007E569B"/>
    <w:rsid w:val="007E5858"/>
    <w:rsid w:val="007E70C3"/>
    <w:rsid w:val="007E74B1"/>
    <w:rsid w:val="007E7AC4"/>
    <w:rsid w:val="007F04F9"/>
    <w:rsid w:val="007F0883"/>
    <w:rsid w:val="007F14D3"/>
    <w:rsid w:val="007F2219"/>
    <w:rsid w:val="007F3C84"/>
    <w:rsid w:val="007F4C97"/>
    <w:rsid w:val="007F4EA0"/>
    <w:rsid w:val="007F582E"/>
    <w:rsid w:val="007F630C"/>
    <w:rsid w:val="007F67EF"/>
    <w:rsid w:val="007F70AE"/>
    <w:rsid w:val="008006C2"/>
    <w:rsid w:val="0080088E"/>
    <w:rsid w:val="008008CF"/>
    <w:rsid w:val="0080275A"/>
    <w:rsid w:val="00802A3B"/>
    <w:rsid w:val="0080335A"/>
    <w:rsid w:val="00803CA2"/>
    <w:rsid w:val="00803F7D"/>
    <w:rsid w:val="00804A62"/>
    <w:rsid w:val="00805524"/>
    <w:rsid w:val="00805F74"/>
    <w:rsid w:val="008065A9"/>
    <w:rsid w:val="00806D9B"/>
    <w:rsid w:val="00806ED1"/>
    <w:rsid w:val="008077C9"/>
    <w:rsid w:val="0081004C"/>
    <w:rsid w:val="00810628"/>
    <w:rsid w:val="00812D94"/>
    <w:rsid w:val="00813244"/>
    <w:rsid w:val="008135FF"/>
    <w:rsid w:val="00813B6E"/>
    <w:rsid w:val="00813D61"/>
    <w:rsid w:val="00813F84"/>
    <w:rsid w:val="0081412B"/>
    <w:rsid w:val="00814DA3"/>
    <w:rsid w:val="008151D3"/>
    <w:rsid w:val="008153AC"/>
    <w:rsid w:val="00815971"/>
    <w:rsid w:val="00817259"/>
    <w:rsid w:val="00817A47"/>
    <w:rsid w:val="00817BD4"/>
    <w:rsid w:val="00817DBD"/>
    <w:rsid w:val="00817E2F"/>
    <w:rsid w:val="008208A3"/>
    <w:rsid w:val="00821131"/>
    <w:rsid w:val="00821B1B"/>
    <w:rsid w:val="00822B6B"/>
    <w:rsid w:val="00822CEB"/>
    <w:rsid w:val="0082316A"/>
    <w:rsid w:val="008236EF"/>
    <w:rsid w:val="008246B7"/>
    <w:rsid w:val="008249DE"/>
    <w:rsid w:val="00825255"/>
    <w:rsid w:val="008255DD"/>
    <w:rsid w:val="00825761"/>
    <w:rsid w:val="008262DC"/>
    <w:rsid w:val="00826BD9"/>
    <w:rsid w:val="00826D5D"/>
    <w:rsid w:val="00827A47"/>
    <w:rsid w:val="00827C0C"/>
    <w:rsid w:val="00830D7D"/>
    <w:rsid w:val="00832674"/>
    <w:rsid w:val="008329CF"/>
    <w:rsid w:val="00832B6B"/>
    <w:rsid w:val="00832C29"/>
    <w:rsid w:val="00832EBE"/>
    <w:rsid w:val="00833A74"/>
    <w:rsid w:val="0083419A"/>
    <w:rsid w:val="00835180"/>
    <w:rsid w:val="00835691"/>
    <w:rsid w:val="00835812"/>
    <w:rsid w:val="00835C7E"/>
    <w:rsid w:val="00836CF4"/>
    <w:rsid w:val="00836D1A"/>
    <w:rsid w:val="00836EB2"/>
    <w:rsid w:val="00836F59"/>
    <w:rsid w:val="00837772"/>
    <w:rsid w:val="008406F1"/>
    <w:rsid w:val="00840DBA"/>
    <w:rsid w:val="0084244D"/>
    <w:rsid w:val="008429BE"/>
    <w:rsid w:val="00843637"/>
    <w:rsid w:val="00843DA9"/>
    <w:rsid w:val="00844CC1"/>
    <w:rsid w:val="00844D56"/>
    <w:rsid w:val="0084510A"/>
    <w:rsid w:val="0084538C"/>
    <w:rsid w:val="00845822"/>
    <w:rsid w:val="008473B9"/>
    <w:rsid w:val="00847E5A"/>
    <w:rsid w:val="0085061B"/>
    <w:rsid w:val="00852B64"/>
    <w:rsid w:val="00852E19"/>
    <w:rsid w:val="00852EEC"/>
    <w:rsid w:val="00852F17"/>
    <w:rsid w:val="00853074"/>
    <w:rsid w:val="00853228"/>
    <w:rsid w:val="00854106"/>
    <w:rsid w:val="008549E4"/>
    <w:rsid w:val="00855E44"/>
    <w:rsid w:val="00857D9B"/>
    <w:rsid w:val="00857E1F"/>
    <w:rsid w:val="0086161C"/>
    <w:rsid w:val="00861DB8"/>
    <w:rsid w:val="00862464"/>
    <w:rsid w:val="0086282D"/>
    <w:rsid w:val="00863E80"/>
    <w:rsid w:val="00863FE2"/>
    <w:rsid w:val="00864B97"/>
    <w:rsid w:val="00864FC0"/>
    <w:rsid w:val="008655B1"/>
    <w:rsid w:val="008658A3"/>
    <w:rsid w:val="00865CB0"/>
    <w:rsid w:val="008660B3"/>
    <w:rsid w:val="0086664E"/>
    <w:rsid w:val="00866DC2"/>
    <w:rsid w:val="00867EAF"/>
    <w:rsid w:val="008706A8"/>
    <w:rsid w:val="00870DFD"/>
    <w:rsid w:val="0087111D"/>
    <w:rsid w:val="0087268B"/>
    <w:rsid w:val="00872B03"/>
    <w:rsid w:val="00872C82"/>
    <w:rsid w:val="00873B8F"/>
    <w:rsid w:val="00873D62"/>
    <w:rsid w:val="00873D8C"/>
    <w:rsid w:val="00874A01"/>
    <w:rsid w:val="00874EA2"/>
    <w:rsid w:val="00876916"/>
    <w:rsid w:val="00876DCC"/>
    <w:rsid w:val="008803A0"/>
    <w:rsid w:val="00880B1E"/>
    <w:rsid w:val="00881432"/>
    <w:rsid w:val="00881C34"/>
    <w:rsid w:val="00881D81"/>
    <w:rsid w:val="00882773"/>
    <w:rsid w:val="00882EF0"/>
    <w:rsid w:val="0088398E"/>
    <w:rsid w:val="00883D30"/>
    <w:rsid w:val="00883FB8"/>
    <w:rsid w:val="00884425"/>
    <w:rsid w:val="00884556"/>
    <w:rsid w:val="00884F47"/>
    <w:rsid w:val="00885047"/>
    <w:rsid w:val="008852A9"/>
    <w:rsid w:val="00885A45"/>
    <w:rsid w:val="0088617F"/>
    <w:rsid w:val="008878BE"/>
    <w:rsid w:val="00890251"/>
    <w:rsid w:val="00890691"/>
    <w:rsid w:val="008918F8"/>
    <w:rsid w:val="00892EFE"/>
    <w:rsid w:val="00894482"/>
    <w:rsid w:val="00895070"/>
    <w:rsid w:val="00895672"/>
    <w:rsid w:val="008965D8"/>
    <w:rsid w:val="00896812"/>
    <w:rsid w:val="00896B2F"/>
    <w:rsid w:val="00896F6C"/>
    <w:rsid w:val="0089733D"/>
    <w:rsid w:val="00897B96"/>
    <w:rsid w:val="008A00B9"/>
    <w:rsid w:val="008A0AFA"/>
    <w:rsid w:val="008A1064"/>
    <w:rsid w:val="008A10CD"/>
    <w:rsid w:val="008A2010"/>
    <w:rsid w:val="008A21AD"/>
    <w:rsid w:val="008A2976"/>
    <w:rsid w:val="008A37ED"/>
    <w:rsid w:val="008A3EFC"/>
    <w:rsid w:val="008A4C58"/>
    <w:rsid w:val="008A50F7"/>
    <w:rsid w:val="008A54B3"/>
    <w:rsid w:val="008A67DA"/>
    <w:rsid w:val="008A7E97"/>
    <w:rsid w:val="008B0680"/>
    <w:rsid w:val="008B0880"/>
    <w:rsid w:val="008B134F"/>
    <w:rsid w:val="008B160B"/>
    <w:rsid w:val="008B1CE3"/>
    <w:rsid w:val="008B52E3"/>
    <w:rsid w:val="008B581A"/>
    <w:rsid w:val="008B5E81"/>
    <w:rsid w:val="008B5EB7"/>
    <w:rsid w:val="008B5FD5"/>
    <w:rsid w:val="008B6E88"/>
    <w:rsid w:val="008B70DF"/>
    <w:rsid w:val="008B71D0"/>
    <w:rsid w:val="008C0AAE"/>
    <w:rsid w:val="008C0EA1"/>
    <w:rsid w:val="008C1050"/>
    <w:rsid w:val="008C1718"/>
    <w:rsid w:val="008C17FE"/>
    <w:rsid w:val="008C1858"/>
    <w:rsid w:val="008C1C1A"/>
    <w:rsid w:val="008C1E28"/>
    <w:rsid w:val="008C1F34"/>
    <w:rsid w:val="008C4575"/>
    <w:rsid w:val="008C4D3B"/>
    <w:rsid w:val="008C5375"/>
    <w:rsid w:val="008C58CE"/>
    <w:rsid w:val="008C5BD9"/>
    <w:rsid w:val="008C63A8"/>
    <w:rsid w:val="008C6415"/>
    <w:rsid w:val="008C655B"/>
    <w:rsid w:val="008C7342"/>
    <w:rsid w:val="008C7967"/>
    <w:rsid w:val="008D04A1"/>
    <w:rsid w:val="008D070B"/>
    <w:rsid w:val="008D0AD7"/>
    <w:rsid w:val="008D0DFC"/>
    <w:rsid w:val="008D1409"/>
    <w:rsid w:val="008D16C5"/>
    <w:rsid w:val="008D1ED4"/>
    <w:rsid w:val="008D246B"/>
    <w:rsid w:val="008D3E41"/>
    <w:rsid w:val="008D477C"/>
    <w:rsid w:val="008D646D"/>
    <w:rsid w:val="008E0473"/>
    <w:rsid w:val="008E0505"/>
    <w:rsid w:val="008E0924"/>
    <w:rsid w:val="008E0EDD"/>
    <w:rsid w:val="008E0FBF"/>
    <w:rsid w:val="008E1361"/>
    <w:rsid w:val="008E1895"/>
    <w:rsid w:val="008E1C7D"/>
    <w:rsid w:val="008E1D25"/>
    <w:rsid w:val="008E2866"/>
    <w:rsid w:val="008E33BB"/>
    <w:rsid w:val="008E42C6"/>
    <w:rsid w:val="008E4749"/>
    <w:rsid w:val="008E4AA4"/>
    <w:rsid w:val="008E4FDD"/>
    <w:rsid w:val="008E53D9"/>
    <w:rsid w:val="008E5E86"/>
    <w:rsid w:val="008E69E8"/>
    <w:rsid w:val="008E746F"/>
    <w:rsid w:val="008E7D5C"/>
    <w:rsid w:val="008E7F3A"/>
    <w:rsid w:val="008F0C38"/>
    <w:rsid w:val="008F0DBF"/>
    <w:rsid w:val="008F131B"/>
    <w:rsid w:val="008F1C86"/>
    <w:rsid w:val="008F1DB4"/>
    <w:rsid w:val="008F1E1B"/>
    <w:rsid w:val="008F2558"/>
    <w:rsid w:val="008F2AA0"/>
    <w:rsid w:val="008F2B55"/>
    <w:rsid w:val="008F3C38"/>
    <w:rsid w:val="008F4553"/>
    <w:rsid w:val="008F573E"/>
    <w:rsid w:val="008F57D7"/>
    <w:rsid w:val="008F5D9E"/>
    <w:rsid w:val="008F63F2"/>
    <w:rsid w:val="008F651A"/>
    <w:rsid w:val="008F65BE"/>
    <w:rsid w:val="008F75A1"/>
    <w:rsid w:val="008F7AFF"/>
    <w:rsid w:val="00901406"/>
    <w:rsid w:val="0090156D"/>
    <w:rsid w:val="00901908"/>
    <w:rsid w:val="00901DCC"/>
    <w:rsid w:val="0090244A"/>
    <w:rsid w:val="00902ED7"/>
    <w:rsid w:val="009037CE"/>
    <w:rsid w:val="009041DE"/>
    <w:rsid w:val="0090500C"/>
    <w:rsid w:val="00906B58"/>
    <w:rsid w:val="0090726D"/>
    <w:rsid w:val="0090790F"/>
    <w:rsid w:val="00910216"/>
    <w:rsid w:val="00912F45"/>
    <w:rsid w:val="0091460E"/>
    <w:rsid w:val="00914890"/>
    <w:rsid w:val="00915152"/>
    <w:rsid w:val="00915220"/>
    <w:rsid w:val="00915670"/>
    <w:rsid w:val="00915839"/>
    <w:rsid w:val="00916F4D"/>
    <w:rsid w:val="00916FE2"/>
    <w:rsid w:val="0091737F"/>
    <w:rsid w:val="00917FC1"/>
    <w:rsid w:val="00920536"/>
    <w:rsid w:val="0092055B"/>
    <w:rsid w:val="0092066E"/>
    <w:rsid w:val="00920D30"/>
    <w:rsid w:val="00921695"/>
    <w:rsid w:val="009227A0"/>
    <w:rsid w:val="009249EB"/>
    <w:rsid w:val="00925491"/>
    <w:rsid w:val="00925A71"/>
    <w:rsid w:val="00927954"/>
    <w:rsid w:val="00927B04"/>
    <w:rsid w:val="00931172"/>
    <w:rsid w:val="009321BF"/>
    <w:rsid w:val="00932233"/>
    <w:rsid w:val="009323E6"/>
    <w:rsid w:val="009333FF"/>
    <w:rsid w:val="00933A0A"/>
    <w:rsid w:val="00933D81"/>
    <w:rsid w:val="00934E2E"/>
    <w:rsid w:val="00935626"/>
    <w:rsid w:val="00936124"/>
    <w:rsid w:val="0093612D"/>
    <w:rsid w:val="0093638B"/>
    <w:rsid w:val="009370FB"/>
    <w:rsid w:val="009370FC"/>
    <w:rsid w:val="0093714F"/>
    <w:rsid w:val="009374D6"/>
    <w:rsid w:val="00937AF5"/>
    <w:rsid w:val="00937CEC"/>
    <w:rsid w:val="00937E25"/>
    <w:rsid w:val="00937F5A"/>
    <w:rsid w:val="00940530"/>
    <w:rsid w:val="00940DE8"/>
    <w:rsid w:val="00942241"/>
    <w:rsid w:val="00942B70"/>
    <w:rsid w:val="00942FA3"/>
    <w:rsid w:val="009431DF"/>
    <w:rsid w:val="00943F28"/>
    <w:rsid w:val="009446E6"/>
    <w:rsid w:val="00945CD6"/>
    <w:rsid w:val="00946123"/>
    <w:rsid w:val="00946128"/>
    <w:rsid w:val="009464C8"/>
    <w:rsid w:val="00946504"/>
    <w:rsid w:val="00946BFE"/>
    <w:rsid w:val="0094795F"/>
    <w:rsid w:val="00947B19"/>
    <w:rsid w:val="00947BFF"/>
    <w:rsid w:val="00950FD1"/>
    <w:rsid w:val="00951162"/>
    <w:rsid w:val="0095190C"/>
    <w:rsid w:val="00951990"/>
    <w:rsid w:val="009519A0"/>
    <w:rsid w:val="009527E0"/>
    <w:rsid w:val="009528B8"/>
    <w:rsid w:val="0095322B"/>
    <w:rsid w:val="009535CD"/>
    <w:rsid w:val="00953970"/>
    <w:rsid w:val="00953A9B"/>
    <w:rsid w:val="00954680"/>
    <w:rsid w:val="00954816"/>
    <w:rsid w:val="009548C1"/>
    <w:rsid w:val="009553B7"/>
    <w:rsid w:val="00955616"/>
    <w:rsid w:val="00956812"/>
    <w:rsid w:val="00956EB7"/>
    <w:rsid w:val="00957E42"/>
    <w:rsid w:val="009600A1"/>
    <w:rsid w:val="0096074D"/>
    <w:rsid w:val="00960B8D"/>
    <w:rsid w:val="00961F7B"/>
    <w:rsid w:val="009625E7"/>
    <w:rsid w:val="00962E84"/>
    <w:rsid w:val="009631AD"/>
    <w:rsid w:val="009632CA"/>
    <w:rsid w:val="00964119"/>
    <w:rsid w:val="0096434B"/>
    <w:rsid w:val="00964461"/>
    <w:rsid w:val="00964658"/>
    <w:rsid w:val="00964819"/>
    <w:rsid w:val="00966695"/>
    <w:rsid w:val="00966DAF"/>
    <w:rsid w:val="00967124"/>
    <w:rsid w:val="00967E2C"/>
    <w:rsid w:val="0097055A"/>
    <w:rsid w:val="00970E5A"/>
    <w:rsid w:val="00971AE9"/>
    <w:rsid w:val="00971E2F"/>
    <w:rsid w:val="009723E9"/>
    <w:rsid w:val="00972C36"/>
    <w:rsid w:val="00972CF7"/>
    <w:rsid w:val="00972DDB"/>
    <w:rsid w:val="0097311C"/>
    <w:rsid w:val="009734A0"/>
    <w:rsid w:val="00973790"/>
    <w:rsid w:val="00974CDA"/>
    <w:rsid w:val="0097694E"/>
    <w:rsid w:val="009803B9"/>
    <w:rsid w:val="00980C3F"/>
    <w:rsid w:val="0098128B"/>
    <w:rsid w:val="00981778"/>
    <w:rsid w:val="0098213B"/>
    <w:rsid w:val="00982D2C"/>
    <w:rsid w:val="009833EC"/>
    <w:rsid w:val="009837F4"/>
    <w:rsid w:val="00984E6F"/>
    <w:rsid w:val="00985490"/>
    <w:rsid w:val="00985CDA"/>
    <w:rsid w:val="009862CC"/>
    <w:rsid w:val="00987F0F"/>
    <w:rsid w:val="00990284"/>
    <w:rsid w:val="00991BF0"/>
    <w:rsid w:val="00992E7A"/>
    <w:rsid w:val="009930E5"/>
    <w:rsid w:val="00993364"/>
    <w:rsid w:val="00993881"/>
    <w:rsid w:val="00993B89"/>
    <w:rsid w:val="00993E7F"/>
    <w:rsid w:val="0099443B"/>
    <w:rsid w:val="00994B0B"/>
    <w:rsid w:val="00994ED2"/>
    <w:rsid w:val="00995E48"/>
    <w:rsid w:val="009A02A8"/>
    <w:rsid w:val="009A05D3"/>
    <w:rsid w:val="009A06A8"/>
    <w:rsid w:val="009A1204"/>
    <w:rsid w:val="009A12BE"/>
    <w:rsid w:val="009A15B9"/>
    <w:rsid w:val="009A330F"/>
    <w:rsid w:val="009A3ADB"/>
    <w:rsid w:val="009A42AE"/>
    <w:rsid w:val="009A6469"/>
    <w:rsid w:val="009A6595"/>
    <w:rsid w:val="009A6F94"/>
    <w:rsid w:val="009A740F"/>
    <w:rsid w:val="009A7694"/>
    <w:rsid w:val="009A792F"/>
    <w:rsid w:val="009B1182"/>
    <w:rsid w:val="009B25AF"/>
    <w:rsid w:val="009B3556"/>
    <w:rsid w:val="009B36B4"/>
    <w:rsid w:val="009B3ACF"/>
    <w:rsid w:val="009B4C83"/>
    <w:rsid w:val="009B4ECD"/>
    <w:rsid w:val="009B6024"/>
    <w:rsid w:val="009B66BA"/>
    <w:rsid w:val="009C0757"/>
    <w:rsid w:val="009C14D2"/>
    <w:rsid w:val="009C15A7"/>
    <w:rsid w:val="009C188C"/>
    <w:rsid w:val="009C1A05"/>
    <w:rsid w:val="009C26E4"/>
    <w:rsid w:val="009C2846"/>
    <w:rsid w:val="009C2F00"/>
    <w:rsid w:val="009C33AC"/>
    <w:rsid w:val="009C3ABE"/>
    <w:rsid w:val="009C57C8"/>
    <w:rsid w:val="009C5A6E"/>
    <w:rsid w:val="009C6109"/>
    <w:rsid w:val="009C6800"/>
    <w:rsid w:val="009C7485"/>
    <w:rsid w:val="009C7989"/>
    <w:rsid w:val="009C7D8D"/>
    <w:rsid w:val="009D00D2"/>
    <w:rsid w:val="009D0543"/>
    <w:rsid w:val="009D0F43"/>
    <w:rsid w:val="009D0FED"/>
    <w:rsid w:val="009D1857"/>
    <w:rsid w:val="009D1A3A"/>
    <w:rsid w:val="009D1D8A"/>
    <w:rsid w:val="009D1DF9"/>
    <w:rsid w:val="009D1FC0"/>
    <w:rsid w:val="009D2708"/>
    <w:rsid w:val="009D3201"/>
    <w:rsid w:val="009D3D65"/>
    <w:rsid w:val="009D4ED4"/>
    <w:rsid w:val="009D4FD2"/>
    <w:rsid w:val="009D555A"/>
    <w:rsid w:val="009D5626"/>
    <w:rsid w:val="009D5905"/>
    <w:rsid w:val="009D7E90"/>
    <w:rsid w:val="009E1B76"/>
    <w:rsid w:val="009E1D0A"/>
    <w:rsid w:val="009E2515"/>
    <w:rsid w:val="009E2B7F"/>
    <w:rsid w:val="009E2C1B"/>
    <w:rsid w:val="009E2FF6"/>
    <w:rsid w:val="009E4078"/>
    <w:rsid w:val="009E41AB"/>
    <w:rsid w:val="009E4844"/>
    <w:rsid w:val="009E4DAE"/>
    <w:rsid w:val="009E6763"/>
    <w:rsid w:val="009F126A"/>
    <w:rsid w:val="009F18D1"/>
    <w:rsid w:val="009F2556"/>
    <w:rsid w:val="009F2DE7"/>
    <w:rsid w:val="009F3572"/>
    <w:rsid w:val="009F3955"/>
    <w:rsid w:val="009F3E4E"/>
    <w:rsid w:val="009F4351"/>
    <w:rsid w:val="009F502B"/>
    <w:rsid w:val="009F5700"/>
    <w:rsid w:val="009F5CF4"/>
    <w:rsid w:val="009F60D4"/>
    <w:rsid w:val="009F614A"/>
    <w:rsid w:val="009F632A"/>
    <w:rsid w:val="009F64F2"/>
    <w:rsid w:val="009F6796"/>
    <w:rsid w:val="009F69AF"/>
    <w:rsid w:val="009F6C0D"/>
    <w:rsid w:val="009F75C1"/>
    <w:rsid w:val="009F7948"/>
    <w:rsid w:val="009F7C70"/>
    <w:rsid w:val="00A00296"/>
    <w:rsid w:val="00A0080C"/>
    <w:rsid w:val="00A01433"/>
    <w:rsid w:val="00A01A2F"/>
    <w:rsid w:val="00A02629"/>
    <w:rsid w:val="00A04735"/>
    <w:rsid w:val="00A04820"/>
    <w:rsid w:val="00A048B9"/>
    <w:rsid w:val="00A04D4E"/>
    <w:rsid w:val="00A057A2"/>
    <w:rsid w:val="00A06138"/>
    <w:rsid w:val="00A062CB"/>
    <w:rsid w:val="00A06F37"/>
    <w:rsid w:val="00A0708F"/>
    <w:rsid w:val="00A0737B"/>
    <w:rsid w:val="00A07AD1"/>
    <w:rsid w:val="00A07EC1"/>
    <w:rsid w:val="00A100D1"/>
    <w:rsid w:val="00A108BC"/>
    <w:rsid w:val="00A109A8"/>
    <w:rsid w:val="00A109C0"/>
    <w:rsid w:val="00A12BC2"/>
    <w:rsid w:val="00A12F62"/>
    <w:rsid w:val="00A1355D"/>
    <w:rsid w:val="00A139CE"/>
    <w:rsid w:val="00A13ECB"/>
    <w:rsid w:val="00A13FC6"/>
    <w:rsid w:val="00A146D2"/>
    <w:rsid w:val="00A14D27"/>
    <w:rsid w:val="00A152EB"/>
    <w:rsid w:val="00A15CE5"/>
    <w:rsid w:val="00A1662C"/>
    <w:rsid w:val="00A16B77"/>
    <w:rsid w:val="00A1748D"/>
    <w:rsid w:val="00A175DE"/>
    <w:rsid w:val="00A20294"/>
    <w:rsid w:val="00A20B8F"/>
    <w:rsid w:val="00A2108F"/>
    <w:rsid w:val="00A2180C"/>
    <w:rsid w:val="00A22833"/>
    <w:rsid w:val="00A229AF"/>
    <w:rsid w:val="00A22E2F"/>
    <w:rsid w:val="00A22E5B"/>
    <w:rsid w:val="00A23937"/>
    <w:rsid w:val="00A243D8"/>
    <w:rsid w:val="00A24407"/>
    <w:rsid w:val="00A24ED0"/>
    <w:rsid w:val="00A24EFB"/>
    <w:rsid w:val="00A25979"/>
    <w:rsid w:val="00A26579"/>
    <w:rsid w:val="00A27C79"/>
    <w:rsid w:val="00A27E75"/>
    <w:rsid w:val="00A3002E"/>
    <w:rsid w:val="00A30405"/>
    <w:rsid w:val="00A30574"/>
    <w:rsid w:val="00A31619"/>
    <w:rsid w:val="00A31658"/>
    <w:rsid w:val="00A31F7F"/>
    <w:rsid w:val="00A32214"/>
    <w:rsid w:val="00A326F8"/>
    <w:rsid w:val="00A33CA9"/>
    <w:rsid w:val="00A34B77"/>
    <w:rsid w:val="00A36632"/>
    <w:rsid w:val="00A3667F"/>
    <w:rsid w:val="00A37049"/>
    <w:rsid w:val="00A37204"/>
    <w:rsid w:val="00A37DFF"/>
    <w:rsid w:val="00A41555"/>
    <w:rsid w:val="00A41AD8"/>
    <w:rsid w:val="00A41E01"/>
    <w:rsid w:val="00A41E72"/>
    <w:rsid w:val="00A4386F"/>
    <w:rsid w:val="00A441DB"/>
    <w:rsid w:val="00A44A82"/>
    <w:rsid w:val="00A44E9C"/>
    <w:rsid w:val="00A45257"/>
    <w:rsid w:val="00A454D9"/>
    <w:rsid w:val="00A45984"/>
    <w:rsid w:val="00A4727B"/>
    <w:rsid w:val="00A47707"/>
    <w:rsid w:val="00A50103"/>
    <w:rsid w:val="00A50401"/>
    <w:rsid w:val="00A5059D"/>
    <w:rsid w:val="00A50BE2"/>
    <w:rsid w:val="00A51102"/>
    <w:rsid w:val="00A51386"/>
    <w:rsid w:val="00A526D4"/>
    <w:rsid w:val="00A527CF"/>
    <w:rsid w:val="00A52A87"/>
    <w:rsid w:val="00A534DB"/>
    <w:rsid w:val="00A5368B"/>
    <w:rsid w:val="00A5428F"/>
    <w:rsid w:val="00A5436D"/>
    <w:rsid w:val="00A54C65"/>
    <w:rsid w:val="00A554BF"/>
    <w:rsid w:val="00A557DC"/>
    <w:rsid w:val="00A565A5"/>
    <w:rsid w:val="00A569CF"/>
    <w:rsid w:val="00A576DC"/>
    <w:rsid w:val="00A57AA4"/>
    <w:rsid w:val="00A607B5"/>
    <w:rsid w:val="00A60931"/>
    <w:rsid w:val="00A60BC2"/>
    <w:rsid w:val="00A61F7E"/>
    <w:rsid w:val="00A634DB"/>
    <w:rsid w:val="00A64219"/>
    <w:rsid w:val="00A64A7F"/>
    <w:rsid w:val="00A660C9"/>
    <w:rsid w:val="00A66672"/>
    <w:rsid w:val="00A669F5"/>
    <w:rsid w:val="00A66A2D"/>
    <w:rsid w:val="00A709EB"/>
    <w:rsid w:val="00A70E21"/>
    <w:rsid w:val="00A7121F"/>
    <w:rsid w:val="00A714A0"/>
    <w:rsid w:val="00A725C4"/>
    <w:rsid w:val="00A728D2"/>
    <w:rsid w:val="00A728F3"/>
    <w:rsid w:val="00A7380C"/>
    <w:rsid w:val="00A753B9"/>
    <w:rsid w:val="00A75D7A"/>
    <w:rsid w:val="00A76672"/>
    <w:rsid w:val="00A803CD"/>
    <w:rsid w:val="00A8075A"/>
    <w:rsid w:val="00A809C8"/>
    <w:rsid w:val="00A81688"/>
    <w:rsid w:val="00A81E23"/>
    <w:rsid w:val="00A82510"/>
    <w:rsid w:val="00A82A8C"/>
    <w:rsid w:val="00A82F31"/>
    <w:rsid w:val="00A8360C"/>
    <w:rsid w:val="00A838E4"/>
    <w:rsid w:val="00A842D3"/>
    <w:rsid w:val="00A84C67"/>
    <w:rsid w:val="00A84DDF"/>
    <w:rsid w:val="00A8623F"/>
    <w:rsid w:val="00A86431"/>
    <w:rsid w:val="00A8674C"/>
    <w:rsid w:val="00A87C46"/>
    <w:rsid w:val="00A90D4A"/>
    <w:rsid w:val="00A9169B"/>
    <w:rsid w:val="00A91B60"/>
    <w:rsid w:val="00A91F01"/>
    <w:rsid w:val="00A9226A"/>
    <w:rsid w:val="00A92CD1"/>
    <w:rsid w:val="00A9364F"/>
    <w:rsid w:val="00A94452"/>
    <w:rsid w:val="00A946B8"/>
    <w:rsid w:val="00A9475C"/>
    <w:rsid w:val="00A9488A"/>
    <w:rsid w:val="00A95291"/>
    <w:rsid w:val="00A954FC"/>
    <w:rsid w:val="00A95503"/>
    <w:rsid w:val="00A95CE3"/>
    <w:rsid w:val="00A95E6E"/>
    <w:rsid w:val="00A95F3D"/>
    <w:rsid w:val="00A960F2"/>
    <w:rsid w:val="00A962F0"/>
    <w:rsid w:val="00A96FA5"/>
    <w:rsid w:val="00A97FE9"/>
    <w:rsid w:val="00AA06AD"/>
    <w:rsid w:val="00AA07BD"/>
    <w:rsid w:val="00AA08F5"/>
    <w:rsid w:val="00AA0B6C"/>
    <w:rsid w:val="00AA2A68"/>
    <w:rsid w:val="00AA33AE"/>
    <w:rsid w:val="00AA41A7"/>
    <w:rsid w:val="00AA4206"/>
    <w:rsid w:val="00AA4683"/>
    <w:rsid w:val="00AA68C1"/>
    <w:rsid w:val="00AA6BC9"/>
    <w:rsid w:val="00AA6FDC"/>
    <w:rsid w:val="00AA73BA"/>
    <w:rsid w:val="00AA7BFC"/>
    <w:rsid w:val="00AA7D2E"/>
    <w:rsid w:val="00AA7E48"/>
    <w:rsid w:val="00AA7ED5"/>
    <w:rsid w:val="00AB06D0"/>
    <w:rsid w:val="00AB0B1F"/>
    <w:rsid w:val="00AB13B0"/>
    <w:rsid w:val="00AB1462"/>
    <w:rsid w:val="00AB1F6A"/>
    <w:rsid w:val="00AB2D3A"/>
    <w:rsid w:val="00AB3521"/>
    <w:rsid w:val="00AB3904"/>
    <w:rsid w:val="00AB4561"/>
    <w:rsid w:val="00AB489B"/>
    <w:rsid w:val="00AB48CF"/>
    <w:rsid w:val="00AB4E6C"/>
    <w:rsid w:val="00AB5613"/>
    <w:rsid w:val="00AB638E"/>
    <w:rsid w:val="00AB762D"/>
    <w:rsid w:val="00AB7E1B"/>
    <w:rsid w:val="00AC013C"/>
    <w:rsid w:val="00AC07E3"/>
    <w:rsid w:val="00AC0A21"/>
    <w:rsid w:val="00AC1273"/>
    <w:rsid w:val="00AC28DC"/>
    <w:rsid w:val="00AC3CCD"/>
    <w:rsid w:val="00AC3D65"/>
    <w:rsid w:val="00AC43DB"/>
    <w:rsid w:val="00AC57F4"/>
    <w:rsid w:val="00AC66FE"/>
    <w:rsid w:val="00AC689F"/>
    <w:rsid w:val="00AC6FC8"/>
    <w:rsid w:val="00AC7B9A"/>
    <w:rsid w:val="00AD0A16"/>
    <w:rsid w:val="00AD0C71"/>
    <w:rsid w:val="00AD15A9"/>
    <w:rsid w:val="00AD15FD"/>
    <w:rsid w:val="00AD16B5"/>
    <w:rsid w:val="00AD1CFB"/>
    <w:rsid w:val="00AD1D23"/>
    <w:rsid w:val="00AD2320"/>
    <w:rsid w:val="00AD3520"/>
    <w:rsid w:val="00AD5AAD"/>
    <w:rsid w:val="00AD67B2"/>
    <w:rsid w:val="00AD78A3"/>
    <w:rsid w:val="00AD7908"/>
    <w:rsid w:val="00AD7A65"/>
    <w:rsid w:val="00AE1173"/>
    <w:rsid w:val="00AE17EA"/>
    <w:rsid w:val="00AE1C7F"/>
    <w:rsid w:val="00AE2091"/>
    <w:rsid w:val="00AE24E5"/>
    <w:rsid w:val="00AE26D4"/>
    <w:rsid w:val="00AE2B9A"/>
    <w:rsid w:val="00AE3271"/>
    <w:rsid w:val="00AE35F9"/>
    <w:rsid w:val="00AE377A"/>
    <w:rsid w:val="00AE5693"/>
    <w:rsid w:val="00AE7566"/>
    <w:rsid w:val="00AE7ACE"/>
    <w:rsid w:val="00AF013F"/>
    <w:rsid w:val="00AF0721"/>
    <w:rsid w:val="00AF155B"/>
    <w:rsid w:val="00AF1BF7"/>
    <w:rsid w:val="00AF3B1F"/>
    <w:rsid w:val="00AF3C0B"/>
    <w:rsid w:val="00AF3C22"/>
    <w:rsid w:val="00AF4063"/>
    <w:rsid w:val="00AF4104"/>
    <w:rsid w:val="00AF43F9"/>
    <w:rsid w:val="00AF4600"/>
    <w:rsid w:val="00AF4D58"/>
    <w:rsid w:val="00AF7599"/>
    <w:rsid w:val="00AF7EF6"/>
    <w:rsid w:val="00B00223"/>
    <w:rsid w:val="00B0185B"/>
    <w:rsid w:val="00B01D41"/>
    <w:rsid w:val="00B02019"/>
    <w:rsid w:val="00B0224D"/>
    <w:rsid w:val="00B027B4"/>
    <w:rsid w:val="00B049C7"/>
    <w:rsid w:val="00B050ED"/>
    <w:rsid w:val="00B05593"/>
    <w:rsid w:val="00B05C62"/>
    <w:rsid w:val="00B05CBE"/>
    <w:rsid w:val="00B07B7E"/>
    <w:rsid w:val="00B07D4C"/>
    <w:rsid w:val="00B07DBF"/>
    <w:rsid w:val="00B1008F"/>
    <w:rsid w:val="00B10545"/>
    <w:rsid w:val="00B109EB"/>
    <w:rsid w:val="00B10FAA"/>
    <w:rsid w:val="00B1228F"/>
    <w:rsid w:val="00B124DC"/>
    <w:rsid w:val="00B138A6"/>
    <w:rsid w:val="00B13A8A"/>
    <w:rsid w:val="00B15159"/>
    <w:rsid w:val="00B153A0"/>
    <w:rsid w:val="00B1550B"/>
    <w:rsid w:val="00B16B10"/>
    <w:rsid w:val="00B173E1"/>
    <w:rsid w:val="00B17A0B"/>
    <w:rsid w:val="00B17A6E"/>
    <w:rsid w:val="00B17A90"/>
    <w:rsid w:val="00B17F99"/>
    <w:rsid w:val="00B20CA2"/>
    <w:rsid w:val="00B2112E"/>
    <w:rsid w:val="00B213E2"/>
    <w:rsid w:val="00B21EC6"/>
    <w:rsid w:val="00B22390"/>
    <w:rsid w:val="00B22E0F"/>
    <w:rsid w:val="00B2420B"/>
    <w:rsid w:val="00B249AC"/>
    <w:rsid w:val="00B24ACF"/>
    <w:rsid w:val="00B24D0E"/>
    <w:rsid w:val="00B25EAB"/>
    <w:rsid w:val="00B2649F"/>
    <w:rsid w:val="00B2785F"/>
    <w:rsid w:val="00B30DC4"/>
    <w:rsid w:val="00B31009"/>
    <w:rsid w:val="00B311BF"/>
    <w:rsid w:val="00B31288"/>
    <w:rsid w:val="00B31420"/>
    <w:rsid w:val="00B32B85"/>
    <w:rsid w:val="00B333DB"/>
    <w:rsid w:val="00B33EAF"/>
    <w:rsid w:val="00B33EE2"/>
    <w:rsid w:val="00B3444C"/>
    <w:rsid w:val="00B34511"/>
    <w:rsid w:val="00B35492"/>
    <w:rsid w:val="00B35D68"/>
    <w:rsid w:val="00B362D5"/>
    <w:rsid w:val="00B366E6"/>
    <w:rsid w:val="00B3684B"/>
    <w:rsid w:val="00B375FB"/>
    <w:rsid w:val="00B377D9"/>
    <w:rsid w:val="00B378A6"/>
    <w:rsid w:val="00B4158D"/>
    <w:rsid w:val="00B418F1"/>
    <w:rsid w:val="00B42064"/>
    <w:rsid w:val="00B42345"/>
    <w:rsid w:val="00B4367A"/>
    <w:rsid w:val="00B437DA"/>
    <w:rsid w:val="00B43A08"/>
    <w:rsid w:val="00B43E12"/>
    <w:rsid w:val="00B4474A"/>
    <w:rsid w:val="00B447D9"/>
    <w:rsid w:val="00B459F0"/>
    <w:rsid w:val="00B460E4"/>
    <w:rsid w:val="00B46B79"/>
    <w:rsid w:val="00B46C0D"/>
    <w:rsid w:val="00B47218"/>
    <w:rsid w:val="00B47617"/>
    <w:rsid w:val="00B478B3"/>
    <w:rsid w:val="00B47F1A"/>
    <w:rsid w:val="00B503F5"/>
    <w:rsid w:val="00B5081A"/>
    <w:rsid w:val="00B50C85"/>
    <w:rsid w:val="00B513A7"/>
    <w:rsid w:val="00B52127"/>
    <w:rsid w:val="00B53424"/>
    <w:rsid w:val="00B537E3"/>
    <w:rsid w:val="00B53CB6"/>
    <w:rsid w:val="00B55051"/>
    <w:rsid w:val="00B55127"/>
    <w:rsid w:val="00B5588A"/>
    <w:rsid w:val="00B564AA"/>
    <w:rsid w:val="00B57DE1"/>
    <w:rsid w:val="00B57FD5"/>
    <w:rsid w:val="00B60B1B"/>
    <w:rsid w:val="00B615BE"/>
    <w:rsid w:val="00B624BC"/>
    <w:rsid w:val="00B63350"/>
    <w:rsid w:val="00B654F8"/>
    <w:rsid w:val="00B655E1"/>
    <w:rsid w:val="00B65AE4"/>
    <w:rsid w:val="00B65F6A"/>
    <w:rsid w:val="00B6623F"/>
    <w:rsid w:val="00B6643C"/>
    <w:rsid w:val="00B70109"/>
    <w:rsid w:val="00B706A2"/>
    <w:rsid w:val="00B727D1"/>
    <w:rsid w:val="00B72EE8"/>
    <w:rsid w:val="00B73E29"/>
    <w:rsid w:val="00B7406C"/>
    <w:rsid w:val="00B741C4"/>
    <w:rsid w:val="00B747A8"/>
    <w:rsid w:val="00B74C0F"/>
    <w:rsid w:val="00B756FE"/>
    <w:rsid w:val="00B75B02"/>
    <w:rsid w:val="00B75F8A"/>
    <w:rsid w:val="00B761EF"/>
    <w:rsid w:val="00B76695"/>
    <w:rsid w:val="00B7728A"/>
    <w:rsid w:val="00B77A29"/>
    <w:rsid w:val="00B80FE8"/>
    <w:rsid w:val="00B81EBE"/>
    <w:rsid w:val="00B833FE"/>
    <w:rsid w:val="00B84A4D"/>
    <w:rsid w:val="00B85471"/>
    <w:rsid w:val="00B854DB"/>
    <w:rsid w:val="00B85C70"/>
    <w:rsid w:val="00B86015"/>
    <w:rsid w:val="00B867D5"/>
    <w:rsid w:val="00B86FD3"/>
    <w:rsid w:val="00B87819"/>
    <w:rsid w:val="00B8790F"/>
    <w:rsid w:val="00B912D3"/>
    <w:rsid w:val="00B9170C"/>
    <w:rsid w:val="00B91781"/>
    <w:rsid w:val="00B91D47"/>
    <w:rsid w:val="00B9229C"/>
    <w:rsid w:val="00B92758"/>
    <w:rsid w:val="00B9378F"/>
    <w:rsid w:val="00B93D18"/>
    <w:rsid w:val="00B94B41"/>
    <w:rsid w:val="00B95504"/>
    <w:rsid w:val="00B95EA2"/>
    <w:rsid w:val="00B96E80"/>
    <w:rsid w:val="00B972DB"/>
    <w:rsid w:val="00BA10AD"/>
    <w:rsid w:val="00BA13D3"/>
    <w:rsid w:val="00BA1441"/>
    <w:rsid w:val="00BA2FE3"/>
    <w:rsid w:val="00BA4765"/>
    <w:rsid w:val="00BA4CD2"/>
    <w:rsid w:val="00BA506B"/>
    <w:rsid w:val="00BA5C6D"/>
    <w:rsid w:val="00BA602A"/>
    <w:rsid w:val="00BA609A"/>
    <w:rsid w:val="00BA668B"/>
    <w:rsid w:val="00BA6CA9"/>
    <w:rsid w:val="00BA7103"/>
    <w:rsid w:val="00BA7A76"/>
    <w:rsid w:val="00BB0488"/>
    <w:rsid w:val="00BB0C74"/>
    <w:rsid w:val="00BB0E6A"/>
    <w:rsid w:val="00BB1373"/>
    <w:rsid w:val="00BB2069"/>
    <w:rsid w:val="00BB2EBD"/>
    <w:rsid w:val="00BB47C5"/>
    <w:rsid w:val="00BB4853"/>
    <w:rsid w:val="00BB5316"/>
    <w:rsid w:val="00BB5D7C"/>
    <w:rsid w:val="00BB6546"/>
    <w:rsid w:val="00BB69A0"/>
    <w:rsid w:val="00BB7056"/>
    <w:rsid w:val="00BC1197"/>
    <w:rsid w:val="00BC2715"/>
    <w:rsid w:val="00BC37A7"/>
    <w:rsid w:val="00BC3B6D"/>
    <w:rsid w:val="00BC4733"/>
    <w:rsid w:val="00BC490D"/>
    <w:rsid w:val="00BC4D54"/>
    <w:rsid w:val="00BC5037"/>
    <w:rsid w:val="00BC5E8E"/>
    <w:rsid w:val="00BC62CE"/>
    <w:rsid w:val="00BC66C7"/>
    <w:rsid w:val="00BC69D1"/>
    <w:rsid w:val="00BC7386"/>
    <w:rsid w:val="00BD0FB5"/>
    <w:rsid w:val="00BD1AAF"/>
    <w:rsid w:val="00BD2422"/>
    <w:rsid w:val="00BD30EA"/>
    <w:rsid w:val="00BD39BE"/>
    <w:rsid w:val="00BD3A7B"/>
    <w:rsid w:val="00BD4B39"/>
    <w:rsid w:val="00BD4E39"/>
    <w:rsid w:val="00BD543D"/>
    <w:rsid w:val="00BD6909"/>
    <w:rsid w:val="00BD6FDA"/>
    <w:rsid w:val="00BD757E"/>
    <w:rsid w:val="00BD7832"/>
    <w:rsid w:val="00BD7CD4"/>
    <w:rsid w:val="00BE019B"/>
    <w:rsid w:val="00BE058A"/>
    <w:rsid w:val="00BE0BC1"/>
    <w:rsid w:val="00BE0C45"/>
    <w:rsid w:val="00BE0DD5"/>
    <w:rsid w:val="00BE1121"/>
    <w:rsid w:val="00BE1F03"/>
    <w:rsid w:val="00BE259E"/>
    <w:rsid w:val="00BE2772"/>
    <w:rsid w:val="00BE2927"/>
    <w:rsid w:val="00BE547D"/>
    <w:rsid w:val="00BE615E"/>
    <w:rsid w:val="00BE6393"/>
    <w:rsid w:val="00BE64BC"/>
    <w:rsid w:val="00BE7E87"/>
    <w:rsid w:val="00BF00D8"/>
    <w:rsid w:val="00BF045A"/>
    <w:rsid w:val="00BF05ED"/>
    <w:rsid w:val="00BF1809"/>
    <w:rsid w:val="00BF25E6"/>
    <w:rsid w:val="00BF2996"/>
    <w:rsid w:val="00BF32BD"/>
    <w:rsid w:val="00BF3E97"/>
    <w:rsid w:val="00BF403F"/>
    <w:rsid w:val="00BF569E"/>
    <w:rsid w:val="00BF5F38"/>
    <w:rsid w:val="00BF6664"/>
    <w:rsid w:val="00BF6692"/>
    <w:rsid w:val="00BF6DED"/>
    <w:rsid w:val="00BF7CCD"/>
    <w:rsid w:val="00C00758"/>
    <w:rsid w:val="00C00D85"/>
    <w:rsid w:val="00C0116A"/>
    <w:rsid w:val="00C01292"/>
    <w:rsid w:val="00C01811"/>
    <w:rsid w:val="00C01A06"/>
    <w:rsid w:val="00C03397"/>
    <w:rsid w:val="00C043F8"/>
    <w:rsid w:val="00C046BE"/>
    <w:rsid w:val="00C0516A"/>
    <w:rsid w:val="00C058FF"/>
    <w:rsid w:val="00C0611B"/>
    <w:rsid w:val="00C06436"/>
    <w:rsid w:val="00C073F4"/>
    <w:rsid w:val="00C076F5"/>
    <w:rsid w:val="00C07F20"/>
    <w:rsid w:val="00C07F4E"/>
    <w:rsid w:val="00C1084D"/>
    <w:rsid w:val="00C11FEB"/>
    <w:rsid w:val="00C12310"/>
    <w:rsid w:val="00C138C6"/>
    <w:rsid w:val="00C14217"/>
    <w:rsid w:val="00C14BFD"/>
    <w:rsid w:val="00C1536F"/>
    <w:rsid w:val="00C154FC"/>
    <w:rsid w:val="00C16329"/>
    <w:rsid w:val="00C16A86"/>
    <w:rsid w:val="00C16FBA"/>
    <w:rsid w:val="00C16FCC"/>
    <w:rsid w:val="00C2034D"/>
    <w:rsid w:val="00C2061F"/>
    <w:rsid w:val="00C20DA1"/>
    <w:rsid w:val="00C213A0"/>
    <w:rsid w:val="00C2195A"/>
    <w:rsid w:val="00C2273F"/>
    <w:rsid w:val="00C22BEC"/>
    <w:rsid w:val="00C235BA"/>
    <w:rsid w:val="00C238E9"/>
    <w:rsid w:val="00C23E23"/>
    <w:rsid w:val="00C24104"/>
    <w:rsid w:val="00C24194"/>
    <w:rsid w:val="00C241C3"/>
    <w:rsid w:val="00C25199"/>
    <w:rsid w:val="00C256BB"/>
    <w:rsid w:val="00C25C10"/>
    <w:rsid w:val="00C314C1"/>
    <w:rsid w:val="00C318F2"/>
    <w:rsid w:val="00C3275D"/>
    <w:rsid w:val="00C334D5"/>
    <w:rsid w:val="00C334F2"/>
    <w:rsid w:val="00C337EB"/>
    <w:rsid w:val="00C33CE4"/>
    <w:rsid w:val="00C342D5"/>
    <w:rsid w:val="00C348BC"/>
    <w:rsid w:val="00C35FBA"/>
    <w:rsid w:val="00C360FC"/>
    <w:rsid w:val="00C368B3"/>
    <w:rsid w:val="00C4003A"/>
    <w:rsid w:val="00C4032B"/>
    <w:rsid w:val="00C40511"/>
    <w:rsid w:val="00C40D5E"/>
    <w:rsid w:val="00C4122E"/>
    <w:rsid w:val="00C41A30"/>
    <w:rsid w:val="00C41E92"/>
    <w:rsid w:val="00C41F91"/>
    <w:rsid w:val="00C42105"/>
    <w:rsid w:val="00C42534"/>
    <w:rsid w:val="00C427A1"/>
    <w:rsid w:val="00C42EEB"/>
    <w:rsid w:val="00C4375C"/>
    <w:rsid w:val="00C43D05"/>
    <w:rsid w:val="00C44C7D"/>
    <w:rsid w:val="00C45098"/>
    <w:rsid w:val="00C459D8"/>
    <w:rsid w:val="00C46245"/>
    <w:rsid w:val="00C46B9C"/>
    <w:rsid w:val="00C47EB3"/>
    <w:rsid w:val="00C50914"/>
    <w:rsid w:val="00C509D0"/>
    <w:rsid w:val="00C52443"/>
    <w:rsid w:val="00C527F9"/>
    <w:rsid w:val="00C52A06"/>
    <w:rsid w:val="00C53A8D"/>
    <w:rsid w:val="00C54CF4"/>
    <w:rsid w:val="00C55794"/>
    <w:rsid w:val="00C55BA3"/>
    <w:rsid w:val="00C55C83"/>
    <w:rsid w:val="00C56411"/>
    <w:rsid w:val="00C5699D"/>
    <w:rsid w:val="00C56E58"/>
    <w:rsid w:val="00C574F7"/>
    <w:rsid w:val="00C5764D"/>
    <w:rsid w:val="00C57784"/>
    <w:rsid w:val="00C57E8D"/>
    <w:rsid w:val="00C6005E"/>
    <w:rsid w:val="00C60756"/>
    <w:rsid w:val="00C61389"/>
    <w:rsid w:val="00C616A6"/>
    <w:rsid w:val="00C617B4"/>
    <w:rsid w:val="00C61960"/>
    <w:rsid w:val="00C621DA"/>
    <w:rsid w:val="00C6279A"/>
    <w:rsid w:val="00C627D4"/>
    <w:rsid w:val="00C63BC1"/>
    <w:rsid w:val="00C64FB8"/>
    <w:rsid w:val="00C6574F"/>
    <w:rsid w:val="00C661CA"/>
    <w:rsid w:val="00C66BA0"/>
    <w:rsid w:val="00C66EF0"/>
    <w:rsid w:val="00C67384"/>
    <w:rsid w:val="00C7017B"/>
    <w:rsid w:val="00C70710"/>
    <w:rsid w:val="00C7192B"/>
    <w:rsid w:val="00C71A41"/>
    <w:rsid w:val="00C71F26"/>
    <w:rsid w:val="00C720F6"/>
    <w:rsid w:val="00C72549"/>
    <w:rsid w:val="00C73130"/>
    <w:rsid w:val="00C7347C"/>
    <w:rsid w:val="00C740AC"/>
    <w:rsid w:val="00C7492F"/>
    <w:rsid w:val="00C74AA6"/>
    <w:rsid w:val="00C75968"/>
    <w:rsid w:val="00C768A4"/>
    <w:rsid w:val="00C771AE"/>
    <w:rsid w:val="00C77752"/>
    <w:rsid w:val="00C80DA3"/>
    <w:rsid w:val="00C8191D"/>
    <w:rsid w:val="00C824B1"/>
    <w:rsid w:val="00C827C9"/>
    <w:rsid w:val="00C84387"/>
    <w:rsid w:val="00C857E5"/>
    <w:rsid w:val="00C86417"/>
    <w:rsid w:val="00C87B85"/>
    <w:rsid w:val="00C92286"/>
    <w:rsid w:val="00C9292F"/>
    <w:rsid w:val="00C9296B"/>
    <w:rsid w:val="00C92DFF"/>
    <w:rsid w:val="00C93993"/>
    <w:rsid w:val="00C939E4"/>
    <w:rsid w:val="00C9473F"/>
    <w:rsid w:val="00C95441"/>
    <w:rsid w:val="00C9571F"/>
    <w:rsid w:val="00C96D67"/>
    <w:rsid w:val="00C9739C"/>
    <w:rsid w:val="00C973BF"/>
    <w:rsid w:val="00CA2265"/>
    <w:rsid w:val="00CA29BE"/>
    <w:rsid w:val="00CA37F5"/>
    <w:rsid w:val="00CA431C"/>
    <w:rsid w:val="00CA454B"/>
    <w:rsid w:val="00CA46C2"/>
    <w:rsid w:val="00CA4F06"/>
    <w:rsid w:val="00CA5652"/>
    <w:rsid w:val="00CA5A4C"/>
    <w:rsid w:val="00CA726C"/>
    <w:rsid w:val="00CA7CE7"/>
    <w:rsid w:val="00CB0B2F"/>
    <w:rsid w:val="00CB1384"/>
    <w:rsid w:val="00CB2EEB"/>
    <w:rsid w:val="00CB305C"/>
    <w:rsid w:val="00CB372C"/>
    <w:rsid w:val="00CB3ABF"/>
    <w:rsid w:val="00CB4EF0"/>
    <w:rsid w:val="00CB5724"/>
    <w:rsid w:val="00CB69D7"/>
    <w:rsid w:val="00CB6A0D"/>
    <w:rsid w:val="00CB6ACA"/>
    <w:rsid w:val="00CB6AF0"/>
    <w:rsid w:val="00CC0157"/>
    <w:rsid w:val="00CC01B9"/>
    <w:rsid w:val="00CC0276"/>
    <w:rsid w:val="00CC0CF8"/>
    <w:rsid w:val="00CC1A14"/>
    <w:rsid w:val="00CC22F0"/>
    <w:rsid w:val="00CC29B0"/>
    <w:rsid w:val="00CC2B22"/>
    <w:rsid w:val="00CC477F"/>
    <w:rsid w:val="00CC50C7"/>
    <w:rsid w:val="00CC70B9"/>
    <w:rsid w:val="00CC76EB"/>
    <w:rsid w:val="00CD0B9E"/>
    <w:rsid w:val="00CD133F"/>
    <w:rsid w:val="00CD1D16"/>
    <w:rsid w:val="00CD1DC7"/>
    <w:rsid w:val="00CD2071"/>
    <w:rsid w:val="00CD2117"/>
    <w:rsid w:val="00CD2434"/>
    <w:rsid w:val="00CD30F2"/>
    <w:rsid w:val="00CD3CA0"/>
    <w:rsid w:val="00CD4340"/>
    <w:rsid w:val="00CD466D"/>
    <w:rsid w:val="00CD48FE"/>
    <w:rsid w:val="00CD4CB2"/>
    <w:rsid w:val="00CD598D"/>
    <w:rsid w:val="00CD65CF"/>
    <w:rsid w:val="00CD6D21"/>
    <w:rsid w:val="00CD7148"/>
    <w:rsid w:val="00CD72A7"/>
    <w:rsid w:val="00CD7EA7"/>
    <w:rsid w:val="00CE00BE"/>
    <w:rsid w:val="00CE0563"/>
    <w:rsid w:val="00CE06BF"/>
    <w:rsid w:val="00CE0EBC"/>
    <w:rsid w:val="00CE0EDA"/>
    <w:rsid w:val="00CE27A3"/>
    <w:rsid w:val="00CE2B9F"/>
    <w:rsid w:val="00CE4C89"/>
    <w:rsid w:val="00CE6026"/>
    <w:rsid w:val="00CE6155"/>
    <w:rsid w:val="00CE69C8"/>
    <w:rsid w:val="00CE6AE8"/>
    <w:rsid w:val="00CE72DF"/>
    <w:rsid w:val="00CE7BEB"/>
    <w:rsid w:val="00CF0465"/>
    <w:rsid w:val="00CF0721"/>
    <w:rsid w:val="00CF08E8"/>
    <w:rsid w:val="00CF0C70"/>
    <w:rsid w:val="00CF1D47"/>
    <w:rsid w:val="00CF229C"/>
    <w:rsid w:val="00CF3478"/>
    <w:rsid w:val="00CF3581"/>
    <w:rsid w:val="00CF397F"/>
    <w:rsid w:val="00CF4E04"/>
    <w:rsid w:val="00CF4E70"/>
    <w:rsid w:val="00CF5FA6"/>
    <w:rsid w:val="00CF622C"/>
    <w:rsid w:val="00CF6948"/>
    <w:rsid w:val="00CF7B57"/>
    <w:rsid w:val="00CF7D8E"/>
    <w:rsid w:val="00CF7F90"/>
    <w:rsid w:val="00D00AA4"/>
    <w:rsid w:val="00D0264F"/>
    <w:rsid w:val="00D02716"/>
    <w:rsid w:val="00D037C4"/>
    <w:rsid w:val="00D03CF4"/>
    <w:rsid w:val="00D05A29"/>
    <w:rsid w:val="00D0689F"/>
    <w:rsid w:val="00D06DD5"/>
    <w:rsid w:val="00D10563"/>
    <w:rsid w:val="00D10E71"/>
    <w:rsid w:val="00D137F1"/>
    <w:rsid w:val="00D14324"/>
    <w:rsid w:val="00D14848"/>
    <w:rsid w:val="00D149FF"/>
    <w:rsid w:val="00D1512A"/>
    <w:rsid w:val="00D154C0"/>
    <w:rsid w:val="00D154CB"/>
    <w:rsid w:val="00D155A1"/>
    <w:rsid w:val="00D15D26"/>
    <w:rsid w:val="00D16C65"/>
    <w:rsid w:val="00D173AC"/>
    <w:rsid w:val="00D21615"/>
    <w:rsid w:val="00D2179A"/>
    <w:rsid w:val="00D21970"/>
    <w:rsid w:val="00D21C0A"/>
    <w:rsid w:val="00D21F73"/>
    <w:rsid w:val="00D224CF"/>
    <w:rsid w:val="00D22C90"/>
    <w:rsid w:val="00D23780"/>
    <w:rsid w:val="00D23C85"/>
    <w:rsid w:val="00D23E55"/>
    <w:rsid w:val="00D253DD"/>
    <w:rsid w:val="00D25564"/>
    <w:rsid w:val="00D25C77"/>
    <w:rsid w:val="00D263D7"/>
    <w:rsid w:val="00D26761"/>
    <w:rsid w:val="00D26D70"/>
    <w:rsid w:val="00D26DC3"/>
    <w:rsid w:val="00D26F48"/>
    <w:rsid w:val="00D27071"/>
    <w:rsid w:val="00D275E0"/>
    <w:rsid w:val="00D27CAC"/>
    <w:rsid w:val="00D307BE"/>
    <w:rsid w:val="00D32AAF"/>
    <w:rsid w:val="00D3346E"/>
    <w:rsid w:val="00D33613"/>
    <w:rsid w:val="00D34D68"/>
    <w:rsid w:val="00D34FA2"/>
    <w:rsid w:val="00D36044"/>
    <w:rsid w:val="00D364C2"/>
    <w:rsid w:val="00D36B31"/>
    <w:rsid w:val="00D4005F"/>
    <w:rsid w:val="00D4014D"/>
    <w:rsid w:val="00D404E5"/>
    <w:rsid w:val="00D4075B"/>
    <w:rsid w:val="00D40B46"/>
    <w:rsid w:val="00D40E93"/>
    <w:rsid w:val="00D42114"/>
    <w:rsid w:val="00D43E22"/>
    <w:rsid w:val="00D45311"/>
    <w:rsid w:val="00D4541B"/>
    <w:rsid w:val="00D458CB"/>
    <w:rsid w:val="00D466B5"/>
    <w:rsid w:val="00D46BEB"/>
    <w:rsid w:val="00D476AF"/>
    <w:rsid w:val="00D50BA0"/>
    <w:rsid w:val="00D513C5"/>
    <w:rsid w:val="00D51664"/>
    <w:rsid w:val="00D51DEE"/>
    <w:rsid w:val="00D52652"/>
    <w:rsid w:val="00D5270D"/>
    <w:rsid w:val="00D53D21"/>
    <w:rsid w:val="00D54ADB"/>
    <w:rsid w:val="00D54F04"/>
    <w:rsid w:val="00D55759"/>
    <w:rsid w:val="00D5580A"/>
    <w:rsid w:val="00D55C3A"/>
    <w:rsid w:val="00D622E4"/>
    <w:rsid w:val="00D62456"/>
    <w:rsid w:val="00D63EDB"/>
    <w:rsid w:val="00D6475C"/>
    <w:rsid w:val="00D64A5D"/>
    <w:rsid w:val="00D659F7"/>
    <w:rsid w:val="00D66C02"/>
    <w:rsid w:val="00D67740"/>
    <w:rsid w:val="00D70909"/>
    <w:rsid w:val="00D70DA0"/>
    <w:rsid w:val="00D710D0"/>
    <w:rsid w:val="00D717DB"/>
    <w:rsid w:val="00D718F8"/>
    <w:rsid w:val="00D71DFA"/>
    <w:rsid w:val="00D724EB"/>
    <w:rsid w:val="00D73066"/>
    <w:rsid w:val="00D736E5"/>
    <w:rsid w:val="00D748D4"/>
    <w:rsid w:val="00D74C3D"/>
    <w:rsid w:val="00D75036"/>
    <w:rsid w:val="00D7725B"/>
    <w:rsid w:val="00D77EFB"/>
    <w:rsid w:val="00D81242"/>
    <w:rsid w:val="00D816D5"/>
    <w:rsid w:val="00D81FDA"/>
    <w:rsid w:val="00D82A41"/>
    <w:rsid w:val="00D82CD8"/>
    <w:rsid w:val="00D84822"/>
    <w:rsid w:val="00D849E1"/>
    <w:rsid w:val="00D84CC5"/>
    <w:rsid w:val="00D854FA"/>
    <w:rsid w:val="00D85A7D"/>
    <w:rsid w:val="00D867C9"/>
    <w:rsid w:val="00D8698A"/>
    <w:rsid w:val="00D86B0C"/>
    <w:rsid w:val="00D86C37"/>
    <w:rsid w:val="00D87362"/>
    <w:rsid w:val="00D8783D"/>
    <w:rsid w:val="00D902CE"/>
    <w:rsid w:val="00D904D4"/>
    <w:rsid w:val="00D910C0"/>
    <w:rsid w:val="00D92ADA"/>
    <w:rsid w:val="00D93046"/>
    <w:rsid w:val="00D933B9"/>
    <w:rsid w:val="00D93B9D"/>
    <w:rsid w:val="00D94482"/>
    <w:rsid w:val="00D94A4F"/>
    <w:rsid w:val="00D95610"/>
    <w:rsid w:val="00D95722"/>
    <w:rsid w:val="00D961F8"/>
    <w:rsid w:val="00D96FED"/>
    <w:rsid w:val="00D9722C"/>
    <w:rsid w:val="00DA0252"/>
    <w:rsid w:val="00DA057F"/>
    <w:rsid w:val="00DA16B9"/>
    <w:rsid w:val="00DA1BD7"/>
    <w:rsid w:val="00DA1D87"/>
    <w:rsid w:val="00DA49DB"/>
    <w:rsid w:val="00DA4D94"/>
    <w:rsid w:val="00DA5063"/>
    <w:rsid w:val="00DA5532"/>
    <w:rsid w:val="00DA5782"/>
    <w:rsid w:val="00DA5831"/>
    <w:rsid w:val="00DB19DF"/>
    <w:rsid w:val="00DB1C54"/>
    <w:rsid w:val="00DB2922"/>
    <w:rsid w:val="00DB2F90"/>
    <w:rsid w:val="00DB331F"/>
    <w:rsid w:val="00DB3D44"/>
    <w:rsid w:val="00DB48FF"/>
    <w:rsid w:val="00DB508E"/>
    <w:rsid w:val="00DB591E"/>
    <w:rsid w:val="00DC085B"/>
    <w:rsid w:val="00DC099A"/>
    <w:rsid w:val="00DC2373"/>
    <w:rsid w:val="00DC244B"/>
    <w:rsid w:val="00DC276B"/>
    <w:rsid w:val="00DC2E21"/>
    <w:rsid w:val="00DC341E"/>
    <w:rsid w:val="00DC37FD"/>
    <w:rsid w:val="00DC4160"/>
    <w:rsid w:val="00DC672F"/>
    <w:rsid w:val="00DC6ABD"/>
    <w:rsid w:val="00DC7094"/>
    <w:rsid w:val="00DC75E8"/>
    <w:rsid w:val="00DC7BFE"/>
    <w:rsid w:val="00DD07D3"/>
    <w:rsid w:val="00DD0EF7"/>
    <w:rsid w:val="00DD1780"/>
    <w:rsid w:val="00DD2014"/>
    <w:rsid w:val="00DD2C37"/>
    <w:rsid w:val="00DD3902"/>
    <w:rsid w:val="00DD3BB1"/>
    <w:rsid w:val="00DD3F0A"/>
    <w:rsid w:val="00DD43E4"/>
    <w:rsid w:val="00DD55E9"/>
    <w:rsid w:val="00DD5964"/>
    <w:rsid w:val="00DD5B2A"/>
    <w:rsid w:val="00DD642A"/>
    <w:rsid w:val="00DD6CD5"/>
    <w:rsid w:val="00DD76A9"/>
    <w:rsid w:val="00DE07D8"/>
    <w:rsid w:val="00DE0E46"/>
    <w:rsid w:val="00DE18E2"/>
    <w:rsid w:val="00DE1CDA"/>
    <w:rsid w:val="00DE2946"/>
    <w:rsid w:val="00DE3F33"/>
    <w:rsid w:val="00DE441E"/>
    <w:rsid w:val="00DE4E3A"/>
    <w:rsid w:val="00DE5556"/>
    <w:rsid w:val="00DE57EA"/>
    <w:rsid w:val="00DE5A93"/>
    <w:rsid w:val="00DE5CCC"/>
    <w:rsid w:val="00DE6D3E"/>
    <w:rsid w:val="00DE7198"/>
    <w:rsid w:val="00DE7D86"/>
    <w:rsid w:val="00DF013C"/>
    <w:rsid w:val="00DF0A09"/>
    <w:rsid w:val="00DF0DAC"/>
    <w:rsid w:val="00DF0F84"/>
    <w:rsid w:val="00DF28E1"/>
    <w:rsid w:val="00DF379D"/>
    <w:rsid w:val="00DF37A3"/>
    <w:rsid w:val="00DF3A0D"/>
    <w:rsid w:val="00DF3C7B"/>
    <w:rsid w:val="00DF4515"/>
    <w:rsid w:val="00DF533A"/>
    <w:rsid w:val="00DF5664"/>
    <w:rsid w:val="00DF58FB"/>
    <w:rsid w:val="00DF5B2F"/>
    <w:rsid w:val="00DF5BA9"/>
    <w:rsid w:val="00DF5C8A"/>
    <w:rsid w:val="00DF5D1F"/>
    <w:rsid w:val="00DF5D8A"/>
    <w:rsid w:val="00DF6D4D"/>
    <w:rsid w:val="00E01B6E"/>
    <w:rsid w:val="00E02541"/>
    <w:rsid w:val="00E026B9"/>
    <w:rsid w:val="00E03272"/>
    <w:rsid w:val="00E0493E"/>
    <w:rsid w:val="00E0727B"/>
    <w:rsid w:val="00E07CFB"/>
    <w:rsid w:val="00E108F7"/>
    <w:rsid w:val="00E10AC7"/>
    <w:rsid w:val="00E12335"/>
    <w:rsid w:val="00E130F4"/>
    <w:rsid w:val="00E1320E"/>
    <w:rsid w:val="00E13311"/>
    <w:rsid w:val="00E13ABC"/>
    <w:rsid w:val="00E14E75"/>
    <w:rsid w:val="00E1548D"/>
    <w:rsid w:val="00E176C5"/>
    <w:rsid w:val="00E17725"/>
    <w:rsid w:val="00E178A3"/>
    <w:rsid w:val="00E17AFC"/>
    <w:rsid w:val="00E17E26"/>
    <w:rsid w:val="00E2018F"/>
    <w:rsid w:val="00E207B6"/>
    <w:rsid w:val="00E2095D"/>
    <w:rsid w:val="00E210F6"/>
    <w:rsid w:val="00E215D1"/>
    <w:rsid w:val="00E21E95"/>
    <w:rsid w:val="00E233E2"/>
    <w:rsid w:val="00E2356A"/>
    <w:rsid w:val="00E24580"/>
    <w:rsid w:val="00E24A63"/>
    <w:rsid w:val="00E24FD6"/>
    <w:rsid w:val="00E2525A"/>
    <w:rsid w:val="00E2578C"/>
    <w:rsid w:val="00E269E3"/>
    <w:rsid w:val="00E26A41"/>
    <w:rsid w:val="00E26DC1"/>
    <w:rsid w:val="00E26DCE"/>
    <w:rsid w:val="00E275A8"/>
    <w:rsid w:val="00E3003D"/>
    <w:rsid w:val="00E3003F"/>
    <w:rsid w:val="00E30516"/>
    <w:rsid w:val="00E30945"/>
    <w:rsid w:val="00E31E96"/>
    <w:rsid w:val="00E32032"/>
    <w:rsid w:val="00E32034"/>
    <w:rsid w:val="00E33827"/>
    <w:rsid w:val="00E340A3"/>
    <w:rsid w:val="00E34C01"/>
    <w:rsid w:val="00E34CFF"/>
    <w:rsid w:val="00E355F2"/>
    <w:rsid w:val="00E35796"/>
    <w:rsid w:val="00E358F7"/>
    <w:rsid w:val="00E37131"/>
    <w:rsid w:val="00E40671"/>
    <w:rsid w:val="00E41C10"/>
    <w:rsid w:val="00E42A72"/>
    <w:rsid w:val="00E43B21"/>
    <w:rsid w:val="00E4432C"/>
    <w:rsid w:val="00E44888"/>
    <w:rsid w:val="00E44DF3"/>
    <w:rsid w:val="00E45890"/>
    <w:rsid w:val="00E45951"/>
    <w:rsid w:val="00E46D24"/>
    <w:rsid w:val="00E475B5"/>
    <w:rsid w:val="00E4786A"/>
    <w:rsid w:val="00E5147F"/>
    <w:rsid w:val="00E518A6"/>
    <w:rsid w:val="00E52848"/>
    <w:rsid w:val="00E52998"/>
    <w:rsid w:val="00E52FF4"/>
    <w:rsid w:val="00E530F5"/>
    <w:rsid w:val="00E535E9"/>
    <w:rsid w:val="00E540F2"/>
    <w:rsid w:val="00E5469F"/>
    <w:rsid w:val="00E54AB1"/>
    <w:rsid w:val="00E54F13"/>
    <w:rsid w:val="00E54FCC"/>
    <w:rsid w:val="00E5533E"/>
    <w:rsid w:val="00E5550E"/>
    <w:rsid w:val="00E55D0C"/>
    <w:rsid w:val="00E55D1E"/>
    <w:rsid w:val="00E56002"/>
    <w:rsid w:val="00E56A26"/>
    <w:rsid w:val="00E57582"/>
    <w:rsid w:val="00E57E35"/>
    <w:rsid w:val="00E607BA"/>
    <w:rsid w:val="00E607ED"/>
    <w:rsid w:val="00E6099C"/>
    <w:rsid w:val="00E61F8E"/>
    <w:rsid w:val="00E63B40"/>
    <w:rsid w:val="00E63ECE"/>
    <w:rsid w:val="00E64272"/>
    <w:rsid w:val="00E64DD1"/>
    <w:rsid w:val="00E65473"/>
    <w:rsid w:val="00E65614"/>
    <w:rsid w:val="00E65DB2"/>
    <w:rsid w:val="00E669E5"/>
    <w:rsid w:val="00E674E6"/>
    <w:rsid w:val="00E678EE"/>
    <w:rsid w:val="00E707E1"/>
    <w:rsid w:val="00E70B88"/>
    <w:rsid w:val="00E713EE"/>
    <w:rsid w:val="00E738BA"/>
    <w:rsid w:val="00E75F55"/>
    <w:rsid w:val="00E76599"/>
    <w:rsid w:val="00E76F34"/>
    <w:rsid w:val="00E773AB"/>
    <w:rsid w:val="00E77607"/>
    <w:rsid w:val="00E77F2C"/>
    <w:rsid w:val="00E800AC"/>
    <w:rsid w:val="00E802F8"/>
    <w:rsid w:val="00E8195A"/>
    <w:rsid w:val="00E81BBA"/>
    <w:rsid w:val="00E835A0"/>
    <w:rsid w:val="00E86284"/>
    <w:rsid w:val="00E9036F"/>
    <w:rsid w:val="00E90E94"/>
    <w:rsid w:val="00E91466"/>
    <w:rsid w:val="00E91E27"/>
    <w:rsid w:val="00E92226"/>
    <w:rsid w:val="00E941D6"/>
    <w:rsid w:val="00E94B1A"/>
    <w:rsid w:val="00E95250"/>
    <w:rsid w:val="00E95584"/>
    <w:rsid w:val="00E95F1D"/>
    <w:rsid w:val="00E9661D"/>
    <w:rsid w:val="00E967E0"/>
    <w:rsid w:val="00E96A1C"/>
    <w:rsid w:val="00E96D63"/>
    <w:rsid w:val="00E96DB2"/>
    <w:rsid w:val="00E970FB"/>
    <w:rsid w:val="00EA1753"/>
    <w:rsid w:val="00EA18D5"/>
    <w:rsid w:val="00EA19E7"/>
    <w:rsid w:val="00EA1BD9"/>
    <w:rsid w:val="00EA1C03"/>
    <w:rsid w:val="00EA1E4E"/>
    <w:rsid w:val="00EA2A57"/>
    <w:rsid w:val="00EA3BE7"/>
    <w:rsid w:val="00EA3FB6"/>
    <w:rsid w:val="00EA4561"/>
    <w:rsid w:val="00EA48D9"/>
    <w:rsid w:val="00EA4FD9"/>
    <w:rsid w:val="00EA517D"/>
    <w:rsid w:val="00EA5942"/>
    <w:rsid w:val="00EA5A28"/>
    <w:rsid w:val="00EA6098"/>
    <w:rsid w:val="00EA6AC4"/>
    <w:rsid w:val="00EA79C4"/>
    <w:rsid w:val="00EA7C86"/>
    <w:rsid w:val="00EA7FF9"/>
    <w:rsid w:val="00EB0309"/>
    <w:rsid w:val="00EB1241"/>
    <w:rsid w:val="00EB1659"/>
    <w:rsid w:val="00EB266F"/>
    <w:rsid w:val="00EB2B1A"/>
    <w:rsid w:val="00EB36B3"/>
    <w:rsid w:val="00EB3D36"/>
    <w:rsid w:val="00EB3F0B"/>
    <w:rsid w:val="00EB435C"/>
    <w:rsid w:val="00EB499C"/>
    <w:rsid w:val="00EB58C8"/>
    <w:rsid w:val="00EB656F"/>
    <w:rsid w:val="00EB65FA"/>
    <w:rsid w:val="00EB7D90"/>
    <w:rsid w:val="00EC1EE7"/>
    <w:rsid w:val="00EC2F4C"/>
    <w:rsid w:val="00EC3386"/>
    <w:rsid w:val="00EC344F"/>
    <w:rsid w:val="00EC3C5F"/>
    <w:rsid w:val="00EC492F"/>
    <w:rsid w:val="00EC5250"/>
    <w:rsid w:val="00EC52EB"/>
    <w:rsid w:val="00EC63D6"/>
    <w:rsid w:val="00EC6917"/>
    <w:rsid w:val="00EC730C"/>
    <w:rsid w:val="00EC7386"/>
    <w:rsid w:val="00EC7535"/>
    <w:rsid w:val="00ED04F0"/>
    <w:rsid w:val="00ED05C2"/>
    <w:rsid w:val="00ED076F"/>
    <w:rsid w:val="00ED07EB"/>
    <w:rsid w:val="00ED1EAC"/>
    <w:rsid w:val="00ED2714"/>
    <w:rsid w:val="00ED353B"/>
    <w:rsid w:val="00ED3CBC"/>
    <w:rsid w:val="00ED411A"/>
    <w:rsid w:val="00ED479D"/>
    <w:rsid w:val="00ED4B49"/>
    <w:rsid w:val="00ED5AE8"/>
    <w:rsid w:val="00ED5F4D"/>
    <w:rsid w:val="00ED5F61"/>
    <w:rsid w:val="00ED6774"/>
    <w:rsid w:val="00ED6EBF"/>
    <w:rsid w:val="00ED719B"/>
    <w:rsid w:val="00ED74CD"/>
    <w:rsid w:val="00ED7754"/>
    <w:rsid w:val="00ED7A51"/>
    <w:rsid w:val="00EE0134"/>
    <w:rsid w:val="00EE20CB"/>
    <w:rsid w:val="00EE2CFF"/>
    <w:rsid w:val="00EE3773"/>
    <w:rsid w:val="00EE3D03"/>
    <w:rsid w:val="00EE3DDB"/>
    <w:rsid w:val="00EE4BB4"/>
    <w:rsid w:val="00EE5713"/>
    <w:rsid w:val="00EE5A39"/>
    <w:rsid w:val="00EE5C7E"/>
    <w:rsid w:val="00EE5F65"/>
    <w:rsid w:val="00EE6125"/>
    <w:rsid w:val="00EE6141"/>
    <w:rsid w:val="00EE741F"/>
    <w:rsid w:val="00EE7B68"/>
    <w:rsid w:val="00EF02AD"/>
    <w:rsid w:val="00EF04F1"/>
    <w:rsid w:val="00EF090A"/>
    <w:rsid w:val="00EF144D"/>
    <w:rsid w:val="00EF18C8"/>
    <w:rsid w:val="00EF1CE1"/>
    <w:rsid w:val="00EF236B"/>
    <w:rsid w:val="00EF2748"/>
    <w:rsid w:val="00EF28BE"/>
    <w:rsid w:val="00EF2BF3"/>
    <w:rsid w:val="00EF2E3E"/>
    <w:rsid w:val="00EF33AB"/>
    <w:rsid w:val="00EF3553"/>
    <w:rsid w:val="00EF39A6"/>
    <w:rsid w:val="00EF3B84"/>
    <w:rsid w:val="00EF3E71"/>
    <w:rsid w:val="00EF4BFE"/>
    <w:rsid w:val="00EF52D9"/>
    <w:rsid w:val="00EF597E"/>
    <w:rsid w:val="00EF6121"/>
    <w:rsid w:val="00EF6B2D"/>
    <w:rsid w:val="00EF6E4A"/>
    <w:rsid w:val="00EF6F68"/>
    <w:rsid w:val="00F0006A"/>
    <w:rsid w:val="00F00491"/>
    <w:rsid w:val="00F005A3"/>
    <w:rsid w:val="00F005F7"/>
    <w:rsid w:val="00F00A64"/>
    <w:rsid w:val="00F00DB8"/>
    <w:rsid w:val="00F017F7"/>
    <w:rsid w:val="00F01D5D"/>
    <w:rsid w:val="00F01EF6"/>
    <w:rsid w:val="00F02B1C"/>
    <w:rsid w:val="00F02E0F"/>
    <w:rsid w:val="00F02E70"/>
    <w:rsid w:val="00F033FF"/>
    <w:rsid w:val="00F03D65"/>
    <w:rsid w:val="00F0568E"/>
    <w:rsid w:val="00F1008B"/>
    <w:rsid w:val="00F10256"/>
    <w:rsid w:val="00F102C2"/>
    <w:rsid w:val="00F11F17"/>
    <w:rsid w:val="00F12490"/>
    <w:rsid w:val="00F1270A"/>
    <w:rsid w:val="00F12BB3"/>
    <w:rsid w:val="00F13334"/>
    <w:rsid w:val="00F1346A"/>
    <w:rsid w:val="00F1477C"/>
    <w:rsid w:val="00F14807"/>
    <w:rsid w:val="00F1491F"/>
    <w:rsid w:val="00F14E12"/>
    <w:rsid w:val="00F154F7"/>
    <w:rsid w:val="00F15948"/>
    <w:rsid w:val="00F1630F"/>
    <w:rsid w:val="00F16670"/>
    <w:rsid w:val="00F16C10"/>
    <w:rsid w:val="00F17166"/>
    <w:rsid w:val="00F17202"/>
    <w:rsid w:val="00F17768"/>
    <w:rsid w:val="00F2063C"/>
    <w:rsid w:val="00F20C6D"/>
    <w:rsid w:val="00F21864"/>
    <w:rsid w:val="00F22290"/>
    <w:rsid w:val="00F2233E"/>
    <w:rsid w:val="00F2297D"/>
    <w:rsid w:val="00F235EF"/>
    <w:rsid w:val="00F23651"/>
    <w:rsid w:val="00F23BAD"/>
    <w:rsid w:val="00F24867"/>
    <w:rsid w:val="00F25254"/>
    <w:rsid w:val="00F255DE"/>
    <w:rsid w:val="00F265CE"/>
    <w:rsid w:val="00F26DAC"/>
    <w:rsid w:val="00F2758A"/>
    <w:rsid w:val="00F27F52"/>
    <w:rsid w:val="00F308A4"/>
    <w:rsid w:val="00F30D4F"/>
    <w:rsid w:val="00F31082"/>
    <w:rsid w:val="00F31930"/>
    <w:rsid w:val="00F31EF7"/>
    <w:rsid w:val="00F329DD"/>
    <w:rsid w:val="00F33640"/>
    <w:rsid w:val="00F33DB0"/>
    <w:rsid w:val="00F343EE"/>
    <w:rsid w:val="00F34BD7"/>
    <w:rsid w:val="00F35411"/>
    <w:rsid w:val="00F35DEB"/>
    <w:rsid w:val="00F3612B"/>
    <w:rsid w:val="00F3627F"/>
    <w:rsid w:val="00F400BE"/>
    <w:rsid w:val="00F4051B"/>
    <w:rsid w:val="00F408F0"/>
    <w:rsid w:val="00F40926"/>
    <w:rsid w:val="00F41025"/>
    <w:rsid w:val="00F4258E"/>
    <w:rsid w:val="00F42886"/>
    <w:rsid w:val="00F42D54"/>
    <w:rsid w:val="00F430A2"/>
    <w:rsid w:val="00F43B23"/>
    <w:rsid w:val="00F444C9"/>
    <w:rsid w:val="00F45AA8"/>
    <w:rsid w:val="00F463BC"/>
    <w:rsid w:val="00F50902"/>
    <w:rsid w:val="00F523F1"/>
    <w:rsid w:val="00F5303E"/>
    <w:rsid w:val="00F538C6"/>
    <w:rsid w:val="00F554B4"/>
    <w:rsid w:val="00F55DCE"/>
    <w:rsid w:val="00F55E9C"/>
    <w:rsid w:val="00F5622A"/>
    <w:rsid w:val="00F56EAE"/>
    <w:rsid w:val="00F57A67"/>
    <w:rsid w:val="00F60378"/>
    <w:rsid w:val="00F61D72"/>
    <w:rsid w:val="00F61E87"/>
    <w:rsid w:val="00F62210"/>
    <w:rsid w:val="00F62498"/>
    <w:rsid w:val="00F62E7B"/>
    <w:rsid w:val="00F6357C"/>
    <w:rsid w:val="00F63686"/>
    <w:rsid w:val="00F65748"/>
    <w:rsid w:val="00F65AF9"/>
    <w:rsid w:val="00F65DDF"/>
    <w:rsid w:val="00F67114"/>
    <w:rsid w:val="00F67EC3"/>
    <w:rsid w:val="00F7085B"/>
    <w:rsid w:val="00F70B88"/>
    <w:rsid w:val="00F718F0"/>
    <w:rsid w:val="00F719EF"/>
    <w:rsid w:val="00F71F64"/>
    <w:rsid w:val="00F7235C"/>
    <w:rsid w:val="00F728AD"/>
    <w:rsid w:val="00F736AA"/>
    <w:rsid w:val="00F73D9C"/>
    <w:rsid w:val="00F75018"/>
    <w:rsid w:val="00F7619D"/>
    <w:rsid w:val="00F765F9"/>
    <w:rsid w:val="00F769F5"/>
    <w:rsid w:val="00F76B74"/>
    <w:rsid w:val="00F77184"/>
    <w:rsid w:val="00F777AE"/>
    <w:rsid w:val="00F77828"/>
    <w:rsid w:val="00F77F07"/>
    <w:rsid w:val="00F8011A"/>
    <w:rsid w:val="00F80179"/>
    <w:rsid w:val="00F80766"/>
    <w:rsid w:val="00F80BCE"/>
    <w:rsid w:val="00F81064"/>
    <w:rsid w:val="00F8252E"/>
    <w:rsid w:val="00F8434F"/>
    <w:rsid w:val="00F85239"/>
    <w:rsid w:val="00F85368"/>
    <w:rsid w:val="00F855EE"/>
    <w:rsid w:val="00F85CA0"/>
    <w:rsid w:val="00F8627F"/>
    <w:rsid w:val="00F86C36"/>
    <w:rsid w:val="00F8760C"/>
    <w:rsid w:val="00F90874"/>
    <w:rsid w:val="00F90B1C"/>
    <w:rsid w:val="00F90B71"/>
    <w:rsid w:val="00F91A97"/>
    <w:rsid w:val="00F9212B"/>
    <w:rsid w:val="00F92AE6"/>
    <w:rsid w:val="00F93482"/>
    <w:rsid w:val="00F93499"/>
    <w:rsid w:val="00F93784"/>
    <w:rsid w:val="00F95286"/>
    <w:rsid w:val="00F95C01"/>
    <w:rsid w:val="00F95F1F"/>
    <w:rsid w:val="00F95F5B"/>
    <w:rsid w:val="00F960E8"/>
    <w:rsid w:val="00F96773"/>
    <w:rsid w:val="00F9699B"/>
    <w:rsid w:val="00F96B66"/>
    <w:rsid w:val="00F97679"/>
    <w:rsid w:val="00F976F1"/>
    <w:rsid w:val="00FA0E8F"/>
    <w:rsid w:val="00FA1CA4"/>
    <w:rsid w:val="00FA2431"/>
    <w:rsid w:val="00FA25C3"/>
    <w:rsid w:val="00FA25F0"/>
    <w:rsid w:val="00FA2988"/>
    <w:rsid w:val="00FA398B"/>
    <w:rsid w:val="00FA4727"/>
    <w:rsid w:val="00FA4F13"/>
    <w:rsid w:val="00FA5A79"/>
    <w:rsid w:val="00FA64FA"/>
    <w:rsid w:val="00FA651C"/>
    <w:rsid w:val="00FA6905"/>
    <w:rsid w:val="00FA6CA2"/>
    <w:rsid w:val="00FA7705"/>
    <w:rsid w:val="00FA7A90"/>
    <w:rsid w:val="00FA7CC9"/>
    <w:rsid w:val="00FB099F"/>
    <w:rsid w:val="00FB10AB"/>
    <w:rsid w:val="00FB12A6"/>
    <w:rsid w:val="00FB14D4"/>
    <w:rsid w:val="00FB206C"/>
    <w:rsid w:val="00FB21FD"/>
    <w:rsid w:val="00FB2FB0"/>
    <w:rsid w:val="00FB2FBC"/>
    <w:rsid w:val="00FB3115"/>
    <w:rsid w:val="00FB376F"/>
    <w:rsid w:val="00FB431A"/>
    <w:rsid w:val="00FB4B03"/>
    <w:rsid w:val="00FB59DD"/>
    <w:rsid w:val="00FB6131"/>
    <w:rsid w:val="00FB66B5"/>
    <w:rsid w:val="00FB67DC"/>
    <w:rsid w:val="00FB7057"/>
    <w:rsid w:val="00FB727C"/>
    <w:rsid w:val="00FB7F79"/>
    <w:rsid w:val="00FC2E86"/>
    <w:rsid w:val="00FC2F4D"/>
    <w:rsid w:val="00FC2F51"/>
    <w:rsid w:val="00FC3323"/>
    <w:rsid w:val="00FC35E5"/>
    <w:rsid w:val="00FC3BC4"/>
    <w:rsid w:val="00FC3F44"/>
    <w:rsid w:val="00FC4253"/>
    <w:rsid w:val="00FC432D"/>
    <w:rsid w:val="00FC451C"/>
    <w:rsid w:val="00FC4F2D"/>
    <w:rsid w:val="00FC5589"/>
    <w:rsid w:val="00FC5C2A"/>
    <w:rsid w:val="00FC65F2"/>
    <w:rsid w:val="00FC6CC0"/>
    <w:rsid w:val="00FC6E26"/>
    <w:rsid w:val="00FD0474"/>
    <w:rsid w:val="00FD0BA8"/>
    <w:rsid w:val="00FD1D88"/>
    <w:rsid w:val="00FD36E2"/>
    <w:rsid w:val="00FD3DCC"/>
    <w:rsid w:val="00FD4953"/>
    <w:rsid w:val="00FD5300"/>
    <w:rsid w:val="00FD5676"/>
    <w:rsid w:val="00FD5AA2"/>
    <w:rsid w:val="00FD5CA0"/>
    <w:rsid w:val="00FD6668"/>
    <w:rsid w:val="00FD688B"/>
    <w:rsid w:val="00FD6E36"/>
    <w:rsid w:val="00FD75CB"/>
    <w:rsid w:val="00FD76D6"/>
    <w:rsid w:val="00FD7C1E"/>
    <w:rsid w:val="00FD7EF9"/>
    <w:rsid w:val="00FD7F2F"/>
    <w:rsid w:val="00FE0143"/>
    <w:rsid w:val="00FE0D36"/>
    <w:rsid w:val="00FE171B"/>
    <w:rsid w:val="00FE1A19"/>
    <w:rsid w:val="00FE1C32"/>
    <w:rsid w:val="00FE2689"/>
    <w:rsid w:val="00FE2B70"/>
    <w:rsid w:val="00FE2CE7"/>
    <w:rsid w:val="00FE32E6"/>
    <w:rsid w:val="00FE37A7"/>
    <w:rsid w:val="00FE4062"/>
    <w:rsid w:val="00FE454C"/>
    <w:rsid w:val="00FE555F"/>
    <w:rsid w:val="00FE615B"/>
    <w:rsid w:val="00FE650A"/>
    <w:rsid w:val="00FE6C4E"/>
    <w:rsid w:val="00FE6D57"/>
    <w:rsid w:val="00FE7A31"/>
    <w:rsid w:val="00FF0649"/>
    <w:rsid w:val="00FF0793"/>
    <w:rsid w:val="00FF1495"/>
    <w:rsid w:val="00FF278F"/>
    <w:rsid w:val="00FF313B"/>
    <w:rsid w:val="00FF4553"/>
    <w:rsid w:val="00FF4703"/>
    <w:rsid w:val="00FF4D35"/>
    <w:rsid w:val="00FF5978"/>
    <w:rsid w:val="00FF5C8F"/>
    <w:rsid w:val="00FF5E28"/>
    <w:rsid w:val="00FF6005"/>
    <w:rsid w:val="00FF7DA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oNotEmbedSmartTags/>
  <w:decimalSymbol w:val="."/>
  <w:listSeparator w:val=","/>
  <w14:docId w14:val="1ABA1B1E"/>
  <w15:docId w15:val="{5289693C-02C6-4B52-A076-546B24E93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FEA"/>
    <w:rPr>
      <w:sz w:val="24"/>
      <w:szCs w:val="24"/>
      <w:lang w:eastAsia="en-US"/>
    </w:rPr>
  </w:style>
  <w:style w:type="paragraph" w:styleId="Heading1">
    <w:name w:val="heading 1"/>
    <w:basedOn w:val="Normal"/>
    <w:next w:val="Normal"/>
    <w:link w:val="Heading1Char"/>
    <w:uiPriority w:val="9"/>
    <w:qFormat/>
    <w:rsid w:val="00AC013C"/>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5C4F0D"/>
    <w:rPr>
      <w:rFonts w:ascii="Lucida Grande" w:hAnsi="Lucida Grande"/>
      <w:sz w:val="18"/>
      <w:szCs w:val="18"/>
    </w:rPr>
  </w:style>
  <w:style w:type="paragraph" w:styleId="ListParagraph">
    <w:name w:val="List Paragraph"/>
    <w:basedOn w:val="Normal"/>
    <w:link w:val="ListParagraphChar"/>
    <w:uiPriority w:val="34"/>
    <w:qFormat/>
    <w:rsid w:val="002774BB"/>
    <w:pPr>
      <w:ind w:left="720"/>
      <w:contextualSpacing/>
    </w:pPr>
  </w:style>
  <w:style w:type="paragraph" w:customStyle="1" w:styleId="EndNoteBibliographyTitle">
    <w:name w:val="EndNote Bibliography Title"/>
    <w:basedOn w:val="Normal"/>
    <w:link w:val="EndNoteBibliographyTitleChar"/>
    <w:rsid w:val="001419E6"/>
    <w:pPr>
      <w:jc w:val="center"/>
    </w:pPr>
  </w:style>
  <w:style w:type="character" w:customStyle="1" w:styleId="ListParagraphChar">
    <w:name w:val="List Paragraph Char"/>
    <w:basedOn w:val="DefaultParagraphFont"/>
    <w:link w:val="ListParagraph"/>
    <w:uiPriority w:val="34"/>
    <w:rsid w:val="001419E6"/>
    <w:rPr>
      <w:sz w:val="24"/>
      <w:szCs w:val="24"/>
      <w:lang w:eastAsia="en-US"/>
    </w:rPr>
  </w:style>
  <w:style w:type="character" w:customStyle="1" w:styleId="EndNoteBibliographyTitleChar">
    <w:name w:val="EndNote Bibliography Title Char"/>
    <w:basedOn w:val="ListParagraphChar"/>
    <w:link w:val="EndNoteBibliographyTitle"/>
    <w:rsid w:val="001419E6"/>
    <w:rPr>
      <w:sz w:val="24"/>
      <w:szCs w:val="24"/>
      <w:lang w:eastAsia="en-US"/>
    </w:rPr>
  </w:style>
  <w:style w:type="paragraph" w:customStyle="1" w:styleId="EndNoteBibliography">
    <w:name w:val="EndNote Bibliography"/>
    <w:basedOn w:val="Normal"/>
    <w:link w:val="EndNoteBibliographyChar"/>
    <w:rsid w:val="001419E6"/>
  </w:style>
  <w:style w:type="character" w:customStyle="1" w:styleId="EndNoteBibliographyChar">
    <w:name w:val="EndNote Bibliography Char"/>
    <w:basedOn w:val="ListParagraphChar"/>
    <w:link w:val="EndNoteBibliography"/>
    <w:rsid w:val="001419E6"/>
    <w:rPr>
      <w:sz w:val="24"/>
      <w:szCs w:val="24"/>
      <w:lang w:eastAsia="en-US"/>
    </w:rPr>
  </w:style>
  <w:style w:type="character" w:styleId="CommentReference">
    <w:name w:val="annotation reference"/>
    <w:basedOn w:val="DefaultParagraphFont"/>
    <w:uiPriority w:val="99"/>
    <w:semiHidden/>
    <w:unhideWhenUsed/>
    <w:rsid w:val="00C771AE"/>
    <w:rPr>
      <w:sz w:val="16"/>
      <w:szCs w:val="16"/>
    </w:rPr>
  </w:style>
  <w:style w:type="paragraph" w:styleId="CommentText">
    <w:name w:val="annotation text"/>
    <w:basedOn w:val="Normal"/>
    <w:link w:val="CommentTextChar"/>
    <w:uiPriority w:val="99"/>
    <w:unhideWhenUsed/>
    <w:rsid w:val="00C771AE"/>
    <w:rPr>
      <w:sz w:val="20"/>
      <w:szCs w:val="20"/>
    </w:rPr>
  </w:style>
  <w:style w:type="character" w:customStyle="1" w:styleId="CommentTextChar">
    <w:name w:val="Comment Text Char"/>
    <w:basedOn w:val="DefaultParagraphFont"/>
    <w:link w:val="CommentText"/>
    <w:uiPriority w:val="99"/>
    <w:rsid w:val="00C771AE"/>
    <w:rPr>
      <w:lang w:eastAsia="en-US"/>
    </w:rPr>
  </w:style>
  <w:style w:type="paragraph" w:styleId="CommentSubject">
    <w:name w:val="annotation subject"/>
    <w:basedOn w:val="CommentText"/>
    <w:next w:val="CommentText"/>
    <w:link w:val="CommentSubjectChar"/>
    <w:uiPriority w:val="99"/>
    <w:semiHidden/>
    <w:unhideWhenUsed/>
    <w:rsid w:val="00C771AE"/>
    <w:rPr>
      <w:b/>
      <w:bCs/>
    </w:rPr>
  </w:style>
  <w:style w:type="character" w:customStyle="1" w:styleId="CommentSubjectChar">
    <w:name w:val="Comment Subject Char"/>
    <w:basedOn w:val="CommentTextChar"/>
    <w:link w:val="CommentSubject"/>
    <w:uiPriority w:val="99"/>
    <w:semiHidden/>
    <w:rsid w:val="00C771AE"/>
    <w:rPr>
      <w:b/>
      <w:bCs/>
      <w:lang w:eastAsia="en-US"/>
    </w:rPr>
  </w:style>
  <w:style w:type="paragraph" w:customStyle="1" w:styleId="EndNoteCategoryHeading">
    <w:name w:val="EndNote Category Heading"/>
    <w:basedOn w:val="Normal"/>
    <w:link w:val="EndNoteCategoryHeadingChar"/>
    <w:rsid w:val="00396686"/>
    <w:pPr>
      <w:spacing w:before="120" w:after="120"/>
    </w:pPr>
    <w:rPr>
      <w:b/>
      <w:noProof/>
    </w:rPr>
  </w:style>
  <w:style w:type="character" w:customStyle="1" w:styleId="EndNoteCategoryHeadingChar">
    <w:name w:val="EndNote Category Heading Char"/>
    <w:basedOn w:val="ListParagraphChar"/>
    <w:link w:val="EndNoteCategoryHeading"/>
    <w:rsid w:val="00396686"/>
    <w:rPr>
      <w:b/>
      <w:noProof/>
      <w:sz w:val="24"/>
      <w:szCs w:val="24"/>
      <w:lang w:eastAsia="en-US"/>
    </w:rPr>
  </w:style>
  <w:style w:type="character" w:styleId="Hyperlink">
    <w:name w:val="Hyperlink"/>
    <w:basedOn w:val="DefaultParagraphFont"/>
    <w:uiPriority w:val="99"/>
    <w:unhideWhenUsed/>
    <w:rsid w:val="00ED411A"/>
    <w:rPr>
      <w:color w:val="0000FF" w:themeColor="hyperlink"/>
      <w:u w:val="single"/>
    </w:rPr>
  </w:style>
  <w:style w:type="character" w:styleId="UnresolvedMention">
    <w:name w:val="Unresolved Mention"/>
    <w:basedOn w:val="DefaultParagraphFont"/>
    <w:uiPriority w:val="99"/>
    <w:semiHidden/>
    <w:unhideWhenUsed/>
    <w:rsid w:val="00ED411A"/>
    <w:rPr>
      <w:color w:val="605E5C"/>
      <w:shd w:val="clear" w:color="auto" w:fill="E1DFDD"/>
    </w:rPr>
  </w:style>
  <w:style w:type="character" w:styleId="FollowedHyperlink">
    <w:name w:val="FollowedHyperlink"/>
    <w:basedOn w:val="DefaultParagraphFont"/>
    <w:uiPriority w:val="99"/>
    <w:semiHidden/>
    <w:unhideWhenUsed/>
    <w:rsid w:val="00675A46"/>
    <w:rPr>
      <w:color w:val="800080" w:themeColor="followedHyperlink"/>
      <w:u w:val="single"/>
    </w:rPr>
  </w:style>
  <w:style w:type="paragraph" w:styleId="Revision">
    <w:name w:val="Revision"/>
    <w:hidden/>
    <w:uiPriority w:val="99"/>
    <w:semiHidden/>
    <w:rsid w:val="00B34511"/>
    <w:rPr>
      <w:sz w:val="24"/>
      <w:szCs w:val="24"/>
      <w:lang w:eastAsia="en-US"/>
    </w:rPr>
  </w:style>
  <w:style w:type="paragraph" w:styleId="Header">
    <w:name w:val="header"/>
    <w:basedOn w:val="Normal"/>
    <w:link w:val="HeaderChar"/>
    <w:uiPriority w:val="99"/>
    <w:unhideWhenUsed/>
    <w:rsid w:val="00682E0E"/>
    <w:pPr>
      <w:tabs>
        <w:tab w:val="center" w:pos="4680"/>
        <w:tab w:val="right" w:pos="9360"/>
      </w:tabs>
    </w:pPr>
  </w:style>
  <w:style w:type="character" w:customStyle="1" w:styleId="HeaderChar">
    <w:name w:val="Header Char"/>
    <w:basedOn w:val="DefaultParagraphFont"/>
    <w:link w:val="Header"/>
    <w:uiPriority w:val="99"/>
    <w:rsid w:val="00682E0E"/>
    <w:rPr>
      <w:sz w:val="24"/>
      <w:szCs w:val="24"/>
      <w:lang w:eastAsia="en-US"/>
    </w:rPr>
  </w:style>
  <w:style w:type="paragraph" w:styleId="Footer">
    <w:name w:val="footer"/>
    <w:basedOn w:val="Normal"/>
    <w:link w:val="FooterChar"/>
    <w:uiPriority w:val="99"/>
    <w:unhideWhenUsed/>
    <w:rsid w:val="00682E0E"/>
    <w:pPr>
      <w:tabs>
        <w:tab w:val="center" w:pos="4680"/>
        <w:tab w:val="right" w:pos="9360"/>
      </w:tabs>
    </w:pPr>
  </w:style>
  <w:style w:type="character" w:customStyle="1" w:styleId="FooterChar">
    <w:name w:val="Footer Char"/>
    <w:basedOn w:val="DefaultParagraphFont"/>
    <w:link w:val="Footer"/>
    <w:uiPriority w:val="99"/>
    <w:rsid w:val="00682E0E"/>
    <w:rPr>
      <w:sz w:val="24"/>
      <w:szCs w:val="24"/>
      <w:lang w:eastAsia="en-US"/>
    </w:rPr>
  </w:style>
  <w:style w:type="character" w:styleId="PageNumber">
    <w:name w:val="page number"/>
    <w:basedOn w:val="DefaultParagraphFont"/>
    <w:uiPriority w:val="99"/>
    <w:semiHidden/>
    <w:unhideWhenUsed/>
    <w:rsid w:val="004616C0"/>
  </w:style>
  <w:style w:type="character" w:customStyle="1" w:styleId="Heading1Char">
    <w:name w:val="Heading 1 Char"/>
    <w:basedOn w:val="DefaultParagraphFont"/>
    <w:link w:val="Heading1"/>
    <w:uiPriority w:val="9"/>
    <w:rsid w:val="00AC013C"/>
    <w:rPr>
      <w:rFonts w:asciiTheme="majorHAnsi" w:eastAsiaTheme="majorEastAsia" w:hAnsiTheme="majorHAnsi" w:cstheme="majorBidi"/>
      <w:color w:val="365F91" w:themeColor="accent1" w:themeShade="BF"/>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5227">
      <w:bodyDiv w:val="1"/>
      <w:marLeft w:val="0"/>
      <w:marRight w:val="0"/>
      <w:marTop w:val="0"/>
      <w:marBottom w:val="0"/>
      <w:divBdr>
        <w:top w:val="none" w:sz="0" w:space="0" w:color="auto"/>
        <w:left w:val="none" w:sz="0" w:space="0" w:color="auto"/>
        <w:bottom w:val="none" w:sz="0" w:space="0" w:color="auto"/>
        <w:right w:val="none" w:sz="0" w:space="0" w:color="auto"/>
      </w:divBdr>
      <w:divsChild>
        <w:div w:id="1461724926">
          <w:marLeft w:val="0"/>
          <w:marRight w:val="0"/>
          <w:marTop w:val="0"/>
          <w:marBottom w:val="0"/>
          <w:divBdr>
            <w:top w:val="none" w:sz="0" w:space="0" w:color="auto"/>
            <w:left w:val="none" w:sz="0" w:space="0" w:color="auto"/>
            <w:bottom w:val="none" w:sz="0" w:space="0" w:color="auto"/>
            <w:right w:val="none" w:sz="0" w:space="0" w:color="auto"/>
          </w:divBdr>
          <w:divsChild>
            <w:div w:id="151198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4155">
      <w:bodyDiv w:val="1"/>
      <w:marLeft w:val="0"/>
      <w:marRight w:val="0"/>
      <w:marTop w:val="0"/>
      <w:marBottom w:val="0"/>
      <w:divBdr>
        <w:top w:val="none" w:sz="0" w:space="0" w:color="auto"/>
        <w:left w:val="none" w:sz="0" w:space="0" w:color="auto"/>
        <w:bottom w:val="none" w:sz="0" w:space="0" w:color="auto"/>
        <w:right w:val="none" w:sz="0" w:space="0" w:color="auto"/>
      </w:divBdr>
    </w:div>
    <w:div w:id="255288422">
      <w:bodyDiv w:val="1"/>
      <w:marLeft w:val="0"/>
      <w:marRight w:val="0"/>
      <w:marTop w:val="0"/>
      <w:marBottom w:val="0"/>
      <w:divBdr>
        <w:top w:val="none" w:sz="0" w:space="0" w:color="auto"/>
        <w:left w:val="none" w:sz="0" w:space="0" w:color="auto"/>
        <w:bottom w:val="none" w:sz="0" w:space="0" w:color="auto"/>
        <w:right w:val="none" w:sz="0" w:space="0" w:color="auto"/>
      </w:divBdr>
    </w:div>
    <w:div w:id="277562563">
      <w:bodyDiv w:val="1"/>
      <w:marLeft w:val="0"/>
      <w:marRight w:val="0"/>
      <w:marTop w:val="0"/>
      <w:marBottom w:val="0"/>
      <w:divBdr>
        <w:top w:val="none" w:sz="0" w:space="0" w:color="auto"/>
        <w:left w:val="none" w:sz="0" w:space="0" w:color="auto"/>
        <w:bottom w:val="none" w:sz="0" w:space="0" w:color="auto"/>
        <w:right w:val="none" w:sz="0" w:space="0" w:color="auto"/>
      </w:divBdr>
    </w:div>
    <w:div w:id="420488835">
      <w:bodyDiv w:val="1"/>
      <w:marLeft w:val="0"/>
      <w:marRight w:val="0"/>
      <w:marTop w:val="0"/>
      <w:marBottom w:val="0"/>
      <w:divBdr>
        <w:top w:val="none" w:sz="0" w:space="0" w:color="auto"/>
        <w:left w:val="none" w:sz="0" w:space="0" w:color="auto"/>
        <w:bottom w:val="none" w:sz="0" w:space="0" w:color="auto"/>
        <w:right w:val="none" w:sz="0" w:space="0" w:color="auto"/>
      </w:divBdr>
    </w:div>
    <w:div w:id="517431805">
      <w:bodyDiv w:val="1"/>
      <w:marLeft w:val="0"/>
      <w:marRight w:val="0"/>
      <w:marTop w:val="0"/>
      <w:marBottom w:val="0"/>
      <w:divBdr>
        <w:top w:val="none" w:sz="0" w:space="0" w:color="auto"/>
        <w:left w:val="none" w:sz="0" w:space="0" w:color="auto"/>
        <w:bottom w:val="none" w:sz="0" w:space="0" w:color="auto"/>
        <w:right w:val="none" w:sz="0" w:space="0" w:color="auto"/>
      </w:divBdr>
    </w:div>
    <w:div w:id="574048379">
      <w:bodyDiv w:val="1"/>
      <w:marLeft w:val="0"/>
      <w:marRight w:val="0"/>
      <w:marTop w:val="0"/>
      <w:marBottom w:val="0"/>
      <w:divBdr>
        <w:top w:val="none" w:sz="0" w:space="0" w:color="auto"/>
        <w:left w:val="none" w:sz="0" w:space="0" w:color="auto"/>
        <w:bottom w:val="none" w:sz="0" w:space="0" w:color="auto"/>
        <w:right w:val="none" w:sz="0" w:space="0" w:color="auto"/>
      </w:divBdr>
    </w:div>
    <w:div w:id="628896763">
      <w:bodyDiv w:val="1"/>
      <w:marLeft w:val="0"/>
      <w:marRight w:val="0"/>
      <w:marTop w:val="0"/>
      <w:marBottom w:val="0"/>
      <w:divBdr>
        <w:top w:val="none" w:sz="0" w:space="0" w:color="auto"/>
        <w:left w:val="none" w:sz="0" w:space="0" w:color="auto"/>
        <w:bottom w:val="none" w:sz="0" w:space="0" w:color="auto"/>
        <w:right w:val="none" w:sz="0" w:space="0" w:color="auto"/>
      </w:divBdr>
    </w:div>
    <w:div w:id="683941875">
      <w:bodyDiv w:val="1"/>
      <w:marLeft w:val="0"/>
      <w:marRight w:val="0"/>
      <w:marTop w:val="0"/>
      <w:marBottom w:val="0"/>
      <w:divBdr>
        <w:top w:val="none" w:sz="0" w:space="0" w:color="auto"/>
        <w:left w:val="none" w:sz="0" w:space="0" w:color="auto"/>
        <w:bottom w:val="none" w:sz="0" w:space="0" w:color="auto"/>
        <w:right w:val="none" w:sz="0" w:space="0" w:color="auto"/>
      </w:divBdr>
      <w:divsChild>
        <w:div w:id="629094211">
          <w:marLeft w:val="0"/>
          <w:marRight w:val="0"/>
          <w:marTop w:val="75"/>
          <w:marBottom w:val="0"/>
          <w:divBdr>
            <w:top w:val="none" w:sz="0" w:space="0" w:color="auto"/>
            <w:left w:val="none" w:sz="0" w:space="0" w:color="auto"/>
            <w:bottom w:val="none" w:sz="0" w:space="0" w:color="auto"/>
            <w:right w:val="none" w:sz="0" w:space="0" w:color="auto"/>
          </w:divBdr>
        </w:div>
      </w:divsChild>
    </w:div>
    <w:div w:id="757021081">
      <w:bodyDiv w:val="1"/>
      <w:marLeft w:val="0"/>
      <w:marRight w:val="0"/>
      <w:marTop w:val="0"/>
      <w:marBottom w:val="0"/>
      <w:divBdr>
        <w:top w:val="none" w:sz="0" w:space="0" w:color="auto"/>
        <w:left w:val="none" w:sz="0" w:space="0" w:color="auto"/>
        <w:bottom w:val="none" w:sz="0" w:space="0" w:color="auto"/>
        <w:right w:val="none" w:sz="0" w:space="0" w:color="auto"/>
      </w:divBdr>
      <w:divsChild>
        <w:div w:id="1429615290">
          <w:marLeft w:val="547"/>
          <w:marRight w:val="0"/>
          <w:marTop w:val="0"/>
          <w:marBottom w:val="0"/>
          <w:divBdr>
            <w:top w:val="none" w:sz="0" w:space="0" w:color="auto"/>
            <w:left w:val="none" w:sz="0" w:space="0" w:color="auto"/>
            <w:bottom w:val="none" w:sz="0" w:space="0" w:color="auto"/>
            <w:right w:val="none" w:sz="0" w:space="0" w:color="auto"/>
          </w:divBdr>
        </w:div>
      </w:divsChild>
    </w:div>
    <w:div w:id="789398472">
      <w:bodyDiv w:val="1"/>
      <w:marLeft w:val="0"/>
      <w:marRight w:val="0"/>
      <w:marTop w:val="0"/>
      <w:marBottom w:val="0"/>
      <w:divBdr>
        <w:top w:val="none" w:sz="0" w:space="0" w:color="auto"/>
        <w:left w:val="none" w:sz="0" w:space="0" w:color="auto"/>
        <w:bottom w:val="none" w:sz="0" w:space="0" w:color="auto"/>
        <w:right w:val="none" w:sz="0" w:space="0" w:color="auto"/>
      </w:divBdr>
      <w:divsChild>
        <w:div w:id="1348748190">
          <w:marLeft w:val="0"/>
          <w:marRight w:val="0"/>
          <w:marTop w:val="0"/>
          <w:marBottom w:val="0"/>
          <w:divBdr>
            <w:top w:val="none" w:sz="0" w:space="0" w:color="auto"/>
            <w:left w:val="none" w:sz="0" w:space="0" w:color="auto"/>
            <w:bottom w:val="none" w:sz="0" w:space="0" w:color="auto"/>
            <w:right w:val="none" w:sz="0" w:space="0" w:color="auto"/>
          </w:divBdr>
          <w:divsChild>
            <w:div w:id="2626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908046">
      <w:bodyDiv w:val="1"/>
      <w:marLeft w:val="0"/>
      <w:marRight w:val="0"/>
      <w:marTop w:val="0"/>
      <w:marBottom w:val="0"/>
      <w:divBdr>
        <w:top w:val="none" w:sz="0" w:space="0" w:color="auto"/>
        <w:left w:val="none" w:sz="0" w:space="0" w:color="auto"/>
        <w:bottom w:val="none" w:sz="0" w:space="0" w:color="auto"/>
        <w:right w:val="none" w:sz="0" w:space="0" w:color="auto"/>
      </w:divBdr>
    </w:div>
    <w:div w:id="855383675">
      <w:bodyDiv w:val="1"/>
      <w:marLeft w:val="0"/>
      <w:marRight w:val="0"/>
      <w:marTop w:val="0"/>
      <w:marBottom w:val="0"/>
      <w:divBdr>
        <w:top w:val="none" w:sz="0" w:space="0" w:color="auto"/>
        <w:left w:val="none" w:sz="0" w:space="0" w:color="auto"/>
        <w:bottom w:val="none" w:sz="0" w:space="0" w:color="auto"/>
        <w:right w:val="none" w:sz="0" w:space="0" w:color="auto"/>
      </w:divBdr>
    </w:div>
    <w:div w:id="908929896">
      <w:bodyDiv w:val="1"/>
      <w:marLeft w:val="0"/>
      <w:marRight w:val="0"/>
      <w:marTop w:val="0"/>
      <w:marBottom w:val="0"/>
      <w:divBdr>
        <w:top w:val="none" w:sz="0" w:space="0" w:color="auto"/>
        <w:left w:val="none" w:sz="0" w:space="0" w:color="auto"/>
        <w:bottom w:val="none" w:sz="0" w:space="0" w:color="auto"/>
        <w:right w:val="none" w:sz="0" w:space="0" w:color="auto"/>
      </w:divBdr>
    </w:div>
    <w:div w:id="1052508207">
      <w:bodyDiv w:val="1"/>
      <w:marLeft w:val="0"/>
      <w:marRight w:val="0"/>
      <w:marTop w:val="0"/>
      <w:marBottom w:val="0"/>
      <w:divBdr>
        <w:top w:val="none" w:sz="0" w:space="0" w:color="auto"/>
        <w:left w:val="none" w:sz="0" w:space="0" w:color="auto"/>
        <w:bottom w:val="none" w:sz="0" w:space="0" w:color="auto"/>
        <w:right w:val="none" w:sz="0" w:space="0" w:color="auto"/>
      </w:divBdr>
      <w:divsChild>
        <w:div w:id="97338207">
          <w:marLeft w:val="547"/>
          <w:marRight w:val="0"/>
          <w:marTop w:val="0"/>
          <w:marBottom w:val="0"/>
          <w:divBdr>
            <w:top w:val="none" w:sz="0" w:space="0" w:color="auto"/>
            <w:left w:val="none" w:sz="0" w:space="0" w:color="auto"/>
            <w:bottom w:val="none" w:sz="0" w:space="0" w:color="auto"/>
            <w:right w:val="none" w:sz="0" w:space="0" w:color="auto"/>
          </w:divBdr>
        </w:div>
      </w:divsChild>
    </w:div>
    <w:div w:id="1117290076">
      <w:bodyDiv w:val="1"/>
      <w:marLeft w:val="0"/>
      <w:marRight w:val="0"/>
      <w:marTop w:val="0"/>
      <w:marBottom w:val="0"/>
      <w:divBdr>
        <w:top w:val="none" w:sz="0" w:space="0" w:color="auto"/>
        <w:left w:val="none" w:sz="0" w:space="0" w:color="auto"/>
        <w:bottom w:val="none" w:sz="0" w:space="0" w:color="auto"/>
        <w:right w:val="none" w:sz="0" w:space="0" w:color="auto"/>
      </w:divBdr>
      <w:divsChild>
        <w:div w:id="1358311129">
          <w:marLeft w:val="0"/>
          <w:marRight w:val="0"/>
          <w:marTop w:val="0"/>
          <w:marBottom w:val="0"/>
          <w:divBdr>
            <w:top w:val="none" w:sz="0" w:space="0" w:color="auto"/>
            <w:left w:val="none" w:sz="0" w:space="0" w:color="auto"/>
            <w:bottom w:val="none" w:sz="0" w:space="0" w:color="auto"/>
            <w:right w:val="none" w:sz="0" w:space="0" w:color="auto"/>
          </w:divBdr>
          <w:divsChild>
            <w:div w:id="535965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965447">
      <w:bodyDiv w:val="1"/>
      <w:marLeft w:val="0"/>
      <w:marRight w:val="0"/>
      <w:marTop w:val="0"/>
      <w:marBottom w:val="0"/>
      <w:divBdr>
        <w:top w:val="none" w:sz="0" w:space="0" w:color="auto"/>
        <w:left w:val="none" w:sz="0" w:space="0" w:color="auto"/>
        <w:bottom w:val="none" w:sz="0" w:space="0" w:color="auto"/>
        <w:right w:val="none" w:sz="0" w:space="0" w:color="auto"/>
      </w:divBdr>
    </w:div>
    <w:div w:id="1246257738">
      <w:bodyDiv w:val="1"/>
      <w:marLeft w:val="0"/>
      <w:marRight w:val="0"/>
      <w:marTop w:val="0"/>
      <w:marBottom w:val="0"/>
      <w:divBdr>
        <w:top w:val="none" w:sz="0" w:space="0" w:color="auto"/>
        <w:left w:val="none" w:sz="0" w:space="0" w:color="auto"/>
        <w:bottom w:val="none" w:sz="0" w:space="0" w:color="auto"/>
        <w:right w:val="none" w:sz="0" w:space="0" w:color="auto"/>
      </w:divBdr>
    </w:div>
    <w:div w:id="1318462263">
      <w:bodyDiv w:val="1"/>
      <w:marLeft w:val="0"/>
      <w:marRight w:val="0"/>
      <w:marTop w:val="0"/>
      <w:marBottom w:val="0"/>
      <w:divBdr>
        <w:top w:val="none" w:sz="0" w:space="0" w:color="auto"/>
        <w:left w:val="none" w:sz="0" w:space="0" w:color="auto"/>
        <w:bottom w:val="none" w:sz="0" w:space="0" w:color="auto"/>
        <w:right w:val="none" w:sz="0" w:space="0" w:color="auto"/>
      </w:divBdr>
    </w:div>
    <w:div w:id="1353260075">
      <w:bodyDiv w:val="1"/>
      <w:marLeft w:val="0"/>
      <w:marRight w:val="0"/>
      <w:marTop w:val="0"/>
      <w:marBottom w:val="0"/>
      <w:divBdr>
        <w:top w:val="none" w:sz="0" w:space="0" w:color="auto"/>
        <w:left w:val="none" w:sz="0" w:space="0" w:color="auto"/>
        <w:bottom w:val="none" w:sz="0" w:space="0" w:color="auto"/>
        <w:right w:val="none" w:sz="0" w:space="0" w:color="auto"/>
      </w:divBdr>
      <w:divsChild>
        <w:div w:id="1808081507">
          <w:marLeft w:val="547"/>
          <w:marRight w:val="0"/>
          <w:marTop w:val="0"/>
          <w:marBottom w:val="0"/>
          <w:divBdr>
            <w:top w:val="none" w:sz="0" w:space="0" w:color="auto"/>
            <w:left w:val="none" w:sz="0" w:space="0" w:color="auto"/>
            <w:bottom w:val="none" w:sz="0" w:space="0" w:color="auto"/>
            <w:right w:val="none" w:sz="0" w:space="0" w:color="auto"/>
          </w:divBdr>
        </w:div>
      </w:divsChild>
    </w:div>
    <w:div w:id="1504589094">
      <w:bodyDiv w:val="1"/>
      <w:marLeft w:val="0"/>
      <w:marRight w:val="0"/>
      <w:marTop w:val="0"/>
      <w:marBottom w:val="0"/>
      <w:divBdr>
        <w:top w:val="none" w:sz="0" w:space="0" w:color="auto"/>
        <w:left w:val="none" w:sz="0" w:space="0" w:color="auto"/>
        <w:bottom w:val="none" w:sz="0" w:space="0" w:color="auto"/>
        <w:right w:val="none" w:sz="0" w:space="0" w:color="auto"/>
      </w:divBdr>
      <w:divsChild>
        <w:div w:id="2086415172">
          <w:marLeft w:val="0"/>
          <w:marRight w:val="0"/>
          <w:marTop w:val="0"/>
          <w:marBottom w:val="0"/>
          <w:divBdr>
            <w:top w:val="none" w:sz="0" w:space="0" w:color="auto"/>
            <w:left w:val="none" w:sz="0" w:space="0" w:color="auto"/>
            <w:bottom w:val="none" w:sz="0" w:space="0" w:color="auto"/>
            <w:right w:val="none" w:sz="0" w:space="0" w:color="auto"/>
          </w:divBdr>
          <w:divsChild>
            <w:div w:id="181305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581301">
      <w:bodyDiv w:val="1"/>
      <w:marLeft w:val="0"/>
      <w:marRight w:val="0"/>
      <w:marTop w:val="0"/>
      <w:marBottom w:val="0"/>
      <w:divBdr>
        <w:top w:val="none" w:sz="0" w:space="0" w:color="auto"/>
        <w:left w:val="none" w:sz="0" w:space="0" w:color="auto"/>
        <w:bottom w:val="none" w:sz="0" w:space="0" w:color="auto"/>
        <w:right w:val="none" w:sz="0" w:space="0" w:color="auto"/>
      </w:divBdr>
      <w:divsChild>
        <w:div w:id="776603114">
          <w:marLeft w:val="0"/>
          <w:marRight w:val="0"/>
          <w:marTop w:val="0"/>
          <w:marBottom w:val="0"/>
          <w:divBdr>
            <w:top w:val="single" w:sz="2" w:space="0" w:color="000000"/>
            <w:left w:val="single" w:sz="2" w:space="0" w:color="000000"/>
            <w:bottom w:val="single" w:sz="2" w:space="0" w:color="000000"/>
            <w:right w:val="single" w:sz="2" w:space="0" w:color="000000"/>
          </w:divBdr>
          <w:divsChild>
            <w:div w:id="1467090288">
              <w:marLeft w:val="0"/>
              <w:marRight w:val="0"/>
              <w:marTop w:val="180"/>
              <w:marBottom w:val="0"/>
              <w:divBdr>
                <w:top w:val="single" w:sz="2" w:space="0" w:color="000000"/>
                <w:left w:val="single" w:sz="2" w:space="0" w:color="000000"/>
                <w:bottom w:val="single" w:sz="2" w:space="0" w:color="000000"/>
                <w:right w:val="single" w:sz="2" w:space="0" w:color="000000"/>
              </w:divBdr>
              <w:divsChild>
                <w:div w:id="1316956839">
                  <w:marLeft w:val="0"/>
                  <w:marRight w:val="0"/>
                  <w:marTop w:val="60"/>
                  <w:marBottom w:val="0"/>
                  <w:divBdr>
                    <w:top w:val="single" w:sz="2" w:space="0" w:color="000000"/>
                    <w:left w:val="single" w:sz="2" w:space="0" w:color="000000"/>
                    <w:bottom w:val="single" w:sz="2" w:space="0" w:color="000000"/>
                    <w:right w:val="single" w:sz="2" w:space="0" w:color="000000"/>
                  </w:divBdr>
                  <w:divsChild>
                    <w:div w:id="1205798784">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 w:id="1576158328">
          <w:marLeft w:val="0"/>
          <w:marRight w:val="0"/>
          <w:marTop w:val="0"/>
          <w:marBottom w:val="0"/>
          <w:divBdr>
            <w:top w:val="single" w:sz="2" w:space="0" w:color="000000"/>
            <w:left w:val="single" w:sz="2" w:space="0" w:color="000000"/>
            <w:bottom w:val="single" w:sz="2" w:space="0" w:color="000000"/>
            <w:right w:val="single" w:sz="2" w:space="0" w:color="000000"/>
          </w:divBdr>
          <w:divsChild>
            <w:div w:id="709575954">
              <w:marLeft w:val="0"/>
              <w:marRight w:val="0"/>
              <w:marTop w:val="180"/>
              <w:marBottom w:val="0"/>
              <w:divBdr>
                <w:top w:val="single" w:sz="2" w:space="0" w:color="000000"/>
                <w:left w:val="single" w:sz="2" w:space="0" w:color="000000"/>
                <w:bottom w:val="single" w:sz="2" w:space="0" w:color="000000"/>
                <w:right w:val="single" w:sz="2" w:space="0" w:color="000000"/>
              </w:divBdr>
              <w:divsChild>
                <w:div w:id="674262155">
                  <w:marLeft w:val="0"/>
                  <w:marRight w:val="0"/>
                  <w:marTop w:val="0"/>
                  <w:marBottom w:val="0"/>
                  <w:divBdr>
                    <w:top w:val="single" w:sz="2" w:space="0" w:color="000000"/>
                    <w:left w:val="single" w:sz="2" w:space="0" w:color="000000"/>
                    <w:bottom w:val="single" w:sz="2" w:space="0" w:color="000000"/>
                    <w:right w:val="single" w:sz="2" w:space="0" w:color="000000"/>
                  </w:divBdr>
                  <w:divsChild>
                    <w:div w:id="1795057268">
                      <w:marLeft w:val="0"/>
                      <w:marRight w:val="0"/>
                      <w:marTop w:val="0"/>
                      <w:marBottom w:val="0"/>
                      <w:divBdr>
                        <w:top w:val="single" w:sz="2" w:space="0" w:color="000000"/>
                        <w:left w:val="single" w:sz="2" w:space="0" w:color="000000"/>
                        <w:bottom w:val="single" w:sz="2" w:space="0" w:color="000000"/>
                        <w:right w:val="single" w:sz="2" w:space="0" w:color="000000"/>
                      </w:divBdr>
                      <w:divsChild>
                        <w:div w:id="626855856">
                          <w:marLeft w:val="0"/>
                          <w:marRight w:val="0"/>
                          <w:marTop w:val="0"/>
                          <w:marBottom w:val="0"/>
                          <w:divBdr>
                            <w:top w:val="single" w:sz="2" w:space="0" w:color="000000"/>
                            <w:left w:val="single" w:sz="2" w:space="0" w:color="000000"/>
                            <w:bottom w:val="single" w:sz="2" w:space="0" w:color="000000"/>
                            <w:right w:val="single" w:sz="2" w:space="0" w:color="000000"/>
                          </w:divBdr>
                          <w:divsChild>
                            <w:div w:id="1492678755">
                              <w:marLeft w:val="0"/>
                              <w:marRight w:val="0"/>
                              <w:marTop w:val="0"/>
                              <w:marBottom w:val="0"/>
                              <w:divBdr>
                                <w:top w:val="single" w:sz="6" w:space="0" w:color="CFD9DE"/>
                                <w:left w:val="single" w:sz="6" w:space="0" w:color="CFD9DE"/>
                                <w:bottom w:val="single" w:sz="6" w:space="0" w:color="CFD9DE"/>
                                <w:right w:val="single" w:sz="6" w:space="0" w:color="CFD9DE"/>
                              </w:divBdr>
                              <w:divsChild>
                                <w:div w:id="324823683">
                                  <w:marLeft w:val="0"/>
                                  <w:marRight w:val="0"/>
                                  <w:marTop w:val="0"/>
                                  <w:marBottom w:val="0"/>
                                  <w:divBdr>
                                    <w:top w:val="single" w:sz="2" w:space="0" w:color="000000"/>
                                    <w:left w:val="single" w:sz="2" w:space="0" w:color="000000"/>
                                    <w:bottom w:val="single" w:sz="2" w:space="0" w:color="000000"/>
                                    <w:right w:val="single" w:sz="2" w:space="0" w:color="000000"/>
                                  </w:divBdr>
                                  <w:divsChild>
                                    <w:div w:id="645858812">
                                      <w:marLeft w:val="0"/>
                                      <w:marRight w:val="0"/>
                                      <w:marTop w:val="0"/>
                                      <w:marBottom w:val="0"/>
                                      <w:divBdr>
                                        <w:top w:val="single" w:sz="2" w:space="0" w:color="000000"/>
                                        <w:left w:val="single" w:sz="2" w:space="0" w:color="000000"/>
                                        <w:bottom w:val="single" w:sz="2" w:space="0" w:color="000000"/>
                                        <w:right w:val="single" w:sz="2" w:space="0" w:color="000000"/>
                                      </w:divBdr>
                                      <w:divsChild>
                                        <w:div w:id="1950501217">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sChild>
                        </w:div>
                      </w:divsChild>
                    </w:div>
                  </w:divsChild>
                </w:div>
              </w:divsChild>
            </w:div>
          </w:divsChild>
        </w:div>
      </w:divsChild>
    </w:div>
    <w:div w:id="1592733651">
      <w:bodyDiv w:val="1"/>
      <w:marLeft w:val="0"/>
      <w:marRight w:val="0"/>
      <w:marTop w:val="0"/>
      <w:marBottom w:val="0"/>
      <w:divBdr>
        <w:top w:val="none" w:sz="0" w:space="0" w:color="auto"/>
        <w:left w:val="none" w:sz="0" w:space="0" w:color="auto"/>
        <w:bottom w:val="none" w:sz="0" w:space="0" w:color="auto"/>
        <w:right w:val="none" w:sz="0" w:space="0" w:color="auto"/>
      </w:divBdr>
      <w:divsChild>
        <w:div w:id="169180555">
          <w:marLeft w:val="0"/>
          <w:marRight w:val="0"/>
          <w:marTop w:val="0"/>
          <w:marBottom w:val="0"/>
          <w:divBdr>
            <w:top w:val="none" w:sz="0" w:space="0" w:color="auto"/>
            <w:left w:val="none" w:sz="0" w:space="0" w:color="auto"/>
            <w:bottom w:val="none" w:sz="0" w:space="0" w:color="auto"/>
            <w:right w:val="none" w:sz="0" w:space="0" w:color="auto"/>
          </w:divBdr>
        </w:div>
      </w:divsChild>
    </w:div>
    <w:div w:id="1782020891">
      <w:bodyDiv w:val="1"/>
      <w:marLeft w:val="0"/>
      <w:marRight w:val="0"/>
      <w:marTop w:val="0"/>
      <w:marBottom w:val="0"/>
      <w:divBdr>
        <w:top w:val="none" w:sz="0" w:space="0" w:color="auto"/>
        <w:left w:val="none" w:sz="0" w:space="0" w:color="auto"/>
        <w:bottom w:val="none" w:sz="0" w:space="0" w:color="auto"/>
        <w:right w:val="none" w:sz="0" w:space="0" w:color="auto"/>
      </w:divBdr>
      <w:divsChild>
        <w:div w:id="1800683225">
          <w:marLeft w:val="0"/>
          <w:marRight w:val="0"/>
          <w:marTop w:val="0"/>
          <w:marBottom w:val="0"/>
          <w:divBdr>
            <w:top w:val="none" w:sz="0" w:space="0" w:color="auto"/>
            <w:left w:val="none" w:sz="0" w:space="0" w:color="auto"/>
            <w:bottom w:val="none" w:sz="0" w:space="0" w:color="auto"/>
            <w:right w:val="none" w:sz="0" w:space="0" w:color="auto"/>
          </w:divBdr>
        </w:div>
      </w:divsChild>
    </w:div>
    <w:div w:id="1956400772">
      <w:bodyDiv w:val="1"/>
      <w:marLeft w:val="0"/>
      <w:marRight w:val="0"/>
      <w:marTop w:val="0"/>
      <w:marBottom w:val="0"/>
      <w:divBdr>
        <w:top w:val="none" w:sz="0" w:space="0" w:color="auto"/>
        <w:left w:val="none" w:sz="0" w:space="0" w:color="auto"/>
        <w:bottom w:val="none" w:sz="0" w:space="0" w:color="auto"/>
        <w:right w:val="none" w:sz="0" w:space="0" w:color="auto"/>
      </w:divBdr>
      <w:divsChild>
        <w:div w:id="776751097">
          <w:marLeft w:val="0"/>
          <w:marRight w:val="0"/>
          <w:marTop w:val="0"/>
          <w:marBottom w:val="0"/>
          <w:divBdr>
            <w:top w:val="none" w:sz="0" w:space="0" w:color="auto"/>
            <w:left w:val="none" w:sz="0" w:space="0" w:color="auto"/>
            <w:bottom w:val="none" w:sz="0" w:space="0" w:color="auto"/>
            <w:right w:val="none" w:sz="0" w:space="0" w:color="auto"/>
          </w:divBdr>
        </w:div>
      </w:divsChild>
    </w:div>
    <w:div w:id="1958173580">
      <w:bodyDiv w:val="1"/>
      <w:marLeft w:val="0"/>
      <w:marRight w:val="0"/>
      <w:marTop w:val="0"/>
      <w:marBottom w:val="0"/>
      <w:divBdr>
        <w:top w:val="none" w:sz="0" w:space="0" w:color="auto"/>
        <w:left w:val="none" w:sz="0" w:space="0" w:color="auto"/>
        <w:bottom w:val="none" w:sz="0" w:space="0" w:color="auto"/>
        <w:right w:val="none" w:sz="0" w:space="0" w:color="auto"/>
      </w:divBdr>
      <w:divsChild>
        <w:div w:id="891962437">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991202498">
      <w:bodyDiv w:val="1"/>
      <w:marLeft w:val="0"/>
      <w:marRight w:val="0"/>
      <w:marTop w:val="0"/>
      <w:marBottom w:val="0"/>
      <w:divBdr>
        <w:top w:val="none" w:sz="0" w:space="0" w:color="auto"/>
        <w:left w:val="none" w:sz="0" w:space="0" w:color="auto"/>
        <w:bottom w:val="none" w:sz="0" w:space="0" w:color="auto"/>
        <w:right w:val="none" w:sz="0" w:space="0" w:color="auto"/>
      </w:divBdr>
    </w:div>
    <w:div w:id="2123919696">
      <w:bodyDiv w:val="1"/>
      <w:marLeft w:val="0"/>
      <w:marRight w:val="0"/>
      <w:marTop w:val="0"/>
      <w:marBottom w:val="0"/>
      <w:divBdr>
        <w:top w:val="none" w:sz="0" w:space="0" w:color="auto"/>
        <w:left w:val="none" w:sz="0" w:space="0" w:color="auto"/>
        <w:bottom w:val="none" w:sz="0" w:space="0" w:color="auto"/>
        <w:right w:val="none" w:sz="0" w:space="0" w:color="auto"/>
      </w:divBdr>
      <w:divsChild>
        <w:div w:id="489293831">
          <w:marLeft w:val="0"/>
          <w:marRight w:val="0"/>
          <w:marTop w:val="0"/>
          <w:marBottom w:val="0"/>
          <w:divBdr>
            <w:top w:val="none" w:sz="0" w:space="0" w:color="auto"/>
            <w:left w:val="none" w:sz="0" w:space="0" w:color="auto"/>
            <w:bottom w:val="none" w:sz="0" w:space="0" w:color="auto"/>
            <w:right w:val="none" w:sz="0" w:space="0" w:color="auto"/>
          </w:divBdr>
          <w:divsChild>
            <w:div w:id="2020544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7954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77/088307380101600311" TargetMode="External"/><Relationship Id="rId299" Type="http://schemas.openxmlformats.org/officeDocument/2006/relationships/hyperlink" Target="https://doi.org/10.1007/BF01918650" TargetMode="External"/><Relationship Id="rId21" Type="http://schemas.openxmlformats.org/officeDocument/2006/relationships/hyperlink" Target="https://doi.org/10.1093/bja/aem378" TargetMode="External"/><Relationship Id="rId63" Type="http://schemas.openxmlformats.org/officeDocument/2006/relationships/hyperlink" Target="https://www.mdpi.com/2673-3943/5/1/2" TargetMode="External"/><Relationship Id="rId159" Type="http://schemas.openxmlformats.org/officeDocument/2006/relationships/hyperlink" Target="https://doi.org/10.1007/s00018-023-04790-z" TargetMode="External"/><Relationship Id="rId170" Type="http://schemas.openxmlformats.org/officeDocument/2006/relationships/hyperlink" Target="https://doi.org/10.1016/j.mehy.2019.109468" TargetMode="External"/><Relationship Id="rId226" Type="http://schemas.openxmlformats.org/officeDocument/2006/relationships/hyperlink" Target="https://books.google.ca/books?id=JCGCMAEACAAJ" TargetMode="External"/><Relationship Id="rId268" Type="http://schemas.openxmlformats.org/officeDocument/2006/relationships/hyperlink" Target="http://www.ncbi.nlm.nih.gov/pubmed/17455536" TargetMode="External"/><Relationship Id="rId32" Type="http://schemas.openxmlformats.org/officeDocument/2006/relationships/hyperlink" Target="https://doi.org/10.1007/s00701-016-2825-1" TargetMode="External"/><Relationship Id="rId74" Type="http://schemas.openxmlformats.org/officeDocument/2006/relationships/hyperlink" Target="https://doi.org/10.1177/0030222816666541" TargetMode="External"/><Relationship Id="rId128" Type="http://schemas.openxmlformats.org/officeDocument/2006/relationships/hyperlink" Target="https://www.mdpi.com/1099-4300/21/12/1160" TargetMode="External"/><Relationship Id="rId5" Type="http://schemas.openxmlformats.org/officeDocument/2006/relationships/webSettings" Target="webSettings.xml"/><Relationship Id="rId181" Type="http://schemas.openxmlformats.org/officeDocument/2006/relationships/hyperlink" Target="https://doi.org/10.1016/S0262-4079(19)31251-5" TargetMode="External"/><Relationship Id="rId237" Type="http://schemas.openxmlformats.org/officeDocument/2006/relationships/hyperlink" Target="https://doi.org/10.1002/alz.12424" TargetMode="External"/><Relationship Id="rId279" Type="http://schemas.openxmlformats.org/officeDocument/2006/relationships/hyperlink" Target="https://doi.org/10.3389/fnagi.2023.1143848" TargetMode="External"/><Relationship Id="rId43" Type="http://schemas.openxmlformats.org/officeDocument/2006/relationships/hyperlink" Target="https://doi.org/https://doi.org/10.1016/j.isci.2021.102131" TargetMode="External"/><Relationship Id="rId139" Type="http://schemas.openxmlformats.org/officeDocument/2006/relationships/hyperlink" Target="https://doi.org/10.1063/1.5038337" TargetMode="External"/><Relationship Id="rId290" Type="http://schemas.openxmlformats.org/officeDocument/2006/relationships/hyperlink" Target="https://doi.org/10.1111/anae.14124" TargetMode="External"/><Relationship Id="rId304" Type="http://schemas.openxmlformats.org/officeDocument/2006/relationships/hyperlink" Target="https://doi.org/10.1098/rspb.2016.2382" TargetMode="External"/><Relationship Id="rId85" Type="http://schemas.openxmlformats.org/officeDocument/2006/relationships/hyperlink" Target="https://doi.org/10.1016/j.chembiol.2018.03.003" TargetMode="External"/><Relationship Id="rId150" Type="http://schemas.openxmlformats.org/officeDocument/2006/relationships/hyperlink" Target="https://doi.org/10.3389/fnmol.2016.00023" TargetMode="External"/><Relationship Id="rId192" Type="http://schemas.openxmlformats.org/officeDocument/2006/relationships/hyperlink" Target="https://doi.org/10.1098/rstb.2018.0382" TargetMode="External"/><Relationship Id="rId206" Type="http://schemas.openxmlformats.org/officeDocument/2006/relationships/hyperlink" Target="https://doi.org/10.1016/j.conb.2021.07.008" TargetMode="External"/><Relationship Id="rId248" Type="http://schemas.openxmlformats.org/officeDocument/2006/relationships/hyperlink" Target="https://doi.org/10.1038/s41421-021-00336-4" TargetMode="External"/><Relationship Id="rId12" Type="http://schemas.openxmlformats.org/officeDocument/2006/relationships/hyperlink" Target="https://doi.org/10.1097/00019605-200009020-00019" TargetMode="External"/><Relationship Id="rId108" Type="http://schemas.openxmlformats.org/officeDocument/2006/relationships/hyperlink" Target="https://doi.org/10.1016/j.tics.2017.04.012" TargetMode="External"/><Relationship Id="rId315" Type="http://schemas.openxmlformats.org/officeDocument/2006/relationships/hyperlink" Target="https://doi.org/10.1017/S1478951523001748" TargetMode="External"/><Relationship Id="rId54" Type="http://schemas.openxmlformats.org/officeDocument/2006/relationships/hyperlink" Target="https://doi.org/10.3390/biomimetics8010110" TargetMode="External"/><Relationship Id="rId96" Type="http://schemas.openxmlformats.org/officeDocument/2006/relationships/hyperlink" Target="https://doi.org/10.3390/ijms23073627" TargetMode="External"/><Relationship Id="rId161" Type="http://schemas.openxmlformats.org/officeDocument/2006/relationships/hyperlink" Target="https://osf.io/preprints/psyarxiv/ez263" TargetMode="External"/><Relationship Id="rId217" Type="http://schemas.openxmlformats.org/officeDocument/2006/relationships/hyperlink" Target="https://doi.org/10.1097/NMD.0000000000000752" TargetMode="External"/><Relationship Id="rId259" Type="http://schemas.openxmlformats.org/officeDocument/2006/relationships/hyperlink" Target="http://www.ncbi.nlm.nih.gov/pmc/articles/PMC224230/pdf/pnas00143-0119.pdf" TargetMode="External"/><Relationship Id="rId23" Type="http://schemas.openxmlformats.org/officeDocument/2006/relationships/hyperlink" Target="https://doi.org/10.1056/NEJMoa0707361" TargetMode="External"/><Relationship Id="rId119" Type="http://schemas.openxmlformats.org/officeDocument/2006/relationships/hyperlink" Target="https://www.semanticscholar.org/paper/Communication%2C-Memory%2C-and-Development-Grossberg/53641a9fd078df1fd314f441064a6eb3218b2339" TargetMode="External"/><Relationship Id="rId270" Type="http://schemas.openxmlformats.org/officeDocument/2006/relationships/hyperlink" Target="https://doi.org/10.1016/S0140-6736(99)11010-9" TargetMode="External"/><Relationship Id="rId65" Type="http://schemas.openxmlformats.org/officeDocument/2006/relationships/hyperlink" Target="https://doi.org/10.4097/kjae.2016.69.2.113" TargetMode="External"/><Relationship Id="rId130" Type="http://schemas.openxmlformats.org/officeDocument/2006/relationships/hyperlink" Target="http://pdfserve.informaworld.com.ezp-prod1.hul.harvard.edu/933386_936002785_779089968.pdf" TargetMode="External"/><Relationship Id="rId172" Type="http://schemas.openxmlformats.org/officeDocument/2006/relationships/hyperlink" Target="https://doi.org/10.3389/fnbeh.2022.958067" TargetMode="External"/><Relationship Id="rId228" Type="http://schemas.openxmlformats.org/officeDocument/2006/relationships/hyperlink" Target="https://doi.org/10.1016/j.resuscitation.2023.109903" TargetMode="External"/><Relationship Id="rId281" Type="http://schemas.openxmlformats.org/officeDocument/2006/relationships/hyperlink" Target="https://doi.org/10.1016/j.yebeh.2021.108298" TargetMode="External"/><Relationship Id="rId34" Type="http://schemas.openxmlformats.org/officeDocument/2006/relationships/hyperlink" Target="https://doi.org/10.1073/pnas.1014818108" TargetMode="External"/><Relationship Id="rId55" Type="http://schemas.openxmlformats.org/officeDocument/2006/relationships/hyperlink" Target="https://doi.org/10.1098/rstb.2018.0368" TargetMode="External"/><Relationship Id="rId76" Type="http://schemas.openxmlformats.org/officeDocument/2006/relationships/hyperlink" Target="https://doi.org/10.1111/soc4.13034" TargetMode="External"/><Relationship Id="rId97" Type="http://schemas.openxmlformats.org/officeDocument/2006/relationships/hyperlink" Target="https://doi.org/10.1038/s41598-019-53042-3" TargetMode="External"/><Relationship Id="rId120" Type="http://schemas.openxmlformats.org/officeDocument/2006/relationships/hyperlink" Target="https://doi.org/10.1101/2022.08.04.502707" TargetMode="External"/><Relationship Id="rId141" Type="http://schemas.openxmlformats.org/officeDocument/2006/relationships/hyperlink" Target="https://doi.org/10.3390/e24050629" TargetMode="External"/><Relationship Id="rId7" Type="http://schemas.openxmlformats.org/officeDocument/2006/relationships/endnotes" Target="endnotes.xml"/><Relationship Id="rId162" Type="http://schemas.openxmlformats.org/officeDocument/2006/relationships/hyperlink" Target="https://doi.org/10.31219/osf.io/4b2wj" TargetMode="External"/><Relationship Id="rId183" Type="http://schemas.openxmlformats.org/officeDocument/2006/relationships/hyperlink" Target="https://doi.org/10.1007/s10339-005-0016-8" TargetMode="External"/><Relationship Id="rId218" Type="http://schemas.openxmlformats.org/officeDocument/2006/relationships/hyperlink" Target="https://doi.org/10.1002/epd2.20147" TargetMode="External"/><Relationship Id="rId239" Type="http://schemas.openxmlformats.org/officeDocument/2006/relationships/hyperlink" Target="https://doi.org/10.1039/c5ib00221d" TargetMode="External"/><Relationship Id="rId250" Type="http://schemas.openxmlformats.org/officeDocument/2006/relationships/hyperlink" Target="https://doi.org/10.1016/j.ijhcs.2019.05.008" TargetMode="External"/><Relationship Id="rId271" Type="http://schemas.openxmlformats.org/officeDocument/2006/relationships/hyperlink" Target="https://doi.org/10.1093/jmp/jhv037" TargetMode="External"/><Relationship Id="rId292" Type="http://schemas.openxmlformats.org/officeDocument/2006/relationships/hyperlink" Target="https://doi.org/10.1038/nrn.2016.44" TargetMode="External"/><Relationship Id="rId306" Type="http://schemas.openxmlformats.org/officeDocument/2006/relationships/hyperlink" Target="https://doi.org/10.3389/fpsyg.2022.955594" TargetMode="External"/><Relationship Id="rId24" Type="http://schemas.openxmlformats.org/officeDocument/2006/relationships/hyperlink" Target="https://doi.org/10.1136/bmj.315.7123.1685" TargetMode="External"/><Relationship Id="rId45" Type="http://schemas.openxmlformats.org/officeDocument/2006/relationships/hyperlink" Target="https://doi.org/10.1089/soro.2022.0142" TargetMode="External"/><Relationship Id="rId66" Type="http://schemas.openxmlformats.org/officeDocument/2006/relationships/hyperlink" Target="https://doi.org/10.1007/978-1-4939-9891-3_1" TargetMode="External"/><Relationship Id="rId87" Type="http://schemas.openxmlformats.org/officeDocument/2006/relationships/hyperlink" Target="https://doi.org/10.1056/NEJMp1917461" TargetMode="External"/><Relationship Id="rId110" Type="http://schemas.openxmlformats.org/officeDocument/2006/relationships/hyperlink" Target="https://doi.org/10.1016/j.cognition.2020.104533" TargetMode="External"/><Relationship Id="rId131" Type="http://schemas.openxmlformats.org/officeDocument/2006/relationships/hyperlink" Target="https://doi.org/10.3389/fnana.2014.00015" TargetMode="External"/><Relationship Id="rId152" Type="http://schemas.openxmlformats.org/officeDocument/2006/relationships/hyperlink" Target="https://doi.org/10.1016/B978-0-444-53815-4.00018-2" TargetMode="External"/><Relationship Id="rId173" Type="http://schemas.openxmlformats.org/officeDocument/2006/relationships/hyperlink" Target="https://doi.org/10.1016/j.ajog.2015.07.045" TargetMode="External"/><Relationship Id="rId194" Type="http://schemas.openxmlformats.org/officeDocument/2006/relationships/hyperlink" Target="https://doi.org/10.1016/j.jalz.2019.04.002" TargetMode="External"/><Relationship Id="rId208" Type="http://schemas.openxmlformats.org/officeDocument/2006/relationships/hyperlink" Target="http://media.proquest.com/media/pq/classic/doc/1939933801/fmt/pi/rep/NONE?hl=&amp;cit%3Aauth=Morange%2C+Michel&amp;cit%3Atitle=What+history+tells+us+VI.+The+transfer+of+behaviours+by+macromolecules&amp;cit%3Apub=Journal+of+Biosciences&amp;cit%3Avol=31&amp;cit%3Aiss=3&amp;cit%3Apg=323&amp;cit%3Adate=Sep+2006&amp;ic=true&amp;cit%3Aprod=ProQuest+SciTech+Collection&amp;_a=20130903145007631%253A393330-96296-ONE_SEARCH-130.64.16.46-54416-236219186-DocumentImage-null-null-Online-FT-PFT-2006%252F09%252F01-2006%252F09%252F30---Online--------Scholarly%2BJournals---------PrePaid--T1M6RU1TLVBkZkRvY1ZpZXdCYXNlLWdldE1lZGlhVXJsRm9ySXRlbQ%3D%3D-%257BP-1007856-14434-CUSTOMER-10000120%252F10000038-1157656%257D&amp;_s=Lz4s7YISb5iTdWuPE2Szl%2FEGp3I%3D" TargetMode="External"/><Relationship Id="rId229" Type="http://schemas.openxmlformats.org/officeDocument/2006/relationships/hyperlink" Target="https://doi.org/10.1016/j.resuscitation.2014.09.004" TargetMode="External"/><Relationship Id="rId240" Type="http://schemas.openxmlformats.org/officeDocument/2006/relationships/hyperlink" Target="https://doi.org/10.1098/rsif.2016.0555" TargetMode="External"/><Relationship Id="rId261" Type="http://schemas.openxmlformats.org/officeDocument/2006/relationships/hyperlink" Target="https://doi.org/10.1523/ENEURO.0375-23.2023" TargetMode="External"/><Relationship Id="rId14" Type="http://schemas.openxmlformats.org/officeDocument/2006/relationships/hyperlink" Target="https://doi.org/10.1080/19420889.2021.2005863" TargetMode="External"/><Relationship Id="rId35" Type="http://schemas.openxmlformats.org/officeDocument/2006/relationships/hyperlink" Target="https://doi.org/S1478-3975(08)62359-6" TargetMode="External"/><Relationship Id="rId56" Type="http://schemas.openxmlformats.org/officeDocument/2006/relationships/hyperlink" Target="https://books.google.ca/books?id=DzkjTO1OkYMC" TargetMode="External"/><Relationship Id="rId77" Type="http://schemas.openxmlformats.org/officeDocument/2006/relationships/hyperlink" Target="https://doi.org/10.1371/journal.pcbi.1002421" TargetMode="External"/><Relationship Id="rId100" Type="http://schemas.openxmlformats.org/officeDocument/2006/relationships/hyperlink" Target="https://doi.org/10.1152/physiol.00027.2019" TargetMode="External"/><Relationship Id="rId282" Type="http://schemas.openxmlformats.org/officeDocument/2006/relationships/hyperlink" Target="https://doi.org/10.4081/ni.2018.7326" TargetMode="External"/><Relationship Id="rId317" Type="http://schemas.openxmlformats.org/officeDocument/2006/relationships/hyperlink" Target="https://doi.org/Doi" TargetMode="External"/><Relationship Id="rId8" Type="http://schemas.openxmlformats.org/officeDocument/2006/relationships/hyperlink" Target="mailto:email:%20michael.levin@tufts.edu" TargetMode="External"/><Relationship Id="rId98" Type="http://schemas.openxmlformats.org/officeDocument/2006/relationships/hyperlink" Target="https://doi.org/10.1016/S0140-6736(07)61127-1" TargetMode="External"/><Relationship Id="rId121" Type="http://schemas.openxmlformats.org/officeDocument/2006/relationships/hyperlink" Target="https://doi.org/10.1002/advs.202303575" TargetMode="External"/><Relationship Id="rId142" Type="http://schemas.openxmlformats.org/officeDocument/2006/relationships/hyperlink" Target="https://ui.adsabs.harvard.edu/abs/2018arXiv180610161K" TargetMode="External"/><Relationship Id="rId163" Type="http://schemas.openxmlformats.org/officeDocument/2006/relationships/hyperlink" Target="https://doi.org/10.3390/e26060481" TargetMode="External"/><Relationship Id="rId184" Type="http://schemas.openxmlformats.org/officeDocument/2006/relationships/hyperlink" Target="https://doi.org/10.3389/fmicb.2015.00264" TargetMode="External"/><Relationship Id="rId219" Type="http://schemas.openxmlformats.org/officeDocument/2006/relationships/hyperlink" Target="http://www.ncbi.nlm.nih.gov/entrez/query.fcgi?cmd=Retrieve&amp;db=PubMed&amp;dopt=Citation&amp;list_uids=12689722" TargetMode="External"/><Relationship Id="rId230" Type="http://schemas.openxmlformats.org/officeDocument/2006/relationships/hyperlink" Target="https://doi.org/10.1186/1824-7288-39-3" TargetMode="External"/><Relationship Id="rId251" Type="http://schemas.openxmlformats.org/officeDocument/2006/relationships/hyperlink" Target="https://doi.org/10.1097/00000539-199805000-00035" TargetMode="External"/><Relationship Id="rId25" Type="http://schemas.openxmlformats.org/officeDocument/2006/relationships/hyperlink" Target="https://doi.org/10.3389/fpsyg.2016.00902" TargetMode="External"/><Relationship Id="rId46" Type="http://schemas.openxmlformats.org/officeDocument/2006/relationships/hyperlink" Target="https://doi.org/10.1126/scirobotics.abf1571" TargetMode="External"/><Relationship Id="rId67" Type="http://schemas.openxmlformats.org/officeDocument/2006/relationships/hyperlink" Target="https://doi.org/10.1007/978-1-4939-9891-3_2" TargetMode="External"/><Relationship Id="rId272" Type="http://schemas.openxmlformats.org/officeDocument/2006/relationships/hyperlink" Target="https://doi.org/10.3389/fnhum.2014.00177" TargetMode="External"/><Relationship Id="rId293" Type="http://schemas.openxmlformats.org/officeDocument/2006/relationships/hyperlink" Target="https://doi.org/10.1098/rstb.2014.0167" TargetMode="External"/><Relationship Id="rId307" Type="http://schemas.openxmlformats.org/officeDocument/2006/relationships/hyperlink" Target="https://doi.org/10.1007/bf02172096" TargetMode="External"/><Relationship Id="rId88" Type="http://schemas.openxmlformats.org/officeDocument/2006/relationships/hyperlink" Target="https://doi.org/10.1016/j.explore.2012.08.006" TargetMode="External"/><Relationship Id="rId111" Type="http://schemas.openxmlformats.org/officeDocument/2006/relationships/hyperlink" Target="https://doi.org/10.1016/j.cobeha.2017.05.025" TargetMode="External"/><Relationship Id="rId132" Type="http://schemas.openxmlformats.org/officeDocument/2006/relationships/hyperlink" Target="https://doi.org/10.1016/j.neulet.2016.06.017" TargetMode="External"/><Relationship Id="rId153" Type="http://schemas.openxmlformats.org/officeDocument/2006/relationships/hyperlink" Target="https://doi.org/10.1152/physrev.00027.2016" TargetMode="External"/><Relationship Id="rId174" Type="http://schemas.openxmlformats.org/officeDocument/2006/relationships/hyperlink" Target="https://doi.org/10.1080/01616412.2022.2039526" TargetMode="External"/><Relationship Id="rId195" Type="http://schemas.openxmlformats.org/officeDocument/2006/relationships/hyperlink" Target="https://doi.org/10.1097/ALN.0b013e31820fc9b6" TargetMode="External"/><Relationship Id="rId209" Type="http://schemas.openxmlformats.org/officeDocument/2006/relationships/hyperlink" Target="https://doi.org/10.1227/00006123-198112000-00015" TargetMode="External"/><Relationship Id="rId220" Type="http://schemas.openxmlformats.org/officeDocument/2006/relationships/hyperlink" Target="http://www.sciencedirect.com/science?_ob=MImg&amp;_imagekey=B6T2K-4851DSN-1-2&amp;_cdi=4921&amp;_user=201547&amp;_pii=S0303264702001302&amp;_origin=gateway&amp;_coverDate=05%2F31%2F2003&amp;_sk=999309997&amp;view=c&amp;wchp=dGLbVlb-zSkWb&amp;md5=13e7a5209e62b4ad173717ef8bcbe9d3&amp;ie=/sdarticle.pdf" TargetMode="External"/><Relationship Id="rId241" Type="http://schemas.openxmlformats.org/officeDocument/2006/relationships/hyperlink" Target="https://doi.org/10.1007/s10879-015-9321-4" TargetMode="External"/><Relationship Id="rId15" Type="http://schemas.openxmlformats.org/officeDocument/2006/relationships/hyperlink" Target="https://doi.org/10.1615/CritRevBiomedEng.2016017198" TargetMode="External"/><Relationship Id="rId36" Type="http://schemas.openxmlformats.org/officeDocument/2006/relationships/hyperlink" Target="https://doi.org/S0303-2647(06)00167-5" TargetMode="External"/><Relationship Id="rId57" Type="http://schemas.openxmlformats.org/officeDocument/2006/relationships/hyperlink" Target="https://doi.org/10.1007/BF00435634" TargetMode="External"/><Relationship Id="rId262" Type="http://schemas.openxmlformats.org/officeDocument/2006/relationships/hyperlink" Target="https://doi.org/10.1016/j.intell.2013.08.003" TargetMode="External"/><Relationship Id="rId283" Type="http://schemas.openxmlformats.org/officeDocument/2006/relationships/hyperlink" Target="https://doi.org/10.3389/fnint.2015.00004" TargetMode="External"/><Relationship Id="rId318" Type="http://schemas.openxmlformats.org/officeDocument/2006/relationships/hyperlink" Target="http://download.springer.com.ezp-prod1.hul.harvard.edu/static/pdf/590/art%253A10.1007%252FBF01898075.pdf?originUrl=http%3A%2F%2Flink.springer.com%2Farticle%2F10.1007%2FBF01898075&amp;token2=exp=1450286188~acl=%2Fstatic%2Fpdf%2F590%2Fart%25253A10.1007%25252FBF01898075.pdf%3ForiginUrl%3Dhttp%253A%252F%252Flink.springer.com%252Farticle%252F10.1007%252FBF01898075*~hmac=f39584f682df3a4920c7afead67bd9c143090c98bec37129eb3ef2d37403afd6" TargetMode="External"/><Relationship Id="rId78" Type="http://schemas.openxmlformats.org/officeDocument/2006/relationships/hyperlink" Target="https://doi.org/10.1126/sciadv.1501340" TargetMode="External"/><Relationship Id="rId99" Type="http://schemas.openxmlformats.org/officeDocument/2006/relationships/hyperlink" Target="https://doi.org/10.7759/cureus.14192" TargetMode="External"/><Relationship Id="rId101" Type="http://schemas.openxmlformats.org/officeDocument/2006/relationships/hyperlink" Target="https://doi.org/10.1002/wsbm.1410" TargetMode="External"/><Relationship Id="rId122" Type="http://schemas.openxmlformats.org/officeDocument/2006/relationships/hyperlink" Target="https://doi.org/10.1055/a-1768-5161" TargetMode="External"/><Relationship Id="rId143" Type="http://schemas.openxmlformats.org/officeDocument/2006/relationships/hyperlink" Target="https://arxiv.org/abs/1806.10161" TargetMode="External"/><Relationship Id="rId164" Type="http://schemas.openxmlformats.org/officeDocument/2006/relationships/hyperlink" Target="https://doi.org/10.1098/rstb.2020.0458" TargetMode="External"/><Relationship Id="rId185" Type="http://schemas.openxmlformats.org/officeDocument/2006/relationships/hyperlink" Target="https://doi.org/10.1177/1059712319871360" TargetMode="External"/><Relationship Id="rId9" Type="http://schemas.openxmlformats.org/officeDocument/2006/relationships/image" Target="media/image1.png"/><Relationship Id="rId210" Type="http://schemas.openxmlformats.org/officeDocument/2006/relationships/hyperlink" Target="https://doi.org/10.1177/0956797614541990" TargetMode="External"/><Relationship Id="rId26" Type="http://schemas.openxmlformats.org/officeDocument/2006/relationships/hyperlink" Target="https://doi.org/10.1093/biolinnean/blac005" TargetMode="External"/><Relationship Id="rId231" Type="http://schemas.openxmlformats.org/officeDocument/2006/relationships/hyperlink" Target="https://doi.org/10.1016/S1096-2190(00)00013-5" TargetMode="External"/><Relationship Id="rId252" Type="http://schemas.openxmlformats.org/officeDocument/2006/relationships/hyperlink" Target="http://www.sciencedirect.com/science?_ob=MImg&amp;_imagekey=B6T0G-3VCMTKB-1K-5&amp;_cdi=4862&amp;_user=201547&amp;_pii=S0304394098008921&amp;_origin=gateway&amp;_coverDate=01%2F04%2F1999&amp;_sk=997409998&amp;view=c&amp;wchp=dGLbVtb-zSkWA&amp;md5=af28efbf0bffa897ad15a4843b560d15&amp;ie=/sdarticle.pdf" TargetMode="External"/><Relationship Id="rId273" Type="http://schemas.openxmlformats.org/officeDocument/2006/relationships/hyperlink" Target="https://doi.org/10.1213/01.ANE.0000130261.90896.6C" TargetMode="External"/><Relationship Id="rId294" Type="http://schemas.openxmlformats.org/officeDocument/2006/relationships/hyperlink" Target="https://doi.org/10.1098/rstb.2008.0326" TargetMode="External"/><Relationship Id="rId308" Type="http://schemas.openxmlformats.org/officeDocument/2006/relationships/hyperlink" Target="http://www.ncbi.nlm.nih.gov/entrez/query.fcgi?cmd=Retrieve&amp;db=PubMed&amp;dopt=Citation&amp;list_uids=17737109" TargetMode="External"/><Relationship Id="rId47" Type="http://schemas.openxmlformats.org/officeDocument/2006/relationships/hyperlink" Target="https://doi.org/10.1080/19420889.2015.1073424" TargetMode="External"/><Relationship Id="rId68" Type="http://schemas.openxmlformats.org/officeDocument/2006/relationships/hyperlink" Target="https://doi.org/10.1016/j.neubiorev.2023.105351" TargetMode="External"/><Relationship Id="rId89" Type="http://schemas.openxmlformats.org/officeDocument/2006/relationships/hyperlink" Target="http://online.liebertpub.com/doi/abs/10.1089/soro.2014.0014" TargetMode="External"/><Relationship Id="rId112" Type="http://schemas.openxmlformats.org/officeDocument/2006/relationships/hyperlink" Target="https://doi.org/10.1016/j.biosystems.2022.104825" TargetMode="External"/><Relationship Id="rId133" Type="http://schemas.openxmlformats.org/officeDocument/2006/relationships/hyperlink" Target="https://doi.org/10.1037/cns0000346" TargetMode="External"/><Relationship Id="rId154" Type="http://schemas.openxmlformats.org/officeDocument/2006/relationships/hyperlink" Target="https://doi.org/10.1016/j.intell.2019.01.011" TargetMode="External"/><Relationship Id="rId175" Type="http://schemas.openxmlformats.org/officeDocument/2006/relationships/hyperlink" Target="https://doi.org/10.1126/science.aah4204" TargetMode="External"/><Relationship Id="rId196" Type="http://schemas.openxmlformats.org/officeDocument/2006/relationships/hyperlink" Target="https://doi.org/10.3389/fpsyg.2023.1150605" TargetMode="External"/><Relationship Id="rId200" Type="http://schemas.openxmlformats.org/officeDocument/2006/relationships/hyperlink" Target="https://doi.org/10.1038/s42003-024-06037-4" TargetMode="External"/><Relationship Id="rId16" Type="http://schemas.openxmlformats.org/officeDocument/2006/relationships/hyperlink" Target="https://doi.org/08854R1G013151N3" TargetMode="External"/><Relationship Id="rId221" Type="http://schemas.openxmlformats.org/officeDocument/2006/relationships/hyperlink" Target="https://doi.org/10.1007/978-3-319-33038-9_78-1" TargetMode="External"/><Relationship Id="rId242" Type="http://schemas.openxmlformats.org/officeDocument/2006/relationships/hyperlink" Target="https://doi.org/Doi" TargetMode="External"/><Relationship Id="rId263" Type="http://schemas.openxmlformats.org/officeDocument/2006/relationships/hyperlink" Target="https://doi.org/10.1016/j.ajp.2012.10.002" TargetMode="External"/><Relationship Id="rId284" Type="http://schemas.openxmlformats.org/officeDocument/2006/relationships/hyperlink" Target="https://doi.org/10.1098/rstb.2008.0290" TargetMode="External"/><Relationship Id="rId319" Type="http://schemas.openxmlformats.org/officeDocument/2006/relationships/footer" Target="footer1.xml"/><Relationship Id="rId37" Type="http://schemas.openxmlformats.org/officeDocument/2006/relationships/hyperlink" Target="https://doi.org/10.1016/j.neuroscience.2007.02.020" TargetMode="External"/><Relationship Id="rId58" Type="http://schemas.openxmlformats.org/officeDocument/2006/relationships/hyperlink" Target="http://www.jstor.org.ezp-prod1.hul.harvard.edu/stable/pdfplus/1719421.pdf" TargetMode="External"/><Relationship Id="rId79" Type="http://schemas.openxmlformats.org/officeDocument/2006/relationships/hyperlink" Target="https://doi.org/10.1016/j.tibs.2019.12.005" TargetMode="External"/><Relationship Id="rId102" Type="http://schemas.openxmlformats.org/officeDocument/2006/relationships/hyperlink" Target="https://doi.org/10.3390/e24060819" TargetMode="External"/><Relationship Id="rId123" Type="http://schemas.openxmlformats.org/officeDocument/2006/relationships/hyperlink" Target="https://doi.org/10.1016/bs.plm.2015.09.001" TargetMode="External"/><Relationship Id="rId144" Type="http://schemas.openxmlformats.org/officeDocument/2006/relationships/hyperlink" Target="https://doi.org/Doi" TargetMode="External"/><Relationship Id="rId90" Type="http://schemas.openxmlformats.org/officeDocument/2006/relationships/hyperlink" Target="https://doi.org/Doi" TargetMode="External"/><Relationship Id="rId165" Type="http://schemas.openxmlformats.org/officeDocument/2006/relationships/hyperlink" Target="https://doi.org/10.3978/j.issn.2224-4336.2014.04.01" TargetMode="External"/><Relationship Id="rId186" Type="http://schemas.openxmlformats.org/officeDocument/2006/relationships/hyperlink" Target="https://doi.org/10.1098/rstb.2019.0750" TargetMode="External"/><Relationship Id="rId211" Type="http://schemas.openxmlformats.org/officeDocument/2006/relationships/hyperlink" Target="https://doi.org/10.2196/16194" TargetMode="External"/><Relationship Id="rId232" Type="http://schemas.openxmlformats.org/officeDocument/2006/relationships/hyperlink" Target="https://doi.org/10.1113/jphysiol.2002.035105" TargetMode="External"/><Relationship Id="rId253" Type="http://schemas.openxmlformats.org/officeDocument/2006/relationships/hyperlink" Target="https://doi.org/10.1016/j.bbrc.2020.08.115" TargetMode="External"/><Relationship Id="rId274" Type="http://schemas.openxmlformats.org/officeDocument/2006/relationships/hyperlink" Target="https://doi.org/10.1002/ajmg.1320200410" TargetMode="External"/><Relationship Id="rId295" Type="http://schemas.openxmlformats.org/officeDocument/2006/relationships/hyperlink" Target="https://doi.org/10.1038/scientificamerican1205-108" TargetMode="External"/><Relationship Id="rId309" Type="http://schemas.openxmlformats.org/officeDocument/2006/relationships/hyperlink" Target="http://www.sciencemag.org/cgi/reprint/140/3567/676.pdf" TargetMode="External"/><Relationship Id="rId27" Type="http://schemas.openxmlformats.org/officeDocument/2006/relationships/hyperlink" Target="https://doi.org/10.1016/j.pbiomolbio.2021.11.001" TargetMode="External"/><Relationship Id="rId48" Type="http://schemas.openxmlformats.org/officeDocument/2006/relationships/hyperlink" Target="https://doi.org/10.1371/journal.pone.0001736" TargetMode="External"/><Relationship Id="rId69" Type="http://schemas.openxmlformats.org/officeDocument/2006/relationships/hyperlink" Target="https://doi.org/10.1162/ARTL_a_00243" TargetMode="External"/><Relationship Id="rId113" Type="http://schemas.openxmlformats.org/officeDocument/2006/relationships/hyperlink" Target="https://doi.org/10.7554/eLife.61907" TargetMode="External"/><Relationship Id="rId134" Type="http://schemas.openxmlformats.org/officeDocument/2006/relationships/hyperlink" Target="https://doi.org/10.1126/scitranslmed.3006159" TargetMode="External"/><Relationship Id="rId320" Type="http://schemas.openxmlformats.org/officeDocument/2006/relationships/footer" Target="footer2.xml"/><Relationship Id="rId80" Type="http://schemas.openxmlformats.org/officeDocument/2006/relationships/hyperlink" Target="https://doi.org/10.1016/j.tics.2020.12.008" TargetMode="External"/><Relationship Id="rId155" Type="http://schemas.openxmlformats.org/officeDocument/2006/relationships/hyperlink" Target="http://www.ncbi.nlm.nih.gov/pubmed/19634503" TargetMode="External"/><Relationship Id="rId176" Type="http://schemas.openxmlformats.org/officeDocument/2006/relationships/hyperlink" Target="https://doi.org/10.1111/j.1365-2044.1991.tb11677.x" TargetMode="External"/><Relationship Id="rId197" Type="http://schemas.openxmlformats.org/officeDocument/2006/relationships/hyperlink" Target="https://doi.org/10.1136/bmj.2.4781.422" TargetMode="External"/><Relationship Id="rId201" Type="http://schemas.openxmlformats.org/officeDocument/2006/relationships/hyperlink" Target="https://doi.org/10.1371/journal.pone.0030159" TargetMode="External"/><Relationship Id="rId222" Type="http://schemas.openxmlformats.org/officeDocument/2006/relationships/hyperlink" Target="https://doi.org/10.1016/j.gde.2019.05.006" TargetMode="External"/><Relationship Id="rId243" Type="http://schemas.openxmlformats.org/officeDocument/2006/relationships/hyperlink" Target="https://doi.org/https://doi.org/10.1080/14636778.2021.2007064" TargetMode="External"/><Relationship Id="rId264" Type="http://schemas.openxmlformats.org/officeDocument/2006/relationships/hyperlink" Target="https://doi.org/10.1016/j.tics.2022.08.016" TargetMode="External"/><Relationship Id="rId285" Type="http://schemas.openxmlformats.org/officeDocument/2006/relationships/hyperlink" Target="https://doi.org/10.1016/j.biosystems.2016.01.002" TargetMode="External"/><Relationship Id="rId17" Type="http://schemas.openxmlformats.org/officeDocument/2006/relationships/hyperlink" Target="https://doi.org/10.3389/fnhum.2018.00495" TargetMode="External"/><Relationship Id="rId38" Type="http://schemas.openxmlformats.org/officeDocument/2006/relationships/hyperlink" Target="https://doi.org/10.1016/j.neubiorev.2019.10.011" TargetMode="External"/><Relationship Id="rId59" Type="http://schemas.openxmlformats.org/officeDocument/2006/relationships/hyperlink" Target="https://doi.org/DOI" TargetMode="External"/><Relationship Id="rId103" Type="http://schemas.openxmlformats.org/officeDocument/2006/relationships/hyperlink" Target="http://www.ncbi.nlm.nih.gov/entrez/query.fcgi?cmd=Retrieve&amp;db=PubMed&amp;dopt=Citation&amp;list_uids=15649477" TargetMode="External"/><Relationship Id="rId124" Type="http://schemas.openxmlformats.org/officeDocument/2006/relationships/hyperlink" Target="https://doi.org/10.3390/life4041038" TargetMode="External"/><Relationship Id="rId310" Type="http://schemas.openxmlformats.org/officeDocument/2006/relationships/hyperlink" Target="https://books.google.ca/books?id=4LmT_anffVoC" TargetMode="External"/><Relationship Id="rId70" Type="http://schemas.openxmlformats.org/officeDocument/2006/relationships/hyperlink" Target="https://doi.org/10.5582/bst.2019.01237" TargetMode="External"/><Relationship Id="rId91" Type="http://schemas.openxmlformats.org/officeDocument/2006/relationships/hyperlink" Target="https://doi.org/10.3389/fnhum.2022.1055546" TargetMode="External"/><Relationship Id="rId145" Type="http://schemas.openxmlformats.org/officeDocument/2006/relationships/hyperlink" Target="https://books.google.ca/books?id=JCdbmFCHYB0C" TargetMode="External"/><Relationship Id="rId166" Type="http://schemas.openxmlformats.org/officeDocument/2006/relationships/hyperlink" Target="https://doi.org/10.1126/science.7434023" TargetMode="External"/><Relationship Id="rId187" Type="http://schemas.openxmlformats.org/officeDocument/2006/relationships/hyperlink" Target="https://doi.org/10.1212/01.Wnl.0000150526.09499.3e" TargetMode="External"/><Relationship Id="rId1" Type="http://schemas.openxmlformats.org/officeDocument/2006/relationships/customXml" Target="../customXml/item1.xml"/><Relationship Id="rId212" Type="http://schemas.openxmlformats.org/officeDocument/2006/relationships/hyperlink" Target="https://doi.org/10.3166/pson-2019-0085" TargetMode="External"/><Relationship Id="rId233" Type="http://schemas.openxmlformats.org/officeDocument/2006/relationships/hyperlink" Target="https://books.google.ca/books?id=jjG_ngEACAAJ" TargetMode="External"/><Relationship Id="rId254" Type="http://schemas.openxmlformats.org/officeDocument/2006/relationships/hyperlink" Target="https://doi.org/DOI" TargetMode="External"/><Relationship Id="rId28" Type="http://schemas.openxmlformats.org/officeDocument/2006/relationships/hyperlink" Target="https://doi.org/10.1016/j.biosystems.2022.104694" TargetMode="External"/><Relationship Id="rId49" Type="http://schemas.openxmlformats.org/officeDocument/2006/relationships/hyperlink" Target="https://doi.org/10.1016/S0306-9877(03)00066-5" TargetMode="External"/><Relationship Id="rId114" Type="http://schemas.openxmlformats.org/officeDocument/2006/relationships/hyperlink" Target="https://doi.org/10.1097/00000542-199708000-00027" TargetMode="External"/><Relationship Id="rId275" Type="http://schemas.openxmlformats.org/officeDocument/2006/relationships/hyperlink" Target="https://doi.org/99990190823" TargetMode="External"/><Relationship Id="rId296" Type="http://schemas.openxmlformats.org/officeDocument/2006/relationships/hyperlink" Target="https://www.ncbi.nlm.nih.gov/pubmed/33974770" TargetMode="External"/><Relationship Id="rId300" Type="http://schemas.openxmlformats.org/officeDocument/2006/relationships/hyperlink" Target="http://www.nature.com.ezp-prod1.hul.harvard.edu/nature/journal/v214/n5087/pdf/214453a0.pdf" TargetMode="External"/><Relationship Id="rId60" Type="http://schemas.openxmlformats.org/officeDocument/2006/relationships/hyperlink" Target="https://doi.org/10.18012/arf.v10i2.67284" TargetMode="External"/><Relationship Id="rId81" Type="http://schemas.openxmlformats.org/officeDocument/2006/relationships/hyperlink" Target="https://doi.org/10.31219/osf.io/xrv8h" TargetMode="External"/><Relationship Id="rId135" Type="http://schemas.openxmlformats.org/officeDocument/2006/relationships/hyperlink" Target="https://doi.org/10.1002/bies.200900072" TargetMode="External"/><Relationship Id="rId156" Type="http://schemas.openxmlformats.org/officeDocument/2006/relationships/hyperlink" Target="https://doi.org/10.3389/fpsyg.2019.02688" TargetMode="External"/><Relationship Id="rId177" Type="http://schemas.openxmlformats.org/officeDocument/2006/relationships/hyperlink" Target="https://doi.org/10.1007/s10339-007-0161-3" TargetMode="External"/><Relationship Id="rId198" Type="http://schemas.openxmlformats.org/officeDocument/2006/relationships/hyperlink" Target="https://doi.org/10.1016/j.patter.2023.100737" TargetMode="External"/><Relationship Id="rId321" Type="http://schemas.openxmlformats.org/officeDocument/2006/relationships/fontTable" Target="fontTable.xml"/><Relationship Id="rId202" Type="http://schemas.openxmlformats.org/officeDocument/2006/relationships/hyperlink" Target="https://doi.org/10.1016/j.shpsc.2013.05.015" TargetMode="External"/><Relationship Id="rId223" Type="http://schemas.openxmlformats.org/officeDocument/2006/relationships/hyperlink" Target="https://doi.org/10.3389/fphys.2019.00702" TargetMode="External"/><Relationship Id="rId244" Type="http://schemas.openxmlformats.org/officeDocument/2006/relationships/hyperlink" Target="https://doi.org/10.1097/00000542-200604000-00031" TargetMode="External"/><Relationship Id="rId18" Type="http://schemas.openxmlformats.org/officeDocument/2006/relationships/hyperlink" Target="https://doi.org/10.1017/cjn.2020.216" TargetMode="External"/><Relationship Id="rId39" Type="http://schemas.openxmlformats.org/officeDocument/2006/relationships/hyperlink" Target="https://doi.org/10.1037/xge0001364" TargetMode="External"/><Relationship Id="rId265" Type="http://schemas.openxmlformats.org/officeDocument/2006/relationships/hyperlink" Target="https://doi.org/https://doi.org/10.1016/j.biosx.2020.100050" TargetMode="External"/><Relationship Id="rId286" Type="http://schemas.openxmlformats.org/officeDocument/2006/relationships/hyperlink" Target="https://doi.org/10.35975/apic.v25i5.1643" TargetMode="External"/><Relationship Id="rId50" Type="http://schemas.openxmlformats.org/officeDocument/2006/relationships/hyperlink" Target="https://doi.org/10.1007/s00234-003-0980-6" TargetMode="External"/><Relationship Id="rId104" Type="http://schemas.openxmlformats.org/officeDocument/2006/relationships/hyperlink" Target="http://www.sciencedirect.com/science?_ob=MImg&amp;_imagekey=B6WDG-4F05G1F-1-1&amp;_cdi=6766&amp;_user=201547&amp;_pii=S0012160604008048&amp;_origin=search&amp;_coverDate=02%2F01%2F2005&amp;_sk=997219998&amp;view=c&amp;wchp=dGLbVtb-zSkzV&amp;md5=cee1896498f8768b81dfcfc2914d818c&amp;ie=/sdarticle.pdf" TargetMode="External"/><Relationship Id="rId125" Type="http://schemas.openxmlformats.org/officeDocument/2006/relationships/hyperlink" Target="https://doi.org/10.3390/children4060047" TargetMode="External"/><Relationship Id="rId146" Type="http://schemas.openxmlformats.org/officeDocument/2006/relationships/hyperlink" Target="https://doi.org/10.1098/rsif.2017.0792" TargetMode="External"/><Relationship Id="rId167" Type="http://schemas.openxmlformats.org/officeDocument/2006/relationships/hyperlink" Target="https://doi.org/10.1371/journal.pone.0150667" TargetMode="External"/><Relationship Id="rId188" Type="http://schemas.openxmlformats.org/officeDocument/2006/relationships/hyperlink" Target="https://doi.org/10.1017/S1478951509990526" TargetMode="External"/><Relationship Id="rId311" Type="http://schemas.openxmlformats.org/officeDocument/2006/relationships/hyperlink" Target="https://doi.org/10.3389/fnins.2016.00312" TargetMode="External"/><Relationship Id="rId71" Type="http://schemas.openxmlformats.org/officeDocument/2006/relationships/hyperlink" Target="https://doi.org/10.7554/eLife.03896" TargetMode="External"/><Relationship Id="rId92" Type="http://schemas.openxmlformats.org/officeDocument/2006/relationships/hyperlink" Target="https://doi.org/10.1016/j.isci.2021.102505" TargetMode="External"/><Relationship Id="rId213" Type="http://schemas.openxmlformats.org/officeDocument/2006/relationships/hyperlink" Target="https://doi.org/10.1002/alz.12574" TargetMode="External"/><Relationship Id="rId234" Type="http://schemas.openxmlformats.org/officeDocument/2006/relationships/hyperlink" Target="https://doi.org/Doi" TargetMode="External"/><Relationship Id="rId2" Type="http://schemas.openxmlformats.org/officeDocument/2006/relationships/numbering" Target="numbering.xml"/><Relationship Id="rId29" Type="http://schemas.openxmlformats.org/officeDocument/2006/relationships/hyperlink" Target="https://doi.org/10.1037/cns0000259" TargetMode="External"/><Relationship Id="rId255" Type="http://schemas.openxmlformats.org/officeDocument/2006/relationships/hyperlink" Target="https://doi.org/DOI" TargetMode="External"/><Relationship Id="rId276" Type="http://schemas.openxmlformats.org/officeDocument/2006/relationships/hyperlink" Target="https://doi.org/10.1080/09647049709525701" TargetMode="External"/><Relationship Id="rId297" Type="http://schemas.openxmlformats.org/officeDocument/2006/relationships/hyperlink" Target="https://doi.org/10.1542/peds.2004-0425" TargetMode="External"/><Relationship Id="rId40" Type="http://schemas.openxmlformats.org/officeDocument/2006/relationships/hyperlink" Target="https://doi.org/10.3238/arztebl.2011.0001" TargetMode="External"/><Relationship Id="rId115" Type="http://schemas.openxmlformats.org/officeDocument/2006/relationships/hyperlink" Target="https://jme.bmj.com/content/medethics/32/2/79.full.pdf" TargetMode="External"/><Relationship Id="rId136" Type="http://schemas.openxmlformats.org/officeDocument/2006/relationships/hyperlink" Target="https://doi.org/10.1093/bja/73.1.31" TargetMode="External"/><Relationship Id="rId157" Type="http://schemas.openxmlformats.org/officeDocument/2006/relationships/hyperlink" Target="https://doi.org/10.1016/j.bbrc.2020.10.077" TargetMode="External"/><Relationship Id="rId178" Type="http://schemas.openxmlformats.org/officeDocument/2006/relationships/hyperlink" Target="https://doi.org/10.1126/science.aab1785" TargetMode="External"/><Relationship Id="rId301" Type="http://schemas.openxmlformats.org/officeDocument/2006/relationships/hyperlink" Target="https://www.ncbi.nlm.nih.gov/pubmed/4152428" TargetMode="External"/><Relationship Id="rId322" Type="http://schemas.openxmlformats.org/officeDocument/2006/relationships/theme" Target="theme/theme1.xml"/><Relationship Id="rId61" Type="http://schemas.openxmlformats.org/officeDocument/2006/relationships/hyperlink" Target="http://www.ncbi.nlm.nih.gov/pubmed/13432091" TargetMode="External"/><Relationship Id="rId82" Type="http://schemas.openxmlformats.org/officeDocument/2006/relationships/hyperlink" Target="https://doi.org/10.1007/s11065-020-09439-3" TargetMode="External"/><Relationship Id="rId199" Type="http://schemas.openxmlformats.org/officeDocument/2006/relationships/hyperlink" Target="https://doi.org/10.1111/epi.16378" TargetMode="External"/><Relationship Id="rId203" Type="http://schemas.openxmlformats.org/officeDocument/2006/relationships/hyperlink" Target="https://doi.org/10.1016/j.shpsc.2015.12.002" TargetMode="External"/><Relationship Id="rId19" Type="http://schemas.openxmlformats.org/officeDocument/2006/relationships/hyperlink" Target="https://doi.org/DOI" TargetMode="External"/><Relationship Id="rId224" Type="http://schemas.openxmlformats.org/officeDocument/2006/relationships/hyperlink" Target="https://doi.org/10.1111/anae.15385" TargetMode="External"/><Relationship Id="rId245" Type="http://schemas.openxmlformats.org/officeDocument/2006/relationships/hyperlink" Target="https://doi.org/10.1007/s10867-009-9153-0" TargetMode="External"/><Relationship Id="rId266" Type="http://schemas.openxmlformats.org/officeDocument/2006/relationships/hyperlink" Target="http://www.ncbi.nlm.nih.gov/pubmed/18232821" TargetMode="External"/><Relationship Id="rId287" Type="http://schemas.openxmlformats.org/officeDocument/2006/relationships/hyperlink" Target="http://www.ncbi.nlm.nih.gov/pubmed/12356591" TargetMode="External"/><Relationship Id="rId30" Type="http://schemas.openxmlformats.org/officeDocument/2006/relationships/hyperlink" Target="https://doi.org/10.1016/j.tins.2019.11.003" TargetMode="External"/><Relationship Id="rId105" Type="http://schemas.openxmlformats.org/officeDocument/2006/relationships/hyperlink" Target="https://doi.org/DOI" TargetMode="External"/><Relationship Id="rId126" Type="http://schemas.openxmlformats.org/officeDocument/2006/relationships/hyperlink" Target="https://doi.org/DOI" TargetMode="External"/><Relationship Id="rId147" Type="http://schemas.openxmlformats.org/officeDocument/2006/relationships/hyperlink" Target="https://doi.org/10.1073/pnas.1910837117" TargetMode="External"/><Relationship Id="rId168" Type="http://schemas.openxmlformats.org/officeDocument/2006/relationships/hyperlink" Target="https://doi.org/10.1021/acs.nanolett.9b02512" TargetMode="External"/><Relationship Id="rId312" Type="http://schemas.openxmlformats.org/officeDocument/2006/relationships/hyperlink" Target="https://doi.org/10.1016/j.cels.2020.04.002" TargetMode="External"/><Relationship Id="rId51" Type="http://schemas.openxmlformats.org/officeDocument/2006/relationships/hyperlink" Target="https://doi.org/10.1098/rspb.2016.0446" TargetMode="External"/><Relationship Id="rId72" Type="http://schemas.openxmlformats.org/officeDocument/2006/relationships/hyperlink" Target="https://doi.org/10.4097/kjae.2014.66.5.339" TargetMode="External"/><Relationship Id="rId93" Type="http://schemas.openxmlformats.org/officeDocument/2006/relationships/hyperlink" Target="https://doi.org/DGD914" TargetMode="External"/><Relationship Id="rId189" Type="http://schemas.openxmlformats.org/officeDocument/2006/relationships/hyperlink" Target="https://doi.org/10.1016/0031-9384(76)90223-7" TargetMode="External"/><Relationship Id="rId3" Type="http://schemas.openxmlformats.org/officeDocument/2006/relationships/styles" Target="styles.xml"/><Relationship Id="rId214" Type="http://schemas.openxmlformats.org/officeDocument/2006/relationships/hyperlink" Target="https://doi.org/10.1097/NMD.0b013e3181c22583" TargetMode="External"/><Relationship Id="rId235" Type="http://schemas.openxmlformats.org/officeDocument/2006/relationships/hyperlink" Target="https://doi.org/10.1503/cmaj.200889-f" TargetMode="External"/><Relationship Id="rId256" Type="http://schemas.openxmlformats.org/officeDocument/2006/relationships/hyperlink" Target="https://doi.org/10.1097/NMD.0000000000001711" TargetMode="External"/><Relationship Id="rId277" Type="http://schemas.openxmlformats.org/officeDocument/2006/relationships/hyperlink" Target="https://doi.org/10.1001/archderm.136.3.393" TargetMode="External"/><Relationship Id="rId298" Type="http://schemas.openxmlformats.org/officeDocument/2006/relationships/hyperlink" Target="https://doi.org/10.1016/0024-3205(74)90394-4" TargetMode="External"/><Relationship Id="rId116" Type="http://schemas.openxmlformats.org/officeDocument/2006/relationships/hyperlink" Target="http://www.sciencedirect.com.ezp-prod1.hul.harvard.edu/science?_ob=MImg&amp;_imagekey=B6T3F-49NGWJY-2T7-1&amp;_cdi=4945&amp;_user=209690&amp;_pii=0022191078900719&amp;_origin=gateway&amp;_coverDate=12%2F31%2F1978&amp;_sk=999759989&amp;view=c&amp;wchp=dGLzVzb-zSkWA&amp;md5=5bb10b9f8ac6b7eca2c81c4739829216&amp;ie=/sdarticle.pdf" TargetMode="External"/><Relationship Id="rId137" Type="http://schemas.openxmlformats.org/officeDocument/2006/relationships/hyperlink" Target="https://ui.adsabs.harvard.edu/abs/2019arXiv190402995J" TargetMode="External"/><Relationship Id="rId158" Type="http://schemas.openxmlformats.org/officeDocument/2006/relationships/hyperlink" Target="https://doi.org/10.1007/s10071-023-01780-3" TargetMode="External"/><Relationship Id="rId302" Type="http://schemas.openxmlformats.org/officeDocument/2006/relationships/hyperlink" Target="https://doi.org/10.1016/j.biosystems.2017.12.011" TargetMode="External"/><Relationship Id="rId20" Type="http://schemas.openxmlformats.org/officeDocument/2006/relationships/hyperlink" Target="https://doi.org/10.1111/j.2044-8295.1995.tb02566.x" TargetMode="External"/><Relationship Id="rId41" Type="http://schemas.openxmlformats.org/officeDocument/2006/relationships/hyperlink" Target="https://doi.org/10.1007/s00101-015-0095-6" TargetMode="External"/><Relationship Id="rId62" Type="http://schemas.openxmlformats.org/officeDocument/2006/relationships/hyperlink" Target="https://doi.org/10.1073/pnas.1119598109" TargetMode="External"/><Relationship Id="rId83" Type="http://schemas.openxmlformats.org/officeDocument/2006/relationships/hyperlink" Target="https://doi.org/10.24265/voxjuris.2024.v42n2.10" TargetMode="External"/><Relationship Id="rId179" Type="http://schemas.openxmlformats.org/officeDocument/2006/relationships/hyperlink" Target="https://doi.org/10.1523/JNEUROSCI.0298-19.2019" TargetMode="External"/><Relationship Id="rId190" Type="http://schemas.openxmlformats.org/officeDocument/2006/relationships/hyperlink" Target="https://doi.org/10.3389/fpsyg.2020.566373" TargetMode="External"/><Relationship Id="rId204" Type="http://schemas.openxmlformats.org/officeDocument/2006/relationships/hyperlink" Target="https://doi.org/10.1002/advs.201700931" TargetMode="External"/><Relationship Id="rId225" Type="http://schemas.openxmlformats.org/officeDocument/2006/relationships/hyperlink" Target="https://doi.org/10.1002/adhm.201901023" TargetMode="External"/><Relationship Id="rId246" Type="http://schemas.openxmlformats.org/officeDocument/2006/relationships/hyperlink" Target="https://doi.org/10.1038/nature15709" TargetMode="External"/><Relationship Id="rId267" Type="http://schemas.openxmlformats.org/officeDocument/2006/relationships/hyperlink" Target="https://doi.org/10.1088/1758-5090/ab268c" TargetMode="External"/><Relationship Id="rId288" Type="http://schemas.openxmlformats.org/officeDocument/2006/relationships/hyperlink" Target="http://www.ncbi.nlm.nih.gov/pmc/articles/PMC1447278/pdf/0921564.pdf" TargetMode="External"/><Relationship Id="rId106" Type="http://schemas.openxmlformats.org/officeDocument/2006/relationships/hyperlink" Target="https://doi.org/10.1098/rsif.2014.1383" TargetMode="External"/><Relationship Id="rId127" Type="http://schemas.openxmlformats.org/officeDocument/2006/relationships/hyperlink" Target="https://doi.org/10.1017/S0963180124000100" TargetMode="External"/><Relationship Id="rId313" Type="http://schemas.openxmlformats.org/officeDocument/2006/relationships/hyperlink" Target="https://doi.org/10.1007/BF02179286" TargetMode="External"/><Relationship Id="rId10" Type="http://schemas.openxmlformats.org/officeDocument/2006/relationships/image" Target="media/image2.png"/><Relationship Id="rId31" Type="http://schemas.openxmlformats.org/officeDocument/2006/relationships/hyperlink" Target="https://doi.org/10.1016/j.tins.2020.05.008" TargetMode="External"/><Relationship Id="rId52" Type="http://schemas.openxmlformats.org/officeDocument/2006/relationships/hyperlink" Target="https://doi.org/10.1213/ANE.0000000000004358" TargetMode="External"/><Relationship Id="rId73" Type="http://schemas.openxmlformats.org/officeDocument/2006/relationships/hyperlink" Target="https://doi.org/10.1093/biolinnean/blac073" TargetMode="External"/><Relationship Id="rId94" Type="http://schemas.openxmlformats.org/officeDocument/2006/relationships/hyperlink" Target="https://doi.org/10.1093/bja/aen144" TargetMode="External"/><Relationship Id="rId148" Type="http://schemas.openxmlformats.org/officeDocument/2006/relationships/hyperlink" Target="https://doi.org/10.1073/pnas.2112672118" TargetMode="External"/><Relationship Id="rId169" Type="http://schemas.openxmlformats.org/officeDocument/2006/relationships/hyperlink" Target="https://doi.org/10.1162/artl_a_00312" TargetMode="External"/><Relationship Id="rId4" Type="http://schemas.openxmlformats.org/officeDocument/2006/relationships/settings" Target="settings.xml"/><Relationship Id="rId180" Type="http://schemas.openxmlformats.org/officeDocument/2006/relationships/hyperlink" Target="http://www.ncbi.nlm.nih.gov/entrez/query.fcgi?cmd=Retrieve&amp;db=PubMed&amp;dopt=Citation&amp;list_uids=19718622" TargetMode="External"/><Relationship Id="rId215" Type="http://schemas.openxmlformats.org/officeDocument/2006/relationships/hyperlink" Target="https://doi.org/10.2190/OM.68.1.e" TargetMode="External"/><Relationship Id="rId236" Type="http://schemas.openxmlformats.org/officeDocument/2006/relationships/hyperlink" Target="https://doi.org/10.1002/alz.12579" TargetMode="External"/><Relationship Id="rId257" Type="http://schemas.openxmlformats.org/officeDocument/2006/relationships/hyperlink" Target="https://www.ncbi.nlm.nih.gov/pubmed/5925330" TargetMode="External"/><Relationship Id="rId278" Type="http://schemas.openxmlformats.org/officeDocument/2006/relationships/hyperlink" Target="https://doi.org/10.2147/prbm.s7072" TargetMode="External"/><Relationship Id="rId303" Type="http://schemas.openxmlformats.org/officeDocument/2006/relationships/hyperlink" Target="https://doi.org/10.3389/fpsyg.2020.01767" TargetMode="External"/><Relationship Id="rId42" Type="http://schemas.openxmlformats.org/officeDocument/2006/relationships/hyperlink" Target="https://doi.org/10.3390/ijms24010285" TargetMode="External"/><Relationship Id="rId84" Type="http://schemas.openxmlformats.org/officeDocument/2006/relationships/hyperlink" Target="https://doi.org/10.1091/mbc.E15-11-0769" TargetMode="External"/><Relationship Id="rId138" Type="http://schemas.openxmlformats.org/officeDocument/2006/relationships/hyperlink" Target="https://doi.org/10.1007/s10439-013-0902-7" TargetMode="External"/><Relationship Id="rId191" Type="http://schemas.openxmlformats.org/officeDocument/2006/relationships/hyperlink" Target="https://doi.org/10.1093/0199279438.003.0009" TargetMode="External"/><Relationship Id="rId205" Type="http://schemas.openxmlformats.org/officeDocument/2006/relationships/hyperlink" Target="https://doi.org/10.1212/wnl.51.4.978" TargetMode="External"/><Relationship Id="rId247" Type="http://schemas.openxmlformats.org/officeDocument/2006/relationships/hyperlink" Target="http://www.sciencedirect.com.ezp-prod1.hul.harvard.edu/science?_ob=MImg&amp;_imagekey=B6T2P-4846BX2-PT-1&amp;_cdi=4924&amp;_user=209690&amp;_pii=0300962988909474&amp;_origin=gateway&amp;_coverDate=12%2F31%2F1988&amp;_sk=999089995&amp;view=c&amp;wchp=dGLzVlz-zSkWb&amp;md5=4a558ffb6e96264d36b10f3782ba59cd&amp;ie=/sdarticle.pdf" TargetMode="External"/><Relationship Id="rId107" Type="http://schemas.openxmlformats.org/officeDocument/2006/relationships/hyperlink" Target="https://doi.org/10.1093/brain/awab095" TargetMode="External"/><Relationship Id="rId289" Type="http://schemas.openxmlformats.org/officeDocument/2006/relationships/hyperlink" Target="https://doi.org/10.1016/j.xcrp.2024.102151" TargetMode="External"/><Relationship Id="rId11" Type="http://schemas.openxmlformats.org/officeDocument/2006/relationships/image" Target="media/image3.png"/><Relationship Id="rId53" Type="http://schemas.openxmlformats.org/officeDocument/2006/relationships/hyperlink" Target="https://doi.org/10.3389/fevo.2021.650726" TargetMode="External"/><Relationship Id="rId149" Type="http://schemas.openxmlformats.org/officeDocument/2006/relationships/hyperlink" Target="https://doi.org/10.1016/j.molmed.2023.06.007" TargetMode="External"/><Relationship Id="rId314" Type="http://schemas.openxmlformats.org/officeDocument/2006/relationships/hyperlink" Target="https://doi.org/10.1177/10597123241269740" TargetMode="External"/><Relationship Id="rId95" Type="http://schemas.openxmlformats.org/officeDocument/2006/relationships/hyperlink" Target="https://doi.org/10.1159/000490354" TargetMode="External"/><Relationship Id="rId160" Type="http://schemas.openxmlformats.org/officeDocument/2006/relationships/hyperlink" Target="https://doi.org/10.1007/s00018-023-04790-z" TargetMode="External"/><Relationship Id="rId216" Type="http://schemas.openxmlformats.org/officeDocument/2006/relationships/hyperlink" Target="https://doi.org/10.1016/j.archger.2011.06.031" TargetMode="External"/><Relationship Id="rId258" Type="http://schemas.openxmlformats.org/officeDocument/2006/relationships/hyperlink" Target="http://ukpmc.ac.uk/articlerender.cgi?tool=pubmed&amp;pubmedid=5219686" TargetMode="External"/><Relationship Id="rId22" Type="http://schemas.openxmlformats.org/officeDocument/2006/relationships/hyperlink" Target="https://doi.org/10.1016/j.cortex.2020.02.006" TargetMode="External"/><Relationship Id="rId64" Type="http://schemas.openxmlformats.org/officeDocument/2006/relationships/hyperlink" Target="https://doi.org/10.1126/science.aar4163" TargetMode="External"/><Relationship Id="rId118" Type="http://schemas.openxmlformats.org/officeDocument/2006/relationships/hyperlink" Target="https://doi.org/10.1136/adc.73.5.431" TargetMode="External"/><Relationship Id="rId171" Type="http://schemas.openxmlformats.org/officeDocument/2006/relationships/hyperlink" Target="https://doi.org/10.1080/07481187.2018.1541943" TargetMode="External"/><Relationship Id="rId227" Type="http://schemas.openxmlformats.org/officeDocument/2006/relationships/hyperlink" Target="https://doi.org/10.1016/S0300-9572(01)00469-5" TargetMode="External"/><Relationship Id="rId269" Type="http://schemas.openxmlformats.org/officeDocument/2006/relationships/hyperlink" Target="https://doi.org/10.1093/bja/aev354" TargetMode="External"/><Relationship Id="rId33" Type="http://schemas.openxmlformats.org/officeDocument/2006/relationships/hyperlink" Target="https://doi.org/10.1523/ENEURO.0038-18.2018" TargetMode="External"/><Relationship Id="rId129" Type="http://schemas.openxmlformats.org/officeDocument/2006/relationships/hyperlink" Target="https://doi.org/10.3389/fphys.2011.00068" TargetMode="External"/><Relationship Id="rId280" Type="http://schemas.openxmlformats.org/officeDocument/2006/relationships/hyperlink" Target="https://doi.org/10.1242/jeb.087809" TargetMode="External"/><Relationship Id="rId75" Type="http://schemas.openxmlformats.org/officeDocument/2006/relationships/hyperlink" Target="https://doi.org/DOI" TargetMode="External"/><Relationship Id="rId140" Type="http://schemas.openxmlformats.org/officeDocument/2006/relationships/hyperlink" Target="https://doi.org/10.3390/healthcare11152144" TargetMode="External"/><Relationship Id="rId182" Type="http://schemas.openxmlformats.org/officeDocument/2006/relationships/hyperlink" Target="https://doi.org/10.1016/j.pain.2010.09.021" TargetMode="External"/><Relationship Id="rId6" Type="http://schemas.openxmlformats.org/officeDocument/2006/relationships/footnotes" Target="footnotes.xml"/><Relationship Id="rId238" Type="http://schemas.openxmlformats.org/officeDocument/2006/relationships/hyperlink" Target="https://doi.org/10.1098/rstb.2019.0765" TargetMode="External"/><Relationship Id="rId291" Type="http://schemas.openxmlformats.org/officeDocument/2006/relationships/hyperlink" Target="https://books.google.ca/books?id=k96ODQAAQBAJ" TargetMode="External"/><Relationship Id="rId305" Type="http://schemas.openxmlformats.org/officeDocument/2006/relationships/hyperlink" Target="https://books.google.ca/books?id=PTVM-0fCEfQC" TargetMode="External"/><Relationship Id="rId44" Type="http://schemas.openxmlformats.org/officeDocument/2006/relationships/hyperlink" Target="https://doi.org/10.1016/j.copsyc.2019.06.004" TargetMode="External"/><Relationship Id="rId86" Type="http://schemas.openxmlformats.org/officeDocument/2006/relationships/hyperlink" Target="https://doi.org/10.1177/0883073807304013" TargetMode="External"/><Relationship Id="rId151" Type="http://schemas.openxmlformats.org/officeDocument/2006/relationships/hyperlink" Target="https://doi.org/10.1016/j.nlm.2020.107164" TargetMode="External"/><Relationship Id="rId193" Type="http://schemas.openxmlformats.org/officeDocument/2006/relationships/hyperlink" Target="https://doi.org/10.1093/bja/aev034" TargetMode="External"/><Relationship Id="rId207" Type="http://schemas.openxmlformats.org/officeDocument/2006/relationships/hyperlink" Target="http://www.ncbi.nlm.nih.gov/pubmed/17006014" TargetMode="External"/><Relationship Id="rId249" Type="http://schemas.openxmlformats.org/officeDocument/2006/relationships/hyperlink" Target="https://doi.org/10.1111/nyas.13348" TargetMode="External"/><Relationship Id="rId13" Type="http://schemas.openxmlformats.org/officeDocument/2006/relationships/hyperlink" Target="https://doi.org/10.1038/s41539-019-0048-y" TargetMode="External"/><Relationship Id="rId109" Type="http://schemas.openxmlformats.org/officeDocument/2006/relationships/hyperlink" Target="https://doi.org/10.1098/rstb.2017.0119" TargetMode="External"/><Relationship Id="rId260" Type="http://schemas.openxmlformats.org/officeDocument/2006/relationships/hyperlink" Target="https://doi.org/10.3389/fneng.2010.00112" TargetMode="External"/><Relationship Id="rId316" Type="http://schemas.openxmlformats.org/officeDocument/2006/relationships/hyperlink" Target="https://doi.org/10.1093/brain/awy2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4D29F7-F508-47C2-9030-42363A7A8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2</Pages>
  <Words>48537</Words>
  <Characters>276663</Characters>
  <Application>Microsoft Office Word</Application>
  <DocSecurity>0</DocSecurity>
  <Lines>2305</Lines>
  <Paragraphs>649</Paragraphs>
  <ScaleCrop>false</ScaleCrop>
  <HeadingPairs>
    <vt:vector size="2" baseType="variant">
      <vt:variant>
        <vt:lpstr>Title</vt:lpstr>
      </vt:variant>
      <vt:variant>
        <vt:i4>1</vt:i4>
      </vt:variant>
    </vt:vector>
  </HeadingPairs>
  <TitlesOfParts>
    <vt:vector size="1" baseType="lpstr">
      <vt:lpstr/>
    </vt:vector>
  </TitlesOfParts>
  <Company>Tufts University</Company>
  <LinksUpToDate>false</LinksUpToDate>
  <CharactersWithSpaces>324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evin</dc:creator>
  <cp:keywords/>
  <dc:description/>
  <cp:lastModifiedBy>Michael Levin</cp:lastModifiedBy>
  <cp:revision>3</cp:revision>
  <dcterms:created xsi:type="dcterms:W3CDTF">2024-10-16T16:50:00Z</dcterms:created>
  <dcterms:modified xsi:type="dcterms:W3CDTF">2024-10-16T16:51:00Z</dcterms:modified>
</cp:coreProperties>
</file>